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ommentsExtensible.xml" ContentType="application/vnd.openxmlformats-officedocument.wordprocessingml.commentsExtensible+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32E20B" w14:textId="0F5B81D5" w:rsidR="00C81EF1" w:rsidRPr="00B461D3" w:rsidRDefault="00C81EF1" w:rsidP="001F3F3F">
      <w:pPr>
        <w:spacing w:after="0" w:line="240" w:lineRule="auto"/>
        <w:contextualSpacing/>
        <w:jc w:val="center"/>
        <w:rPr>
          <w:bCs/>
          <w:i/>
          <w:iCs/>
          <w:szCs w:val="24"/>
        </w:rPr>
      </w:pPr>
      <w:commentRangeStart w:id="0"/>
      <w:commentRangeStart w:id="1"/>
      <w:r w:rsidRPr="00B461D3">
        <w:rPr>
          <w:szCs w:val="24"/>
        </w:rPr>
        <w:t>THE</w:t>
      </w:r>
      <w:commentRangeEnd w:id="0"/>
      <w:r w:rsidR="00127092" w:rsidRPr="00B461D3">
        <w:rPr>
          <w:rStyle w:val="CommentReference"/>
        </w:rPr>
        <w:commentReference w:id="0"/>
      </w:r>
      <w:commentRangeEnd w:id="1"/>
      <w:r w:rsidR="002816E9" w:rsidRPr="00B461D3">
        <w:rPr>
          <w:rStyle w:val="CommentReference"/>
        </w:rPr>
        <w:commentReference w:id="1"/>
      </w:r>
      <w:r w:rsidRPr="00B461D3">
        <w:rPr>
          <w:szCs w:val="24"/>
        </w:rPr>
        <w:t xml:space="preserve"> UNIVERSITY OF SOUTH </w:t>
      </w:r>
      <w:commentRangeStart w:id="2"/>
      <w:r w:rsidRPr="00B461D3">
        <w:rPr>
          <w:szCs w:val="24"/>
        </w:rPr>
        <w:t>ALABAMA</w:t>
      </w:r>
      <w:commentRangeEnd w:id="2"/>
      <w:r w:rsidR="00273FF6" w:rsidRPr="00B461D3">
        <w:rPr>
          <w:rStyle w:val="CommentReference"/>
        </w:rPr>
        <w:commentReference w:id="2"/>
      </w:r>
    </w:p>
    <w:p w14:paraId="3B166191" w14:textId="677E28E2" w:rsidR="00C81EF1" w:rsidRPr="00B461D3" w:rsidRDefault="002961E3" w:rsidP="001F3F3F">
      <w:pPr>
        <w:spacing w:after="0" w:line="240" w:lineRule="auto"/>
        <w:contextualSpacing/>
        <w:jc w:val="center"/>
        <w:rPr>
          <w:szCs w:val="24"/>
        </w:rPr>
      </w:pPr>
      <w:r>
        <w:rPr>
          <w:szCs w:val="24"/>
        </w:rPr>
        <w:t>School of Computing</w:t>
      </w:r>
    </w:p>
    <w:p w14:paraId="64A9B98A" w14:textId="77777777" w:rsidR="00C81EF1" w:rsidRPr="00B461D3" w:rsidRDefault="00C81EF1" w:rsidP="001F3F3F">
      <w:pPr>
        <w:spacing w:after="0" w:line="240" w:lineRule="auto"/>
        <w:contextualSpacing/>
        <w:rPr>
          <w:szCs w:val="24"/>
        </w:rPr>
      </w:pPr>
    </w:p>
    <w:p w14:paraId="5E3FBE65" w14:textId="77777777" w:rsidR="00C81EF1" w:rsidRPr="00B461D3" w:rsidRDefault="00C81EF1" w:rsidP="001F3F3F">
      <w:pPr>
        <w:spacing w:after="0" w:line="240" w:lineRule="auto"/>
        <w:contextualSpacing/>
        <w:rPr>
          <w:szCs w:val="24"/>
        </w:rPr>
      </w:pPr>
    </w:p>
    <w:p w14:paraId="4E780BAC" w14:textId="257D9AA3" w:rsidR="00C81EF1" w:rsidRPr="00B461D3" w:rsidRDefault="00BA6F19" w:rsidP="001F3F3F">
      <w:pPr>
        <w:pStyle w:val="Heading1"/>
        <w:contextualSpacing/>
      </w:pPr>
      <w:bookmarkStart w:id="3" w:name="_Toc158311863"/>
      <w:bookmarkStart w:id="4" w:name="_Toc161007873"/>
      <w:bookmarkStart w:id="5" w:name="_Toc161008396"/>
      <w:bookmarkStart w:id="6" w:name="_Toc161029812"/>
      <w:bookmarkStart w:id="7" w:name="_Toc161031024"/>
      <w:bookmarkStart w:id="8" w:name="_Toc161048194"/>
      <w:bookmarkStart w:id="9" w:name="_Toc161216682"/>
      <w:bookmarkStart w:id="10" w:name="_Toc161248396"/>
      <w:bookmarkStart w:id="11" w:name="_Hlk144867804"/>
      <w:bookmarkStart w:id="12" w:name="_Toc161382781"/>
      <w:r w:rsidRPr="00B461D3">
        <w:t xml:space="preserve">Multi-Script Handwriting Identification </w:t>
      </w:r>
      <w:bookmarkEnd w:id="3"/>
      <w:r w:rsidR="00E125CC">
        <w:t>by Fragmenting Strokes</w:t>
      </w:r>
      <w:bookmarkEnd w:id="4"/>
      <w:bookmarkEnd w:id="5"/>
      <w:bookmarkEnd w:id="6"/>
      <w:bookmarkEnd w:id="7"/>
      <w:bookmarkEnd w:id="8"/>
      <w:bookmarkEnd w:id="9"/>
      <w:bookmarkEnd w:id="10"/>
      <w:bookmarkEnd w:id="12"/>
      <w:r w:rsidR="005D6487" w:rsidRPr="00B461D3">
        <w:t xml:space="preserve"> </w:t>
      </w:r>
    </w:p>
    <w:bookmarkEnd w:id="11"/>
    <w:p w14:paraId="6E649D4C" w14:textId="77777777" w:rsidR="00C81EF1" w:rsidRPr="00B461D3" w:rsidRDefault="00C81EF1" w:rsidP="001F3F3F">
      <w:pPr>
        <w:spacing w:after="0" w:line="240" w:lineRule="auto"/>
        <w:contextualSpacing/>
        <w:jc w:val="center"/>
        <w:rPr>
          <w:szCs w:val="24"/>
        </w:rPr>
      </w:pPr>
    </w:p>
    <w:p w14:paraId="24F36851" w14:textId="77777777" w:rsidR="00C81EF1" w:rsidRPr="00B461D3" w:rsidRDefault="00C81EF1" w:rsidP="001F3F3F">
      <w:pPr>
        <w:spacing w:after="0" w:line="240" w:lineRule="auto"/>
        <w:contextualSpacing/>
        <w:jc w:val="center"/>
        <w:rPr>
          <w:szCs w:val="24"/>
        </w:rPr>
      </w:pPr>
      <w:r w:rsidRPr="00B461D3">
        <w:rPr>
          <w:szCs w:val="24"/>
        </w:rPr>
        <w:t>BY</w:t>
      </w:r>
    </w:p>
    <w:p w14:paraId="28F5C112" w14:textId="77777777" w:rsidR="00C81EF1" w:rsidRPr="00B461D3" w:rsidRDefault="00C81EF1" w:rsidP="001F3F3F">
      <w:pPr>
        <w:spacing w:after="0" w:line="240" w:lineRule="auto"/>
        <w:contextualSpacing/>
        <w:rPr>
          <w:szCs w:val="24"/>
        </w:rPr>
      </w:pPr>
    </w:p>
    <w:p w14:paraId="76FC9A9D" w14:textId="71C19AE0" w:rsidR="00C81EF1" w:rsidRPr="00B461D3" w:rsidRDefault="00BA6F19" w:rsidP="001F3F3F">
      <w:pPr>
        <w:spacing w:after="0" w:line="240" w:lineRule="auto"/>
        <w:contextualSpacing/>
        <w:jc w:val="center"/>
        <w:rPr>
          <w:szCs w:val="24"/>
        </w:rPr>
      </w:pPr>
      <w:r w:rsidRPr="00B461D3">
        <w:rPr>
          <w:szCs w:val="24"/>
        </w:rPr>
        <w:t>Joshua Jude Thomas</w:t>
      </w:r>
      <w:commentRangeStart w:id="13"/>
      <w:commentRangeEnd w:id="13"/>
      <w:r w:rsidR="005D6487" w:rsidRPr="00B461D3">
        <w:rPr>
          <w:rStyle w:val="CommentReference"/>
        </w:rPr>
        <w:commentReference w:id="13"/>
      </w:r>
      <w:r w:rsidR="00530628" w:rsidRPr="00B461D3">
        <w:rPr>
          <w:szCs w:val="24"/>
        </w:rPr>
        <w:t xml:space="preserve"> </w:t>
      </w:r>
    </w:p>
    <w:p w14:paraId="53C47963" w14:textId="77777777" w:rsidR="00C81EF1" w:rsidRPr="00B461D3" w:rsidRDefault="00C81EF1" w:rsidP="001F3F3F">
      <w:pPr>
        <w:spacing w:after="0" w:line="240" w:lineRule="auto"/>
        <w:contextualSpacing/>
        <w:jc w:val="center"/>
        <w:rPr>
          <w:szCs w:val="24"/>
        </w:rPr>
      </w:pPr>
    </w:p>
    <w:p w14:paraId="3371AAA6" w14:textId="77777777" w:rsidR="00C81EF1" w:rsidRPr="00B461D3" w:rsidRDefault="00C81EF1" w:rsidP="001F3F3F">
      <w:pPr>
        <w:spacing w:after="0" w:line="240" w:lineRule="auto"/>
        <w:contextualSpacing/>
        <w:jc w:val="center"/>
        <w:rPr>
          <w:szCs w:val="24"/>
        </w:rPr>
      </w:pPr>
    </w:p>
    <w:p w14:paraId="2AAC7A6C" w14:textId="388C8229" w:rsidR="00C81EF1" w:rsidRPr="00B461D3" w:rsidRDefault="00C81EF1" w:rsidP="001F3F3F">
      <w:pPr>
        <w:spacing w:after="0" w:line="240" w:lineRule="auto"/>
        <w:contextualSpacing/>
        <w:jc w:val="center"/>
        <w:rPr>
          <w:szCs w:val="24"/>
        </w:rPr>
      </w:pPr>
      <w:r w:rsidRPr="00B461D3">
        <w:rPr>
          <w:szCs w:val="24"/>
        </w:rPr>
        <w:t xml:space="preserve">A </w:t>
      </w:r>
      <w:r w:rsidR="00BA6F19" w:rsidRPr="00B461D3">
        <w:rPr>
          <w:szCs w:val="24"/>
        </w:rPr>
        <w:t>Thesis Proposal</w:t>
      </w:r>
      <w:commentRangeStart w:id="14"/>
      <w:commentRangeEnd w:id="14"/>
      <w:r w:rsidR="005D6487" w:rsidRPr="00B461D3">
        <w:rPr>
          <w:rStyle w:val="CommentReference"/>
        </w:rPr>
        <w:commentReference w:id="14"/>
      </w:r>
    </w:p>
    <w:p w14:paraId="35E14C17" w14:textId="77777777" w:rsidR="00C81EF1" w:rsidRPr="00B461D3" w:rsidRDefault="00C81EF1" w:rsidP="001F3F3F">
      <w:pPr>
        <w:spacing w:after="0" w:line="240" w:lineRule="auto"/>
        <w:contextualSpacing/>
        <w:rPr>
          <w:szCs w:val="24"/>
        </w:rPr>
      </w:pPr>
    </w:p>
    <w:p w14:paraId="1F30D371" w14:textId="77777777" w:rsidR="00C81EF1" w:rsidRPr="00B461D3" w:rsidRDefault="00C81EF1" w:rsidP="001F3F3F">
      <w:pPr>
        <w:spacing w:after="0" w:line="240" w:lineRule="auto"/>
        <w:contextualSpacing/>
        <w:rPr>
          <w:szCs w:val="24"/>
        </w:rPr>
      </w:pPr>
    </w:p>
    <w:p w14:paraId="2F2C5BA9" w14:textId="77777777" w:rsidR="00C81EF1" w:rsidRPr="00B461D3" w:rsidRDefault="00C81EF1" w:rsidP="001F3F3F">
      <w:pPr>
        <w:spacing w:after="0" w:line="240" w:lineRule="auto"/>
        <w:contextualSpacing/>
        <w:jc w:val="center"/>
        <w:rPr>
          <w:szCs w:val="24"/>
        </w:rPr>
      </w:pPr>
      <w:r w:rsidRPr="00B461D3">
        <w:rPr>
          <w:szCs w:val="24"/>
        </w:rPr>
        <w:t>Submitted to the Graduate Faculty of the</w:t>
      </w:r>
    </w:p>
    <w:p w14:paraId="53C5326B" w14:textId="77777777" w:rsidR="00C81EF1" w:rsidRPr="00B461D3" w:rsidRDefault="00C81EF1" w:rsidP="001F3F3F">
      <w:pPr>
        <w:spacing w:after="0" w:line="240" w:lineRule="auto"/>
        <w:contextualSpacing/>
        <w:jc w:val="center"/>
        <w:rPr>
          <w:szCs w:val="24"/>
        </w:rPr>
      </w:pPr>
      <w:r w:rsidRPr="00B461D3">
        <w:rPr>
          <w:szCs w:val="24"/>
        </w:rPr>
        <w:t>University of South Alabama</w:t>
      </w:r>
    </w:p>
    <w:p w14:paraId="4F2C0C69" w14:textId="77777777" w:rsidR="00C81EF1" w:rsidRPr="00B461D3" w:rsidRDefault="00C81EF1" w:rsidP="001F3F3F">
      <w:pPr>
        <w:spacing w:after="0" w:line="240" w:lineRule="auto"/>
        <w:contextualSpacing/>
        <w:jc w:val="center"/>
        <w:rPr>
          <w:szCs w:val="24"/>
        </w:rPr>
      </w:pPr>
      <w:r w:rsidRPr="00B461D3">
        <w:rPr>
          <w:szCs w:val="24"/>
        </w:rPr>
        <w:t>in partial fulfillment of the</w:t>
      </w:r>
    </w:p>
    <w:p w14:paraId="67E4F44E" w14:textId="77777777" w:rsidR="00C81EF1" w:rsidRPr="00B461D3" w:rsidRDefault="00C81EF1" w:rsidP="001F3F3F">
      <w:pPr>
        <w:spacing w:after="0" w:line="240" w:lineRule="auto"/>
        <w:contextualSpacing/>
        <w:jc w:val="center"/>
        <w:rPr>
          <w:szCs w:val="24"/>
        </w:rPr>
      </w:pPr>
      <w:r w:rsidRPr="00B461D3">
        <w:rPr>
          <w:szCs w:val="24"/>
        </w:rPr>
        <w:t>requirements for the degree of</w:t>
      </w:r>
    </w:p>
    <w:p w14:paraId="557D3E35" w14:textId="77777777" w:rsidR="00C81EF1" w:rsidRPr="00B461D3" w:rsidRDefault="00C81EF1" w:rsidP="001F3F3F">
      <w:pPr>
        <w:spacing w:after="0" w:line="240" w:lineRule="auto"/>
        <w:contextualSpacing/>
        <w:rPr>
          <w:szCs w:val="24"/>
        </w:rPr>
      </w:pPr>
    </w:p>
    <w:p w14:paraId="40C86A58" w14:textId="230BEBD4" w:rsidR="00C81EF1" w:rsidRPr="00B461D3" w:rsidRDefault="00C81EF1" w:rsidP="001F3F3F">
      <w:pPr>
        <w:spacing w:after="0" w:line="240" w:lineRule="auto"/>
        <w:contextualSpacing/>
        <w:jc w:val="center"/>
        <w:rPr>
          <w:szCs w:val="24"/>
        </w:rPr>
      </w:pPr>
      <w:commentRangeStart w:id="15"/>
      <w:r w:rsidRPr="00B461D3">
        <w:rPr>
          <w:szCs w:val="24"/>
        </w:rPr>
        <w:t>Master</w:t>
      </w:r>
      <w:commentRangeEnd w:id="15"/>
      <w:r w:rsidR="004053C0" w:rsidRPr="00B461D3">
        <w:rPr>
          <w:rStyle w:val="CommentReference"/>
        </w:rPr>
        <w:commentReference w:id="15"/>
      </w:r>
      <w:r w:rsidRPr="00B461D3">
        <w:rPr>
          <w:szCs w:val="24"/>
        </w:rPr>
        <w:t xml:space="preserve"> of Science</w:t>
      </w:r>
      <w:r w:rsidR="00F47AA0">
        <w:rPr>
          <w:szCs w:val="24"/>
        </w:rPr>
        <w:t xml:space="preserve"> in Computer Science</w:t>
      </w:r>
    </w:p>
    <w:p w14:paraId="63A48BCE" w14:textId="77777777" w:rsidR="00C81EF1" w:rsidRPr="00B461D3" w:rsidRDefault="00C81EF1" w:rsidP="001F3F3F">
      <w:pPr>
        <w:spacing w:after="0" w:line="240" w:lineRule="auto"/>
        <w:contextualSpacing/>
        <w:rPr>
          <w:szCs w:val="24"/>
        </w:rPr>
      </w:pPr>
    </w:p>
    <w:p w14:paraId="3A9455DF" w14:textId="77777777" w:rsidR="00C81EF1" w:rsidRPr="00B461D3" w:rsidRDefault="00C81EF1" w:rsidP="001F3F3F">
      <w:pPr>
        <w:spacing w:after="0" w:line="240" w:lineRule="auto"/>
        <w:contextualSpacing/>
        <w:jc w:val="center"/>
        <w:rPr>
          <w:szCs w:val="24"/>
        </w:rPr>
      </w:pPr>
      <w:r w:rsidRPr="00B461D3">
        <w:rPr>
          <w:szCs w:val="24"/>
        </w:rPr>
        <w:t>in</w:t>
      </w:r>
    </w:p>
    <w:p w14:paraId="67AF2566" w14:textId="77777777" w:rsidR="00C81EF1" w:rsidRPr="00B461D3" w:rsidRDefault="00C81EF1" w:rsidP="001F3F3F">
      <w:pPr>
        <w:spacing w:after="0" w:line="240" w:lineRule="auto"/>
        <w:contextualSpacing/>
        <w:rPr>
          <w:szCs w:val="24"/>
        </w:rPr>
      </w:pPr>
    </w:p>
    <w:p w14:paraId="453AAEA5" w14:textId="4C7F6BE0" w:rsidR="00C81EF1" w:rsidRPr="00B461D3" w:rsidRDefault="00530628" w:rsidP="001F3F3F">
      <w:pPr>
        <w:spacing w:after="0" w:line="240" w:lineRule="auto"/>
        <w:contextualSpacing/>
        <w:jc w:val="center"/>
        <w:rPr>
          <w:color w:val="808080"/>
          <w:szCs w:val="24"/>
        </w:rPr>
      </w:pPr>
      <w:r w:rsidRPr="00B461D3">
        <w:rPr>
          <w:szCs w:val="24"/>
        </w:rPr>
        <w:t>Electrical and Computer Engineering</w:t>
      </w:r>
      <w:commentRangeStart w:id="16"/>
      <w:commentRangeEnd w:id="16"/>
      <w:r w:rsidR="005D6487" w:rsidRPr="00B461D3">
        <w:rPr>
          <w:rStyle w:val="CommentReference"/>
        </w:rPr>
        <w:commentReference w:id="16"/>
      </w:r>
    </w:p>
    <w:p w14:paraId="774ABBB1" w14:textId="77777777" w:rsidR="00C81EF1" w:rsidRPr="00B461D3" w:rsidRDefault="00C81EF1" w:rsidP="001F3F3F">
      <w:pPr>
        <w:spacing w:after="0" w:line="240" w:lineRule="auto"/>
        <w:contextualSpacing/>
        <w:jc w:val="center"/>
        <w:rPr>
          <w:szCs w:val="24"/>
        </w:rPr>
      </w:pPr>
    </w:p>
    <w:p w14:paraId="090F67A5" w14:textId="75052D32" w:rsidR="00C81EF1" w:rsidRPr="00B461D3" w:rsidRDefault="00B749FD" w:rsidP="001F3F3F">
      <w:pPr>
        <w:spacing w:after="0" w:line="240" w:lineRule="auto"/>
        <w:contextualSpacing/>
        <w:jc w:val="center"/>
        <w:rPr>
          <w:szCs w:val="24"/>
        </w:rPr>
      </w:pPr>
      <w:r>
        <w:rPr>
          <w:szCs w:val="24"/>
        </w:rPr>
        <w:t>May 2024</w:t>
      </w:r>
    </w:p>
    <w:p w14:paraId="2F07DF9D" w14:textId="77777777" w:rsidR="00C81EF1" w:rsidRPr="00B461D3" w:rsidRDefault="00C81EF1" w:rsidP="001F3F3F">
      <w:pPr>
        <w:spacing w:after="0" w:line="240" w:lineRule="auto"/>
        <w:contextualSpacing/>
        <w:jc w:val="center"/>
        <w:rPr>
          <w:szCs w:val="24"/>
        </w:rPr>
      </w:pPr>
    </w:p>
    <w:p w14:paraId="5C1A4620" w14:textId="2154E19A" w:rsidR="00C81EF1" w:rsidRPr="00B461D3" w:rsidRDefault="00C81EF1" w:rsidP="001F3F3F">
      <w:pPr>
        <w:keepLines/>
        <w:tabs>
          <w:tab w:val="right" w:pos="8640"/>
        </w:tabs>
        <w:spacing w:after="0" w:line="240" w:lineRule="auto"/>
        <w:contextualSpacing/>
        <w:rPr>
          <w:szCs w:val="24"/>
        </w:rPr>
      </w:pPr>
      <w:r w:rsidRPr="00B461D3">
        <w:rPr>
          <w:szCs w:val="24"/>
        </w:rPr>
        <w:t>Approved:</w:t>
      </w:r>
      <w:r w:rsidRPr="00B461D3">
        <w:rPr>
          <w:szCs w:val="24"/>
        </w:rPr>
        <w:tab/>
        <w:t>Date:</w:t>
      </w:r>
    </w:p>
    <w:p w14:paraId="77012D63" w14:textId="77777777" w:rsidR="00A446A9" w:rsidRPr="00B461D3" w:rsidRDefault="00A446A9" w:rsidP="001F3F3F">
      <w:pPr>
        <w:keepLines/>
        <w:tabs>
          <w:tab w:val="right" w:pos="8640"/>
        </w:tabs>
        <w:spacing w:after="0" w:line="240" w:lineRule="auto"/>
        <w:contextualSpacing/>
        <w:rPr>
          <w:szCs w:val="24"/>
        </w:rPr>
      </w:pPr>
    </w:p>
    <w:p w14:paraId="03372129" w14:textId="6A63AB47" w:rsidR="00A446A9" w:rsidRPr="00B461D3" w:rsidRDefault="00C81EF1" w:rsidP="001F3F3F">
      <w:pPr>
        <w:keepLines/>
        <w:tabs>
          <w:tab w:val="right" w:pos="8640"/>
        </w:tabs>
        <w:spacing w:after="0" w:line="240" w:lineRule="auto"/>
        <w:contextualSpacing/>
        <w:jc w:val="both"/>
        <w:rPr>
          <w:szCs w:val="24"/>
        </w:rPr>
      </w:pPr>
      <w:r w:rsidRPr="00B461D3">
        <w:rPr>
          <w:szCs w:val="24"/>
        </w:rPr>
        <w:t xml:space="preserve">________________________________________________________________________Chair of Thesis Committee: Dr. </w:t>
      </w:r>
      <w:r w:rsidR="00AF751F">
        <w:rPr>
          <w:szCs w:val="24"/>
        </w:rPr>
        <w:t xml:space="preserve">Ryan </w:t>
      </w:r>
      <w:r w:rsidR="00D57273">
        <w:rPr>
          <w:szCs w:val="24"/>
        </w:rPr>
        <w:t xml:space="preserve">G </w:t>
      </w:r>
      <w:r w:rsidR="00AF751F">
        <w:rPr>
          <w:szCs w:val="24"/>
        </w:rPr>
        <w:t>Benton</w:t>
      </w:r>
    </w:p>
    <w:p w14:paraId="74FFCE79" w14:textId="5702C2A5" w:rsidR="00C81EF1" w:rsidRPr="00B461D3" w:rsidRDefault="00C81EF1" w:rsidP="001F3F3F">
      <w:pPr>
        <w:keepLines/>
        <w:tabs>
          <w:tab w:val="right" w:pos="8640"/>
        </w:tabs>
        <w:spacing w:after="0" w:line="240" w:lineRule="auto"/>
        <w:contextualSpacing/>
        <w:jc w:val="both"/>
        <w:rPr>
          <w:szCs w:val="24"/>
        </w:rPr>
      </w:pPr>
    </w:p>
    <w:p w14:paraId="14A0FB16" w14:textId="77777777" w:rsidR="00C81EF1" w:rsidRPr="00B461D3" w:rsidRDefault="00C81EF1" w:rsidP="001F3F3F">
      <w:pPr>
        <w:keepLines/>
        <w:tabs>
          <w:tab w:val="right" w:pos="8640"/>
        </w:tabs>
        <w:spacing w:after="0" w:line="240" w:lineRule="auto"/>
        <w:contextualSpacing/>
        <w:rPr>
          <w:szCs w:val="24"/>
        </w:rPr>
      </w:pPr>
      <w:r w:rsidRPr="00B461D3">
        <w:rPr>
          <w:szCs w:val="24"/>
        </w:rPr>
        <w:t>________________________________________________________________________</w:t>
      </w:r>
    </w:p>
    <w:p w14:paraId="7ECD4099" w14:textId="3FBBA474" w:rsidR="00123974" w:rsidRPr="00B461D3" w:rsidRDefault="00C81EF1" w:rsidP="001F3F3F">
      <w:pPr>
        <w:keepLines/>
        <w:tabs>
          <w:tab w:val="right" w:pos="8640"/>
        </w:tabs>
        <w:spacing w:after="0" w:line="240" w:lineRule="auto"/>
        <w:contextualSpacing/>
        <w:jc w:val="both"/>
        <w:rPr>
          <w:szCs w:val="24"/>
        </w:rPr>
      </w:pPr>
      <w:r w:rsidRPr="00B461D3">
        <w:rPr>
          <w:szCs w:val="24"/>
        </w:rPr>
        <w:t xml:space="preserve">Committee Member: Dr. </w:t>
      </w:r>
      <w:r w:rsidR="00714988">
        <w:rPr>
          <w:szCs w:val="24"/>
        </w:rPr>
        <w:t xml:space="preserve">Tom </w:t>
      </w:r>
      <w:proofErr w:type="spellStart"/>
      <w:r w:rsidR="00714988">
        <w:rPr>
          <w:szCs w:val="24"/>
        </w:rPr>
        <w:t>Johnsten</w:t>
      </w:r>
      <w:proofErr w:type="spellEnd"/>
    </w:p>
    <w:p w14:paraId="233423F9" w14:textId="77777777" w:rsidR="00A446A9" w:rsidRPr="00B461D3" w:rsidRDefault="00A446A9" w:rsidP="001F3F3F">
      <w:pPr>
        <w:keepLines/>
        <w:spacing w:after="0" w:line="240" w:lineRule="auto"/>
        <w:contextualSpacing/>
        <w:rPr>
          <w:szCs w:val="24"/>
        </w:rPr>
      </w:pPr>
    </w:p>
    <w:p w14:paraId="2254BAA3" w14:textId="77777777" w:rsidR="00C81EF1" w:rsidRPr="00B461D3" w:rsidRDefault="00C81EF1" w:rsidP="001F3F3F">
      <w:pPr>
        <w:keepLines/>
        <w:spacing w:after="0" w:line="240" w:lineRule="auto"/>
        <w:contextualSpacing/>
        <w:rPr>
          <w:szCs w:val="24"/>
        </w:rPr>
      </w:pPr>
      <w:r w:rsidRPr="00B461D3">
        <w:rPr>
          <w:szCs w:val="24"/>
        </w:rPr>
        <w:t>________________________________________________________________________</w:t>
      </w:r>
    </w:p>
    <w:p w14:paraId="2788B504" w14:textId="7A6C0338" w:rsidR="00123974" w:rsidRPr="00B461D3" w:rsidRDefault="00C81EF1" w:rsidP="001F3F3F">
      <w:pPr>
        <w:keepLines/>
        <w:tabs>
          <w:tab w:val="right" w:pos="8640"/>
        </w:tabs>
        <w:spacing w:after="0" w:line="240" w:lineRule="auto"/>
        <w:contextualSpacing/>
        <w:jc w:val="both"/>
        <w:rPr>
          <w:szCs w:val="24"/>
        </w:rPr>
      </w:pPr>
      <w:r w:rsidRPr="00B461D3">
        <w:rPr>
          <w:szCs w:val="24"/>
        </w:rPr>
        <w:t xml:space="preserve">Committee Member: </w:t>
      </w:r>
      <w:r w:rsidR="00564565" w:rsidRPr="00B461D3">
        <w:rPr>
          <w:szCs w:val="24"/>
        </w:rPr>
        <w:t>Dr</w:t>
      </w:r>
      <w:r w:rsidR="00564565">
        <w:rPr>
          <w:szCs w:val="24"/>
        </w:rPr>
        <w:t>. Mohamed Shaban</w:t>
      </w:r>
    </w:p>
    <w:p w14:paraId="087C5998" w14:textId="77777777" w:rsidR="005B331E" w:rsidRDefault="005B331E" w:rsidP="001F3F3F">
      <w:pPr>
        <w:keepLines/>
        <w:spacing w:after="0" w:line="240" w:lineRule="auto"/>
        <w:contextualSpacing/>
        <w:rPr>
          <w:szCs w:val="24"/>
        </w:rPr>
      </w:pPr>
    </w:p>
    <w:p w14:paraId="646BCAED" w14:textId="11085A49" w:rsidR="005B331E" w:rsidRPr="00B461D3" w:rsidRDefault="005B331E" w:rsidP="001F3F3F">
      <w:pPr>
        <w:keepLines/>
        <w:spacing w:after="0" w:line="240" w:lineRule="auto"/>
        <w:contextualSpacing/>
        <w:rPr>
          <w:szCs w:val="24"/>
        </w:rPr>
      </w:pPr>
      <w:r w:rsidRPr="00B461D3">
        <w:rPr>
          <w:szCs w:val="24"/>
        </w:rPr>
        <w:t>________________________________________________________________________</w:t>
      </w:r>
    </w:p>
    <w:p w14:paraId="1654DD50" w14:textId="67A780CF" w:rsidR="005B331E" w:rsidRPr="00B461D3" w:rsidRDefault="005B331E" w:rsidP="001F3F3F">
      <w:pPr>
        <w:keepLines/>
        <w:tabs>
          <w:tab w:val="right" w:pos="8640"/>
        </w:tabs>
        <w:spacing w:after="0" w:line="240" w:lineRule="auto"/>
        <w:contextualSpacing/>
        <w:jc w:val="both"/>
        <w:rPr>
          <w:szCs w:val="24"/>
        </w:rPr>
      </w:pPr>
      <w:r w:rsidRPr="00B461D3">
        <w:rPr>
          <w:szCs w:val="24"/>
        </w:rPr>
        <w:t xml:space="preserve">Committee Member: </w:t>
      </w:r>
      <w:r w:rsidR="00564565">
        <w:rPr>
          <w:szCs w:val="24"/>
        </w:rPr>
        <w:t xml:space="preserve">Dr. James Van </w:t>
      </w:r>
      <w:proofErr w:type="spellStart"/>
      <w:r w:rsidR="00564565">
        <w:rPr>
          <w:szCs w:val="24"/>
        </w:rPr>
        <w:t>Haneghan</w:t>
      </w:r>
      <w:proofErr w:type="spellEnd"/>
    </w:p>
    <w:p w14:paraId="42951DF7" w14:textId="77777777" w:rsidR="00A446A9" w:rsidRPr="00B461D3" w:rsidRDefault="00A446A9" w:rsidP="001F3F3F">
      <w:pPr>
        <w:keepLines/>
        <w:spacing w:after="0" w:line="240" w:lineRule="auto"/>
        <w:contextualSpacing/>
        <w:rPr>
          <w:szCs w:val="24"/>
        </w:rPr>
      </w:pPr>
    </w:p>
    <w:p w14:paraId="03D658D8" w14:textId="77777777" w:rsidR="00C81EF1" w:rsidRPr="00B461D3" w:rsidRDefault="00C81EF1" w:rsidP="001F3F3F">
      <w:pPr>
        <w:keepLines/>
        <w:spacing w:after="0" w:line="240" w:lineRule="auto"/>
        <w:contextualSpacing/>
        <w:rPr>
          <w:szCs w:val="24"/>
        </w:rPr>
      </w:pPr>
      <w:r w:rsidRPr="00B461D3">
        <w:rPr>
          <w:szCs w:val="24"/>
        </w:rPr>
        <w:t>________________________________________________________________________</w:t>
      </w:r>
    </w:p>
    <w:p w14:paraId="1303757D" w14:textId="719FE3A6" w:rsidR="00A446A9" w:rsidRDefault="00C81EF1" w:rsidP="001F3F3F">
      <w:pPr>
        <w:keepLines/>
        <w:tabs>
          <w:tab w:val="right" w:pos="8640"/>
        </w:tabs>
        <w:spacing w:after="0" w:line="240" w:lineRule="auto"/>
        <w:contextualSpacing/>
        <w:jc w:val="both"/>
        <w:rPr>
          <w:szCs w:val="24"/>
        </w:rPr>
      </w:pPr>
      <w:r w:rsidRPr="00B461D3">
        <w:rPr>
          <w:szCs w:val="24"/>
        </w:rPr>
        <w:t>Director of Graduate Studies:</w:t>
      </w:r>
      <w:r w:rsidR="00A01540" w:rsidRPr="00B461D3">
        <w:rPr>
          <w:szCs w:val="24"/>
        </w:rPr>
        <w:t xml:space="preserve"> </w:t>
      </w:r>
      <w:r w:rsidRPr="00B461D3">
        <w:rPr>
          <w:szCs w:val="24"/>
        </w:rPr>
        <w:t xml:space="preserve">Dr. </w:t>
      </w:r>
      <w:r w:rsidR="00A15ED9">
        <w:rPr>
          <w:szCs w:val="24"/>
        </w:rPr>
        <w:t>Debra</w:t>
      </w:r>
      <w:r w:rsidR="00D11E38">
        <w:rPr>
          <w:szCs w:val="24"/>
        </w:rPr>
        <w:t xml:space="preserve"> Chapman</w:t>
      </w:r>
    </w:p>
    <w:p w14:paraId="33446BB9" w14:textId="77777777" w:rsidR="00F44083" w:rsidRPr="00B461D3" w:rsidRDefault="00F44083" w:rsidP="001F3F3F">
      <w:pPr>
        <w:keepLines/>
        <w:tabs>
          <w:tab w:val="right" w:pos="8640"/>
        </w:tabs>
        <w:spacing w:after="0" w:line="240" w:lineRule="auto"/>
        <w:contextualSpacing/>
        <w:jc w:val="both"/>
        <w:rPr>
          <w:szCs w:val="24"/>
        </w:rPr>
      </w:pPr>
    </w:p>
    <w:p w14:paraId="5DD0C65F" w14:textId="63A4A402" w:rsidR="00E73125" w:rsidRPr="00B461D3" w:rsidRDefault="00C81EF1" w:rsidP="001F3F3F">
      <w:pPr>
        <w:keepLines/>
        <w:spacing w:after="0" w:line="240" w:lineRule="auto"/>
        <w:contextualSpacing/>
        <w:rPr>
          <w:szCs w:val="24"/>
        </w:rPr>
      </w:pPr>
      <w:r w:rsidRPr="00B461D3">
        <w:rPr>
          <w:szCs w:val="24"/>
        </w:rPr>
        <w:t>________________________________________________________________________ Dean of the Gradua</w:t>
      </w:r>
      <w:r w:rsidR="008D0D84" w:rsidRPr="00B461D3">
        <w:rPr>
          <w:szCs w:val="24"/>
        </w:rPr>
        <w:t xml:space="preserve">te School: </w:t>
      </w:r>
      <w:commentRangeStart w:id="17"/>
      <w:r w:rsidR="008D0D84" w:rsidRPr="00B461D3">
        <w:rPr>
          <w:szCs w:val="24"/>
        </w:rPr>
        <w:t xml:space="preserve">Dr. </w:t>
      </w:r>
      <w:commentRangeEnd w:id="17"/>
      <w:r w:rsidR="001342B9" w:rsidRPr="00B461D3">
        <w:rPr>
          <w:rStyle w:val="CommentReference"/>
        </w:rPr>
        <w:commentReference w:id="17"/>
      </w:r>
      <w:r w:rsidR="003479F2" w:rsidRPr="00B461D3">
        <w:rPr>
          <w:szCs w:val="24"/>
        </w:rPr>
        <w:t>J. Harold Pardue</w:t>
      </w:r>
    </w:p>
    <w:p w14:paraId="70B17A10" w14:textId="7EA4DE2A" w:rsidR="00530628" w:rsidRPr="00B461D3" w:rsidRDefault="00530628" w:rsidP="001F3F3F">
      <w:pPr>
        <w:spacing w:after="0" w:line="240" w:lineRule="auto"/>
        <w:contextualSpacing/>
        <w:rPr>
          <w:szCs w:val="24"/>
        </w:rPr>
        <w:sectPr w:rsidR="00530628" w:rsidRPr="00B461D3" w:rsidSect="00A571AB">
          <w:headerReference w:type="even" r:id="rId11"/>
          <w:footerReference w:type="even" r:id="rId12"/>
          <w:footerReference w:type="default" r:id="rId13"/>
          <w:footerReference w:type="first" r:id="rId14"/>
          <w:pgSz w:w="12240" w:h="15840"/>
          <w:pgMar w:top="1440" w:right="1440" w:bottom="1440" w:left="2160" w:header="720" w:footer="720" w:gutter="0"/>
          <w:pgNumType w:fmt="lowerRoman" w:start="1"/>
          <w:cols w:space="720"/>
          <w:titlePg/>
          <w:docGrid w:linePitch="360"/>
        </w:sectPr>
      </w:pPr>
    </w:p>
    <w:p w14:paraId="635171B2" w14:textId="2DB2A612" w:rsidR="002C1F4D" w:rsidRPr="00B461D3" w:rsidRDefault="002C1F4D" w:rsidP="001F3F3F">
      <w:pPr>
        <w:keepNext/>
        <w:spacing w:after="0" w:line="240" w:lineRule="exact"/>
        <w:contextualSpacing/>
        <w:jc w:val="center"/>
        <w:rPr>
          <w:szCs w:val="24"/>
        </w:rPr>
      </w:pPr>
    </w:p>
    <w:p w14:paraId="3999BFA1" w14:textId="15CA0928" w:rsidR="002C1F4D" w:rsidRPr="00B461D3" w:rsidRDefault="002C1F4D" w:rsidP="001F3F3F">
      <w:pPr>
        <w:keepNext/>
        <w:spacing w:after="0" w:line="240" w:lineRule="exact"/>
        <w:contextualSpacing/>
        <w:jc w:val="center"/>
        <w:rPr>
          <w:szCs w:val="24"/>
        </w:rPr>
      </w:pPr>
    </w:p>
    <w:p w14:paraId="02CDFEE1" w14:textId="369440F3" w:rsidR="002C1F4D" w:rsidRPr="00B461D3" w:rsidRDefault="002C1F4D" w:rsidP="001F3F3F">
      <w:pPr>
        <w:keepNext/>
        <w:spacing w:after="0" w:line="240" w:lineRule="exact"/>
        <w:contextualSpacing/>
        <w:jc w:val="center"/>
        <w:rPr>
          <w:szCs w:val="24"/>
        </w:rPr>
      </w:pPr>
    </w:p>
    <w:p w14:paraId="708C6FBC" w14:textId="729925EE" w:rsidR="002C1F4D" w:rsidRPr="00B461D3" w:rsidRDefault="002C1F4D" w:rsidP="001F3F3F">
      <w:pPr>
        <w:keepNext/>
        <w:spacing w:after="0" w:line="240" w:lineRule="exact"/>
        <w:contextualSpacing/>
        <w:jc w:val="center"/>
        <w:rPr>
          <w:szCs w:val="24"/>
        </w:rPr>
      </w:pPr>
    </w:p>
    <w:p w14:paraId="78511D75" w14:textId="49DE85A2" w:rsidR="002C1F4D" w:rsidRPr="00B461D3" w:rsidRDefault="002C1F4D" w:rsidP="001F3F3F">
      <w:pPr>
        <w:keepNext/>
        <w:spacing w:after="0" w:line="240" w:lineRule="exact"/>
        <w:contextualSpacing/>
        <w:jc w:val="center"/>
        <w:rPr>
          <w:szCs w:val="24"/>
        </w:rPr>
      </w:pPr>
    </w:p>
    <w:p w14:paraId="78B9616E" w14:textId="472FE0A6" w:rsidR="002C1F4D" w:rsidRPr="00B461D3" w:rsidRDefault="002C1F4D" w:rsidP="001F3F3F">
      <w:pPr>
        <w:keepNext/>
        <w:spacing w:after="0" w:line="240" w:lineRule="exact"/>
        <w:contextualSpacing/>
        <w:jc w:val="center"/>
        <w:rPr>
          <w:szCs w:val="24"/>
        </w:rPr>
      </w:pPr>
    </w:p>
    <w:p w14:paraId="12CA113B" w14:textId="77777777" w:rsidR="002C1F4D" w:rsidRPr="00B461D3" w:rsidRDefault="002C1F4D" w:rsidP="001F3F3F">
      <w:pPr>
        <w:keepNext/>
        <w:spacing w:after="0" w:line="240" w:lineRule="auto"/>
        <w:contextualSpacing/>
        <w:jc w:val="center"/>
        <w:rPr>
          <w:szCs w:val="24"/>
        </w:rPr>
      </w:pPr>
    </w:p>
    <w:p w14:paraId="3CF8CE84" w14:textId="77777777" w:rsidR="00E14C4A" w:rsidRPr="00B461D3" w:rsidRDefault="00E14C4A" w:rsidP="001F3F3F">
      <w:pPr>
        <w:keepNext/>
        <w:autoSpaceDE w:val="0"/>
        <w:autoSpaceDN w:val="0"/>
        <w:adjustRightInd w:val="0"/>
        <w:spacing w:after="0" w:line="240" w:lineRule="auto"/>
        <w:contextualSpacing/>
        <w:jc w:val="center"/>
        <w:rPr>
          <w:szCs w:val="24"/>
        </w:rPr>
      </w:pPr>
    </w:p>
    <w:p w14:paraId="30178581" w14:textId="77777777" w:rsidR="00E14C4A" w:rsidRPr="00B461D3" w:rsidRDefault="00E14C4A" w:rsidP="001F3F3F">
      <w:pPr>
        <w:keepNext/>
        <w:autoSpaceDE w:val="0"/>
        <w:autoSpaceDN w:val="0"/>
        <w:adjustRightInd w:val="0"/>
        <w:spacing w:after="0" w:line="240" w:lineRule="auto"/>
        <w:contextualSpacing/>
        <w:jc w:val="center"/>
        <w:rPr>
          <w:szCs w:val="24"/>
        </w:rPr>
      </w:pPr>
    </w:p>
    <w:p w14:paraId="116980C1" w14:textId="5F3950AD" w:rsidR="00B73224" w:rsidRPr="00B461D3" w:rsidRDefault="00BA6F19" w:rsidP="001F3F3F">
      <w:pPr>
        <w:pStyle w:val="Heading1"/>
        <w:contextualSpacing/>
      </w:pPr>
      <w:bookmarkStart w:id="18" w:name="_Toc158311864"/>
      <w:bookmarkStart w:id="19" w:name="_Toc161007874"/>
      <w:bookmarkStart w:id="20" w:name="_Toc161008397"/>
      <w:bookmarkStart w:id="21" w:name="_Toc161029813"/>
      <w:bookmarkStart w:id="22" w:name="_Toc161031025"/>
      <w:bookmarkStart w:id="23" w:name="_Toc161048195"/>
      <w:bookmarkStart w:id="24" w:name="_Toc161216683"/>
      <w:bookmarkStart w:id="25" w:name="_Toc161248397"/>
      <w:bookmarkStart w:id="26" w:name="_Toc161382782"/>
      <w:r w:rsidRPr="00B461D3">
        <w:t xml:space="preserve">Multi-Script Handwriting Identification </w:t>
      </w:r>
      <w:bookmarkEnd w:id="18"/>
      <w:r w:rsidR="00487883">
        <w:t>by Fragmenting Strokes</w:t>
      </w:r>
      <w:bookmarkEnd w:id="19"/>
      <w:bookmarkEnd w:id="20"/>
      <w:bookmarkEnd w:id="21"/>
      <w:bookmarkEnd w:id="22"/>
      <w:bookmarkEnd w:id="23"/>
      <w:bookmarkEnd w:id="24"/>
      <w:bookmarkEnd w:id="25"/>
      <w:bookmarkEnd w:id="26"/>
    </w:p>
    <w:p w14:paraId="177D2C41" w14:textId="77777777" w:rsidR="00B73224" w:rsidRPr="00B461D3" w:rsidRDefault="00B73224" w:rsidP="001F3F3F">
      <w:pPr>
        <w:autoSpaceDE w:val="0"/>
        <w:autoSpaceDN w:val="0"/>
        <w:adjustRightInd w:val="0"/>
        <w:spacing w:after="0" w:line="240" w:lineRule="auto"/>
        <w:contextualSpacing/>
        <w:jc w:val="center"/>
        <w:rPr>
          <w:szCs w:val="24"/>
        </w:rPr>
      </w:pPr>
    </w:p>
    <w:p w14:paraId="38177FAC" w14:textId="77777777" w:rsidR="00B73224" w:rsidRPr="00B461D3" w:rsidRDefault="00B73224" w:rsidP="001F3F3F">
      <w:pPr>
        <w:autoSpaceDE w:val="0"/>
        <w:autoSpaceDN w:val="0"/>
        <w:adjustRightInd w:val="0"/>
        <w:spacing w:after="0" w:line="240" w:lineRule="auto"/>
        <w:contextualSpacing/>
        <w:jc w:val="center"/>
        <w:rPr>
          <w:szCs w:val="24"/>
        </w:rPr>
      </w:pPr>
    </w:p>
    <w:p w14:paraId="7889BCF4" w14:textId="77777777" w:rsidR="00B73224" w:rsidRPr="00B461D3" w:rsidRDefault="00B73224" w:rsidP="001F3F3F">
      <w:pPr>
        <w:autoSpaceDE w:val="0"/>
        <w:autoSpaceDN w:val="0"/>
        <w:adjustRightInd w:val="0"/>
        <w:spacing w:after="0" w:line="240" w:lineRule="auto"/>
        <w:contextualSpacing/>
        <w:jc w:val="center"/>
        <w:rPr>
          <w:szCs w:val="24"/>
        </w:rPr>
      </w:pPr>
    </w:p>
    <w:p w14:paraId="5722C3D1" w14:textId="77777777" w:rsidR="00B73224" w:rsidRPr="00B461D3" w:rsidRDefault="00B73224" w:rsidP="001F3F3F">
      <w:pPr>
        <w:autoSpaceDE w:val="0"/>
        <w:autoSpaceDN w:val="0"/>
        <w:adjustRightInd w:val="0"/>
        <w:spacing w:after="0" w:line="240" w:lineRule="auto"/>
        <w:contextualSpacing/>
        <w:jc w:val="center"/>
        <w:rPr>
          <w:szCs w:val="24"/>
        </w:rPr>
      </w:pPr>
    </w:p>
    <w:p w14:paraId="6BBF0768" w14:textId="77777777" w:rsidR="00F02977" w:rsidRPr="00B461D3" w:rsidRDefault="00F02977" w:rsidP="001F3F3F">
      <w:pPr>
        <w:autoSpaceDE w:val="0"/>
        <w:autoSpaceDN w:val="0"/>
        <w:adjustRightInd w:val="0"/>
        <w:spacing w:after="0" w:line="240" w:lineRule="auto"/>
        <w:contextualSpacing/>
        <w:jc w:val="center"/>
        <w:rPr>
          <w:szCs w:val="24"/>
        </w:rPr>
      </w:pPr>
    </w:p>
    <w:p w14:paraId="1A8C22DC" w14:textId="3E5CDF50" w:rsidR="00B73224" w:rsidRPr="00B461D3" w:rsidRDefault="00B73224" w:rsidP="001F3F3F">
      <w:pPr>
        <w:autoSpaceDE w:val="0"/>
        <w:autoSpaceDN w:val="0"/>
        <w:adjustRightInd w:val="0"/>
        <w:spacing w:after="0" w:line="240" w:lineRule="auto"/>
        <w:contextualSpacing/>
        <w:jc w:val="center"/>
        <w:rPr>
          <w:szCs w:val="24"/>
        </w:rPr>
      </w:pPr>
      <w:r w:rsidRPr="00B461D3">
        <w:rPr>
          <w:szCs w:val="24"/>
        </w:rPr>
        <w:t>A Thesis</w:t>
      </w:r>
    </w:p>
    <w:p w14:paraId="0D2211FD" w14:textId="77777777" w:rsidR="00B73224" w:rsidRPr="00B461D3" w:rsidRDefault="00B73224" w:rsidP="001F3F3F">
      <w:pPr>
        <w:autoSpaceDE w:val="0"/>
        <w:autoSpaceDN w:val="0"/>
        <w:adjustRightInd w:val="0"/>
        <w:spacing w:after="0" w:line="240" w:lineRule="auto"/>
        <w:contextualSpacing/>
        <w:jc w:val="center"/>
        <w:rPr>
          <w:szCs w:val="24"/>
        </w:rPr>
      </w:pPr>
    </w:p>
    <w:p w14:paraId="6F18D5FF" w14:textId="77777777" w:rsidR="00B73224" w:rsidRPr="00B461D3" w:rsidRDefault="00B73224" w:rsidP="001F3F3F">
      <w:pPr>
        <w:autoSpaceDE w:val="0"/>
        <w:autoSpaceDN w:val="0"/>
        <w:adjustRightInd w:val="0"/>
        <w:spacing w:after="0" w:line="240" w:lineRule="auto"/>
        <w:contextualSpacing/>
        <w:jc w:val="center"/>
        <w:rPr>
          <w:szCs w:val="24"/>
        </w:rPr>
      </w:pPr>
      <w:r w:rsidRPr="00B461D3">
        <w:rPr>
          <w:szCs w:val="24"/>
        </w:rPr>
        <w:t>Submitted to the Graduate Faculty of the</w:t>
      </w:r>
    </w:p>
    <w:p w14:paraId="26D69598" w14:textId="77777777" w:rsidR="00B73224" w:rsidRPr="00B461D3" w:rsidRDefault="00B73224" w:rsidP="001F3F3F">
      <w:pPr>
        <w:autoSpaceDE w:val="0"/>
        <w:autoSpaceDN w:val="0"/>
        <w:adjustRightInd w:val="0"/>
        <w:spacing w:after="0" w:line="240" w:lineRule="auto"/>
        <w:contextualSpacing/>
        <w:jc w:val="center"/>
        <w:rPr>
          <w:szCs w:val="24"/>
        </w:rPr>
      </w:pPr>
      <w:r w:rsidRPr="00B461D3">
        <w:rPr>
          <w:szCs w:val="24"/>
        </w:rPr>
        <w:t>University of South Alabama</w:t>
      </w:r>
    </w:p>
    <w:p w14:paraId="1135A8BC" w14:textId="77777777" w:rsidR="00B73224" w:rsidRPr="00B461D3" w:rsidRDefault="00B73224" w:rsidP="001F3F3F">
      <w:pPr>
        <w:autoSpaceDE w:val="0"/>
        <w:autoSpaceDN w:val="0"/>
        <w:adjustRightInd w:val="0"/>
        <w:spacing w:after="0" w:line="240" w:lineRule="auto"/>
        <w:contextualSpacing/>
        <w:jc w:val="center"/>
        <w:rPr>
          <w:szCs w:val="24"/>
        </w:rPr>
      </w:pPr>
      <w:r w:rsidRPr="00B461D3">
        <w:rPr>
          <w:szCs w:val="24"/>
        </w:rPr>
        <w:t>in partial fulfillment of the</w:t>
      </w:r>
    </w:p>
    <w:p w14:paraId="5296F6D5" w14:textId="77777777" w:rsidR="00B73224" w:rsidRPr="00B461D3" w:rsidRDefault="00B73224" w:rsidP="001F3F3F">
      <w:pPr>
        <w:autoSpaceDE w:val="0"/>
        <w:autoSpaceDN w:val="0"/>
        <w:adjustRightInd w:val="0"/>
        <w:spacing w:after="0" w:line="240" w:lineRule="auto"/>
        <w:contextualSpacing/>
        <w:jc w:val="center"/>
        <w:rPr>
          <w:szCs w:val="24"/>
        </w:rPr>
      </w:pPr>
      <w:r w:rsidRPr="00B461D3">
        <w:rPr>
          <w:szCs w:val="24"/>
        </w:rPr>
        <w:t>requirements for the degree of</w:t>
      </w:r>
    </w:p>
    <w:p w14:paraId="04882E9C" w14:textId="77777777" w:rsidR="00B73224" w:rsidRPr="00B461D3" w:rsidRDefault="00B73224" w:rsidP="001F3F3F">
      <w:pPr>
        <w:autoSpaceDE w:val="0"/>
        <w:autoSpaceDN w:val="0"/>
        <w:adjustRightInd w:val="0"/>
        <w:spacing w:after="0" w:line="240" w:lineRule="auto"/>
        <w:contextualSpacing/>
        <w:jc w:val="center"/>
        <w:rPr>
          <w:szCs w:val="24"/>
        </w:rPr>
      </w:pPr>
    </w:p>
    <w:p w14:paraId="7770D95B" w14:textId="77777777" w:rsidR="00B73224" w:rsidRPr="00B461D3" w:rsidRDefault="00B73224" w:rsidP="001F3F3F">
      <w:pPr>
        <w:autoSpaceDE w:val="0"/>
        <w:autoSpaceDN w:val="0"/>
        <w:adjustRightInd w:val="0"/>
        <w:spacing w:after="0" w:line="240" w:lineRule="auto"/>
        <w:contextualSpacing/>
        <w:jc w:val="center"/>
        <w:rPr>
          <w:szCs w:val="24"/>
        </w:rPr>
      </w:pPr>
    </w:p>
    <w:p w14:paraId="3F4F6B39" w14:textId="77777777" w:rsidR="00B73224" w:rsidRPr="00B461D3" w:rsidRDefault="00B73224" w:rsidP="001F3F3F">
      <w:pPr>
        <w:autoSpaceDE w:val="0"/>
        <w:autoSpaceDN w:val="0"/>
        <w:adjustRightInd w:val="0"/>
        <w:spacing w:after="0" w:line="240" w:lineRule="auto"/>
        <w:contextualSpacing/>
        <w:jc w:val="center"/>
        <w:rPr>
          <w:szCs w:val="24"/>
        </w:rPr>
      </w:pPr>
      <w:commentRangeStart w:id="27"/>
      <w:r w:rsidRPr="00B461D3">
        <w:rPr>
          <w:szCs w:val="24"/>
        </w:rPr>
        <w:t>Master of Science</w:t>
      </w:r>
      <w:commentRangeEnd w:id="27"/>
      <w:r w:rsidR="004053C0" w:rsidRPr="00B461D3">
        <w:rPr>
          <w:rStyle w:val="CommentReference"/>
        </w:rPr>
        <w:commentReference w:id="27"/>
      </w:r>
    </w:p>
    <w:p w14:paraId="64D14A96" w14:textId="77777777" w:rsidR="00B73224" w:rsidRPr="00B461D3" w:rsidRDefault="00B73224" w:rsidP="001F3F3F">
      <w:pPr>
        <w:autoSpaceDE w:val="0"/>
        <w:autoSpaceDN w:val="0"/>
        <w:adjustRightInd w:val="0"/>
        <w:spacing w:after="0" w:line="240" w:lineRule="auto"/>
        <w:contextualSpacing/>
        <w:jc w:val="center"/>
        <w:rPr>
          <w:szCs w:val="24"/>
        </w:rPr>
      </w:pPr>
    </w:p>
    <w:p w14:paraId="4C275760" w14:textId="77777777" w:rsidR="00B73224" w:rsidRPr="00B461D3" w:rsidRDefault="00B73224" w:rsidP="001F3F3F">
      <w:pPr>
        <w:autoSpaceDE w:val="0"/>
        <w:autoSpaceDN w:val="0"/>
        <w:adjustRightInd w:val="0"/>
        <w:spacing w:after="0" w:line="240" w:lineRule="auto"/>
        <w:contextualSpacing/>
        <w:jc w:val="center"/>
        <w:rPr>
          <w:szCs w:val="24"/>
        </w:rPr>
      </w:pPr>
      <w:r w:rsidRPr="00B461D3">
        <w:rPr>
          <w:szCs w:val="24"/>
        </w:rPr>
        <w:t>in</w:t>
      </w:r>
    </w:p>
    <w:p w14:paraId="1C4FD385" w14:textId="77777777" w:rsidR="00B73224" w:rsidRPr="00B461D3" w:rsidRDefault="00B73224" w:rsidP="001F3F3F">
      <w:pPr>
        <w:autoSpaceDE w:val="0"/>
        <w:autoSpaceDN w:val="0"/>
        <w:adjustRightInd w:val="0"/>
        <w:spacing w:after="0" w:line="240" w:lineRule="auto"/>
        <w:contextualSpacing/>
        <w:jc w:val="center"/>
        <w:rPr>
          <w:szCs w:val="24"/>
        </w:rPr>
      </w:pPr>
    </w:p>
    <w:p w14:paraId="3D726065" w14:textId="4B90842A" w:rsidR="00B73224" w:rsidRPr="00B461D3" w:rsidRDefault="00E17BDE" w:rsidP="001F3F3F">
      <w:pPr>
        <w:autoSpaceDE w:val="0"/>
        <w:autoSpaceDN w:val="0"/>
        <w:adjustRightInd w:val="0"/>
        <w:spacing w:after="0" w:line="240" w:lineRule="auto"/>
        <w:contextualSpacing/>
        <w:jc w:val="center"/>
        <w:rPr>
          <w:szCs w:val="24"/>
        </w:rPr>
      </w:pPr>
      <w:r>
        <w:rPr>
          <w:szCs w:val="24"/>
        </w:rPr>
        <w:t>Computer Science</w:t>
      </w:r>
      <w:commentRangeStart w:id="28"/>
      <w:commentRangeEnd w:id="28"/>
      <w:r w:rsidR="00905A4D" w:rsidRPr="00B461D3">
        <w:rPr>
          <w:rStyle w:val="CommentReference"/>
        </w:rPr>
        <w:commentReference w:id="28"/>
      </w:r>
    </w:p>
    <w:p w14:paraId="67E8DCAE" w14:textId="77777777" w:rsidR="00B73224" w:rsidRPr="00B461D3" w:rsidRDefault="00B73224" w:rsidP="001F3F3F">
      <w:pPr>
        <w:autoSpaceDE w:val="0"/>
        <w:autoSpaceDN w:val="0"/>
        <w:adjustRightInd w:val="0"/>
        <w:spacing w:after="0" w:line="240" w:lineRule="auto"/>
        <w:contextualSpacing/>
        <w:jc w:val="center"/>
        <w:rPr>
          <w:szCs w:val="24"/>
        </w:rPr>
      </w:pPr>
    </w:p>
    <w:p w14:paraId="6B66DED1" w14:textId="77777777" w:rsidR="00B73224" w:rsidRPr="00B461D3" w:rsidRDefault="00B73224" w:rsidP="001F3F3F">
      <w:pPr>
        <w:autoSpaceDE w:val="0"/>
        <w:autoSpaceDN w:val="0"/>
        <w:adjustRightInd w:val="0"/>
        <w:spacing w:after="0" w:line="240" w:lineRule="auto"/>
        <w:contextualSpacing/>
        <w:jc w:val="center"/>
        <w:rPr>
          <w:szCs w:val="24"/>
        </w:rPr>
      </w:pPr>
    </w:p>
    <w:p w14:paraId="647EEF6F" w14:textId="77777777" w:rsidR="00B73224" w:rsidRPr="00B461D3" w:rsidRDefault="00B73224" w:rsidP="001F3F3F">
      <w:pPr>
        <w:autoSpaceDE w:val="0"/>
        <w:autoSpaceDN w:val="0"/>
        <w:adjustRightInd w:val="0"/>
        <w:spacing w:after="0" w:line="240" w:lineRule="auto"/>
        <w:contextualSpacing/>
        <w:jc w:val="center"/>
        <w:rPr>
          <w:szCs w:val="24"/>
        </w:rPr>
      </w:pPr>
    </w:p>
    <w:p w14:paraId="74B46ABC" w14:textId="77777777" w:rsidR="00B73224" w:rsidRPr="00B461D3" w:rsidRDefault="00B73224" w:rsidP="001F3F3F">
      <w:pPr>
        <w:autoSpaceDE w:val="0"/>
        <w:autoSpaceDN w:val="0"/>
        <w:adjustRightInd w:val="0"/>
        <w:spacing w:after="0" w:line="240" w:lineRule="auto"/>
        <w:contextualSpacing/>
        <w:jc w:val="center"/>
        <w:rPr>
          <w:szCs w:val="24"/>
        </w:rPr>
      </w:pPr>
    </w:p>
    <w:p w14:paraId="486FA056" w14:textId="77777777" w:rsidR="00B73224" w:rsidRPr="00B461D3" w:rsidRDefault="00B73224" w:rsidP="001F3F3F">
      <w:pPr>
        <w:autoSpaceDE w:val="0"/>
        <w:autoSpaceDN w:val="0"/>
        <w:adjustRightInd w:val="0"/>
        <w:spacing w:after="0" w:line="240" w:lineRule="auto"/>
        <w:contextualSpacing/>
        <w:jc w:val="center"/>
        <w:rPr>
          <w:szCs w:val="24"/>
        </w:rPr>
      </w:pPr>
      <w:r w:rsidRPr="00B461D3">
        <w:rPr>
          <w:szCs w:val="24"/>
        </w:rPr>
        <w:t>by</w:t>
      </w:r>
    </w:p>
    <w:p w14:paraId="7D66EEC3" w14:textId="73BAE501" w:rsidR="00B73224" w:rsidRPr="00B461D3" w:rsidRDefault="0027631A" w:rsidP="001F3F3F">
      <w:pPr>
        <w:autoSpaceDE w:val="0"/>
        <w:autoSpaceDN w:val="0"/>
        <w:adjustRightInd w:val="0"/>
        <w:spacing w:after="0" w:line="240" w:lineRule="auto"/>
        <w:contextualSpacing/>
        <w:jc w:val="center"/>
        <w:rPr>
          <w:color w:val="000000"/>
          <w:szCs w:val="24"/>
        </w:rPr>
      </w:pPr>
      <w:commentRangeStart w:id="29"/>
      <w:commentRangeEnd w:id="29"/>
      <w:r w:rsidRPr="00B461D3">
        <w:rPr>
          <w:rStyle w:val="CommentReference"/>
        </w:rPr>
        <w:commentReference w:id="29"/>
      </w:r>
      <w:r w:rsidR="00BA6F19" w:rsidRPr="00B461D3">
        <w:rPr>
          <w:szCs w:val="24"/>
        </w:rPr>
        <w:t>Joshua Jude Thomas</w:t>
      </w:r>
    </w:p>
    <w:p w14:paraId="70E2A1C7" w14:textId="32AB7D6F" w:rsidR="00B73224" w:rsidRPr="00B461D3" w:rsidRDefault="00B73224" w:rsidP="001F3F3F">
      <w:pPr>
        <w:autoSpaceDE w:val="0"/>
        <w:autoSpaceDN w:val="0"/>
        <w:adjustRightInd w:val="0"/>
        <w:spacing w:after="0" w:line="240" w:lineRule="auto"/>
        <w:contextualSpacing/>
        <w:jc w:val="center"/>
        <w:rPr>
          <w:color w:val="000000"/>
          <w:szCs w:val="24"/>
        </w:rPr>
      </w:pPr>
      <w:commentRangeStart w:id="30"/>
      <w:r w:rsidRPr="00B461D3">
        <w:rPr>
          <w:color w:val="000000"/>
          <w:szCs w:val="24"/>
        </w:rPr>
        <w:t>B</w:t>
      </w:r>
      <w:r w:rsidR="00626027" w:rsidRPr="00B461D3">
        <w:rPr>
          <w:color w:val="000000"/>
          <w:szCs w:val="24"/>
        </w:rPr>
        <w:t>.</w:t>
      </w:r>
      <w:r w:rsidRPr="00B461D3">
        <w:rPr>
          <w:color w:val="000000"/>
          <w:szCs w:val="24"/>
        </w:rPr>
        <w:t xml:space="preserve">S., </w:t>
      </w:r>
      <w:r w:rsidR="00905A4D" w:rsidRPr="00B461D3">
        <w:rPr>
          <w:color w:val="000000"/>
          <w:szCs w:val="24"/>
        </w:rPr>
        <w:t>University of South Alabama, 20</w:t>
      </w:r>
      <w:r w:rsidR="00BA6F19" w:rsidRPr="00B461D3">
        <w:rPr>
          <w:color w:val="000000"/>
          <w:szCs w:val="24"/>
        </w:rPr>
        <w:t>21</w:t>
      </w:r>
      <w:commentRangeEnd w:id="30"/>
      <w:r w:rsidR="00AF62C6" w:rsidRPr="00B461D3">
        <w:rPr>
          <w:rStyle w:val="CommentReference"/>
        </w:rPr>
        <w:commentReference w:id="30"/>
      </w:r>
    </w:p>
    <w:p w14:paraId="0410FF72" w14:textId="2744A8D4" w:rsidR="00F50C56" w:rsidRPr="00B461D3" w:rsidRDefault="00F50C56" w:rsidP="001F3F3F">
      <w:pPr>
        <w:autoSpaceDE w:val="0"/>
        <w:autoSpaceDN w:val="0"/>
        <w:adjustRightInd w:val="0"/>
        <w:spacing w:after="0" w:line="240" w:lineRule="auto"/>
        <w:contextualSpacing/>
        <w:jc w:val="center"/>
        <w:rPr>
          <w:color w:val="000000"/>
          <w:szCs w:val="24"/>
        </w:rPr>
      </w:pPr>
      <w:r w:rsidRPr="00B461D3">
        <w:rPr>
          <w:color w:val="000000"/>
          <w:szCs w:val="24"/>
        </w:rPr>
        <w:t>A.S., Coastal Alabama Community College, 2017</w:t>
      </w:r>
    </w:p>
    <w:p w14:paraId="416541B5" w14:textId="3EAF7F3D" w:rsidR="00B73224" w:rsidRPr="00B461D3" w:rsidRDefault="00D91F38" w:rsidP="001F3F3F">
      <w:pPr>
        <w:autoSpaceDE w:val="0"/>
        <w:autoSpaceDN w:val="0"/>
        <w:adjustRightInd w:val="0"/>
        <w:spacing w:after="0" w:line="240" w:lineRule="auto"/>
        <w:contextualSpacing/>
        <w:jc w:val="center"/>
        <w:rPr>
          <w:color w:val="000000"/>
          <w:szCs w:val="24"/>
        </w:rPr>
      </w:pPr>
      <w:r>
        <w:rPr>
          <w:color w:val="000000"/>
          <w:szCs w:val="24"/>
        </w:rPr>
        <w:t>May 2024</w:t>
      </w:r>
    </w:p>
    <w:p w14:paraId="5B71EF11" w14:textId="77777777" w:rsidR="00F4413D" w:rsidRPr="00B461D3" w:rsidRDefault="00F4413D" w:rsidP="001F3F3F">
      <w:pPr>
        <w:autoSpaceDE w:val="0"/>
        <w:autoSpaceDN w:val="0"/>
        <w:adjustRightInd w:val="0"/>
        <w:spacing w:after="0" w:line="240" w:lineRule="auto"/>
        <w:contextualSpacing/>
        <w:jc w:val="center"/>
        <w:rPr>
          <w:color w:val="000000"/>
          <w:szCs w:val="24"/>
        </w:rPr>
      </w:pPr>
    </w:p>
    <w:p w14:paraId="55633425" w14:textId="7558020F" w:rsidR="003E600A" w:rsidRPr="00B461D3" w:rsidRDefault="00284604" w:rsidP="001F3F3F">
      <w:pPr>
        <w:spacing w:after="0" w:line="240" w:lineRule="auto"/>
        <w:contextualSpacing/>
        <w:rPr>
          <w:b/>
          <w:color w:val="000000"/>
          <w:szCs w:val="24"/>
        </w:rPr>
      </w:pPr>
      <w:r w:rsidRPr="00B461D3">
        <w:rPr>
          <w:b/>
          <w:color w:val="000000"/>
          <w:szCs w:val="24"/>
        </w:rPr>
        <w:br w:type="page"/>
      </w:r>
    </w:p>
    <w:p w14:paraId="5CAE9934" w14:textId="22F7C0B8" w:rsidR="00BD7D0B" w:rsidRDefault="0027290E" w:rsidP="001F3F3F">
      <w:pPr>
        <w:spacing w:after="0"/>
        <w:contextualSpacing/>
        <w:jc w:val="center"/>
        <w:rPr>
          <w:b/>
          <w:color w:val="000000"/>
          <w:szCs w:val="24"/>
        </w:rPr>
      </w:pPr>
      <w:commentRangeStart w:id="31"/>
      <w:commentRangeEnd w:id="31"/>
      <w:r w:rsidRPr="00B461D3">
        <w:rPr>
          <w:rStyle w:val="CommentReference"/>
        </w:rPr>
        <w:lastRenderedPageBreak/>
        <w:commentReference w:id="31"/>
      </w:r>
    </w:p>
    <w:p w14:paraId="5E31F6EC" w14:textId="77777777" w:rsidR="005959B0" w:rsidRDefault="005959B0" w:rsidP="001F3F3F">
      <w:pPr>
        <w:spacing w:after="0"/>
        <w:contextualSpacing/>
        <w:jc w:val="center"/>
        <w:rPr>
          <w:b/>
          <w:color w:val="000000"/>
          <w:szCs w:val="24"/>
        </w:rPr>
      </w:pPr>
    </w:p>
    <w:p w14:paraId="595A24C7" w14:textId="77777777" w:rsidR="005959B0" w:rsidRDefault="005959B0" w:rsidP="001F3F3F">
      <w:pPr>
        <w:spacing w:after="0"/>
        <w:contextualSpacing/>
        <w:jc w:val="center"/>
        <w:rPr>
          <w:b/>
          <w:color w:val="000000"/>
          <w:szCs w:val="24"/>
        </w:rPr>
      </w:pPr>
    </w:p>
    <w:p w14:paraId="5EE17374" w14:textId="490FBBFA" w:rsidR="005959B0" w:rsidRDefault="005959B0" w:rsidP="001F3F3F">
      <w:pPr>
        <w:pStyle w:val="Heading1"/>
        <w:spacing w:line="480" w:lineRule="auto"/>
        <w:contextualSpacing/>
      </w:pPr>
      <w:bookmarkStart w:id="32" w:name="_Toc161007875"/>
      <w:bookmarkStart w:id="33" w:name="_Toc161008398"/>
      <w:bookmarkStart w:id="34" w:name="_Toc161029814"/>
      <w:bookmarkStart w:id="35" w:name="_Toc161031026"/>
      <w:bookmarkStart w:id="36" w:name="_Toc161048196"/>
      <w:bookmarkStart w:id="37" w:name="_Toc161216684"/>
      <w:bookmarkStart w:id="38" w:name="_Toc161248398"/>
      <w:bookmarkStart w:id="39" w:name="_Toc161382783"/>
      <w:r>
        <w:t>TABLE OF CONTENTS</w:t>
      </w:r>
      <w:bookmarkEnd w:id="32"/>
      <w:bookmarkEnd w:id="33"/>
      <w:bookmarkEnd w:id="34"/>
      <w:bookmarkEnd w:id="35"/>
      <w:bookmarkEnd w:id="36"/>
      <w:bookmarkEnd w:id="37"/>
      <w:bookmarkEnd w:id="38"/>
      <w:bookmarkEnd w:id="39"/>
    </w:p>
    <w:p w14:paraId="07841C3E" w14:textId="77777777" w:rsidR="005959B0" w:rsidRPr="005959B0" w:rsidRDefault="005959B0" w:rsidP="001F3F3F">
      <w:pPr>
        <w:contextualSpacing/>
        <w:jc w:val="center"/>
      </w:pPr>
    </w:p>
    <w:p w14:paraId="5704C07B" w14:textId="77777777" w:rsidR="00E22AEA" w:rsidRDefault="006726AD" w:rsidP="001F3F3F">
      <w:pPr>
        <w:spacing w:after="0"/>
        <w:contextualSpacing/>
        <w:jc w:val="right"/>
        <w:rPr>
          <w:noProof/>
        </w:rPr>
      </w:pPr>
      <w:r>
        <w:t>Page</w:t>
      </w:r>
      <w:r w:rsidR="000C4A5A">
        <w:rPr>
          <w:rFonts w:asciiTheme="minorHAnsi" w:eastAsiaTheme="minorEastAsia" w:hAnsiTheme="minorHAnsi"/>
        </w:rPr>
        <w:fldChar w:fldCharType="begin"/>
      </w:r>
      <w:r w:rsidR="000C4A5A">
        <w:rPr>
          <w:rFonts w:asciiTheme="minorHAnsi" w:eastAsiaTheme="minorEastAsia" w:hAnsiTheme="minorHAnsi"/>
        </w:rPr>
        <w:instrText xml:space="preserve"> TOC \o "1-3" \h \z \u </w:instrText>
      </w:r>
      <w:r w:rsidR="000C4A5A">
        <w:rPr>
          <w:rFonts w:asciiTheme="minorHAnsi" w:eastAsiaTheme="minorEastAsia" w:hAnsiTheme="minorHAnsi"/>
        </w:rPr>
        <w:fldChar w:fldCharType="separate"/>
      </w:r>
    </w:p>
    <w:p w14:paraId="58E3E62E" w14:textId="29319120" w:rsidR="00E22AEA" w:rsidRDefault="00E22AEA" w:rsidP="001F3F3F">
      <w:pPr>
        <w:pStyle w:val="TOC1"/>
        <w:tabs>
          <w:tab w:val="right" w:leader="dot" w:pos="8630"/>
        </w:tabs>
        <w:contextualSpacing/>
        <w:rPr>
          <w:rFonts w:cstheme="minorBidi"/>
          <w:noProof/>
          <w:kern w:val="2"/>
          <w:szCs w:val="24"/>
          <w14:ligatures w14:val="standardContextual"/>
        </w:rPr>
      </w:pPr>
      <w:hyperlink w:anchor="_Toc161382784" w:history="1">
        <w:r w:rsidRPr="00192EB1">
          <w:rPr>
            <w:rStyle w:val="Hyperlink"/>
            <w:noProof/>
          </w:rPr>
          <w:t>LIST OF TABLES</w:t>
        </w:r>
        <w:r>
          <w:rPr>
            <w:noProof/>
            <w:webHidden/>
          </w:rPr>
          <w:tab/>
        </w:r>
        <w:r>
          <w:rPr>
            <w:noProof/>
            <w:webHidden/>
          </w:rPr>
          <w:fldChar w:fldCharType="begin"/>
        </w:r>
        <w:r>
          <w:rPr>
            <w:noProof/>
            <w:webHidden/>
          </w:rPr>
          <w:instrText xml:space="preserve"> PAGEREF _Toc161382784 \h </w:instrText>
        </w:r>
        <w:r>
          <w:rPr>
            <w:noProof/>
            <w:webHidden/>
          </w:rPr>
        </w:r>
        <w:r>
          <w:rPr>
            <w:noProof/>
            <w:webHidden/>
          </w:rPr>
          <w:fldChar w:fldCharType="separate"/>
        </w:r>
        <w:r w:rsidR="0083668C">
          <w:rPr>
            <w:noProof/>
            <w:webHidden/>
          </w:rPr>
          <w:t>iv</w:t>
        </w:r>
        <w:r>
          <w:rPr>
            <w:noProof/>
            <w:webHidden/>
          </w:rPr>
          <w:fldChar w:fldCharType="end"/>
        </w:r>
      </w:hyperlink>
    </w:p>
    <w:p w14:paraId="3A024F66" w14:textId="2AAA972F" w:rsidR="00E22AEA" w:rsidRDefault="00E22AEA" w:rsidP="001F3F3F">
      <w:pPr>
        <w:pStyle w:val="TOC1"/>
        <w:tabs>
          <w:tab w:val="right" w:leader="dot" w:pos="8630"/>
        </w:tabs>
        <w:contextualSpacing/>
        <w:rPr>
          <w:rFonts w:cstheme="minorBidi"/>
          <w:noProof/>
          <w:kern w:val="2"/>
          <w:szCs w:val="24"/>
          <w14:ligatures w14:val="standardContextual"/>
        </w:rPr>
      </w:pPr>
      <w:hyperlink w:anchor="_Toc161382785" w:history="1">
        <w:r w:rsidRPr="00192EB1">
          <w:rPr>
            <w:rStyle w:val="Hyperlink"/>
            <w:noProof/>
          </w:rPr>
          <w:t>LIST OF FIGURES</w:t>
        </w:r>
        <w:r>
          <w:rPr>
            <w:noProof/>
            <w:webHidden/>
          </w:rPr>
          <w:tab/>
        </w:r>
        <w:r>
          <w:rPr>
            <w:noProof/>
            <w:webHidden/>
          </w:rPr>
          <w:fldChar w:fldCharType="begin"/>
        </w:r>
        <w:r>
          <w:rPr>
            <w:noProof/>
            <w:webHidden/>
          </w:rPr>
          <w:instrText xml:space="preserve"> PAGEREF _Toc161382785 \h </w:instrText>
        </w:r>
        <w:r>
          <w:rPr>
            <w:noProof/>
            <w:webHidden/>
          </w:rPr>
        </w:r>
        <w:r>
          <w:rPr>
            <w:noProof/>
            <w:webHidden/>
          </w:rPr>
          <w:fldChar w:fldCharType="separate"/>
        </w:r>
        <w:r w:rsidR="0083668C">
          <w:rPr>
            <w:noProof/>
            <w:webHidden/>
          </w:rPr>
          <w:t>v</w:t>
        </w:r>
        <w:r>
          <w:rPr>
            <w:noProof/>
            <w:webHidden/>
          </w:rPr>
          <w:fldChar w:fldCharType="end"/>
        </w:r>
      </w:hyperlink>
    </w:p>
    <w:p w14:paraId="05ACC9FC" w14:textId="7E76D3A5" w:rsidR="00E22AEA" w:rsidRDefault="00E22AEA" w:rsidP="001F3F3F">
      <w:pPr>
        <w:pStyle w:val="TOC1"/>
        <w:tabs>
          <w:tab w:val="right" w:leader="dot" w:pos="8630"/>
        </w:tabs>
        <w:contextualSpacing/>
        <w:rPr>
          <w:rFonts w:cstheme="minorBidi"/>
          <w:noProof/>
          <w:kern w:val="2"/>
          <w:szCs w:val="24"/>
          <w14:ligatures w14:val="standardContextual"/>
        </w:rPr>
      </w:pPr>
      <w:hyperlink w:anchor="_Toc161382786" w:history="1">
        <w:r w:rsidRPr="00192EB1">
          <w:rPr>
            <w:rStyle w:val="Hyperlink"/>
            <w:noProof/>
          </w:rPr>
          <w:t>ABSTRACT</w:t>
        </w:r>
        <w:r>
          <w:rPr>
            <w:noProof/>
            <w:webHidden/>
          </w:rPr>
          <w:tab/>
        </w:r>
        <w:r>
          <w:rPr>
            <w:noProof/>
            <w:webHidden/>
          </w:rPr>
          <w:fldChar w:fldCharType="begin"/>
        </w:r>
        <w:r>
          <w:rPr>
            <w:noProof/>
            <w:webHidden/>
          </w:rPr>
          <w:instrText xml:space="preserve"> PAGEREF _Toc161382786 \h </w:instrText>
        </w:r>
        <w:r>
          <w:rPr>
            <w:noProof/>
            <w:webHidden/>
          </w:rPr>
        </w:r>
        <w:r>
          <w:rPr>
            <w:noProof/>
            <w:webHidden/>
          </w:rPr>
          <w:fldChar w:fldCharType="separate"/>
        </w:r>
        <w:r w:rsidR="0083668C">
          <w:rPr>
            <w:noProof/>
            <w:webHidden/>
          </w:rPr>
          <w:t>vii</w:t>
        </w:r>
        <w:r>
          <w:rPr>
            <w:noProof/>
            <w:webHidden/>
          </w:rPr>
          <w:fldChar w:fldCharType="end"/>
        </w:r>
      </w:hyperlink>
    </w:p>
    <w:p w14:paraId="50CD786D" w14:textId="011FB518" w:rsidR="00E22AEA" w:rsidRDefault="00E22AEA" w:rsidP="001F3F3F">
      <w:pPr>
        <w:pStyle w:val="TOC1"/>
        <w:tabs>
          <w:tab w:val="right" w:leader="dot" w:pos="8630"/>
        </w:tabs>
        <w:contextualSpacing/>
        <w:rPr>
          <w:rFonts w:cstheme="minorBidi"/>
          <w:noProof/>
          <w:kern w:val="2"/>
          <w:szCs w:val="24"/>
          <w14:ligatures w14:val="standardContextual"/>
        </w:rPr>
      </w:pPr>
      <w:hyperlink w:anchor="_Toc161382787" w:history="1">
        <w:r w:rsidRPr="00192EB1">
          <w:rPr>
            <w:rStyle w:val="Hyperlink"/>
            <w:noProof/>
          </w:rPr>
          <w:t>CHAPTER I</w:t>
        </w:r>
        <w:r>
          <w:rPr>
            <w:noProof/>
            <w:webHidden/>
          </w:rPr>
          <w:tab/>
        </w:r>
        <w:r>
          <w:rPr>
            <w:noProof/>
            <w:webHidden/>
          </w:rPr>
          <w:fldChar w:fldCharType="begin"/>
        </w:r>
        <w:r>
          <w:rPr>
            <w:noProof/>
            <w:webHidden/>
          </w:rPr>
          <w:instrText xml:space="preserve"> PAGEREF _Toc161382787 \h </w:instrText>
        </w:r>
        <w:r>
          <w:rPr>
            <w:noProof/>
            <w:webHidden/>
          </w:rPr>
        </w:r>
        <w:r>
          <w:rPr>
            <w:noProof/>
            <w:webHidden/>
          </w:rPr>
          <w:fldChar w:fldCharType="separate"/>
        </w:r>
        <w:r w:rsidR="0083668C">
          <w:rPr>
            <w:noProof/>
            <w:webHidden/>
          </w:rPr>
          <w:t>1</w:t>
        </w:r>
        <w:r>
          <w:rPr>
            <w:noProof/>
            <w:webHidden/>
          </w:rPr>
          <w:fldChar w:fldCharType="end"/>
        </w:r>
      </w:hyperlink>
    </w:p>
    <w:p w14:paraId="7591CA0E" w14:textId="2E02490A" w:rsidR="00E22AEA" w:rsidRDefault="00E22AEA" w:rsidP="001F3F3F">
      <w:pPr>
        <w:pStyle w:val="TOC2"/>
        <w:tabs>
          <w:tab w:val="right" w:leader="dot" w:pos="8630"/>
        </w:tabs>
        <w:contextualSpacing/>
        <w:rPr>
          <w:rFonts w:cstheme="minorBidi"/>
          <w:noProof/>
          <w:kern w:val="2"/>
          <w:szCs w:val="24"/>
          <w14:ligatures w14:val="standardContextual"/>
        </w:rPr>
      </w:pPr>
      <w:hyperlink w:anchor="_Toc161382788" w:history="1">
        <w:r w:rsidRPr="00192EB1">
          <w:rPr>
            <w:rStyle w:val="Hyperlink"/>
            <w:noProof/>
          </w:rPr>
          <w:t>1.1 Verification and Identification Model</w:t>
        </w:r>
        <w:r>
          <w:rPr>
            <w:noProof/>
            <w:webHidden/>
          </w:rPr>
          <w:tab/>
        </w:r>
        <w:r>
          <w:rPr>
            <w:noProof/>
            <w:webHidden/>
          </w:rPr>
          <w:fldChar w:fldCharType="begin"/>
        </w:r>
        <w:r>
          <w:rPr>
            <w:noProof/>
            <w:webHidden/>
          </w:rPr>
          <w:instrText xml:space="preserve"> PAGEREF _Toc161382788 \h </w:instrText>
        </w:r>
        <w:r>
          <w:rPr>
            <w:noProof/>
            <w:webHidden/>
          </w:rPr>
        </w:r>
        <w:r>
          <w:rPr>
            <w:noProof/>
            <w:webHidden/>
          </w:rPr>
          <w:fldChar w:fldCharType="separate"/>
        </w:r>
        <w:r w:rsidR="0083668C">
          <w:rPr>
            <w:noProof/>
            <w:webHidden/>
          </w:rPr>
          <w:t>1</w:t>
        </w:r>
        <w:r>
          <w:rPr>
            <w:noProof/>
            <w:webHidden/>
          </w:rPr>
          <w:fldChar w:fldCharType="end"/>
        </w:r>
      </w:hyperlink>
    </w:p>
    <w:p w14:paraId="750180D4" w14:textId="576F574D" w:rsidR="00E22AEA" w:rsidRDefault="00E22AEA" w:rsidP="001F3F3F">
      <w:pPr>
        <w:pStyle w:val="TOC2"/>
        <w:tabs>
          <w:tab w:val="right" w:leader="dot" w:pos="8630"/>
        </w:tabs>
        <w:contextualSpacing/>
        <w:rPr>
          <w:rFonts w:cstheme="minorBidi"/>
          <w:noProof/>
          <w:kern w:val="2"/>
          <w:szCs w:val="24"/>
          <w14:ligatures w14:val="standardContextual"/>
        </w:rPr>
      </w:pPr>
      <w:hyperlink w:anchor="_Toc161382789" w:history="1">
        <w:r w:rsidRPr="00192EB1">
          <w:rPr>
            <w:rStyle w:val="Hyperlink"/>
            <w:noProof/>
          </w:rPr>
          <w:t>1.2 Multi-Script Writer Identification</w:t>
        </w:r>
        <w:r>
          <w:rPr>
            <w:noProof/>
            <w:webHidden/>
          </w:rPr>
          <w:tab/>
        </w:r>
        <w:r>
          <w:rPr>
            <w:noProof/>
            <w:webHidden/>
          </w:rPr>
          <w:fldChar w:fldCharType="begin"/>
        </w:r>
        <w:r>
          <w:rPr>
            <w:noProof/>
            <w:webHidden/>
          </w:rPr>
          <w:instrText xml:space="preserve"> PAGEREF _Toc161382789 \h </w:instrText>
        </w:r>
        <w:r>
          <w:rPr>
            <w:noProof/>
            <w:webHidden/>
          </w:rPr>
        </w:r>
        <w:r>
          <w:rPr>
            <w:noProof/>
            <w:webHidden/>
          </w:rPr>
          <w:fldChar w:fldCharType="separate"/>
        </w:r>
        <w:r w:rsidR="0083668C">
          <w:rPr>
            <w:noProof/>
            <w:webHidden/>
          </w:rPr>
          <w:t>3</w:t>
        </w:r>
        <w:r>
          <w:rPr>
            <w:noProof/>
            <w:webHidden/>
          </w:rPr>
          <w:fldChar w:fldCharType="end"/>
        </w:r>
      </w:hyperlink>
    </w:p>
    <w:p w14:paraId="55B84E0F" w14:textId="54B0BF9D" w:rsidR="00E22AEA" w:rsidRDefault="00E22AEA" w:rsidP="001F3F3F">
      <w:pPr>
        <w:pStyle w:val="TOC2"/>
        <w:tabs>
          <w:tab w:val="right" w:leader="dot" w:pos="8630"/>
        </w:tabs>
        <w:contextualSpacing/>
        <w:rPr>
          <w:rFonts w:cstheme="minorBidi"/>
          <w:noProof/>
          <w:kern w:val="2"/>
          <w:szCs w:val="24"/>
          <w14:ligatures w14:val="standardContextual"/>
        </w:rPr>
      </w:pPr>
      <w:hyperlink w:anchor="_Toc161382790" w:history="1">
        <w:r w:rsidRPr="00192EB1">
          <w:rPr>
            <w:rStyle w:val="Hyperlink"/>
            <w:noProof/>
          </w:rPr>
          <w:t>1.3 Convolutional Neural Networks</w:t>
        </w:r>
        <w:r>
          <w:rPr>
            <w:noProof/>
            <w:webHidden/>
          </w:rPr>
          <w:tab/>
        </w:r>
        <w:r>
          <w:rPr>
            <w:noProof/>
            <w:webHidden/>
          </w:rPr>
          <w:fldChar w:fldCharType="begin"/>
        </w:r>
        <w:r>
          <w:rPr>
            <w:noProof/>
            <w:webHidden/>
          </w:rPr>
          <w:instrText xml:space="preserve"> PAGEREF _Toc161382790 \h </w:instrText>
        </w:r>
        <w:r>
          <w:rPr>
            <w:noProof/>
            <w:webHidden/>
          </w:rPr>
        </w:r>
        <w:r>
          <w:rPr>
            <w:noProof/>
            <w:webHidden/>
          </w:rPr>
          <w:fldChar w:fldCharType="separate"/>
        </w:r>
        <w:r w:rsidR="0083668C">
          <w:rPr>
            <w:noProof/>
            <w:webHidden/>
          </w:rPr>
          <w:t>4</w:t>
        </w:r>
        <w:r>
          <w:rPr>
            <w:noProof/>
            <w:webHidden/>
          </w:rPr>
          <w:fldChar w:fldCharType="end"/>
        </w:r>
      </w:hyperlink>
    </w:p>
    <w:p w14:paraId="1A9777D5" w14:textId="5A517B57" w:rsidR="00E22AEA" w:rsidRDefault="00E22AEA" w:rsidP="001F3F3F">
      <w:pPr>
        <w:pStyle w:val="TOC2"/>
        <w:tabs>
          <w:tab w:val="right" w:leader="dot" w:pos="8630"/>
        </w:tabs>
        <w:contextualSpacing/>
        <w:rPr>
          <w:rFonts w:cstheme="minorBidi"/>
          <w:noProof/>
          <w:kern w:val="2"/>
          <w:szCs w:val="24"/>
          <w14:ligatures w14:val="standardContextual"/>
        </w:rPr>
      </w:pPr>
      <w:hyperlink w:anchor="_Toc161382791" w:history="1">
        <w:r w:rsidRPr="00192EB1">
          <w:rPr>
            <w:rStyle w:val="Hyperlink"/>
            <w:noProof/>
          </w:rPr>
          <w:t>1.4 Goal of Study</w:t>
        </w:r>
        <w:r>
          <w:rPr>
            <w:noProof/>
            <w:webHidden/>
          </w:rPr>
          <w:tab/>
        </w:r>
        <w:r>
          <w:rPr>
            <w:noProof/>
            <w:webHidden/>
          </w:rPr>
          <w:fldChar w:fldCharType="begin"/>
        </w:r>
        <w:r>
          <w:rPr>
            <w:noProof/>
            <w:webHidden/>
          </w:rPr>
          <w:instrText xml:space="preserve"> PAGEREF _Toc161382791 \h </w:instrText>
        </w:r>
        <w:r>
          <w:rPr>
            <w:noProof/>
            <w:webHidden/>
          </w:rPr>
        </w:r>
        <w:r>
          <w:rPr>
            <w:noProof/>
            <w:webHidden/>
          </w:rPr>
          <w:fldChar w:fldCharType="separate"/>
        </w:r>
        <w:r w:rsidR="0083668C">
          <w:rPr>
            <w:noProof/>
            <w:webHidden/>
          </w:rPr>
          <w:t>5</w:t>
        </w:r>
        <w:r>
          <w:rPr>
            <w:noProof/>
            <w:webHidden/>
          </w:rPr>
          <w:fldChar w:fldCharType="end"/>
        </w:r>
      </w:hyperlink>
    </w:p>
    <w:p w14:paraId="3FDCECD0" w14:textId="225BECF3" w:rsidR="00E22AEA" w:rsidRDefault="00E22AEA" w:rsidP="001F3F3F">
      <w:pPr>
        <w:pStyle w:val="TOC1"/>
        <w:tabs>
          <w:tab w:val="right" w:leader="dot" w:pos="8630"/>
        </w:tabs>
        <w:contextualSpacing/>
        <w:rPr>
          <w:rFonts w:cstheme="minorBidi"/>
          <w:noProof/>
          <w:kern w:val="2"/>
          <w:szCs w:val="24"/>
          <w14:ligatures w14:val="standardContextual"/>
        </w:rPr>
      </w:pPr>
      <w:hyperlink w:anchor="_Toc161382792" w:history="1">
        <w:r w:rsidRPr="00192EB1">
          <w:rPr>
            <w:rStyle w:val="Hyperlink"/>
            <w:noProof/>
          </w:rPr>
          <w:t>CHAPTER II</w:t>
        </w:r>
        <w:r>
          <w:rPr>
            <w:noProof/>
            <w:webHidden/>
          </w:rPr>
          <w:tab/>
        </w:r>
        <w:r>
          <w:rPr>
            <w:noProof/>
            <w:webHidden/>
          </w:rPr>
          <w:fldChar w:fldCharType="begin"/>
        </w:r>
        <w:r>
          <w:rPr>
            <w:noProof/>
            <w:webHidden/>
          </w:rPr>
          <w:instrText xml:space="preserve"> PAGEREF _Toc161382792 \h </w:instrText>
        </w:r>
        <w:r>
          <w:rPr>
            <w:noProof/>
            <w:webHidden/>
          </w:rPr>
        </w:r>
        <w:r>
          <w:rPr>
            <w:noProof/>
            <w:webHidden/>
          </w:rPr>
          <w:fldChar w:fldCharType="separate"/>
        </w:r>
        <w:r w:rsidR="0083668C">
          <w:rPr>
            <w:noProof/>
            <w:webHidden/>
          </w:rPr>
          <w:t>6</w:t>
        </w:r>
        <w:r>
          <w:rPr>
            <w:noProof/>
            <w:webHidden/>
          </w:rPr>
          <w:fldChar w:fldCharType="end"/>
        </w:r>
      </w:hyperlink>
    </w:p>
    <w:p w14:paraId="1975B783" w14:textId="34E24552" w:rsidR="00E22AEA" w:rsidRDefault="00E22AEA" w:rsidP="001F3F3F">
      <w:pPr>
        <w:pStyle w:val="TOC2"/>
        <w:tabs>
          <w:tab w:val="right" w:leader="dot" w:pos="8630"/>
        </w:tabs>
        <w:contextualSpacing/>
        <w:rPr>
          <w:rFonts w:cstheme="minorBidi"/>
          <w:noProof/>
          <w:kern w:val="2"/>
          <w:szCs w:val="24"/>
          <w14:ligatures w14:val="standardContextual"/>
        </w:rPr>
      </w:pPr>
      <w:hyperlink w:anchor="_Toc161382793" w:history="1">
        <w:r w:rsidRPr="00192EB1">
          <w:rPr>
            <w:rStyle w:val="Hyperlink"/>
            <w:noProof/>
          </w:rPr>
          <w:t>2.1 Handwriting Identification</w:t>
        </w:r>
        <w:r>
          <w:rPr>
            <w:noProof/>
            <w:webHidden/>
          </w:rPr>
          <w:tab/>
        </w:r>
        <w:r>
          <w:rPr>
            <w:noProof/>
            <w:webHidden/>
          </w:rPr>
          <w:fldChar w:fldCharType="begin"/>
        </w:r>
        <w:r>
          <w:rPr>
            <w:noProof/>
            <w:webHidden/>
          </w:rPr>
          <w:instrText xml:space="preserve"> PAGEREF _Toc161382793 \h </w:instrText>
        </w:r>
        <w:r>
          <w:rPr>
            <w:noProof/>
            <w:webHidden/>
          </w:rPr>
        </w:r>
        <w:r>
          <w:rPr>
            <w:noProof/>
            <w:webHidden/>
          </w:rPr>
          <w:fldChar w:fldCharType="separate"/>
        </w:r>
        <w:r w:rsidR="0083668C">
          <w:rPr>
            <w:noProof/>
            <w:webHidden/>
          </w:rPr>
          <w:t>6</w:t>
        </w:r>
        <w:r>
          <w:rPr>
            <w:noProof/>
            <w:webHidden/>
          </w:rPr>
          <w:fldChar w:fldCharType="end"/>
        </w:r>
      </w:hyperlink>
    </w:p>
    <w:p w14:paraId="540DEF29" w14:textId="38F599FC" w:rsidR="00E22AEA" w:rsidRDefault="00E22AEA" w:rsidP="001F3F3F">
      <w:pPr>
        <w:pStyle w:val="TOC3"/>
        <w:tabs>
          <w:tab w:val="right" w:leader="dot" w:pos="8630"/>
        </w:tabs>
        <w:contextualSpacing/>
        <w:rPr>
          <w:rFonts w:cstheme="minorBidi"/>
          <w:noProof/>
          <w:kern w:val="2"/>
          <w:szCs w:val="24"/>
          <w14:ligatures w14:val="standardContextual"/>
        </w:rPr>
      </w:pPr>
      <w:hyperlink w:anchor="_Toc161382794" w:history="1">
        <w:r w:rsidRPr="00192EB1">
          <w:rPr>
            <w:rStyle w:val="Hyperlink"/>
            <w:noProof/>
          </w:rPr>
          <w:t>2.1.1 Single-Script Handwriting Identification</w:t>
        </w:r>
        <w:r>
          <w:rPr>
            <w:noProof/>
            <w:webHidden/>
          </w:rPr>
          <w:tab/>
        </w:r>
        <w:r>
          <w:rPr>
            <w:noProof/>
            <w:webHidden/>
          </w:rPr>
          <w:fldChar w:fldCharType="begin"/>
        </w:r>
        <w:r>
          <w:rPr>
            <w:noProof/>
            <w:webHidden/>
          </w:rPr>
          <w:instrText xml:space="preserve"> PAGEREF _Toc161382794 \h </w:instrText>
        </w:r>
        <w:r>
          <w:rPr>
            <w:noProof/>
            <w:webHidden/>
          </w:rPr>
        </w:r>
        <w:r>
          <w:rPr>
            <w:noProof/>
            <w:webHidden/>
          </w:rPr>
          <w:fldChar w:fldCharType="separate"/>
        </w:r>
        <w:r w:rsidR="0083668C">
          <w:rPr>
            <w:noProof/>
            <w:webHidden/>
          </w:rPr>
          <w:t>6</w:t>
        </w:r>
        <w:r>
          <w:rPr>
            <w:noProof/>
            <w:webHidden/>
          </w:rPr>
          <w:fldChar w:fldCharType="end"/>
        </w:r>
      </w:hyperlink>
    </w:p>
    <w:p w14:paraId="359CD82E" w14:textId="301E4294" w:rsidR="00E22AEA" w:rsidRDefault="00E22AEA" w:rsidP="001F3F3F">
      <w:pPr>
        <w:pStyle w:val="TOC3"/>
        <w:tabs>
          <w:tab w:val="right" w:leader="dot" w:pos="8630"/>
        </w:tabs>
        <w:contextualSpacing/>
        <w:rPr>
          <w:rFonts w:cstheme="minorBidi"/>
          <w:noProof/>
          <w:kern w:val="2"/>
          <w:szCs w:val="24"/>
          <w14:ligatures w14:val="standardContextual"/>
        </w:rPr>
      </w:pPr>
      <w:hyperlink w:anchor="_Toc161382795" w:history="1">
        <w:r w:rsidRPr="00192EB1">
          <w:rPr>
            <w:rStyle w:val="Hyperlink"/>
            <w:noProof/>
          </w:rPr>
          <w:t>2.1.2 Multi-Script Handwriting Identification</w:t>
        </w:r>
        <w:r>
          <w:rPr>
            <w:noProof/>
            <w:webHidden/>
          </w:rPr>
          <w:tab/>
        </w:r>
        <w:r>
          <w:rPr>
            <w:noProof/>
            <w:webHidden/>
          </w:rPr>
          <w:fldChar w:fldCharType="begin"/>
        </w:r>
        <w:r>
          <w:rPr>
            <w:noProof/>
            <w:webHidden/>
          </w:rPr>
          <w:instrText xml:space="preserve"> PAGEREF _Toc161382795 \h </w:instrText>
        </w:r>
        <w:r>
          <w:rPr>
            <w:noProof/>
            <w:webHidden/>
          </w:rPr>
        </w:r>
        <w:r>
          <w:rPr>
            <w:noProof/>
            <w:webHidden/>
          </w:rPr>
          <w:fldChar w:fldCharType="separate"/>
        </w:r>
        <w:r w:rsidR="0083668C">
          <w:rPr>
            <w:noProof/>
            <w:webHidden/>
          </w:rPr>
          <w:t>7</w:t>
        </w:r>
        <w:r>
          <w:rPr>
            <w:noProof/>
            <w:webHidden/>
          </w:rPr>
          <w:fldChar w:fldCharType="end"/>
        </w:r>
      </w:hyperlink>
    </w:p>
    <w:p w14:paraId="5D1E1FD8" w14:textId="06BC84FA" w:rsidR="00E22AEA" w:rsidRDefault="00E22AEA" w:rsidP="001F3F3F">
      <w:pPr>
        <w:pStyle w:val="TOC2"/>
        <w:tabs>
          <w:tab w:val="right" w:leader="dot" w:pos="8630"/>
        </w:tabs>
        <w:contextualSpacing/>
        <w:rPr>
          <w:rFonts w:cstheme="minorBidi"/>
          <w:noProof/>
          <w:kern w:val="2"/>
          <w:szCs w:val="24"/>
          <w14:ligatures w14:val="standardContextual"/>
        </w:rPr>
      </w:pPr>
      <w:hyperlink w:anchor="_Toc161382796" w:history="1">
        <w:r w:rsidRPr="00192EB1">
          <w:rPr>
            <w:rStyle w:val="Hyperlink"/>
            <w:noProof/>
          </w:rPr>
          <w:t>2.2 Stroke Decomposition</w:t>
        </w:r>
        <w:r>
          <w:rPr>
            <w:noProof/>
            <w:webHidden/>
          </w:rPr>
          <w:tab/>
        </w:r>
        <w:r>
          <w:rPr>
            <w:noProof/>
            <w:webHidden/>
          </w:rPr>
          <w:fldChar w:fldCharType="begin"/>
        </w:r>
        <w:r>
          <w:rPr>
            <w:noProof/>
            <w:webHidden/>
          </w:rPr>
          <w:instrText xml:space="preserve"> PAGEREF _Toc161382796 \h </w:instrText>
        </w:r>
        <w:r>
          <w:rPr>
            <w:noProof/>
            <w:webHidden/>
          </w:rPr>
        </w:r>
        <w:r>
          <w:rPr>
            <w:noProof/>
            <w:webHidden/>
          </w:rPr>
          <w:fldChar w:fldCharType="separate"/>
        </w:r>
        <w:r w:rsidR="0083668C">
          <w:rPr>
            <w:noProof/>
            <w:webHidden/>
          </w:rPr>
          <w:t>9</w:t>
        </w:r>
        <w:r>
          <w:rPr>
            <w:noProof/>
            <w:webHidden/>
          </w:rPr>
          <w:fldChar w:fldCharType="end"/>
        </w:r>
      </w:hyperlink>
    </w:p>
    <w:p w14:paraId="67B89814" w14:textId="600E11E9" w:rsidR="00E22AEA" w:rsidRDefault="00E22AEA" w:rsidP="001F3F3F">
      <w:pPr>
        <w:pStyle w:val="TOC1"/>
        <w:tabs>
          <w:tab w:val="right" w:leader="dot" w:pos="8630"/>
        </w:tabs>
        <w:contextualSpacing/>
        <w:rPr>
          <w:rFonts w:cstheme="minorBidi"/>
          <w:noProof/>
          <w:kern w:val="2"/>
          <w:szCs w:val="24"/>
          <w14:ligatures w14:val="standardContextual"/>
        </w:rPr>
      </w:pPr>
      <w:hyperlink w:anchor="_Toc161382797" w:history="1">
        <w:r w:rsidRPr="00192EB1">
          <w:rPr>
            <w:rStyle w:val="Hyperlink"/>
            <w:noProof/>
          </w:rPr>
          <w:t>CHAPTER III</w:t>
        </w:r>
        <w:r>
          <w:rPr>
            <w:noProof/>
            <w:webHidden/>
          </w:rPr>
          <w:tab/>
        </w:r>
        <w:r>
          <w:rPr>
            <w:noProof/>
            <w:webHidden/>
          </w:rPr>
          <w:fldChar w:fldCharType="begin"/>
        </w:r>
        <w:r>
          <w:rPr>
            <w:noProof/>
            <w:webHidden/>
          </w:rPr>
          <w:instrText xml:space="preserve"> PAGEREF _Toc161382797 \h </w:instrText>
        </w:r>
        <w:r>
          <w:rPr>
            <w:noProof/>
            <w:webHidden/>
          </w:rPr>
        </w:r>
        <w:r>
          <w:rPr>
            <w:noProof/>
            <w:webHidden/>
          </w:rPr>
          <w:fldChar w:fldCharType="separate"/>
        </w:r>
        <w:r w:rsidR="0083668C">
          <w:rPr>
            <w:noProof/>
            <w:webHidden/>
          </w:rPr>
          <w:t>11</w:t>
        </w:r>
        <w:r>
          <w:rPr>
            <w:noProof/>
            <w:webHidden/>
          </w:rPr>
          <w:fldChar w:fldCharType="end"/>
        </w:r>
      </w:hyperlink>
    </w:p>
    <w:p w14:paraId="2FAF25B6" w14:textId="13B05F9A" w:rsidR="00E22AEA" w:rsidRDefault="00E22AEA" w:rsidP="001F3F3F">
      <w:pPr>
        <w:pStyle w:val="TOC2"/>
        <w:tabs>
          <w:tab w:val="right" w:leader="dot" w:pos="8630"/>
        </w:tabs>
        <w:contextualSpacing/>
        <w:rPr>
          <w:rFonts w:cstheme="minorBidi"/>
          <w:noProof/>
          <w:kern w:val="2"/>
          <w:szCs w:val="24"/>
          <w14:ligatures w14:val="standardContextual"/>
        </w:rPr>
      </w:pPr>
      <w:hyperlink w:anchor="_Toc161382798" w:history="1">
        <w:r w:rsidRPr="00192EB1">
          <w:rPr>
            <w:rStyle w:val="Hyperlink"/>
            <w:noProof/>
          </w:rPr>
          <w:t>3.1 Stroke Fragmentation</w:t>
        </w:r>
        <w:r>
          <w:rPr>
            <w:noProof/>
            <w:webHidden/>
          </w:rPr>
          <w:tab/>
        </w:r>
        <w:r>
          <w:rPr>
            <w:noProof/>
            <w:webHidden/>
          </w:rPr>
          <w:fldChar w:fldCharType="begin"/>
        </w:r>
        <w:r>
          <w:rPr>
            <w:noProof/>
            <w:webHidden/>
          </w:rPr>
          <w:instrText xml:space="preserve"> PAGEREF _Toc161382798 \h </w:instrText>
        </w:r>
        <w:r>
          <w:rPr>
            <w:noProof/>
            <w:webHidden/>
          </w:rPr>
        </w:r>
        <w:r>
          <w:rPr>
            <w:noProof/>
            <w:webHidden/>
          </w:rPr>
          <w:fldChar w:fldCharType="separate"/>
        </w:r>
        <w:r w:rsidR="0083668C">
          <w:rPr>
            <w:noProof/>
            <w:webHidden/>
          </w:rPr>
          <w:t>12</w:t>
        </w:r>
        <w:r>
          <w:rPr>
            <w:noProof/>
            <w:webHidden/>
          </w:rPr>
          <w:fldChar w:fldCharType="end"/>
        </w:r>
      </w:hyperlink>
    </w:p>
    <w:p w14:paraId="6D4686EA" w14:textId="574614BC" w:rsidR="00E22AEA" w:rsidRDefault="00E22AEA" w:rsidP="001F3F3F">
      <w:pPr>
        <w:pStyle w:val="TOC3"/>
        <w:tabs>
          <w:tab w:val="right" w:leader="dot" w:pos="8630"/>
        </w:tabs>
        <w:contextualSpacing/>
        <w:rPr>
          <w:rFonts w:cstheme="minorBidi"/>
          <w:noProof/>
          <w:kern w:val="2"/>
          <w:szCs w:val="24"/>
          <w14:ligatures w14:val="standardContextual"/>
        </w:rPr>
      </w:pPr>
      <w:hyperlink w:anchor="_Toc161382799" w:history="1">
        <w:r w:rsidRPr="00192EB1">
          <w:rPr>
            <w:rStyle w:val="Hyperlink"/>
            <w:noProof/>
          </w:rPr>
          <w:t>3.1.1 Stroke Fragmentation Process</w:t>
        </w:r>
        <w:r>
          <w:rPr>
            <w:noProof/>
            <w:webHidden/>
          </w:rPr>
          <w:tab/>
        </w:r>
        <w:r>
          <w:rPr>
            <w:noProof/>
            <w:webHidden/>
          </w:rPr>
          <w:fldChar w:fldCharType="begin"/>
        </w:r>
        <w:r>
          <w:rPr>
            <w:noProof/>
            <w:webHidden/>
          </w:rPr>
          <w:instrText xml:space="preserve"> PAGEREF _Toc161382799 \h </w:instrText>
        </w:r>
        <w:r>
          <w:rPr>
            <w:noProof/>
            <w:webHidden/>
          </w:rPr>
        </w:r>
        <w:r>
          <w:rPr>
            <w:noProof/>
            <w:webHidden/>
          </w:rPr>
          <w:fldChar w:fldCharType="separate"/>
        </w:r>
        <w:r w:rsidR="0083668C">
          <w:rPr>
            <w:noProof/>
            <w:webHidden/>
          </w:rPr>
          <w:t>14</w:t>
        </w:r>
        <w:r>
          <w:rPr>
            <w:noProof/>
            <w:webHidden/>
          </w:rPr>
          <w:fldChar w:fldCharType="end"/>
        </w:r>
      </w:hyperlink>
    </w:p>
    <w:p w14:paraId="45B2AA01" w14:textId="4255C7F8" w:rsidR="00E22AEA" w:rsidRDefault="00E22AEA" w:rsidP="001F3F3F">
      <w:pPr>
        <w:pStyle w:val="TOC2"/>
        <w:tabs>
          <w:tab w:val="right" w:leader="dot" w:pos="8630"/>
        </w:tabs>
        <w:contextualSpacing/>
        <w:rPr>
          <w:rFonts w:cstheme="minorBidi"/>
          <w:noProof/>
          <w:kern w:val="2"/>
          <w:szCs w:val="24"/>
          <w14:ligatures w14:val="standardContextual"/>
        </w:rPr>
      </w:pPr>
      <w:hyperlink w:anchor="_Toc161382800" w:history="1">
        <w:r w:rsidRPr="00192EB1">
          <w:rPr>
            <w:rStyle w:val="Hyperlink"/>
            <w:noProof/>
          </w:rPr>
          <w:t>3.2 Training and Evaluation</w:t>
        </w:r>
        <w:r>
          <w:rPr>
            <w:noProof/>
            <w:webHidden/>
          </w:rPr>
          <w:tab/>
        </w:r>
        <w:r>
          <w:rPr>
            <w:noProof/>
            <w:webHidden/>
          </w:rPr>
          <w:fldChar w:fldCharType="begin"/>
        </w:r>
        <w:r>
          <w:rPr>
            <w:noProof/>
            <w:webHidden/>
          </w:rPr>
          <w:instrText xml:space="preserve"> PAGEREF _Toc161382800 \h </w:instrText>
        </w:r>
        <w:r>
          <w:rPr>
            <w:noProof/>
            <w:webHidden/>
          </w:rPr>
        </w:r>
        <w:r>
          <w:rPr>
            <w:noProof/>
            <w:webHidden/>
          </w:rPr>
          <w:fldChar w:fldCharType="separate"/>
        </w:r>
        <w:r w:rsidR="0083668C">
          <w:rPr>
            <w:noProof/>
            <w:webHidden/>
          </w:rPr>
          <w:t>17</w:t>
        </w:r>
        <w:r>
          <w:rPr>
            <w:noProof/>
            <w:webHidden/>
          </w:rPr>
          <w:fldChar w:fldCharType="end"/>
        </w:r>
      </w:hyperlink>
    </w:p>
    <w:p w14:paraId="7230D0E3" w14:textId="49A7C8CA" w:rsidR="00E22AEA" w:rsidRDefault="00E22AEA" w:rsidP="001F3F3F">
      <w:pPr>
        <w:pStyle w:val="TOC3"/>
        <w:tabs>
          <w:tab w:val="right" w:leader="dot" w:pos="8630"/>
        </w:tabs>
        <w:contextualSpacing/>
        <w:rPr>
          <w:rFonts w:cstheme="minorBidi"/>
          <w:noProof/>
          <w:kern w:val="2"/>
          <w:szCs w:val="24"/>
          <w14:ligatures w14:val="standardContextual"/>
        </w:rPr>
      </w:pPr>
      <w:hyperlink w:anchor="_Toc161382801" w:history="1">
        <w:r w:rsidRPr="00192EB1">
          <w:rPr>
            <w:rStyle w:val="Hyperlink"/>
            <w:noProof/>
          </w:rPr>
          <w:t>3.2.1 Model and Method of Analysis</w:t>
        </w:r>
        <w:r>
          <w:rPr>
            <w:noProof/>
            <w:webHidden/>
          </w:rPr>
          <w:tab/>
        </w:r>
        <w:r>
          <w:rPr>
            <w:noProof/>
            <w:webHidden/>
          </w:rPr>
          <w:fldChar w:fldCharType="begin"/>
        </w:r>
        <w:r>
          <w:rPr>
            <w:noProof/>
            <w:webHidden/>
          </w:rPr>
          <w:instrText xml:space="preserve"> PAGEREF _Toc161382801 \h </w:instrText>
        </w:r>
        <w:r>
          <w:rPr>
            <w:noProof/>
            <w:webHidden/>
          </w:rPr>
        </w:r>
        <w:r>
          <w:rPr>
            <w:noProof/>
            <w:webHidden/>
          </w:rPr>
          <w:fldChar w:fldCharType="separate"/>
        </w:r>
        <w:r w:rsidR="0083668C">
          <w:rPr>
            <w:noProof/>
            <w:webHidden/>
          </w:rPr>
          <w:t>18</w:t>
        </w:r>
        <w:r>
          <w:rPr>
            <w:noProof/>
            <w:webHidden/>
          </w:rPr>
          <w:fldChar w:fldCharType="end"/>
        </w:r>
      </w:hyperlink>
    </w:p>
    <w:p w14:paraId="55CA7D37" w14:textId="4EC004B8" w:rsidR="00E22AEA" w:rsidRDefault="00E22AEA" w:rsidP="001F3F3F">
      <w:pPr>
        <w:pStyle w:val="TOC1"/>
        <w:tabs>
          <w:tab w:val="right" w:leader="dot" w:pos="8630"/>
        </w:tabs>
        <w:contextualSpacing/>
        <w:rPr>
          <w:rFonts w:cstheme="minorBidi"/>
          <w:noProof/>
          <w:kern w:val="2"/>
          <w:szCs w:val="24"/>
          <w14:ligatures w14:val="standardContextual"/>
        </w:rPr>
      </w:pPr>
      <w:hyperlink w:anchor="_Toc161382802" w:history="1">
        <w:r w:rsidRPr="00192EB1">
          <w:rPr>
            <w:rStyle w:val="Hyperlink"/>
            <w:noProof/>
          </w:rPr>
          <w:t>CHAPTER IV</w:t>
        </w:r>
        <w:r>
          <w:rPr>
            <w:noProof/>
            <w:webHidden/>
          </w:rPr>
          <w:tab/>
        </w:r>
        <w:r>
          <w:rPr>
            <w:noProof/>
            <w:webHidden/>
          </w:rPr>
          <w:fldChar w:fldCharType="begin"/>
        </w:r>
        <w:r>
          <w:rPr>
            <w:noProof/>
            <w:webHidden/>
          </w:rPr>
          <w:instrText xml:space="preserve"> PAGEREF _Toc161382802 \h </w:instrText>
        </w:r>
        <w:r>
          <w:rPr>
            <w:noProof/>
            <w:webHidden/>
          </w:rPr>
        </w:r>
        <w:r>
          <w:rPr>
            <w:noProof/>
            <w:webHidden/>
          </w:rPr>
          <w:fldChar w:fldCharType="separate"/>
        </w:r>
        <w:r w:rsidR="0083668C">
          <w:rPr>
            <w:noProof/>
            <w:webHidden/>
          </w:rPr>
          <w:t>20</w:t>
        </w:r>
        <w:r>
          <w:rPr>
            <w:noProof/>
            <w:webHidden/>
          </w:rPr>
          <w:fldChar w:fldCharType="end"/>
        </w:r>
      </w:hyperlink>
    </w:p>
    <w:p w14:paraId="54327E6C" w14:textId="0DBA9E0F" w:rsidR="00E22AEA" w:rsidRDefault="00E22AEA" w:rsidP="001F3F3F">
      <w:pPr>
        <w:pStyle w:val="TOC2"/>
        <w:tabs>
          <w:tab w:val="right" w:leader="dot" w:pos="8630"/>
        </w:tabs>
        <w:contextualSpacing/>
        <w:rPr>
          <w:rFonts w:cstheme="minorBidi"/>
          <w:noProof/>
          <w:kern w:val="2"/>
          <w:szCs w:val="24"/>
          <w14:ligatures w14:val="standardContextual"/>
        </w:rPr>
      </w:pPr>
      <w:hyperlink w:anchor="_Toc161382803" w:history="1">
        <w:r w:rsidRPr="00192EB1">
          <w:rPr>
            <w:rStyle w:val="Hyperlink"/>
            <w:noProof/>
          </w:rPr>
          <w:t>4.1 Visual Examination of Stroke Fragments</w:t>
        </w:r>
        <w:r>
          <w:rPr>
            <w:noProof/>
            <w:webHidden/>
          </w:rPr>
          <w:tab/>
        </w:r>
        <w:r>
          <w:rPr>
            <w:noProof/>
            <w:webHidden/>
          </w:rPr>
          <w:fldChar w:fldCharType="begin"/>
        </w:r>
        <w:r>
          <w:rPr>
            <w:noProof/>
            <w:webHidden/>
          </w:rPr>
          <w:instrText xml:space="preserve"> PAGEREF _Toc161382803 \h </w:instrText>
        </w:r>
        <w:r>
          <w:rPr>
            <w:noProof/>
            <w:webHidden/>
          </w:rPr>
        </w:r>
        <w:r>
          <w:rPr>
            <w:noProof/>
            <w:webHidden/>
          </w:rPr>
          <w:fldChar w:fldCharType="separate"/>
        </w:r>
        <w:r w:rsidR="0083668C">
          <w:rPr>
            <w:noProof/>
            <w:webHidden/>
          </w:rPr>
          <w:t>22</w:t>
        </w:r>
        <w:r>
          <w:rPr>
            <w:noProof/>
            <w:webHidden/>
          </w:rPr>
          <w:fldChar w:fldCharType="end"/>
        </w:r>
      </w:hyperlink>
    </w:p>
    <w:p w14:paraId="3028CE1A" w14:textId="17E44BB4" w:rsidR="00E22AEA" w:rsidRDefault="00E22AEA" w:rsidP="001F3F3F">
      <w:pPr>
        <w:pStyle w:val="TOC2"/>
        <w:tabs>
          <w:tab w:val="right" w:leader="dot" w:pos="8630"/>
        </w:tabs>
        <w:contextualSpacing/>
        <w:rPr>
          <w:rFonts w:cstheme="minorBidi"/>
          <w:noProof/>
          <w:kern w:val="2"/>
          <w:szCs w:val="24"/>
          <w14:ligatures w14:val="standardContextual"/>
        </w:rPr>
      </w:pPr>
      <w:hyperlink w:anchor="_Toc161382804" w:history="1">
        <w:r w:rsidRPr="00192EB1">
          <w:rPr>
            <w:rStyle w:val="Hyperlink"/>
            <w:noProof/>
          </w:rPr>
          <w:t>4.2 CERUG Evaluation Results</w:t>
        </w:r>
        <w:r>
          <w:rPr>
            <w:noProof/>
            <w:webHidden/>
          </w:rPr>
          <w:tab/>
        </w:r>
        <w:r>
          <w:rPr>
            <w:noProof/>
            <w:webHidden/>
          </w:rPr>
          <w:fldChar w:fldCharType="begin"/>
        </w:r>
        <w:r>
          <w:rPr>
            <w:noProof/>
            <w:webHidden/>
          </w:rPr>
          <w:instrText xml:space="preserve"> PAGEREF _Toc161382804 \h </w:instrText>
        </w:r>
        <w:r>
          <w:rPr>
            <w:noProof/>
            <w:webHidden/>
          </w:rPr>
        </w:r>
        <w:r>
          <w:rPr>
            <w:noProof/>
            <w:webHidden/>
          </w:rPr>
          <w:fldChar w:fldCharType="separate"/>
        </w:r>
        <w:r w:rsidR="0083668C">
          <w:rPr>
            <w:noProof/>
            <w:webHidden/>
          </w:rPr>
          <w:t>25</w:t>
        </w:r>
        <w:r>
          <w:rPr>
            <w:noProof/>
            <w:webHidden/>
          </w:rPr>
          <w:fldChar w:fldCharType="end"/>
        </w:r>
      </w:hyperlink>
    </w:p>
    <w:p w14:paraId="28777F42" w14:textId="204A237A" w:rsidR="00E22AEA" w:rsidRDefault="00E22AEA" w:rsidP="001F3F3F">
      <w:pPr>
        <w:pStyle w:val="TOC3"/>
        <w:tabs>
          <w:tab w:val="right" w:leader="dot" w:pos="8630"/>
        </w:tabs>
        <w:contextualSpacing/>
        <w:rPr>
          <w:rFonts w:cstheme="minorBidi"/>
          <w:noProof/>
          <w:kern w:val="2"/>
          <w:szCs w:val="24"/>
          <w14:ligatures w14:val="standardContextual"/>
        </w:rPr>
      </w:pPr>
      <w:hyperlink w:anchor="_Toc161382805" w:history="1">
        <w:r w:rsidRPr="00192EB1">
          <w:rPr>
            <w:rStyle w:val="Hyperlink"/>
            <w:noProof/>
          </w:rPr>
          <w:t>4.2.1 Per Class Metrics</w:t>
        </w:r>
        <w:r>
          <w:rPr>
            <w:noProof/>
            <w:webHidden/>
          </w:rPr>
          <w:tab/>
        </w:r>
        <w:r>
          <w:rPr>
            <w:noProof/>
            <w:webHidden/>
          </w:rPr>
          <w:fldChar w:fldCharType="begin"/>
        </w:r>
        <w:r>
          <w:rPr>
            <w:noProof/>
            <w:webHidden/>
          </w:rPr>
          <w:instrText xml:space="preserve"> PAGEREF _Toc161382805 \h </w:instrText>
        </w:r>
        <w:r>
          <w:rPr>
            <w:noProof/>
            <w:webHidden/>
          </w:rPr>
        </w:r>
        <w:r>
          <w:rPr>
            <w:noProof/>
            <w:webHidden/>
          </w:rPr>
          <w:fldChar w:fldCharType="separate"/>
        </w:r>
        <w:r w:rsidR="0083668C">
          <w:rPr>
            <w:noProof/>
            <w:webHidden/>
          </w:rPr>
          <w:t>27</w:t>
        </w:r>
        <w:r>
          <w:rPr>
            <w:noProof/>
            <w:webHidden/>
          </w:rPr>
          <w:fldChar w:fldCharType="end"/>
        </w:r>
      </w:hyperlink>
    </w:p>
    <w:p w14:paraId="0B59C937" w14:textId="42AC82EB" w:rsidR="00E22AEA" w:rsidRDefault="00E22AEA" w:rsidP="001F3F3F">
      <w:pPr>
        <w:pStyle w:val="TOC1"/>
        <w:tabs>
          <w:tab w:val="right" w:leader="dot" w:pos="8630"/>
        </w:tabs>
        <w:contextualSpacing/>
        <w:rPr>
          <w:rFonts w:cstheme="minorBidi"/>
          <w:noProof/>
          <w:kern w:val="2"/>
          <w:szCs w:val="24"/>
          <w14:ligatures w14:val="standardContextual"/>
        </w:rPr>
      </w:pPr>
      <w:hyperlink w:anchor="_Toc161382806" w:history="1">
        <w:r w:rsidRPr="00192EB1">
          <w:rPr>
            <w:rStyle w:val="Hyperlink"/>
            <w:noProof/>
          </w:rPr>
          <w:t>CHAPTER VI</w:t>
        </w:r>
        <w:r>
          <w:rPr>
            <w:noProof/>
            <w:webHidden/>
          </w:rPr>
          <w:tab/>
        </w:r>
        <w:r>
          <w:rPr>
            <w:noProof/>
            <w:webHidden/>
          </w:rPr>
          <w:fldChar w:fldCharType="begin"/>
        </w:r>
        <w:r>
          <w:rPr>
            <w:noProof/>
            <w:webHidden/>
          </w:rPr>
          <w:instrText xml:space="preserve"> PAGEREF _Toc161382806 \h </w:instrText>
        </w:r>
        <w:r>
          <w:rPr>
            <w:noProof/>
            <w:webHidden/>
          </w:rPr>
        </w:r>
        <w:r>
          <w:rPr>
            <w:noProof/>
            <w:webHidden/>
          </w:rPr>
          <w:fldChar w:fldCharType="separate"/>
        </w:r>
        <w:r w:rsidR="0083668C">
          <w:rPr>
            <w:noProof/>
            <w:webHidden/>
          </w:rPr>
          <w:t>34</w:t>
        </w:r>
        <w:r>
          <w:rPr>
            <w:noProof/>
            <w:webHidden/>
          </w:rPr>
          <w:fldChar w:fldCharType="end"/>
        </w:r>
      </w:hyperlink>
    </w:p>
    <w:p w14:paraId="0E890C57" w14:textId="51496A9E" w:rsidR="00E22AEA" w:rsidRDefault="00E22AEA" w:rsidP="001F3F3F">
      <w:pPr>
        <w:pStyle w:val="TOC2"/>
        <w:tabs>
          <w:tab w:val="right" w:leader="dot" w:pos="8630"/>
        </w:tabs>
        <w:contextualSpacing/>
        <w:rPr>
          <w:rFonts w:cstheme="minorBidi"/>
          <w:noProof/>
          <w:kern w:val="2"/>
          <w:szCs w:val="24"/>
          <w14:ligatures w14:val="standardContextual"/>
        </w:rPr>
      </w:pPr>
      <w:hyperlink w:anchor="_Toc161382807" w:history="1">
        <w:r w:rsidRPr="00192EB1">
          <w:rPr>
            <w:rStyle w:val="Hyperlink"/>
            <w:noProof/>
          </w:rPr>
          <w:t>Future Work</w:t>
        </w:r>
        <w:r>
          <w:rPr>
            <w:noProof/>
            <w:webHidden/>
          </w:rPr>
          <w:tab/>
        </w:r>
        <w:r>
          <w:rPr>
            <w:noProof/>
            <w:webHidden/>
          </w:rPr>
          <w:fldChar w:fldCharType="begin"/>
        </w:r>
        <w:r>
          <w:rPr>
            <w:noProof/>
            <w:webHidden/>
          </w:rPr>
          <w:instrText xml:space="preserve"> PAGEREF _Toc161382807 \h </w:instrText>
        </w:r>
        <w:r>
          <w:rPr>
            <w:noProof/>
            <w:webHidden/>
          </w:rPr>
        </w:r>
        <w:r>
          <w:rPr>
            <w:noProof/>
            <w:webHidden/>
          </w:rPr>
          <w:fldChar w:fldCharType="separate"/>
        </w:r>
        <w:r w:rsidR="0083668C">
          <w:rPr>
            <w:noProof/>
            <w:webHidden/>
          </w:rPr>
          <w:t>34</w:t>
        </w:r>
        <w:r>
          <w:rPr>
            <w:noProof/>
            <w:webHidden/>
          </w:rPr>
          <w:fldChar w:fldCharType="end"/>
        </w:r>
      </w:hyperlink>
    </w:p>
    <w:p w14:paraId="3AAB126A" w14:textId="7ED84000" w:rsidR="00E22AEA" w:rsidRDefault="00E22AEA" w:rsidP="001F3F3F">
      <w:pPr>
        <w:pStyle w:val="TOC1"/>
        <w:tabs>
          <w:tab w:val="right" w:leader="dot" w:pos="8630"/>
        </w:tabs>
        <w:contextualSpacing/>
        <w:rPr>
          <w:rFonts w:cstheme="minorBidi"/>
          <w:noProof/>
          <w:kern w:val="2"/>
          <w:szCs w:val="24"/>
          <w14:ligatures w14:val="standardContextual"/>
        </w:rPr>
      </w:pPr>
      <w:hyperlink w:anchor="_Toc161382808" w:history="1">
        <w:r w:rsidRPr="00192EB1">
          <w:rPr>
            <w:rStyle w:val="Hyperlink"/>
            <w:noProof/>
          </w:rPr>
          <w:t>APPENDIX A</w:t>
        </w:r>
        <w:r>
          <w:rPr>
            <w:noProof/>
            <w:webHidden/>
          </w:rPr>
          <w:tab/>
        </w:r>
        <w:r>
          <w:rPr>
            <w:noProof/>
            <w:webHidden/>
          </w:rPr>
          <w:fldChar w:fldCharType="begin"/>
        </w:r>
        <w:r>
          <w:rPr>
            <w:noProof/>
            <w:webHidden/>
          </w:rPr>
          <w:instrText xml:space="preserve"> PAGEREF _Toc161382808 \h </w:instrText>
        </w:r>
        <w:r>
          <w:rPr>
            <w:noProof/>
            <w:webHidden/>
          </w:rPr>
        </w:r>
        <w:r>
          <w:rPr>
            <w:noProof/>
            <w:webHidden/>
          </w:rPr>
          <w:fldChar w:fldCharType="separate"/>
        </w:r>
        <w:r w:rsidR="0083668C">
          <w:rPr>
            <w:noProof/>
            <w:webHidden/>
          </w:rPr>
          <w:t>36</w:t>
        </w:r>
        <w:r>
          <w:rPr>
            <w:noProof/>
            <w:webHidden/>
          </w:rPr>
          <w:fldChar w:fldCharType="end"/>
        </w:r>
      </w:hyperlink>
    </w:p>
    <w:p w14:paraId="4FEE37CF" w14:textId="5D7B89C1" w:rsidR="00E22AEA" w:rsidRDefault="00E22AEA" w:rsidP="001F3F3F">
      <w:pPr>
        <w:pStyle w:val="TOC1"/>
        <w:tabs>
          <w:tab w:val="right" w:leader="dot" w:pos="8630"/>
        </w:tabs>
        <w:contextualSpacing/>
        <w:rPr>
          <w:rFonts w:cstheme="minorBidi"/>
          <w:noProof/>
          <w:kern w:val="2"/>
          <w:szCs w:val="24"/>
          <w14:ligatures w14:val="standardContextual"/>
        </w:rPr>
      </w:pPr>
      <w:hyperlink w:anchor="_Toc161382809" w:history="1">
        <w:r w:rsidRPr="00192EB1">
          <w:rPr>
            <w:rStyle w:val="Hyperlink"/>
            <w:noProof/>
          </w:rPr>
          <w:t>REFERENCES</w:t>
        </w:r>
        <w:r>
          <w:rPr>
            <w:noProof/>
            <w:webHidden/>
          </w:rPr>
          <w:tab/>
        </w:r>
        <w:r>
          <w:rPr>
            <w:noProof/>
            <w:webHidden/>
          </w:rPr>
          <w:fldChar w:fldCharType="begin"/>
        </w:r>
        <w:r>
          <w:rPr>
            <w:noProof/>
            <w:webHidden/>
          </w:rPr>
          <w:instrText xml:space="preserve"> PAGEREF _Toc161382809 \h </w:instrText>
        </w:r>
        <w:r>
          <w:rPr>
            <w:noProof/>
            <w:webHidden/>
          </w:rPr>
        </w:r>
        <w:r>
          <w:rPr>
            <w:noProof/>
            <w:webHidden/>
          </w:rPr>
          <w:fldChar w:fldCharType="separate"/>
        </w:r>
        <w:r w:rsidR="0083668C">
          <w:rPr>
            <w:noProof/>
            <w:webHidden/>
          </w:rPr>
          <w:t>41</w:t>
        </w:r>
        <w:r>
          <w:rPr>
            <w:noProof/>
            <w:webHidden/>
          </w:rPr>
          <w:fldChar w:fldCharType="end"/>
        </w:r>
      </w:hyperlink>
    </w:p>
    <w:p w14:paraId="673E70BC" w14:textId="2ABB7AF6" w:rsidR="00774D18" w:rsidRDefault="000C4A5A" w:rsidP="001F3F3F">
      <w:pPr>
        <w:spacing w:after="0"/>
        <w:contextualSpacing/>
        <w:jc w:val="center"/>
        <w:rPr>
          <w:rFonts w:asciiTheme="minorHAnsi" w:eastAsiaTheme="minorEastAsia" w:hAnsiTheme="minorHAnsi"/>
        </w:rPr>
      </w:pPr>
      <w:r>
        <w:rPr>
          <w:rFonts w:asciiTheme="minorHAnsi" w:eastAsiaTheme="minorEastAsia" w:hAnsiTheme="minorHAnsi"/>
        </w:rPr>
        <w:fldChar w:fldCharType="end"/>
      </w:r>
    </w:p>
    <w:p w14:paraId="756907C8" w14:textId="77777777" w:rsidR="00774D18" w:rsidRDefault="00774D18" w:rsidP="001F3F3F">
      <w:pPr>
        <w:spacing w:after="0" w:line="240" w:lineRule="auto"/>
        <w:contextualSpacing/>
        <w:rPr>
          <w:rFonts w:asciiTheme="minorHAnsi" w:eastAsiaTheme="minorEastAsia" w:hAnsiTheme="minorHAnsi"/>
        </w:rPr>
      </w:pPr>
      <w:r>
        <w:rPr>
          <w:rFonts w:asciiTheme="minorHAnsi" w:eastAsiaTheme="minorEastAsia" w:hAnsiTheme="minorHAnsi"/>
        </w:rPr>
        <w:br w:type="page"/>
      </w:r>
    </w:p>
    <w:p w14:paraId="1DE9BB19" w14:textId="77777777" w:rsidR="00262538" w:rsidRPr="00966C9F" w:rsidRDefault="00262538" w:rsidP="001F3F3F">
      <w:pPr>
        <w:spacing w:after="0"/>
        <w:contextualSpacing/>
        <w:jc w:val="center"/>
        <w:rPr>
          <w:szCs w:val="24"/>
        </w:rPr>
      </w:pPr>
    </w:p>
    <w:p w14:paraId="4387AA91" w14:textId="77777777" w:rsidR="00262538" w:rsidRPr="00966C9F" w:rsidRDefault="00262538" w:rsidP="001F3F3F">
      <w:pPr>
        <w:spacing w:after="0"/>
        <w:contextualSpacing/>
        <w:jc w:val="center"/>
        <w:rPr>
          <w:szCs w:val="24"/>
        </w:rPr>
      </w:pPr>
    </w:p>
    <w:p w14:paraId="1D4450E7" w14:textId="77777777" w:rsidR="00262538" w:rsidRPr="00966C9F" w:rsidRDefault="00262538" w:rsidP="001F3F3F">
      <w:pPr>
        <w:spacing w:after="0"/>
        <w:contextualSpacing/>
        <w:jc w:val="center"/>
        <w:rPr>
          <w:szCs w:val="24"/>
        </w:rPr>
      </w:pPr>
    </w:p>
    <w:p w14:paraId="1D5556B9" w14:textId="4C88D2F6" w:rsidR="00262538" w:rsidRDefault="00262538" w:rsidP="001F3F3F">
      <w:pPr>
        <w:pStyle w:val="Heading1"/>
        <w:spacing w:line="480" w:lineRule="auto"/>
        <w:contextualSpacing/>
      </w:pPr>
      <w:bookmarkStart w:id="40" w:name="_Toc161382784"/>
      <w:r w:rsidRPr="00966C9F">
        <w:t>L</w:t>
      </w:r>
      <w:r w:rsidR="00AD069F">
        <w:t>IST OF TABLES</w:t>
      </w:r>
      <w:bookmarkEnd w:id="40"/>
    </w:p>
    <w:p w14:paraId="0CEF6B81" w14:textId="77777777" w:rsidR="00C21652" w:rsidRPr="00C21652" w:rsidRDefault="00C21652" w:rsidP="001F3F3F">
      <w:pPr>
        <w:contextualSpacing/>
        <w:jc w:val="center"/>
      </w:pPr>
    </w:p>
    <w:p w14:paraId="3A1A588F" w14:textId="514A8B3B" w:rsidR="00DD2A04" w:rsidRDefault="00DD2A04" w:rsidP="001F3F3F">
      <w:pPr>
        <w:tabs>
          <w:tab w:val="right" w:pos="8640"/>
        </w:tabs>
        <w:spacing w:after="0"/>
        <w:contextualSpacing/>
      </w:pPr>
      <w:r>
        <w:t>Table</w:t>
      </w:r>
      <w:r w:rsidR="000A7D98">
        <w:tab/>
        <w:t>Page</w:t>
      </w:r>
    </w:p>
    <w:p w14:paraId="514A6816" w14:textId="08FDE98F" w:rsidR="00FD32DF" w:rsidRDefault="00E22AEA" w:rsidP="001F3F3F">
      <w:pPr>
        <w:pStyle w:val="ListParagraph"/>
        <w:numPr>
          <w:ilvl w:val="0"/>
          <w:numId w:val="53"/>
        </w:numPr>
        <w:tabs>
          <w:tab w:val="right" w:leader="dot" w:pos="8640"/>
        </w:tabs>
        <w:autoSpaceDE w:val="0"/>
        <w:autoSpaceDN w:val="0"/>
        <w:adjustRightInd w:val="0"/>
        <w:spacing w:after="0"/>
        <w:ind w:left="360"/>
        <w:rPr>
          <w:rStyle w:val="CommentReference"/>
          <w:sz w:val="24"/>
          <w:szCs w:val="24"/>
        </w:rPr>
      </w:pPr>
      <w:r w:rsidRPr="00E22AEA">
        <w:rPr>
          <w:szCs w:val="24"/>
        </w:rPr>
        <w:t>Experimental results from experiments 1 (train CN test EN), 2 (train EN, test CN), and 3 (train EN+CN, test MIXED)</w:t>
      </w:r>
      <w:r w:rsidR="00E26F41">
        <w:rPr>
          <w:color w:val="000000"/>
          <w:szCs w:val="24"/>
        </w:rPr>
        <w:tab/>
      </w:r>
      <w:r w:rsidR="00D84B7E" w:rsidRPr="008449C1">
        <w:rPr>
          <w:rStyle w:val="CommentReference"/>
          <w:sz w:val="24"/>
          <w:szCs w:val="24"/>
        </w:rPr>
        <w:t>2</w:t>
      </w:r>
      <w:r w:rsidR="000F2787">
        <w:rPr>
          <w:rStyle w:val="CommentReference"/>
          <w:sz w:val="24"/>
          <w:szCs w:val="24"/>
        </w:rPr>
        <w:t>6</w:t>
      </w:r>
    </w:p>
    <w:p w14:paraId="0B0D4950" w14:textId="081C269C" w:rsidR="00D15391" w:rsidRDefault="000D4A14" w:rsidP="001F3F3F">
      <w:pPr>
        <w:pStyle w:val="ListParagraph"/>
        <w:numPr>
          <w:ilvl w:val="0"/>
          <w:numId w:val="53"/>
        </w:numPr>
        <w:tabs>
          <w:tab w:val="right" w:leader="dot" w:pos="8640"/>
        </w:tabs>
        <w:autoSpaceDE w:val="0"/>
        <w:autoSpaceDN w:val="0"/>
        <w:adjustRightInd w:val="0"/>
        <w:spacing w:after="0"/>
        <w:ind w:left="360"/>
        <w:rPr>
          <w:szCs w:val="24"/>
        </w:rPr>
      </w:pPr>
      <w:r w:rsidRPr="000D4A14">
        <w:rPr>
          <w:szCs w:val="24"/>
        </w:rPr>
        <w:t>Worst and best performers in experiments 1 and 2 with respect to F1 score</w:t>
      </w:r>
      <w:r>
        <w:rPr>
          <w:szCs w:val="24"/>
        </w:rPr>
        <w:tab/>
      </w:r>
      <w:r w:rsidR="000F2787">
        <w:rPr>
          <w:szCs w:val="24"/>
        </w:rPr>
        <w:t>29</w:t>
      </w:r>
    </w:p>
    <w:p w14:paraId="7EE251EB" w14:textId="5167A7D2" w:rsidR="003A6FEC" w:rsidRDefault="003A6FEC" w:rsidP="001F3F3F">
      <w:pPr>
        <w:pStyle w:val="ListParagraph"/>
        <w:numPr>
          <w:ilvl w:val="0"/>
          <w:numId w:val="53"/>
        </w:numPr>
        <w:tabs>
          <w:tab w:val="right" w:leader="dot" w:pos="8640"/>
        </w:tabs>
        <w:autoSpaceDE w:val="0"/>
        <w:autoSpaceDN w:val="0"/>
        <w:adjustRightInd w:val="0"/>
        <w:spacing w:after="0"/>
        <w:ind w:left="360"/>
        <w:rPr>
          <w:szCs w:val="24"/>
        </w:rPr>
      </w:pPr>
      <w:r w:rsidRPr="003A6FEC">
        <w:rPr>
          <w:szCs w:val="24"/>
        </w:rPr>
        <w:t>Number of sub-image samples for the worst and best performers in experiments 1, and 2</w:t>
      </w:r>
      <w:r>
        <w:rPr>
          <w:szCs w:val="24"/>
        </w:rPr>
        <w:tab/>
        <w:t>3</w:t>
      </w:r>
      <w:r w:rsidR="000F2787">
        <w:rPr>
          <w:szCs w:val="24"/>
        </w:rPr>
        <w:t>0</w:t>
      </w:r>
    </w:p>
    <w:p w14:paraId="7C399EEE" w14:textId="642006E4" w:rsidR="0096561F" w:rsidRDefault="0096561F" w:rsidP="001F3F3F">
      <w:pPr>
        <w:pStyle w:val="ListParagraph"/>
        <w:numPr>
          <w:ilvl w:val="0"/>
          <w:numId w:val="53"/>
        </w:numPr>
        <w:tabs>
          <w:tab w:val="right" w:leader="dot" w:pos="8640"/>
        </w:tabs>
        <w:autoSpaceDE w:val="0"/>
        <w:autoSpaceDN w:val="0"/>
        <w:adjustRightInd w:val="0"/>
        <w:spacing w:after="0"/>
        <w:ind w:left="360"/>
        <w:rPr>
          <w:szCs w:val="24"/>
        </w:rPr>
      </w:pPr>
      <w:r w:rsidRPr="0096561F">
        <w:rPr>
          <w:szCs w:val="24"/>
        </w:rPr>
        <w:t>Per-Class precisions and recalls from the evaluation phase of all three experiments</w:t>
      </w:r>
      <w:r>
        <w:rPr>
          <w:szCs w:val="24"/>
        </w:rPr>
        <w:tab/>
      </w:r>
    </w:p>
    <w:p w14:paraId="71123422" w14:textId="1B5D4620" w:rsidR="00865614" w:rsidRPr="0096561F" w:rsidRDefault="00865614" w:rsidP="001F3F3F">
      <w:pPr>
        <w:pStyle w:val="ListParagraph"/>
        <w:tabs>
          <w:tab w:val="right" w:leader="dot" w:pos="8640"/>
        </w:tabs>
        <w:autoSpaceDE w:val="0"/>
        <w:autoSpaceDN w:val="0"/>
        <w:adjustRightInd w:val="0"/>
        <w:spacing w:after="0"/>
        <w:ind w:left="360"/>
        <w:rPr>
          <w:szCs w:val="24"/>
        </w:rPr>
      </w:pPr>
      <w:r>
        <w:rPr>
          <w:szCs w:val="24"/>
        </w:rPr>
        <w:tab/>
        <w:t>3</w:t>
      </w:r>
      <w:r w:rsidR="000F2787">
        <w:rPr>
          <w:szCs w:val="24"/>
        </w:rPr>
        <w:t>6</w:t>
      </w:r>
    </w:p>
    <w:p w14:paraId="24F28F42" w14:textId="76747F9D" w:rsidR="00966C9F" w:rsidRPr="00966C9F" w:rsidRDefault="00FD70E4" w:rsidP="001F3F3F">
      <w:pPr>
        <w:spacing w:after="0"/>
        <w:contextualSpacing/>
      </w:pPr>
      <w:r>
        <w:br w:type="page"/>
      </w:r>
    </w:p>
    <w:p w14:paraId="55AEA8D0" w14:textId="77777777" w:rsidR="00F651EC" w:rsidRPr="00966C9F" w:rsidRDefault="00F651EC" w:rsidP="001F3F3F">
      <w:pPr>
        <w:spacing w:after="0"/>
        <w:contextualSpacing/>
        <w:jc w:val="center"/>
        <w:rPr>
          <w:szCs w:val="24"/>
        </w:rPr>
      </w:pPr>
    </w:p>
    <w:p w14:paraId="288F26A7" w14:textId="77777777" w:rsidR="00F651EC" w:rsidRPr="00966C9F" w:rsidRDefault="00F651EC" w:rsidP="001F3F3F">
      <w:pPr>
        <w:spacing w:after="0"/>
        <w:contextualSpacing/>
        <w:jc w:val="center"/>
        <w:rPr>
          <w:szCs w:val="24"/>
        </w:rPr>
      </w:pPr>
    </w:p>
    <w:p w14:paraId="16CAAE83" w14:textId="77777777" w:rsidR="00F651EC" w:rsidRPr="00966C9F" w:rsidRDefault="00F651EC" w:rsidP="001F3F3F">
      <w:pPr>
        <w:spacing w:after="0"/>
        <w:contextualSpacing/>
        <w:jc w:val="center"/>
        <w:rPr>
          <w:szCs w:val="24"/>
        </w:rPr>
      </w:pPr>
    </w:p>
    <w:p w14:paraId="789582E5" w14:textId="7D2246EC" w:rsidR="00F651EC" w:rsidRDefault="00AD069F" w:rsidP="001F3F3F">
      <w:pPr>
        <w:pStyle w:val="Heading1"/>
        <w:spacing w:line="480" w:lineRule="auto"/>
        <w:contextualSpacing/>
      </w:pPr>
      <w:bookmarkStart w:id="41" w:name="_Toc161382785"/>
      <w:r>
        <w:t>LIST OF FIGURES</w:t>
      </w:r>
      <w:bookmarkEnd w:id="41"/>
    </w:p>
    <w:p w14:paraId="0503B170" w14:textId="77777777" w:rsidR="00C21652" w:rsidRPr="00C21652" w:rsidRDefault="00C21652" w:rsidP="001F3F3F">
      <w:pPr>
        <w:contextualSpacing/>
        <w:jc w:val="center"/>
      </w:pPr>
    </w:p>
    <w:p w14:paraId="1ACB8AF2" w14:textId="77777777" w:rsidR="00F651EC" w:rsidRDefault="00F651EC" w:rsidP="001F3F3F">
      <w:pPr>
        <w:tabs>
          <w:tab w:val="right" w:pos="8640"/>
        </w:tabs>
        <w:spacing w:after="0"/>
        <w:contextualSpacing/>
      </w:pPr>
      <w:r>
        <w:t>Table</w:t>
      </w:r>
      <w:r>
        <w:tab/>
        <w:t>Page</w:t>
      </w:r>
    </w:p>
    <w:p w14:paraId="0D9E3438" w14:textId="6D3177DD" w:rsidR="00F651EC" w:rsidRDefault="00A20212" w:rsidP="001F3F3F">
      <w:pPr>
        <w:pStyle w:val="ListParagraph"/>
        <w:numPr>
          <w:ilvl w:val="0"/>
          <w:numId w:val="54"/>
        </w:numPr>
        <w:tabs>
          <w:tab w:val="right" w:leader="dot" w:pos="8640"/>
        </w:tabs>
        <w:autoSpaceDE w:val="0"/>
        <w:autoSpaceDN w:val="0"/>
        <w:adjustRightInd w:val="0"/>
        <w:spacing w:after="0"/>
        <w:ind w:left="360"/>
        <w:rPr>
          <w:rStyle w:val="CommentReference"/>
          <w:sz w:val="24"/>
          <w:szCs w:val="24"/>
        </w:rPr>
      </w:pPr>
      <w:r w:rsidRPr="00060A13">
        <w:rPr>
          <w:szCs w:val="24"/>
        </w:rPr>
        <w:t>The Handwriting Identification Model vs the Handwriting Verification Model</w:t>
      </w:r>
      <w:r w:rsidR="00F651EC" w:rsidRPr="00AD069F">
        <w:rPr>
          <w:color w:val="000000"/>
          <w:szCs w:val="24"/>
        </w:rPr>
        <w:tab/>
      </w:r>
      <w:r w:rsidR="00B25ED8">
        <w:rPr>
          <w:rStyle w:val="CommentReference"/>
          <w:sz w:val="24"/>
          <w:szCs w:val="24"/>
        </w:rPr>
        <w:t>2</w:t>
      </w:r>
    </w:p>
    <w:p w14:paraId="01D793AF" w14:textId="2D716063" w:rsidR="003655A7" w:rsidRDefault="003655A7" w:rsidP="001F3F3F">
      <w:pPr>
        <w:pStyle w:val="ListParagraph"/>
        <w:numPr>
          <w:ilvl w:val="0"/>
          <w:numId w:val="54"/>
        </w:numPr>
        <w:tabs>
          <w:tab w:val="right" w:leader="dot" w:pos="8640"/>
        </w:tabs>
        <w:autoSpaceDE w:val="0"/>
        <w:autoSpaceDN w:val="0"/>
        <w:adjustRightInd w:val="0"/>
        <w:spacing w:after="0"/>
        <w:ind w:left="360"/>
        <w:rPr>
          <w:szCs w:val="24"/>
        </w:rPr>
      </w:pPr>
      <w:r w:rsidRPr="003655A7">
        <w:rPr>
          <w:szCs w:val="24"/>
        </w:rPr>
        <w:t xml:space="preserve">Writing Scripts of three different origins that look very different on the visual </w:t>
      </w:r>
      <w:proofErr w:type="gramStart"/>
      <w:r w:rsidRPr="003655A7">
        <w:rPr>
          <w:szCs w:val="24"/>
        </w:rPr>
        <w:t>level</w:t>
      </w:r>
      <w:proofErr w:type="gramEnd"/>
      <w:r>
        <w:rPr>
          <w:szCs w:val="24"/>
        </w:rPr>
        <w:tab/>
      </w:r>
    </w:p>
    <w:p w14:paraId="5A942A63" w14:textId="121E196E" w:rsidR="000969DA" w:rsidRDefault="000969DA" w:rsidP="001F3F3F">
      <w:pPr>
        <w:pStyle w:val="ListParagraph"/>
        <w:tabs>
          <w:tab w:val="right" w:leader="dot" w:pos="8640"/>
        </w:tabs>
        <w:autoSpaceDE w:val="0"/>
        <w:autoSpaceDN w:val="0"/>
        <w:adjustRightInd w:val="0"/>
        <w:spacing w:after="0"/>
        <w:ind w:left="360"/>
        <w:rPr>
          <w:szCs w:val="24"/>
        </w:rPr>
      </w:pPr>
      <w:r>
        <w:rPr>
          <w:szCs w:val="24"/>
        </w:rPr>
        <w:tab/>
      </w:r>
      <w:r w:rsidR="00774D18">
        <w:rPr>
          <w:szCs w:val="24"/>
        </w:rPr>
        <w:t>4</w:t>
      </w:r>
    </w:p>
    <w:p w14:paraId="7FB73413" w14:textId="4B3862EC" w:rsidR="0030493A" w:rsidRPr="00774D18" w:rsidRDefault="00774D18" w:rsidP="001F3F3F">
      <w:pPr>
        <w:pStyle w:val="ListParagraph"/>
        <w:numPr>
          <w:ilvl w:val="0"/>
          <w:numId w:val="54"/>
        </w:numPr>
        <w:tabs>
          <w:tab w:val="right" w:leader="dot" w:pos="8640"/>
        </w:tabs>
        <w:autoSpaceDE w:val="0"/>
        <w:autoSpaceDN w:val="0"/>
        <w:adjustRightInd w:val="0"/>
        <w:spacing w:after="0"/>
        <w:ind w:left="360"/>
        <w:rPr>
          <w:szCs w:val="24"/>
        </w:rPr>
      </w:pPr>
      <w:r w:rsidRPr="00774D18">
        <w:rPr>
          <w:szCs w:val="24"/>
        </w:rPr>
        <w:t>Visualization of the stroke fragmentation process</w:t>
      </w:r>
      <w:r w:rsidR="0030493A" w:rsidRPr="00774D18">
        <w:rPr>
          <w:szCs w:val="24"/>
        </w:rPr>
        <w:tab/>
      </w:r>
      <w:r w:rsidR="00E64140" w:rsidRPr="00774D18">
        <w:rPr>
          <w:szCs w:val="24"/>
        </w:rPr>
        <w:t>1</w:t>
      </w:r>
      <w:r w:rsidR="00E2628E">
        <w:rPr>
          <w:szCs w:val="24"/>
        </w:rPr>
        <w:t>4</w:t>
      </w:r>
    </w:p>
    <w:p w14:paraId="7546ED11" w14:textId="7380AE47" w:rsidR="0030493A" w:rsidRDefault="00B25ED8" w:rsidP="001F3F3F">
      <w:pPr>
        <w:pStyle w:val="ListParagraph"/>
        <w:numPr>
          <w:ilvl w:val="0"/>
          <w:numId w:val="54"/>
        </w:numPr>
        <w:tabs>
          <w:tab w:val="right" w:leader="dot" w:pos="8640"/>
        </w:tabs>
        <w:autoSpaceDE w:val="0"/>
        <w:autoSpaceDN w:val="0"/>
        <w:adjustRightInd w:val="0"/>
        <w:spacing w:after="0"/>
        <w:ind w:left="360"/>
        <w:rPr>
          <w:szCs w:val="24"/>
        </w:rPr>
      </w:pPr>
      <w:r w:rsidRPr="00B25ED8">
        <w:rPr>
          <w:szCs w:val="24"/>
        </w:rPr>
        <w:t>Visualization of class distributions in the CERUG-CN and CERUG-EN datasets vs, the total number of stroke fragments extracted from each</w:t>
      </w:r>
      <w:r w:rsidR="00342834">
        <w:rPr>
          <w:szCs w:val="24"/>
        </w:rPr>
        <w:tab/>
        <w:t>2</w:t>
      </w:r>
      <w:r w:rsidR="00E2628E">
        <w:rPr>
          <w:szCs w:val="24"/>
        </w:rPr>
        <w:t>1</w:t>
      </w:r>
    </w:p>
    <w:p w14:paraId="4D0A507B" w14:textId="7301D0DA" w:rsidR="004547B5" w:rsidRDefault="004547B5" w:rsidP="001F3F3F">
      <w:pPr>
        <w:pStyle w:val="ListParagraph"/>
        <w:numPr>
          <w:ilvl w:val="0"/>
          <w:numId w:val="54"/>
        </w:numPr>
        <w:tabs>
          <w:tab w:val="right" w:leader="dot" w:pos="8640"/>
        </w:tabs>
        <w:autoSpaceDE w:val="0"/>
        <w:autoSpaceDN w:val="0"/>
        <w:adjustRightInd w:val="0"/>
        <w:spacing w:after="0"/>
        <w:ind w:left="360"/>
        <w:rPr>
          <w:szCs w:val="24"/>
        </w:rPr>
      </w:pPr>
      <w:r w:rsidRPr="004547B5">
        <w:rPr>
          <w:szCs w:val="24"/>
        </w:rPr>
        <w:t>Random Sample of 400 sub-images extracted from CERUG-CN</w:t>
      </w:r>
      <w:r>
        <w:rPr>
          <w:szCs w:val="24"/>
        </w:rPr>
        <w:tab/>
        <w:t>2</w:t>
      </w:r>
      <w:r w:rsidR="00E2628E">
        <w:rPr>
          <w:szCs w:val="24"/>
        </w:rPr>
        <w:t>3</w:t>
      </w:r>
    </w:p>
    <w:p w14:paraId="2E171297" w14:textId="14A16EC6" w:rsidR="00D4294B" w:rsidRDefault="00D4294B" w:rsidP="001F3F3F">
      <w:pPr>
        <w:pStyle w:val="ListParagraph"/>
        <w:numPr>
          <w:ilvl w:val="0"/>
          <w:numId w:val="54"/>
        </w:numPr>
        <w:tabs>
          <w:tab w:val="right" w:leader="dot" w:pos="8640"/>
        </w:tabs>
        <w:autoSpaceDE w:val="0"/>
        <w:autoSpaceDN w:val="0"/>
        <w:adjustRightInd w:val="0"/>
        <w:spacing w:after="0"/>
        <w:ind w:left="360"/>
        <w:rPr>
          <w:szCs w:val="24"/>
        </w:rPr>
      </w:pPr>
      <w:r w:rsidRPr="00D4294B">
        <w:rPr>
          <w:szCs w:val="24"/>
        </w:rPr>
        <w:t>Random Sample of 400 sub-images extracted from CERUG-EN</w:t>
      </w:r>
      <w:r>
        <w:rPr>
          <w:szCs w:val="24"/>
        </w:rPr>
        <w:tab/>
        <w:t>2</w:t>
      </w:r>
      <w:r w:rsidR="00E2628E">
        <w:rPr>
          <w:szCs w:val="24"/>
        </w:rPr>
        <w:t>4</w:t>
      </w:r>
    </w:p>
    <w:p w14:paraId="1395B3C4" w14:textId="3795DCAF" w:rsidR="00D4294B" w:rsidRDefault="00D4294B" w:rsidP="001F3F3F">
      <w:pPr>
        <w:pStyle w:val="ListParagraph"/>
        <w:numPr>
          <w:ilvl w:val="0"/>
          <w:numId w:val="54"/>
        </w:numPr>
        <w:tabs>
          <w:tab w:val="right" w:leader="dot" w:pos="8640"/>
        </w:tabs>
        <w:autoSpaceDE w:val="0"/>
        <w:autoSpaceDN w:val="0"/>
        <w:adjustRightInd w:val="0"/>
        <w:spacing w:after="0"/>
        <w:ind w:left="360"/>
        <w:rPr>
          <w:szCs w:val="24"/>
        </w:rPr>
      </w:pPr>
      <w:r w:rsidRPr="00D4294B">
        <w:rPr>
          <w:szCs w:val="24"/>
        </w:rPr>
        <w:t>Box Plot of F1 Scores for Experiments 1, 2, and 3</w:t>
      </w:r>
      <w:r>
        <w:rPr>
          <w:szCs w:val="24"/>
        </w:rPr>
        <w:tab/>
        <w:t>2</w:t>
      </w:r>
      <w:r w:rsidR="00E2628E">
        <w:rPr>
          <w:szCs w:val="24"/>
        </w:rPr>
        <w:t>8</w:t>
      </w:r>
    </w:p>
    <w:p w14:paraId="619C5403" w14:textId="789A793A" w:rsidR="00A94A5C" w:rsidRDefault="00A94A5C" w:rsidP="001F3F3F">
      <w:pPr>
        <w:pStyle w:val="ListParagraph"/>
        <w:numPr>
          <w:ilvl w:val="0"/>
          <w:numId w:val="54"/>
        </w:numPr>
        <w:tabs>
          <w:tab w:val="right" w:leader="dot" w:pos="8640"/>
        </w:tabs>
        <w:autoSpaceDE w:val="0"/>
        <w:autoSpaceDN w:val="0"/>
        <w:adjustRightInd w:val="0"/>
        <w:spacing w:after="0"/>
        <w:ind w:left="360"/>
        <w:rPr>
          <w:szCs w:val="24"/>
        </w:rPr>
      </w:pPr>
      <w:r w:rsidRPr="00604D51">
        <w:rPr>
          <w:szCs w:val="24"/>
        </w:rPr>
        <w:t>Random Sample of 400 sub-images extracted from Writer6464</w:t>
      </w:r>
      <w:r w:rsidR="00604D51">
        <w:rPr>
          <w:szCs w:val="24"/>
        </w:rPr>
        <w:tab/>
        <w:t>32</w:t>
      </w:r>
    </w:p>
    <w:p w14:paraId="38BDB5FA" w14:textId="40BB3D5F" w:rsidR="00604D51" w:rsidRDefault="00604D51" w:rsidP="001F3F3F">
      <w:pPr>
        <w:pStyle w:val="ListParagraph"/>
        <w:numPr>
          <w:ilvl w:val="0"/>
          <w:numId w:val="54"/>
        </w:numPr>
        <w:tabs>
          <w:tab w:val="right" w:leader="dot" w:pos="8640"/>
        </w:tabs>
        <w:autoSpaceDE w:val="0"/>
        <w:autoSpaceDN w:val="0"/>
        <w:adjustRightInd w:val="0"/>
        <w:spacing w:after="0"/>
        <w:ind w:left="360"/>
        <w:rPr>
          <w:szCs w:val="24"/>
        </w:rPr>
      </w:pPr>
      <w:r w:rsidRPr="00604D51">
        <w:rPr>
          <w:szCs w:val="24"/>
        </w:rPr>
        <w:t>Random Sample of 400 sub-images extracted from Writer1616</w:t>
      </w:r>
      <w:r>
        <w:rPr>
          <w:szCs w:val="24"/>
        </w:rPr>
        <w:tab/>
        <w:t>3</w:t>
      </w:r>
      <w:r w:rsidR="000F2787">
        <w:rPr>
          <w:szCs w:val="24"/>
        </w:rPr>
        <w:t>2</w:t>
      </w:r>
    </w:p>
    <w:p w14:paraId="4348BA34" w14:textId="0A6F5AD0" w:rsidR="00F915C6" w:rsidRPr="00F915C6" w:rsidRDefault="00F915C6" w:rsidP="001F3F3F">
      <w:pPr>
        <w:pStyle w:val="ListParagraph"/>
        <w:numPr>
          <w:ilvl w:val="0"/>
          <w:numId w:val="54"/>
        </w:numPr>
        <w:tabs>
          <w:tab w:val="right" w:leader="dot" w:pos="8640"/>
        </w:tabs>
        <w:autoSpaceDE w:val="0"/>
        <w:autoSpaceDN w:val="0"/>
        <w:adjustRightInd w:val="0"/>
        <w:spacing w:after="0"/>
        <w:ind w:left="360"/>
        <w:rPr>
          <w:szCs w:val="24"/>
        </w:rPr>
      </w:pPr>
      <w:r w:rsidRPr="00F915C6">
        <w:rPr>
          <w:szCs w:val="24"/>
        </w:rPr>
        <w:t>Random Sample of 400 sub-images extracted from Writer9101</w:t>
      </w:r>
      <w:r>
        <w:rPr>
          <w:szCs w:val="24"/>
        </w:rPr>
        <w:tab/>
        <w:t>3</w:t>
      </w:r>
      <w:r w:rsidR="000F2787">
        <w:rPr>
          <w:szCs w:val="24"/>
        </w:rPr>
        <w:t>3</w:t>
      </w:r>
    </w:p>
    <w:p w14:paraId="04F4B8F6" w14:textId="6FA9F127" w:rsidR="00F651EC" w:rsidRDefault="00F651EC" w:rsidP="001F3F3F">
      <w:pPr>
        <w:spacing w:after="0" w:line="240" w:lineRule="auto"/>
        <w:contextualSpacing/>
        <w:rPr>
          <w:szCs w:val="24"/>
        </w:rPr>
      </w:pPr>
      <w:r>
        <w:rPr>
          <w:szCs w:val="24"/>
        </w:rPr>
        <w:br w:type="page"/>
      </w:r>
    </w:p>
    <w:p w14:paraId="659557E2" w14:textId="77777777" w:rsidR="005959B0" w:rsidRPr="00966C9F" w:rsidRDefault="005959B0" w:rsidP="001F3F3F">
      <w:pPr>
        <w:contextualSpacing/>
        <w:jc w:val="center"/>
        <w:rPr>
          <w:szCs w:val="24"/>
        </w:rPr>
      </w:pPr>
    </w:p>
    <w:p w14:paraId="38937EA5" w14:textId="77777777" w:rsidR="005959B0" w:rsidRPr="00966C9F" w:rsidRDefault="005959B0" w:rsidP="001F3F3F">
      <w:pPr>
        <w:spacing w:after="0"/>
        <w:contextualSpacing/>
        <w:jc w:val="center"/>
        <w:rPr>
          <w:b/>
          <w:color w:val="000000"/>
          <w:szCs w:val="24"/>
        </w:rPr>
      </w:pPr>
    </w:p>
    <w:p w14:paraId="10821816" w14:textId="0A0A3EE7" w:rsidR="00BD7D0B" w:rsidRDefault="00BD7D0B" w:rsidP="001F3F3F">
      <w:pPr>
        <w:spacing w:after="0"/>
        <w:contextualSpacing/>
        <w:jc w:val="center"/>
        <w:rPr>
          <w:b/>
          <w:color w:val="000000"/>
          <w:szCs w:val="24"/>
        </w:rPr>
      </w:pPr>
    </w:p>
    <w:p w14:paraId="386356C0" w14:textId="4A331BCE" w:rsidR="00BD7D0B" w:rsidRDefault="00BD7D0B" w:rsidP="001F3F3F">
      <w:pPr>
        <w:spacing w:after="0" w:line="240" w:lineRule="auto"/>
        <w:contextualSpacing/>
        <w:jc w:val="center"/>
        <w:rPr>
          <w:b/>
          <w:color w:val="000000"/>
          <w:szCs w:val="24"/>
        </w:rPr>
      </w:pPr>
      <w:r>
        <w:rPr>
          <w:b/>
          <w:color w:val="000000"/>
          <w:szCs w:val="24"/>
        </w:rPr>
        <w:t>LIST OF ABBREVIATIONS</w:t>
      </w:r>
    </w:p>
    <w:p w14:paraId="2B0356F0" w14:textId="77777777" w:rsidR="00BD7D0B" w:rsidRDefault="00BD7D0B" w:rsidP="001F3F3F">
      <w:pPr>
        <w:spacing w:after="0"/>
        <w:contextualSpacing/>
        <w:jc w:val="center"/>
        <w:rPr>
          <w:b/>
          <w:color w:val="000000"/>
          <w:szCs w:val="24"/>
        </w:rPr>
      </w:pPr>
    </w:p>
    <w:p w14:paraId="0D625E52" w14:textId="276572A4" w:rsidR="001C3632" w:rsidRDefault="001C3632" w:rsidP="001F3F3F">
      <w:pPr>
        <w:tabs>
          <w:tab w:val="left" w:pos="1260"/>
        </w:tabs>
        <w:spacing w:after="0"/>
        <w:contextualSpacing/>
        <w:rPr>
          <w:bCs/>
          <w:color w:val="000000"/>
          <w:szCs w:val="24"/>
        </w:rPr>
      </w:pPr>
      <w:r>
        <w:rPr>
          <w:bCs/>
          <w:color w:val="000000"/>
          <w:szCs w:val="24"/>
        </w:rPr>
        <w:t>KD</w:t>
      </w:r>
      <w:r>
        <w:rPr>
          <w:bCs/>
          <w:color w:val="000000"/>
          <w:szCs w:val="24"/>
        </w:rPr>
        <w:tab/>
        <w:t>Known Document</w:t>
      </w:r>
    </w:p>
    <w:p w14:paraId="66B700EC" w14:textId="00D33184" w:rsidR="001C3632" w:rsidRDefault="001C3632" w:rsidP="001F3F3F">
      <w:pPr>
        <w:tabs>
          <w:tab w:val="left" w:pos="1260"/>
        </w:tabs>
        <w:spacing w:after="0"/>
        <w:contextualSpacing/>
        <w:rPr>
          <w:bCs/>
          <w:color w:val="000000"/>
          <w:szCs w:val="24"/>
        </w:rPr>
      </w:pPr>
      <w:r>
        <w:rPr>
          <w:bCs/>
          <w:color w:val="000000"/>
          <w:szCs w:val="24"/>
        </w:rPr>
        <w:t>QD</w:t>
      </w:r>
      <w:r>
        <w:rPr>
          <w:bCs/>
          <w:color w:val="000000"/>
          <w:szCs w:val="24"/>
        </w:rPr>
        <w:tab/>
        <w:t>Questioned Document</w:t>
      </w:r>
    </w:p>
    <w:p w14:paraId="2CADEE61" w14:textId="270330C4" w:rsidR="00BD7D0B" w:rsidRDefault="00BD7D0B" w:rsidP="001F3F3F">
      <w:pPr>
        <w:tabs>
          <w:tab w:val="left" w:pos="1260"/>
        </w:tabs>
        <w:spacing w:after="0"/>
        <w:contextualSpacing/>
        <w:rPr>
          <w:bCs/>
          <w:color w:val="000000"/>
          <w:szCs w:val="24"/>
        </w:rPr>
      </w:pPr>
      <w:r>
        <w:rPr>
          <w:bCs/>
          <w:color w:val="000000"/>
          <w:szCs w:val="24"/>
        </w:rPr>
        <w:t>CNN</w:t>
      </w:r>
      <w:r>
        <w:rPr>
          <w:bCs/>
          <w:color w:val="000000"/>
          <w:szCs w:val="24"/>
        </w:rPr>
        <w:tab/>
        <w:t>Convolutional Neural Network</w:t>
      </w:r>
    </w:p>
    <w:p w14:paraId="0695C1A9" w14:textId="4B1C9E81" w:rsidR="00F052A7" w:rsidRDefault="00F052A7" w:rsidP="001F3F3F">
      <w:pPr>
        <w:tabs>
          <w:tab w:val="left" w:pos="1260"/>
        </w:tabs>
        <w:spacing w:after="0"/>
        <w:contextualSpacing/>
        <w:rPr>
          <w:bCs/>
          <w:color w:val="000000"/>
          <w:szCs w:val="24"/>
        </w:rPr>
      </w:pPr>
      <w:r>
        <w:rPr>
          <w:bCs/>
          <w:color w:val="000000"/>
          <w:szCs w:val="24"/>
        </w:rPr>
        <w:t>HIM</w:t>
      </w:r>
      <w:r>
        <w:rPr>
          <w:bCs/>
          <w:color w:val="000000"/>
          <w:szCs w:val="24"/>
        </w:rPr>
        <w:tab/>
        <w:t>Handwriting Identification Model</w:t>
      </w:r>
    </w:p>
    <w:p w14:paraId="37240213" w14:textId="4FEDFE58" w:rsidR="00F052A7" w:rsidRDefault="00F052A7" w:rsidP="001F3F3F">
      <w:pPr>
        <w:tabs>
          <w:tab w:val="left" w:pos="1260"/>
        </w:tabs>
        <w:spacing w:after="0"/>
        <w:contextualSpacing/>
        <w:rPr>
          <w:bCs/>
          <w:color w:val="000000"/>
          <w:szCs w:val="24"/>
        </w:rPr>
      </w:pPr>
      <w:r>
        <w:rPr>
          <w:bCs/>
          <w:color w:val="000000"/>
          <w:szCs w:val="24"/>
        </w:rPr>
        <w:t>HVM</w:t>
      </w:r>
      <w:r>
        <w:rPr>
          <w:bCs/>
          <w:color w:val="000000"/>
          <w:szCs w:val="24"/>
        </w:rPr>
        <w:tab/>
        <w:t>Handwriting Verification Model</w:t>
      </w:r>
    </w:p>
    <w:p w14:paraId="14A21023" w14:textId="2F274C2D" w:rsidR="00713048" w:rsidRDefault="00713048" w:rsidP="001F3F3F">
      <w:pPr>
        <w:tabs>
          <w:tab w:val="left" w:pos="1260"/>
        </w:tabs>
        <w:spacing w:after="0"/>
        <w:contextualSpacing/>
        <w:rPr>
          <w:color w:val="000000" w:themeColor="text1"/>
          <w:szCs w:val="24"/>
        </w:rPr>
      </w:pPr>
      <w:r>
        <w:rPr>
          <w:color w:val="000000" w:themeColor="text1"/>
          <w:szCs w:val="24"/>
        </w:rPr>
        <w:t>CERUG</w:t>
      </w:r>
      <w:r>
        <w:rPr>
          <w:color w:val="000000" w:themeColor="text1"/>
          <w:szCs w:val="24"/>
        </w:rPr>
        <w:tab/>
      </w:r>
      <w:r w:rsidR="00E2420E">
        <w:rPr>
          <w:color w:val="000000" w:themeColor="text1"/>
          <w:szCs w:val="24"/>
        </w:rPr>
        <w:t>Chinese-English database</w:t>
      </w:r>
      <w:r w:rsidR="000E3C0D">
        <w:rPr>
          <w:color w:val="000000" w:themeColor="text1"/>
          <w:szCs w:val="24"/>
        </w:rPr>
        <w:t xml:space="preserve"> of the </w:t>
      </w:r>
      <w:r w:rsidR="00271658">
        <w:rPr>
          <w:color w:val="000000" w:themeColor="text1"/>
          <w:szCs w:val="24"/>
        </w:rPr>
        <w:t>University</w:t>
      </w:r>
      <w:r w:rsidR="000E3C0D">
        <w:rPr>
          <w:color w:val="000000" w:themeColor="text1"/>
          <w:szCs w:val="24"/>
        </w:rPr>
        <w:t xml:space="preserve"> of Groningen</w:t>
      </w:r>
    </w:p>
    <w:p w14:paraId="6AF60D97" w14:textId="536FFC3D" w:rsidR="00441638" w:rsidRDefault="00441638" w:rsidP="001F3F3F">
      <w:pPr>
        <w:tabs>
          <w:tab w:val="left" w:pos="1260"/>
        </w:tabs>
        <w:spacing w:after="0"/>
        <w:contextualSpacing/>
        <w:rPr>
          <w:color w:val="000000" w:themeColor="text1"/>
          <w:szCs w:val="24"/>
        </w:rPr>
      </w:pPr>
      <w:r>
        <w:rPr>
          <w:color w:val="000000" w:themeColor="text1"/>
          <w:szCs w:val="24"/>
        </w:rPr>
        <w:t>OCR</w:t>
      </w:r>
      <w:r>
        <w:rPr>
          <w:color w:val="000000" w:themeColor="text1"/>
          <w:szCs w:val="24"/>
        </w:rPr>
        <w:tab/>
        <w:t>Optical Character Recognition</w:t>
      </w:r>
    </w:p>
    <w:p w14:paraId="7D525CB9" w14:textId="72D83CC5" w:rsidR="00B115B7" w:rsidRDefault="00B115B7" w:rsidP="001F3F3F">
      <w:pPr>
        <w:tabs>
          <w:tab w:val="left" w:pos="1260"/>
        </w:tabs>
        <w:spacing w:after="0"/>
        <w:contextualSpacing/>
        <w:rPr>
          <w:color w:val="000000" w:themeColor="text1"/>
          <w:szCs w:val="24"/>
        </w:rPr>
      </w:pPr>
      <w:r>
        <w:rPr>
          <w:color w:val="000000" w:themeColor="text1"/>
          <w:szCs w:val="24"/>
        </w:rPr>
        <w:t>MSWI</w:t>
      </w:r>
      <w:r>
        <w:rPr>
          <w:color w:val="000000" w:themeColor="text1"/>
          <w:szCs w:val="24"/>
        </w:rPr>
        <w:tab/>
        <w:t>Multi-Script Writer Identification</w:t>
      </w:r>
    </w:p>
    <w:p w14:paraId="61E76C13" w14:textId="1C14E0D2" w:rsidR="004D06E9" w:rsidRDefault="004D06E9" w:rsidP="001F3F3F">
      <w:pPr>
        <w:tabs>
          <w:tab w:val="left" w:pos="1260"/>
        </w:tabs>
        <w:spacing w:after="0"/>
        <w:contextualSpacing/>
        <w:rPr>
          <w:color w:val="000000"/>
          <w:szCs w:val="24"/>
        </w:rPr>
      </w:pPr>
      <w:r>
        <w:rPr>
          <w:color w:val="000000" w:themeColor="text1"/>
          <w:szCs w:val="24"/>
        </w:rPr>
        <w:t>ICFHR</w:t>
      </w:r>
      <w:r>
        <w:rPr>
          <w:color w:val="000000" w:themeColor="text1"/>
          <w:szCs w:val="24"/>
        </w:rPr>
        <w:tab/>
        <w:t>International Conference on Frontiers in Handwriting Recognition</w:t>
      </w:r>
    </w:p>
    <w:p w14:paraId="661FE920" w14:textId="43AD6F41" w:rsidR="00E421C1" w:rsidRPr="0001745D" w:rsidRDefault="00E421C1" w:rsidP="001F3F3F">
      <w:pPr>
        <w:spacing w:after="0" w:line="240" w:lineRule="auto"/>
        <w:contextualSpacing/>
        <w:rPr>
          <w:b/>
          <w:color w:val="000000"/>
          <w:szCs w:val="24"/>
        </w:rPr>
      </w:pPr>
      <w:r>
        <w:rPr>
          <w:b/>
        </w:rPr>
        <w:br w:type="page"/>
      </w:r>
    </w:p>
    <w:p w14:paraId="4EFAE5A7" w14:textId="77777777" w:rsidR="006E7417" w:rsidRPr="00B461D3" w:rsidRDefault="006E7417" w:rsidP="001F3F3F">
      <w:pPr>
        <w:keepNext/>
        <w:autoSpaceDE w:val="0"/>
        <w:autoSpaceDN w:val="0"/>
        <w:adjustRightInd w:val="0"/>
        <w:spacing w:after="0"/>
        <w:contextualSpacing/>
        <w:jc w:val="center"/>
        <w:rPr>
          <w:szCs w:val="24"/>
        </w:rPr>
      </w:pPr>
    </w:p>
    <w:p w14:paraId="08D48878" w14:textId="77777777" w:rsidR="006E7417" w:rsidRPr="00B461D3" w:rsidRDefault="006E7417" w:rsidP="001F3F3F">
      <w:pPr>
        <w:keepNext/>
        <w:autoSpaceDE w:val="0"/>
        <w:autoSpaceDN w:val="0"/>
        <w:adjustRightInd w:val="0"/>
        <w:spacing w:after="0"/>
        <w:contextualSpacing/>
        <w:jc w:val="center"/>
        <w:rPr>
          <w:szCs w:val="24"/>
        </w:rPr>
      </w:pPr>
    </w:p>
    <w:p w14:paraId="5C8429E0" w14:textId="77777777" w:rsidR="006E7417" w:rsidRPr="00B461D3" w:rsidRDefault="006E7417" w:rsidP="001F3F3F">
      <w:pPr>
        <w:keepNext/>
        <w:autoSpaceDE w:val="0"/>
        <w:autoSpaceDN w:val="0"/>
        <w:adjustRightInd w:val="0"/>
        <w:spacing w:after="0"/>
        <w:contextualSpacing/>
        <w:jc w:val="center"/>
        <w:rPr>
          <w:szCs w:val="24"/>
        </w:rPr>
      </w:pPr>
    </w:p>
    <w:p w14:paraId="3138530E" w14:textId="77777777" w:rsidR="00B73224" w:rsidRPr="00B461D3" w:rsidRDefault="00C81609" w:rsidP="001F3F3F">
      <w:pPr>
        <w:pStyle w:val="Heading1"/>
        <w:spacing w:line="480" w:lineRule="auto"/>
        <w:contextualSpacing/>
      </w:pPr>
      <w:bookmarkStart w:id="42" w:name="_Toc158311867"/>
      <w:bookmarkStart w:id="43" w:name="_Toc161007876"/>
      <w:bookmarkStart w:id="44" w:name="_Toc161008399"/>
      <w:bookmarkStart w:id="45" w:name="_Toc161382786"/>
      <w:r w:rsidRPr="00B461D3">
        <w:t>ABSTR</w:t>
      </w:r>
      <w:r w:rsidR="00B73224" w:rsidRPr="00B461D3">
        <w:t>ACT</w:t>
      </w:r>
      <w:bookmarkEnd w:id="42"/>
      <w:bookmarkEnd w:id="43"/>
      <w:bookmarkEnd w:id="44"/>
      <w:bookmarkEnd w:id="45"/>
    </w:p>
    <w:p w14:paraId="58D720E4" w14:textId="77777777" w:rsidR="002038D2" w:rsidRPr="00B461D3" w:rsidRDefault="002038D2" w:rsidP="001F3F3F">
      <w:pPr>
        <w:autoSpaceDE w:val="0"/>
        <w:autoSpaceDN w:val="0"/>
        <w:adjustRightInd w:val="0"/>
        <w:spacing w:after="0"/>
        <w:contextualSpacing/>
        <w:jc w:val="center"/>
        <w:rPr>
          <w:color w:val="000000"/>
          <w:szCs w:val="24"/>
        </w:rPr>
      </w:pPr>
    </w:p>
    <w:p w14:paraId="0D3FC378" w14:textId="10EE3E5E" w:rsidR="00154DC2" w:rsidRPr="00B461D3" w:rsidRDefault="00F50C56" w:rsidP="001F3F3F">
      <w:pPr>
        <w:autoSpaceDE w:val="0"/>
        <w:autoSpaceDN w:val="0"/>
        <w:adjustRightInd w:val="0"/>
        <w:spacing w:after="0" w:line="240" w:lineRule="auto"/>
        <w:contextualSpacing/>
        <w:rPr>
          <w:color w:val="000000"/>
          <w:szCs w:val="24"/>
        </w:rPr>
      </w:pPr>
      <w:r w:rsidRPr="00B461D3">
        <w:rPr>
          <w:szCs w:val="24"/>
        </w:rPr>
        <w:t>Joshua Jude Thomas</w:t>
      </w:r>
      <w:r w:rsidR="009530A3" w:rsidRPr="00B461D3">
        <w:rPr>
          <w:color w:val="000000"/>
          <w:szCs w:val="24"/>
        </w:rPr>
        <w:t xml:space="preserve">, </w:t>
      </w:r>
      <w:commentRangeStart w:id="46"/>
      <w:r w:rsidR="009530A3" w:rsidRPr="00B461D3">
        <w:rPr>
          <w:color w:val="000000"/>
          <w:szCs w:val="24"/>
        </w:rPr>
        <w:t>M</w:t>
      </w:r>
      <w:r w:rsidR="00B73224" w:rsidRPr="00B461D3">
        <w:rPr>
          <w:color w:val="000000"/>
          <w:szCs w:val="24"/>
        </w:rPr>
        <w:t>. S</w:t>
      </w:r>
      <w:commentRangeEnd w:id="46"/>
      <w:r w:rsidR="00BE2F7E" w:rsidRPr="00B461D3">
        <w:rPr>
          <w:rStyle w:val="CommentReference"/>
        </w:rPr>
        <w:commentReference w:id="46"/>
      </w:r>
      <w:r w:rsidR="00B73224" w:rsidRPr="00B461D3">
        <w:rPr>
          <w:color w:val="000000"/>
          <w:szCs w:val="24"/>
        </w:rPr>
        <w:t xml:space="preserve">., University of South Alabama, </w:t>
      </w:r>
      <w:r w:rsidR="00E913E3">
        <w:rPr>
          <w:color w:val="000000"/>
          <w:szCs w:val="24"/>
        </w:rPr>
        <w:t>May</w:t>
      </w:r>
      <w:r w:rsidRPr="00B461D3">
        <w:rPr>
          <w:color w:val="000000"/>
          <w:szCs w:val="24"/>
        </w:rPr>
        <w:t xml:space="preserve"> 202</w:t>
      </w:r>
      <w:r w:rsidR="00E913E3">
        <w:rPr>
          <w:color w:val="000000"/>
          <w:szCs w:val="24"/>
        </w:rPr>
        <w:t>4</w:t>
      </w:r>
      <w:commentRangeStart w:id="47"/>
      <w:commentRangeEnd w:id="47"/>
      <w:r w:rsidR="00BE2F7E" w:rsidRPr="00B461D3">
        <w:rPr>
          <w:rStyle w:val="CommentReference"/>
        </w:rPr>
        <w:commentReference w:id="47"/>
      </w:r>
      <w:r w:rsidR="0023430F" w:rsidRPr="00B461D3">
        <w:rPr>
          <w:color w:val="000000"/>
          <w:szCs w:val="24"/>
        </w:rPr>
        <w:t xml:space="preserve">. </w:t>
      </w:r>
      <w:r w:rsidRPr="00B461D3">
        <w:rPr>
          <w:color w:val="000000"/>
          <w:szCs w:val="24"/>
        </w:rPr>
        <w:t xml:space="preserve">Multi-Script Handwriting Identification </w:t>
      </w:r>
      <w:r w:rsidR="007A5CA2">
        <w:rPr>
          <w:color w:val="000000"/>
          <w:szCs w:val="24"/>
        </w:rPr>
        <w:t xml:space="preserve">by Fragmenting Strokes. </w:t>
      </w:r>
      <w:r w:rsidR="00B73224" w:rsidRPr="00B461D3">
        <w:rPr>
          <w:color w:val="000000"/>
          <w:szCs w:val="24"/>
        </w:rPr>
        <w:t>Chair of Committee:</w:t>
      </w:r>
      <w:r w:rsidR="00154DC2" w:rsidRPr="00B461D3">
        <w:rPr>
          <w:color w:val="000000"/>
          <w:szCs w:val="24"/>
        </w:rPr>
        <w:t xml:space="preserve"> Ryan </w:t>
      </w:r>
      <w:r w:rsidR="00642864">
        <w:rPr>
          <w:color w:val="000000"/>
          <w:szCs w:val="24"/>
        </w:rPr>
        <w:t xml:space="preserve">G. </w:t>
      </w:r>
      <w:r w:rsidR="00154DC2" w:rsidRPr="00B461D3">
        <w:rPr>
          <w:color w:val="000000"/>
          <w:szCs w:val="24"/>
        </w:rPr>
        <w:t>Benton,</w:t>
      </w:r>
      <w:r w:rsidR="00B73224" w:rsidRPr="00B461D3">
        <w:rPr>
          <w:color w:val="000000"/>
          <w:szCs w:val="24"/>
        </w:rPr>
        <w:t xml:space="preserve"> </w:t>
      </w:r>
      <w:commentRangeStart w:id="48"/>
      <w:r w:rsidR="00B73224" w:rsidRPr="00B461D3">
        <w:rPr>
          <w:color w:val="000000"/>
          <w:szCs w:val="24"/>
        </w:rPr>
        <w:t>Ph.D.</w:t>
      </w:r>
      <w:commentRangeEnd w:id="48"/>
      <w:r w:rsidR="004B1ED6" w:rsidRPr="00B461D3">
        <w:rPr>
          <w:rStyle w:val="CommentReference"/>
        </w:rPr>
        <w:commentReference w:id="48"/>
      </w:r>
      <w:r w:rsidR="00B73224" w:rsidRPr="00B461D3">
        <w:rPr>
          <w:color w:val="000000"/>
          <w:szCs w:val="24"/>
        </w:rPr>
        <w:t xml:space="preserve"> </w:t>
      </w:r>
    </w:p>
    <w:p w14:paraId="2465215A" w14:textId="7FFB424A" w:rsidR="00CE3D3B" w:rsidRPr="00B461D3" w:rsidRDefault="00CE3D3B" w:rsidP="001F3F3F">
      <w:pPr>
        <w:tabs>
          <w:tab w:val="left" w:pos="1080"/>
          <w:tab w:val="right" w:leader="dot" w:pos="8640"/>
        </w:tabs>
        <w:spacing w:after="0" w:line="240" w:lineRule="auto"/>
        <w:contextualSpacing/>
        <w:rPr>
          <w:szCs w:val="24"/>
        </w:rPr>
      </w:pPr>
    </w:p>
    <w:p w14:paraId="09777061" w14:textId="6B8DA385" w:rsidR="009D29A9" w:rsidRPr="001202F3" w:rsidRDefault="00A86D50" w:rsidP="001F3F3F">
      <w:pPr>
        <w:keepNext/>
        <w:autoSpaceDE w:val="0"/>
        <w:autoSpaceDN w:val="0"/>
        <w:adjustRightInd w:val="0"/>
        <w:spacing w:after="0"/>
        <w:contextualSpacing/>
        <w:rPr>
          <w:szCs w:val="24"/>
        </w:rPr>
      </w:pPr>
      <w:commentRangeStart w:id="49"/>
      <w:commentRangeEnd w:id="49"/>
      <w:r>
        <w:rPr>
          <w:rStyle w:val="CommentReference"/>
        </w:rPr>
        <w:commentReference w:id="49"/>
      </w:r>
      <w:r w:rsidR="008510BC">
        <w:tab/>
      </w:r>
      <w:r w:rsidR="008510BC" w:rsidRPr="00B461D3">
        <w:rPr>
          <w:szCs w:val="24"/>
        </w:rPr>
        <w:t>This study test</w:t>
      </w:r>
      <w:r w:rsidR="00DC1AA5">
        <w:rPr>
          <w:szCs w:val="24"/>
        </w:rPr>
        <w:t>s</w:t>
      </w:r>
      <w:r w:rsidR="008510BC" w:rsidRPr="00B461D3">
        <w:rPr>
          <w:szCs w:val="24"/>
        </w:rPr>
        <w:t xml:space="preserve"> the </w:t>
      </w:r>
      <w:r w:rsidR="00597895" w:rsidRPr="00B461D3">
        <w:rPr>
          <w:szCs w:val="24"/>
        </w:rPr>
        <w:t>eff</w:t>
      </w:r>
      <w:r w:rsidR="00597895">
        <w:rPr>
          <w:szCs w:val="24"/>
        </w:rPr>
        <w:t>ectiveness of</w:t>
      </w:r>
      <w:r w:rsidR="009D29A9" w:rsidRPr="00B461D3">
        <w:rPr>
          <w:szCs w:val="24"/>
        </w:rPr>
        <w:t xml:space="preserve"> </w:t>
      </w:r>
      <w:r w:rsidR="00AC16BC">
        <w:rPr>
          <w:szCs w:val="24"/>
        </w:rPr>
        <w:t xml:space="preserve">Multi-Script Handwriting Identification after </w:t>
      </w:r>
      <w:r w:rsidR="002457A3">
        <w:rPr>
          <w:szCs w:val="24"/>
        </w:rPr>
        <w:t>simplifying character strokes</w:t>
      </w:r>
      <w:r w:rsidR="009F608B">
        <w:rPr>
          <w:szCs w:val="24"/>
        </w:rPr>
        <w:t xml:space="preserve">. Character simplification is performed </w:t>
      </w:r>
      <w:r w:rsidR="002457A3">
        <w:rPr>
          <w:szCs w:val="24"/>
        </w:rPr>
        <w:t>through</w:t>
      </w:r>
      <w:r w:rsidR="00001AF7">
        <w:rPr>
          <w:szCs w:val="24"/>
        </w:rPr>
        <w:t xml:space="preserve"> fragmentation of the character by </w:t>
      </w:r>
      <w:r w:rsidR="00AC16BC">
        <w:rPr>
          <w:szCs w:val="24"/>
        </w:rPr>
        <w:t xml:space="preserve">branching-points and </w:t>
      </w:r>
      <w:proofErr w:type="gramStart"/>
      <w:r w:rsidR="00AC16BC">
        <w:rPr>
          <w:szCs w:val="24"/>
        </w:rPr>
        <w:t>end-points</w:t>
      </w:r>
      <w:proofErr w:type="gramEnd"/>
      <w:r w:rsidR="00BD59E3">
        <w:rPr>
          <w:szCs w:val="24"/>
        </w:rPr>
        <w:t xml:space="preserve">, called </w:t>
      </w:r>
      <w:r w:rsidR="00BD59E3" w:rsidRPr="00DD0000">
        <w:rPr>
          <w:szCs w:val="24"/>
        </w:rPr>
        <w:t xml:space="preserve">stroke fragmentation </w:t>
      </w:r>
      <w:r w:rsidR="00BD59E3">
        <w:rPr>
          <w:szCs w:val="24"/>
        </w:rPr>
        <w:t>in this study</w:t>
      </w:r>
      <w:r w:rsidR="00DC1AA5">
        <w:rPr>
          <w:szCs w:val="24"/>
        </w:rPr>
        <w:t>.</w:t>
      </w:r>
      <w:r w:rsidR="008510BC" w:rsidRPr="00B461D3">
        <w:rPr>
          <w:szCs w:val="24"/>
        </w:rPr>
        <w:t xml:space="preserve"> </w:t>
      </w:r>
      <w:r w:rsidR="005842A9">
        <w:rPr>
          <w:szCs w:val="24"/>
        </w:rPr>
        <w:t xml:space="preserve">This process shares similarities with </w:t>
      </w:r>
      <w:r w:rsidR="00441638">
        <w:rPr>
          <w:szCs w:val="24"/>
        </w:rPr>
        <w:t xml:space="preserve">the concept of </w:t>
      </w:r>
      <w:r w:rsidR="00642864" w:rsidRPr="00642864">
        <w:rPr>
          <w:szCs w:val="24"/>
        </w:rPr>
        <w:t>s</w:t>
      </w:r>
      <w:r w:rsidR="00441638" w:rsidRPr="00642864">
        <w:rPr>
          <w:szCs w:val="24"/>
        </w:rPr>
        <w:t xml:space="preserve">troke </w:t>
      </w:r>
      <w:r w:rsidR="00642864" w:rsidRPr="00642864">
        <w:rPr>
          <w:szCs w:val="24"/>
        </w:rPr>
        <w:t>d</w:t>
      </w:r>
      <w:r w:rsidR="00441638" w:rsidRPr="00642864">
        <w:rPr>
          <w:szCs w:val="24"/>
        </w:rPr>
        <w:t>ecomposition</w:t>
      </w:r>
      <w:r w:rsidR="00441638">
        <w:rPr>
          <w:szCs w:val="24"/>
        </w:rPr>
        <w:t xml:space="preserve"> in O</w:t>
      </w:r>
      <w:r w:rsidR="009B5176">
        <w:rPr>
          <w:szCs w:val="24"/>
        </w:rPr>
        <w:t xml:space="preserve">ptical </w:t>
      </w:r>
      <w:r w:rsidR="00441638">
        <w:rPr>
          <w:szCs w:val="24"/>
        </w:rPr>
        <w:t>C</w:t>
      </w:r>
      <w:r w:rsidR="009B5176">
        <w:rPr>
          <w:szCs w:val="24"/>
        </w:rPr>
        <w:t xml:space="preserve">haracter </w:t>
      </w:r>
      <w:r w:rsidR="00441638">
        <w:rPr>
          <w:szCs w:val="24"/>
        </w:rPr>
        <w:t>R</w:t>
      </w:r>
      <w:r w:rsidR="009B5176">
        <w:rPr>
          <w:szCs w:val="24"/>
        </w:rPr>
        <w:t>ecognition</w:t>
      </w:r>
      <w:r w:rsidR="0041367C">
        <w:rPr>
          <w:szCs w:val="24"/>
        </w:rPr>
        <w:t xml:space="preserve"> which attempts to recognize characters through the writing strokes that make them up.</w:t>
      </w:r>
      <w:r w:rsidR="008269A9">
        <w:rPr>
          <w:szCs w:val="24"/>
        </w:rPr>
        <w:t xml:space="preserve"> T</w:t>
      </w:r>
      <w:r w:rsidR="0013110C">
        <w:rPr>
          <w:szCs w:val="24"/>
        </w:rPr>
        <w:t>he main</w:t>
      </w:r>
      <w:r w:rsidR="001202F3">
        <w:rPr>
          <w:szCs w:val="24"/>
        </w:rPr>
        <w:t xml:space="preserve"> idea </w:t>
      </w:r>
      <w:r w:rsidR="00805084">
        <w:rPr>
          <w:szCs w:val="24"/>
        </w:rPr>
        <w:t xml:space="preserve">of this study </w:t>
      </w:r>
      <w:r w:rsidR="008269A9">
        <w:rPr>
          <w:szCs w:val="24"/>
        </w:rPr>
        <w:t>is</w:t>
      </w:r>
      <w:r w:rsidR="05AED47C" w:rsidRPr="05AED47C">
        <w:rPr>
          <w:szCs w:val="24"/>
        </w:rPr>
        <w:t xml:space="preserve"> </w:t>
      </w:r>
      <w:r w:rsidR="001202F3">
        <w:rPr>
          <w:szCs w:val="24"/>
        </w:rPr>
        <w:t xml:space="preserve">that the characters of different writing scripts (English, Arabic, Mandarin, etc.) </w:t>
      </w:r>
      <w:r w:rsidR="00E94FDD">
        <w:rPr>
          <w:szCs w:val="24"/>
        </w:rPr>
        <w:t xml:space="preserve">may </w:t>
      </w:r>
      <w:r w:rsidR="001202F3">
        <w:rPr>
          <w:szCs w:val="24"/>
        </w:rPr>
        <w:t xml:space="preserve">have common </w:t>
      </w:r>
      <w:r w:rsidR="00DB3C78">
        <w:rPr>
          <w:szCs w:val="24"/>
        </w:rPr>
        <w:t>shapes</w:t>
      </w:r>
      <w:r w:rsidR="001202F3">
        <w:rPr>
          <w:szCs w:val="24"/>
        </w:rPr>
        <w:t xml:space="preserve"> which can be extracted and used in the handwriting identification process</w:t>
      </w:r>
      <w:r w:rsidR="009D29A9" w:rsidRPr="00B461D3">
        <w:rPr>
          <w:szCs w:val="24"/>
        </w:rPr>
        <w:t xml:space="preserve">. </w:t>
      </w:r>
      <w:r w:rsidR="00DB0B1B">
        <w:rPr>
          <w:szCs w:val="24"/>
        </w:rPr>
        <w:t xml:space="preserve">The effectiveness of the processes described in this </w:t>
      </w:r>
      <w:r w:rsidR="00501168">
        <w:rPr>
          <w:szCs w:val="24"/>
        </w:rPr>
        <w:t>study</w:t>
      </w:r>
      <w:r w:rsidR="00DB0B1B">
        <w:rPr>
          <w:szCs w:val="24"/>
        </w:rPr>
        <w:t xml:space="preserve"> is tested on the </w:t>
      </w:r>
      <w:r w:rsidR="00793E06">
        <w:rPr>
          <w:szCs w:val="24"/>
        </w:rPr>
        <w:t>Chinese-English</w:t>
      </w:r>
      <w:r w:rsidR="00DB0B1B">
        <w:rPr>
          <w:szCs w:val="24"/>
        </w:rPr>
        <w:t xml:space="preserve"> </w:t>
      </w:r>
      <w:r w:rsidR="00793E06">
        <w:rPr>
          <w:szCs w:val="24"/>
        </w:rPr>
        <w:t>D</w:t>
      </w:r>
      <w:r w:rsidR="00DB0B1B">
        <w:rPr>
          <w:szCs w:val="24"/>
        </w:rPr>
        <w:t>ata</w:t>
      </w:r>
      <w:r w:rsidR="00793E06">
        <w:rPr>
          <w:szCs w:val="24"/>
        </w:rPr>
        <w:t>base</w:t>
      </w:r>
      <w:r w:rsidR="00DB0B1B">
        <w:rPr>
          <w:szCs w:val="24"/>
        </w:rPr>
        <w:t xml:space="preserve"> from the </w:t>
      </w:r>
      <w:r w:rsidR="00EC3A66">
        <w:rPr>
          <w:color w:val="000000" w:themeColor="text1"/>
          <w:szCs w:val="24"/>
        </w:rPr>
        <w:t>University of Groningen.</w:t>
      </w:r>
      <w:r w:rsidR="00516221">
        <w:rPr>
          <w:color w:val="000000" w:themeColor="text1"/>
          <w:szCs w:val="24"/>
        </w:rPr>
        <w:t xml:space="preserve"> W</w:t>
      </w:r>
      <w:r w:rsidR="00EC3A66">
        <w:rPr>
          <w:color w:val="000000" w:themeColor="text1"/>
          <w:szCs w:val="24"/>
        </w:rPr>
        <w:t>hile not achieving state of the art performance,</w:t>
      </w:r>
      <w:r w:rsidR="00516221">
        <w:rPr>
          <w:color w:val="000000" w:themeColor="text1"/>
          <w:szCs w:val="24"/>
        </w:rPr>
        <w:t xml:space="preserve"> the results of this study</w:t>
      </w:r>
      <w:r w:rsidR="00EC3A66">
        <w:rPr>
          <w:color w:val="000000" w:themeColor="text1"/>
          <w:szCs w:val="24"/>
        </w:rPr>
        <w:t xml:space="preserve"> </w:t>
      </w:r>
      <w:r w:rsidR="0020669E">
        <w:rPr>
          <w:color w:val="000000" w:themeColor="text1"/>
          <w:szCs w:val="24"/>
        </w:rPr>
        <w:t>impl</w:t>
      </w:r>
      <w:r w:rsidR="00516221">
        <w:rPr>
          <w:color w:val="000000" w:themeColor="text1"/>
          <w:szCs w:val="24"/>
        </w:rPr>
        <w:t>y</w:t>
      </w:r>
      <w:r w:rsidR="00EC3A66">
        <w:rPr>
          <w:color w:val="000000" w:themeColor="text1"/>
          <w:szCs w:val="24"/>
        </w:rPr>
        <w:t xml:space="preserve"> </w:t>
      </w:r>
      <w:r w:rsidR="00464EB5">
        <w:rPr>
          <w:color w:val="000000" w:themeColor="text1"/>
          <w:szCs w:val="24"/>
        </w:rPr>
        <w:t xml:space="preserve">that simplifying characters </w:t>
      </w:r>
      <w:r w:rsidR="0020669E">
        <w:rPr>
          <w:color w:val="000000" w:themeColor="text1"/>
          <w:szCs w:val="24"/>
        </w:rPr>
        <w:t>shows</w:t>
      </w:r>
      <w:r w:rsidR="00464EB5">
        <w:rPr>
          <w:color w:val="000000" w:themeColor="text1"/>
          <w:szCs w:val="24"/>
        </w:rPr>
        <w:t xml:space="preserve"> promise in use for handwriting identification.</w:t>
      </w:r>
    </w:p>
    <w:p w14:paraId="2DCA7EDE" w14:textId="77777777" w:rsidR="009D29A9" w:rsidRPr="00B461D3" w:rsidRDefault="009D29A9" w:rsidP="001F3F3F">
      <w:pPr>
        <w:keepNext/>
        <w:autoSpaceDE w:val="0"/>
        <w:autoSpaceDN w:val="0"/>
        <w:adjustRightInd w:val="0"/>
        <w:spacing w:after="0"/>
        <w:contextualSpacing/>
        <w:rPr>
          <w:b/>
          <w:bCs/>
          <w:szCs w:val="24"/>
        </w:rPr>
      </w:pPr>
    </w:p>
    <w:p w14:paraId="4A574AA3" w14:textId="77777777" w:rsidR="00B06D13" w:rsidRDefault="008510BC" w:rsidP="001F3F3F">
      <w:pPr>
        <w:keepNext/>
        <w:autoSpaceDE w:val="0"/>
        <w:autoSpaceDN w:val="0"/>
        <w:adjustRightInd w:val="0"/>
        <w:spacing w:after="0"/>
        <w:contextualSpacing/>
        <w:rPr>
          <w:szCs w:val="24"/>
        </w:rPr>
        <w:sectPr w:rsidR="00B06D13" w:rsidSect="00A571AB">
          <w:footerReference w:type="default" r:id="rId15"/>
          <w:pgSz w:w="12240" w:h="15840"/>
          <w:pgMar w:top="1440" w:right="1440" w:bottom="1800" w:left="2160" w:header="720" w:footer="720" w:gutter="0"/>
          <w:pgNumType w:fmt="lowerRoman" w:start="1"/>
          <w:cols w:space="720"/>
          <w:titlePg/>
          <w:docGrid w:linePitch="360"/>
        </w:sectPr>
      </w:pPr>
      <w:r w:rsidRPr="00B461D3">
        <w:rPr>
          <w:szCs w:val="24"/>
        </w:rPr>
        <w:br w:type="page"/>
      </w:r>
    </w:p>
    <w:p w14:paraId="626F4BDC" w14:textId="77777777" w:rsidR="008F12F1" w:rsidRPr="00B461D3" w:rsidRDefault="008F12F1" w:rsidP="001F3F3F">
      <w:pPr>
        <w:keepNext/>
        <w:autoSpaceDE w:val="0"/>
        <w:autoSpaceDN w:val="0"/>
        <w:adjustRightInd w:val="0"/>
        <w:spacing w:after="0"/>
        <w:contextualSpacing/>
        <w:jc w:val="center"/>
        <w:rPr>
          <w:szCs w:val="24"/>
        </w:rPr>
      </w:pPr>
    </w:p>
    <w:p w14:paraId="6F5E01E9" w14:textId="77777777" w:rsidR="00E615F7" w:rsidRPr="00B461D3" w:rsidRDefault="00E615F7" w:rsidP="001F3F3F">
      <w:pPr>
        <w:keepNext/>
        <w:autoSpaceDE w:val="0"/>
        <w:autoSpaceDN w:val="0"/>
        <w:adjustRightInd w:val="0"/>
        <w:spacing w:after="0"/>
        <w:contextualSpacing/>
        <w:jc w:val="center"/>
        <w:rPr>
          <w:szCs w:val="24"/>
        </w:rPr>
      </w:pPr>
    </w:p>
    <w:p w14:paraId="309A2387" w14:textId="77777777" w:rsidR="00E615F7" w:rsidRPr="00B461D3" w:rsidRDefault="00E615F7" w:rsidP="001F3F3F">
      <w:pPr>
        <w:keepNext/>
        <w:autoSpaceDE w:val="0"/>
        <w:autoSpaceDN w:val="0"/>
        <w:adjustRightInd w:val="0"/>
        <w:spacing w:after="0"/>
        <w:contextualSpacing/>
        <w:jc w:val="center"/>
        <w:rPr>
          <w:szCs w:val="24"/>
        </w:rPr>
      </w:pPr>
    </w:p>
    <w:p w14:paraId="07ED1195" w14:textId="396CCA03" w:rsidR="00B73224" w:rsidRPr="00B461D3" w:rsidRDefault="00B73224" w:rsidP="001F3F3F">
      <w:pPr>
        <w:pStyle w:val="Heading1"/>
        <w:spacing w:line="480" w:lineRule="auto"/>
        <w:contextualSpacing/>
      </w:pPr>
      <w:bookmarkStart w:id="50" w:name="_Toc158311868"/>
      <w:bookmarkStart w:id="51" w:name="_Toc161007877"/>
      <w:bookmarkStart w:id="52" w:name="_Toc161008400"/>
      <w:bookmarkStart w:id="53" w:name="_Toc161382787"/>
      <w:r w:rsidRPr="00B461D3">
        <w:t>CHAPTER</w:t>
      </w:r>
      <w:r w:rsidR="00A01540" w:rsidRPr="00B461D3">
        <w:t xml:space="preserve"> </w:t>
      </w:r>
      <w:commentRangeStart w:id="54"/>
      <w:r w:rsidRPr="00B461D3">
        <w:t>I</w:t>
      </w:r>
      <w:commentRangeEnd w:id="54"/>
      <w:r w:rsidR="00DA6B0F" w:rsidRPr="00B461D3">
        <w:rPr>
          <w:rStyle w:val="CommentReference"/>
          <w:sz w:val="24"/>
          <w:szCs w:val="24"/>
        </w:rPr>
        <w:commentReference w:id="54"/>
      </w:r>
      <w:bookmarkEnd w:id="50"/>
      <w:bookmarkEnd w:id="51"/>
      <w:bookmarkEnd w:id="52"/>
      <w:bookmarkEnd w:id="53"/>
    </w:p>
    <w:p w14:paraId="2CC82F96" w14:textId="14D90508" w:rsidR="00B73224" w:rsidRDefault="00F052A7" w:rsidP="001F3F3F">
      <w:pPr>
        <w:contextualSpacing/>
        <w:jc w:val="center"/>
        <w:rPr>
          <w:b/>
          <w:bCs/>
        </w:rPr>
      </w:pPr>
      <w:bookmarkStart w:id="55" w:name="_Toc161007878"/>
      <w:bookmarkStart w:id="56" w:name="_Toc161008401"/>
      <w:r w:rsidRPr="00640CBA">
        <w:rPr>
          <w:b/>
          <w:bCs/>
        </w:rPr>
        <w:t>Introduction</w:t>
      </w:r>
      <w:bookmarkEnd w:id="55"/>
      <w:bookmarkEnd w:id="56"/>
    </w:p>
    <w:p w14:paraId="70AB7653" w14:textId="67898156" w:rsidR="009D41C1" w:rsidRDefault="009D41C1" w:rsidP="001F3F3F">
      <w:pPr>
        <w:contextualSpacing/>
        <w:jc w:val="center"/>
        <w:rPr>
          <w:b/>
          <w:bCs/>
        </w:rPr>
      </w:pPr>
    </w:p>
    <w:p w14:paraId="308C1706" w14:textId="37FCE18F" w:rsidR="009C371F" w:rsidRDefault="008510BC" w:rsidP="001F3F3F">
      <w:pPr>
        <w:spacing w:after="0"/>
        <w:ind w:firstLine="720"/>
        <w:contextualSpacing/>
        <w:rPr>
          <w:szCs w:val="24"/>
        </w:rPr>
      </w:pPr>
      <w:r w:rsidRPr="00B461D3">
        <w:rPr>
          <w:b/>
          <w:bCs/>
          <w:szCs w:val="24"/>
        </w:rPr>
        <w:t>Handwriting Identification</w:t>
      </w:r>
      <w:r w:rsidRPr="00B461D3">
        <w:rPr>
          <w:szCs w:val="24"/>
        </w:rPr>
        <w:t xml:space="preserve"> is the process of </w:t>
      </w:r>
      <w:r w:rsidR="009775D5" w:rsidRPr="00B461D3">
        <w:rPr>
          <w:szCs w:val="24"/>
        </w:rPr>
        <w:t>classifying</w:t>
      </w:r>
      <w:r w:rsidRPr="00B461D3">
        <w:rPr>
          <w:szCs w:val="24"/>
        </w:rPr>
        <w:t xml:space="preserve"> </w:t>
      </w:r>
      <w:r w:rsidR="009775D5" w:rsidRPr="00B461D3">
        <w:rPr>
          <w:szCs w:val="24"/>
        </w:rPr>
        <w:t>the writer of a</w:t>
      </w:r>
      <w:r w:rsidRPr="00B461D3">
        <w:rPr>
          <w:szCs w:val="24"/>
        </w:rPr>
        <w:t xml:space="preserve"> </w:t>
      </w:r>
      <w:r w:rsidR="00C40F01">
        <w:rPr>
          <w:szCs w:val="24"/>
        </w:rPr>
        <w:t>H</w:t>
      </w:r>
      <w:r w:rsidR="009775D5" w:rsidRPr="00B461D3">
        <w:rPr>
          <w:szCs w:val="24"/>
        </w:rPr>
        <w:t>andwritten</w:t>
      </w:r>
      <w:r w:rsidRPr="00B461D3">
        <w:rPr>
          <w:szCs w:val="24"/>
        </w:rPr>
        <w:t xml:space="preserve"> Questioned Document based on </w:t>
      </w:r>
      <w:r w:rsidR="00292933">
        <w:rPr>
          <w:szCs w:val="24"/>
        </w:rPr>
        <w:t xml:space="preserve">the </w:t>
      </w:r>
      <w:r w:rsidRPr="00B461D3">
        <w:rPr>
          <w:szCs w:val="24"/>
        </w:rPr>
        <w:t>handwriting habit</w:t>
      </w:r>
      <w:r w:rsidR="003471DE" w:rsidRPr="00B461D3">
        <w:rPr>
          <w:szCs w:val="24"/>
        </w:rPr>
        <w:t>s</w:t>
      </w:r>
      <w:r w:rsidR="00715032">
        <w:rPr>
          <w:szCs w:val="24"/>
        </w:rPr>
        <w:t xml:space="preserve"> contained in that document</w:t>
      </w:r>
      <w:r w:rsidRPr="00B461D3">
        <w:rPr>
          <w:szCs w:val="24"/>
        </w:rPr>
        <w:t xml:space="preserve">. </w:t>
      </w:r>
      <w:commentRangeStart w:id="57"/>
      <w:r w:rsidR="00CE6CCD" w:rsidRPr="00B461D3">
        <w:rPr>
          <w:szCs w:val="24"/>
        </w:rPr>
        <w:t xml:space="preserve">According </w:t>
      </w:r>
      <w:r w:rsidR="003446E0" w:rsidRPr="00B461D3">
        <w:rPr>
          <w:szCs w:val="24"/>
        </w:rPr>
        <w:t>Harralson and Miller</w:t>
      </w:r>
      <w:r w:rsidR="00CE6CCD" w:rsidRPr="00B461D3">
        <w:rPr>
          <w:szCs w:val="24"/>
        </w:rPr>
        <w:t xml:space="preserve"> in</w:t>
      </w:r>
      <w:r w:rsidR="003446E0" w:rsidRPr="00B461D3">
        <w:rPr>
          <w:szCs w:val="24"/>
        </w:rPr>
        <w:t xml:space="preserve"> </w:t>
      </w:r>
      <w:r w:rsidR="003446E0" w:rsidRPr="00B461D3">
        <w:rPr>
          <w:i/>
          <w:iCs/>
          <w:szCs w:val="24"/>
        </w:rPr>
        <w:t>Huber and Headrick’s Handwriting Identification: Facts and Fundamentals</w:t>
      </w:r>
      <w:r w:rsidR="0083268B">
        <w:rPr>
          <w:szCs w:val="24"/>
        </w:rPr>
        <w:t>,</w:t>
      </w:r>
      <w:r w:rsidRPr="00B461D3">
        <w:rPr>
          <w:szCs w:val="24"/>
        </w:rPr>
        <w:t xml:space="preserve"> </w:t>
      </w:r>
      <w:r w:rsidR="003446E0" w:rsidRPr="00B461D3">
        <w:rPr>
          <w:szCs w:val="24"/>
        </w:rPr>
        <w:t xml:space="preserve">forensics experts </w:t>
      </w:r>
      <w:r w:rsidR="0083268B">
        <w:rPr>
          <w:szCs w:val="24"/>
        </w:rPr>
        <w:t>commonly compare</w:t>
      </w:r>
      <w:r w:rsidR="003446E0" w:rsidRPr="00B461D3">
        <w:rPr>
          <w:szCs w:val="24"/>
        </w:rPr>
        <w:t xml:space="preserve"> twenty one “discriminating elements of handwriting” that deal with properties such as word size, word placement, margin sizes, abbreviation choices, </w:t>
      </w:r>
      <w:r w:rsidR="003F7B2F" w:rsidRPr="00B461D3">
        <w:rPr>
          <w:szCs w:val="24"/>
        </w:rPr>
        <w:t>etc.</w:t>
      </w:r>
      <w:r w:rsidR="00715032">
        <w:rPr>
          <w:szCs w:val="24"/>
        </w:rPr>
        <w:t xml:space="preserve"> </w:t>
      </w:r>
      <w:r w:rsidR="00715032" w:rsidRPr="00B461D3">
        <w:rPr>
          <w:i/>
          <w:iCs/>
          <w:szCs w:val="24"/>
        </w:rPr>
        <w:fldChar w:fldCharType="begin"/>
      </w:r>
      <w:r w:rsidR="00715032" w:rsidRPr="00B461D3">
        <w:rPr>
          <w:i/>
          <w:iCs/>
          <w:szCs w:val="24"/>
        </w:rPr>
        <w:instrText xml:space="preserve"> ADDIN ZOTERO_ITEM CSL_CITATION {"citationID":"bzzmhXUi","properties":{"formattedCitation":"[1]","plainCitation":"[1]","noteIndex":0},"citationItems":[{"id":38,"uris":["http://zotero.org/users/8461198/items/ED4G9G2E"],"itemData":{"id":38,"type":"book","edition":"2nd","ISBN":"978-1-4987-5130-8","number-of-pages":"442","publisher":"CRC PRess","title":"Huber and Headrick's Handwriting Identification: Facts and Fundamentals","author":[{"family":"Harralson","given":"Heidi"},{"family":"Miller","given":"Larry"}],"issued":{"date-parts":[["2017",12,18]]}}}],"schema":"https://github.com/citation-style-language/schema/raw/master/csl-citation.json"} </w:instrText>
      </w:r>
      <w:r w:rsidR="00715032" w:rsidRPr="00B461D3">
        <w:rPr>
          <w:i/>
          <w:iCs/>
          <w:szCs w:val="24"/>
        </w:rPr>
        <w:fldChar w:fldCharType="separate"/>
      </w:r>
      <w:r w:rsidR="00715032" w:rsidRPr="00B461D3">
        <w:t>[1]</w:t>
      </w:r>
      <w:r w:rsidR="00715032" w:rsidRPr="00B461D3">
        <w:rPr>
          <w:i/>
          <w:iCs/>
          <w:szCs w:val="24"/>
        </w:rPr>
        <w:fldChar w:fldCharType="end"/>
      </w:r>
      <w:r w:rsidR="003446E0" w:rsidRPr="00B461D3">
        <w:rPr>
          <w:szCs w:val="24"/>
        </w:rPr>
        <w:t xml:space="preserve">. </w:t>
      </w:r>
      <w:commentRangeEnd w:id="57"/>
      <w:r w:rsidR="005D5C02">
        <w:rPr>
          <w:rStyle w:val="CommentReference"/>
        </w:rPr>
        <w:commentReference w:id="57"/>
      </w:r>
    </w:p>
    <w:p w14:paraId="3B014A87" w14:textId="0F0AB2F4" w:rsidR="00715032" w:rsidRDefault="003446E0" w:rsidP="001F3F3F">
      <w:pPr>
        <w:spacing w:after="0"/>
        <w:ind w:firstLine="720"/>
        <w:contextualSpacing/>
        <w:rPr>
          <w:szCs w:val="24"/>
        </w:rPr>
      </w:pPr>
      <w:r w:rsidRPr="00B461D3">
        <w:rPr>
          <w:szCs w:val="24"/>
        </w:rPr>
        <w:t xml:space="preserve">Computationally assisted Handwriting Identification </w:t>
      </w:r>
      <w:r w:rsidR="008510BC" w:rsidRPr="00B461D3">
        <w:rPr>
          <w:szCs w:val="24"/>
        </w:rPr>
        <w:t>is</w:t>
      </w:r>
      <w:r w:rsidRPr="00B461D3">
        <w:rPr>
          <w:szCs w:val="24"/>
        </w:rPr>
        <w:t xml:space="preserve"> </w:t>
      </w:r>
      <w:r w:rsidR="00B90E8D">
        <w:rPr>
          <w:szCs w:val="24"/>
        </w:rPr>
        <w:t>performed</w:t>
      </w:r>
      <w:r w:rsidR="008510BC" w:rsidRPr="00B461D3">
        <w:rPr>
          <w:szCs w:val="24"/>
        </w:rPr>
        <w:t xml:space="preserve"> by </w:t>
      </w:r>
      <w:r w:rsidRPr="00B461D3">
        <w:rPr>
          <w:szCs w:val="24"/>
        </w:rPr>
        <w:t xml:space="preserve">extracting visual features </w:t>
      </w:r>
      <w:r w:rsidR="00300430" w:rsidRPr="00B461D3">
        <w:rPr>
          <w:szCs w:val="24"/>
        </w:rPr>
        <w:t xml:space="preserve">from </w:t>
      </w:r>
      <w:r w:rsidRPr="00B461D3">
        <w:rPr>
          <w:szCs w:val="24"/>
        </w:rPr>
        <w:t xml:space="preserve">a set of </w:t>
      </w:r>
      <w:r w:rsidR="00F86D4F">
        <w:rPr>
          <w:szCs w:val="24"/>
        </w:rPr>
        <w:t>K</w:t>
      </w:r>
      <w:r w:rsidRPr="00B461D3">
        <w:rPr>
          <w:szCs w:val="24"/>
        </w:rPr>
        <w:t xml:space="preserve">nown </w:t>
      </w:r>
      <w:r w:rsidR="00F86D4F">
        <w:rPr>
          <w:szCs w:val="24"/>
        </w:rPr>
        <w:t>D</w:t>
      </w:r>
      <w:r w:rsidRPr="00B461D3">
        <w:rPr>
          <w:szCs w:val="24"/>
        </w:rPr>
        <w:t>ocuments</w:t>
      </w:r>
      <w:r w:rsidR="00F86D4F">
        <w:rPr>
          <w:szCs w:val="24"/>
        </w:rPr>
        <w:t xml:space="preserve"> (KD)</w:t>
      </w:r>
      <w:r w:rsidRPr="00B461D3">
        <w:rPr>
          <w:szCs w:val="24"/>
        </w:rPr>
        <w:t xml:space="preserve"> and </w:t>
      </w:r>
      <w:r w:rsidR="00F86D4F">
        <w:rPr>
          <w:szCs w:val="24"/>
        </w:rPr>
        <w:t>Q</w:t>
      </w:r>
      <w:r w:rsidRPr="00B461D3">
        <w:rPr>
          <w:szCs w:val="24"/>
        </w:rPr>
        <w:t xml:space="preserve">uestioned </w:t>
      </w:r>
      <w:r w:rsidR="00F86D4F">
        <w:rPr>
          <w:szCs w:val="24"/>
        </w:rPr>
        <w:t>D</w:t>
      </w:r>
      <w:r w:rsidRPr="00B461D3">
        <w:rPr>
          <w:szCs w:val="24"/>
        </w:rPr>
        <w:t>ocuments</w:t>
      </w:r>
      <w:r w:rsidR="00F86D4F">
        <w:rPr>
          <w:szCs w:val="24"/>
        </w:rPr>
        <w:t xml:space="preserve"> (QD)</w:t>
      </w:r>
      <w:r w:rsidR="00605138" w:rsidRPr="00B461D3">
        <w:rPr>
          <w:szCs w:val="24"/>
        </w:rPr>
        <w:t>.</w:t>
      </w:r>
      <w:r w:rsidR="009140B1">
        <w:rPr>
          <w:szCs w:val="24"/>
        </w:rPr>
        <w:t xml:space="preserve"> </w:t>
      </w:r>
      <w:r w:rsidR="002860BE">
        <w:rPr>
          <w:szCs w:val="24"/>
        </w:rPr>
        <w:t>In general, the features of a QD are compared to a database o</w:t>
      </w:r>
      <w:r w:rsidR="000E7329">
        <w:rPr>
          <w:szCs w:val="24"/>
        </w:rPr>
        <w:t xml:space="preserve">f writers having a set of KD to which the QD is compared against. </w:t>
      </w:r>
      <w:r w:rsidR="00601765">
        <w:rPr>
          <w:szCs w:val="24"/>
        </w:rPr>
        <w:t xml:space="preserve">The goal is to attribute the QD to one of the known writers by detecting similar features; the accuracy of this </w:t>
      </w:r>
      <w:r w:rsidR="00AC06C9">
        <w:rPr>
          <w:szCs w:val="24"/>
        </w:rPr>
        <w:t>attribution</w:t>
      </w:r>
      <w:r w:rsidR="00601765">
        <w:rPr>
          <w:szCs w:val="24"/>
        </w:rPr>
        <w:t>, generally, increases as the set of KD increases</w:t>
      </w:r>
      <w:r w:rsidR="00EF729C">
        <w:rPr>
          <w:szCs w:val="24"/>
        </w:rPr>
        <w:t xml:space="preserve"> </w:t>
      </w:r>
      <w:r w:rsidRPr="00B461D3">
        <w:rPr>
          <w:szCs w:val="24"/>
        </w:rPr>
        <w:fldChar w:fldCharType="begin"/>
      </w:r>
      <w:r w:rsidR="000B6DB6">
        <w:rPr>
          <w:szCs w:val="24"/>
        </w:rPr>
        <w:instrText xml:space="preserve"> ADDIN ZOTERO_ITEM CSL_CITATION {"citationID":"F3uaRjTQ","properties":{"formattedCitation":"[2]","plainCitation":"[2]","noteIndex":0},"citationItems":[{"id":30,"uris":["http://zotero.org/users/8461198/items/858LN66V"],"itemData":{"id":30,"type":"article-journal","abstract":"Motivated by several rulings in United States courts concerning expert testimony in general, and handwriting testimony in particular, we undertook a study to objectively validate the hypothesis that handwriting is individual. Handwriting samples of 1500 individuals, representative of the U.S. population with respect to gender, age, ethnic groups, etc., were obtained. Analyzing differences in handwriting was done by using computer algorithms for extracting features from scanned images of handwriting. Attributes characteristic of the handwriting were obtained, e.g., line separation, slant, character shapes, etc. These attributes, which are a subset of attributes used by forensic document examiners (FDEs), were used to quantitatively establish individuality by using machine learning approaches. Using global attributes of handwriting and very few characters in the writing, the ability to determine the writer with a high degree of confidence was established. The work is a step towards providing scientific support for admitting handwriting evidence in court. The mathematical approach and the resulting software also have the promise of aiding the FDE.","container-title":"Journal of Forensic Science","issue":"4","language":"en","page":"17","source":"Zotero","title":"Individuality of Handwriting","volume":"47","author":[{"family":"Srihari","given":"Sargur N"},{"literal":"Sung-Hyuk Cha"},{"family":"Arora","given":"Hina"},{"family":"Lee","given":"Sangjik"}],"issued":{"date-parts":[["2002",7]]}}}],"schema":"https://github.com/citation-style-language/schema/raw/master/csl-citation.json"} </w:instrText>
      </w:r>
      <w:r w:rsidRPr="00B461D3">
        <w:rPr>
          <w:szCs w:val="24"/>
        </w:rPr>
        <w:fldChar w:fldCharType="separate"/>
      </w:r>
      <w:r w:rsidRPr="00B461D3">
        <w:t>[2]</w:t>
      </w:r>
      <w:r w:rsidRPr="00B461D3">
        <w:rPr>
          <w:szCs w:val="24"/>
        </w:rPr>
        <w:fldChar w:fldCharType="end"/>
      </w:r>
      <w:r w:rsidR="00300430" w:rsidRPr="00B461D3">
        <w:rPr>
          <w:szCs w:val="24"/>
        </w:rPr>
        <w:t>.</w:t>
      </w:r>
      <w:r w:rsidR="003F1689">
        <w:rPr>
          <w:szCs w:val="24"/>
        </w:rPr>
        <w:t xml:space="preserve"> </w:t>
      </w:r>
    </w:p>
    <w:p w14:paraId="18211970" w14:textId="77777777" w:rsidR="00DF4C00" w:rsidRDefault="00DF4C00" w:rsidP="00DC34BE">
      <w:pPr>
        <w:spacing w:after="0"/>
        <w:contextualSpacing/>
        <w:jc w:val="center"/>
        <w:rPr>
          <w:szCs w:val="24"/>
        </w:rPr>
      </w:pPr>
    </w:p>
    <w:p w14:paraId="3D1F5E34" w14:textId="76262496" w:rsidR="008510BC" w:rsidRPr="00B461D3" w:rsidRDefault="0034603A" w:rsidP="001F3F3F">
      <w:pPr>
        <w:pStyle w:val="Heading2"/>
        <w:keepNext/>
        <w:contextualSpacing/>
      </w:pPr>
      <w:bookmarkStart w:id="58" w:name="_Toc158311870"/>
      <w:bookmarkStart w:id="59" w:name="_Toc161007879"/>
      <w:bookmarkStart w:id="60" w:name="_Toc161008402"/>
      <w:bookmarkStart w:id="61" w:name="_Toc161382788"/>
      <w:commentRangeStart w:id="62"/>
      <w:r>
        <w:lastRenderedPageBreak/>
        <w:t xml:space="preserve">1.1 </w:t>
      </w:r>
      <w:r w:rsidR="00F85F64" w:rsidRPr="00B461D3">
        <w:t>Verification and Identification Model</w:t>
      </w:r>
      <w:bookmarkEnd w:id="58"/>
      <w:bookmarkEnd w:id="59"/>
      <w:bookmarkEnd w:id="60"/>
      <w:commentRangeEnd w:id="62"/>
      <w:r w:rsidR="00123CAB">
        <w:rPr>
          <w:rStyle w:val="CommentReference"/>
          <w:b w:val="0"/>
          <w:color w:val="auto"/>
          <w:u w:val="none"/>
        </w:rPr>
        <w:commentReference w:id="62"/>
      </w:r>
      <w:bookmarkEnd w:id="61"/>
    </w:p>
    <w:p w14:paraId="5285FC75" w14:textId="435BFFB7" w:rsidR="002E0255" w:rsidRDefault="00DD574C" w:rsidP="001F3F3F">
      <w:pPr>
        <w:keepNext/>
        <w:spacing w:after="0"/>
        <w:contextualSpacing/>
        <w:rPr>
          <w:szCs w:val="24"/>
        </w:rPr>
      </w:pPr>
      <w:r w:rsidRPr="00B461D3">
        <w:rPr>
          <w:szCs w:val="24"/>
        </w:rPr>
        <w:tab/>
      </w:r>
      <w:r w:rsidR="002A4550">
        <w:rPr>
          <w:szCs w:val="24"/>
        </w:rPr>
        <w:t>Srihari et al.</w:t>
      </w:r>
      <w:r w:rsidR="008E1C9C">
        <w:rPr>
          <w:szCs w:val="24"/>
        </w:rPr>
        <w:t xml:space="preserve"> describe two main frameworks for performing handwriting identification, the </w:t>
      </w:r>
      <w:r w:rsidR="008E1C9C">
        <w:rPr>
          <w:b/>
          <w:bCs/>
          <w:szCs w:val="24"/>
        </w:rPr>
        <w:t>Handwriting Verification Model</w:t>
      </w:r>
      <w:r w:rsidR="00BC2DE2">
        <w:t xml:space="preserve"> (HVM)</w:t>
      </w:r>
      <w:r w:rsidR="008E1C9C">
        <w:rPr>
          <w:szCs w:val="24"/>
        </w:rPr>
        <w:t xml:space="preserve"> and the </w:t>
      </w:r>
      <w:r w:rsidR="008E1C9C">
        <w:rPr>
          <w:b/>
          <w:bCs/>
          <w:szCs w:val="24"/>
        </w:rPr>
        <w:t>Handwriting Identification Model</w:t>
      </w:r>
      <w:r w:rsidRPr="00B461D3">
        <w:rPr>
          <w:szCs w:val="24"/>
        </w:rPr>
        <w:t xml:space="preserve"> </w:t>
      </w:r>
      <w:r w:rsidR="00BC2DE2">
        <w:rPr>
          <w:szCs w:val="24"/>
        </w:rPr>
        <w:t>(HIM)</w:t>
      </w:r>
      <w:r w:rsidR="002E0384">
        <w:rPr>
          <w:szCs w:val="24"/>
        </w:rPr>
        <w:t>, both of which are shown in figure 2</w:t>
      </w:r>
      <w:r w:rsidR="00BC2DE2">
        <w:rPr>
          <w:szCs w:val="24"/>
        </w:rPr>
        <w:t xml:space="preserve"> </w:t>
      </w:r>
      <w:r w:rsidRPr="00B461D3">
        <w:rPr>
          <w:szCs w:val="24"/>
        </w:rPr>
        <w:fldChar w:fldCharType="begin"/>
      </w:r>
      <w:r w:rsidR="000B6DB6">
        <w:rPr>
          <w:szCs w:val="24"/>
        </w:rPr>
        <w:instrText xml:space="preserve"> ADDIN ZOTERO_ITEM CSL_CITATION {"citationID":"dxEm4529","properties":{"formattedCitation":"[2]","plainCitation":"[2]","noteIndex":0},"citationItems":[{"id":30,"uris":["http://zotero.org/users/8461198/items/858LN66V"],"itemData":{"id":30,"type":"article-journal","abstract":"Motivated by several rulings in United States courts concerning expert testimony in general, and handwriting testimony in particular, we undertook a study to objectively validate the hypothesis that handwriting is individual. Handwriting samples of 1500 individuals, representative of the U.S. population with respect to gender, age, ethnic groups, etc., were obtained. Analyzing differences in handwriting was done by using computer algorithms for extracting features from scanned images of handwriting. Attributes characteristic of the handwriting were obtained, e.g., line separation, slant, character shapes, etc. These attributes, which are a subset of attributes used by forensic document examiners (FDEs), were used to quantitatively establish individuality by using machine learning approaches. Using global attributes of handwriting and very few characters in the writing, the ability to determine the writer with a high degree of confidence was established. The work is a step towards providing scientific support for admitting handwriting evidence in court. The mathematical approach and the resulting software also have the promise of aiding the FDE.","container-title":"Journal of Forensic Science","issue":"4","language":"en","page":"17","source":"Zotero","title":"Individuality of Handwriting","volume":"47","author":[{"family":"Srihari","given":"Sargur N"},{"literal":"Sung-Hyuk Cha"},{"family":"Arora","given":"Hina"},{"family":"Lee","given":"Sangjik"}],"issued":{"date-parts":[["2002",7]]}}}],"schema":"https://github.com/citation-style-language/schema/raw/master/csl-citation.json"} </w:instrText>
      </w:r>
      <w:r w:rsidRPr="00B461D3">
        <w:rPr>
          <w:szCs w:val="24"/>
        </w:rPr>
        <w:fldChar w:fldCharType="separate"/>
      </w:r>
      <w:r w:rsidRPr="00B461D3">
        <w:t>[2]</w:t>
      </w:r>
      <w:r w:rsidRPr="00B461D3">
        <w:rPr>
          <w:szCs w:val="24"/>
        </w:rPr>
        <w:fldChar w:fldCharType="end"/>
      </w:r>
      <w:r w:rsidRPr="00B461D3">
        <w:rPr>
          <w:szCs w:val="24"/>
        </w:rPr>
        <w:t>.</w:t>
      </w:r>
      <w:r w:rsidR="00D637B3">
        <w:rPr>
          <w:szCs w:val="24"/>
        </w:rPr>
        <w:t xml:space="preserve"> Much of the research literature falls under one of the two categories. </w:t>
      </w:r>
      <w:r w:rsidR="00605138" w:rsidRPr="00BC2DE2">
        <w:rPr>
          <w:szCs w:val="24"/>
        </w:rPr>
        <w:t xml:space="preserve">The </w:t>
      </w:r>
      <w:r w:rsidR="00B3567A">
        <w:rPr>
          <w:szCs w:val="24"/>
        </w:rPr>
        <w:t xml:space="preserve">goal of </w:t>
      </w:r>
      <w:r w:rsidR="00BC2DE2" w:rsidRPr="00D637B3">
        <w:rPr>
          <w:b/>
          <w:bCs/>
          <w:szCs w:val="24"/>
        </w:rPr>
        <w:t>HVM</w:t>
      </w:r>
      <w:r w:rsidR="00605138" w:rsidRPr="00B461D3">
        <w:rPr>
          <w:szCs w:val="24"/>
        </w:rPr>
        <w:t xml:space="preserve"> </w:t>
      </w:r>
      <w:r w:rsidR="00B3567A">
        <w:rPr>
          <w:szCs w:val="24"/>
        </w:rPr>
        <w:t xml:space="preserve">is to determine whether the document was written by the same person or not </w:t>
      </w:r>
      <w:r w:rsidR="00605138" w:rsidRPr="00B461D3">
        <w:rPr>
          <w:szCs w:val="24"/>
        </w:rPr>
        <w:t>(</w:t>
      </w:r>
      <w:r w:rsidR="00A641DA">
        <w:rPr>
          <w:szCs w:val="24"/>
        </w:rPr>
        <w:t>2</w:t>
      </w:r>
      <w:r w:rsidR="009A162B">
        <w:rPr>
          <w:szCs w:val="24"/>
        </w:rPr>
        <w:t>-class classification)</w:t>
      </w:r>
      <w:r w:rsidR="00BD7D0B">
        <w:rPr>
          <w:szCs w:val="24"/>
        </w:rPr>
        <w:t xml:space="preserve">. The </w:t>
      </w:r>
      <w:r w:rsidR="006D5D03">
        <w:rPr>
          <w:szCs w:val="24"/>
        </w:rPr>
        <w:t xml:space="preserve">extracted feature vectors </w:t>
      </w:r>
      <w:r w:rsidR="00D61E05">
        <w:rPr>
          <w:szCs w:val="24"/>
        </w:rPr>
        <w:t xml:space="preserve">of two documents are compared by a model to produce </w:t>
      </w:r>
      <w:r w:rsidR="00B3567A">
        <w:rPr>
          <w:szCs w:val="24"/>
        </w:rPr>
        <w:t xml:space="preserve">either a direct classification or a </w:t>
      </w:r>
      <w:r w:rsidR="00D61E05">
        <w:rPr>
          <w:szCs w:val="24"/>
        </w:rPr>
        <w:t>similarity score</w:t>
      </w:r>
      <w:r w:rsidR="00042795">
        <w:rPr>
          <w:szCs w:val="24"/>
        </w:rPr>
        <w:t xml:space="preserve"> </w:t>
      </w:r>
      <w:r w:rsidR="00042795" w:rsidRPr="00D821C8">
        <w:rPr>
          <w:szCs w:val="24"/>
        </w:rPr>
        <w:t>representing</w:t>
      </w:r>
      <w:r w:rsidR="00D821C8">
        <w:rPr>
          <w:szCs w:val="24"/>
        </w:rPr>
        <w:t xml:space="preserve"> the likelihood that the two documents were written by the same person. </w:t>
      </w:r>
      <w:r w:rsidR="00605138" w:rsidRPr="00B461D3">
        <w:rPr>
          <w:szCs w:val="24"/>
        </w:rPr>
        <w:t xml:space="preserve">The </w:t>
      </w:r>
      <w:r w:rsidR="00EF729C" w:rsidRPr="00D637B3">
        <w:rPr>
          <w:b/>
          <w:bCs/>
          <w:szCs w:val="24"/>
        </w:rPr>
        <w:t>HIM</w:t>
      </w:r>
      <w:r w:rsidR="00605138" w:rsidRPr="00B461D3">
        <w:rPr>
          <w:szCs w:val="24"/>
        </w:rPr>
        <w:t xml:space="preserve">, </w:t>
      </w:r>
      <w:r w:rsidR="007A2618">
        <w:rPr>
          <w:szCs w:val="24"/>
        </w:rPr>
        <w:t>compares the features of a QD to a model of known writers</w:t>
      </w:r>
      <w:r w:rsidR="00190CB0">
        <w:rPr>
          <w:szCs w:val="24"/>
        </w:rPr>
        <w:t xml:space="preserve"> to determine the writer directly (assuming the writer of the QD is in the set of known writers) </w:t>
      </w:r>
      <w:r w:rsidR="00680B59">
        <w:rPr>
          <w:szCs w:val="24"/>
        </w:rPr>
        <w:fldChar w:fldCharType="begin"/>
      </w:r>
      <w:r w:rsidR="00680B59">
        <w:rPr>
          <w:szCs w:val="24"/>
        </w:rPr>
        <w:instrText xml:space="preserve"> ADDIN ZOTERO_ITEM CSL_CITATION {"citationID":"2ohsx5li","properties":{"formattedCitation":"[2]","plainCitation":"[2]","noteIndex":0},"citationItems":[{"id":30,"uris":["http://zotero.org/users/8461198/items/858LN66V"],"itemData":{"id":30,"type":"article-journal","abstract":"Motivated by several rulings in United States courts concerning expert testimony in general, and handwriting testimony in particular, we undertook a study to objectively validate the hypothesis that handwriting is individual. Handwriting samples of 1500 individuals, representative of the U.S. population with respect to gender, age, ethnic groups, etc., were obtained. Analyzing differences in handwriting was done by using computer algorithms for extracting features from scanned images of handwriting. Attributes characteristic of the handwriting were obtained, e.g., line separation, slant, character shapes, etc. These attributes, which are a subset of attributes used by forensic document examiners (FDEs), were used to quantitatively establish individuality by using machine learning approaches. Using global attributes of handwriting and very few characters in the writing, the ability to determine the writer with a high degree of confidence was established. The work is a step towards providing scientific support for admitting handwriting evidence in court. The mathematical approach and the resulting software also have the promise of aiding the FDE.","container-title":"Journal of Forensic Science","issue":"4","language":"en","page":"17","source":"Zotero","title":"Individuality of Handwriting","volume":"47","author":[{"family":"Srihari","given":"Sargur N"},{"literal":"Sung-Hyuk Cha"},{"family":"Arora","given":"Hina"},{"family":"Lee","given":"Sangjik"}],"issued":{"date-parts":[["2002",7]]}}}],"schema":"https://github.com/citation-style-language/schema/raw/master/csl-citation.json"} </w:instrText>
      </w:r>
      <w:r w:rsidR="00680B59">
        <w:rPr>
          <w:szCs w:val="24"/>
        </w:rPr>
        <w:fldChar w:fldCharType="separate"/>
      </w:r>
      <w:r w:rsidR="00680B59" w:rsidRPr="00680B59">
        <w:t>[2]</w:t>
      </w:r>
      <w:r w:rsidR="00680B59">
        <w:rPr>
          <w:szCs w:val="24"/>
        </w:rPr>
        <w:fldChar w:fldCharType="end"/>
      </w:r>
      <w:r w:rsidR="00605138" w:rsidRPr="00B461D3">
        <w:rPr>
          <w:szCs w:val="24"/>
        </w:rPr>
        <w:t>.</w:t>
      </w:r>
      <w:r w:rsidR="00680B59">
        <w:rPr>
          <w:szCs w:val="24"/>
        </w:rPr>
        <w:t xml:space="preserve"> </w:t>
      </w:r>
      <w:r w:rsidR="002A3D7C">
        <w:rPr>
          <w:szCs w:val="24"/>
        </w:rPr>
        <w:t>Like</w:t>
      </w:r>
      <w:r w:rsidR="00346B35">
        <w:rPr>
          <w:szCs w:val="24"/>
        </w:rPr>
        <w:t xml:space="preserve"> the HVM, the HIM can either produce a direct classification or a </w:t>
      </w:r>
      <w:r w:rsidR="00BF3EB6">
        <w:rPr>
          <w:szCs w:val="24"/>
        </w:rPr>
        <w:t xml:space="preserve">vector of probabilities that the document belongs </w:t>
      </w:r>
      <w:proofErr w:type="gramStart"/>
      <w:r w:rsidR="00BF3EB6">
        <w:rPr>
          <w:szCs w:val="24"/>
        </w:rPr>
        <w:t>of</w:t>
      </w:r>
      <w:proofErr w:type="gramEnd"/>
      <w:r w:rsidR="00BF3EB6">
        <w:rPr>
          <w:szCs w:val="24"/>
        </w:rPr>
        <w:t xml:space="preserve"> any of the writers. </w:t>
      </w:r>
      <w:r w:rsidR="00F91FFA">
        <w:rPr>
          <w:szCs w:val="24"/>
        </w:rPr>
        <w:t>The HIM</w:t>
      </w:r>
      <w:r w:rsidR="00E11FEE">
        <w:rPr>
          <w:szCs w:val="24"/>
        </w:rPr>
        <w:t xml:space="preserve"> is typically the more popular of the two frameworks and is </w:t>
      </w:r>
      <w:r w:rsidR="00236D83">
        <w:rPr>
          <w:szCs w:val="24"/>
        </w:rPr>
        <w:t xml:space="preserve">the framework </w:t>
      </w:r>
      <w:r w:rsidR="00E11FEE">
        <w:rPr>
          <w:szCs w:val="24"/>
        </w:rPr>
        <w:t>used in this study.</w:t>
      </w:r>
    </w:p>
    <w:p w14:paraId="00905F51" w14:textId="77777777" w:rsidR="00412353" w:rsidRDefault="00412353" w:rsidP="001F3F3F">
      <w:pPr>
        <w:keepNext/>
        <w:spacing w:after="0" w:line="240" w:lineRule="auto"/>
        <w:contextualSpacing/>
        <w:jc w:val="center"/>
        <w:rPr>
          <w:szCs w:val="24"/>
        </w:rPr>
      </w:pPr>
    </w:p>
    <w:p w14:paraId="60213D5E" w14:textId="77777777" w:rsidR="00AF12BC" w:rsidRDefault="00AF12BC" w:rsidP="001F3F3F">
      <w:pPr>
        <w:tabs>
          <w:tab w:val="left" w:pos="720"/>
        </w:tabs>
        <w:spacing w:line="240" w:lineRule="auto"/>
        <w:contextualSpacing/>
        <w:jc w:val="center"/>
        <w:rPr>
          <w:szCs w:val="24"/>
        </w:rPr>
      </w:pPr>
    </w:p>
    <w:p w14:paraId="4F775ABD" w14:textId="77777777" w:rsidR="00DA5A55" w:rsidRDefault="00DA5A55" w:rsidP="001F3F3F">
      <w:pPr>
        <w:tabs>
          <w:tab w:val="left" w:pos="720"/>
        </w:tabs>
        <w:spacing w:line="240" w:lineRule="auto"/>
        <w:contextualSpacing/>
        <w:jc w:val="center"/>
        <w:rPr>
          <w:szCs w:val="24"/>
        </w:rPr>
      </w:pPr>
    </w:p>
    <w:p w14:paraId="163004B2" w14:textId="41169C7D" w:rsidR="002B2AAD" w:rsidRDefault="002B2AAD" w:rsidP="001F3F3F">
      <w:pPr>
        <w:tabs>
          <w:tab w:val="left" w:pos="3225"/>
        </w:tabs>
        <w:spacing w:line="240" w:lineRule="auto"/>
        <w:contextualSpacing/>
        <w:jc w:val="center"/>
        <w:rPr>
          <w:szCs w:val="24"/>
        </w:rPr>
      </w:pPr>
      <w:r w:rsidRPr="00B461D3">
        <w:rPr>
          <w:noProof/>
        </w:rPr>
        <w:lastRenderedPageBreak/>
        <w:drawing>
          <wp:inline distT="0" distB="0" distL="0" distR="0" wp14:anchorId="70DADD00" wp14:editId="05A096AC">
            <wp:extent cx="3781425" cy="2243073"/>
            <wp:effectExtent l="19050" t="19050" r="9525" b="24130"/>
            <wp:docPr id="125341751" name="Picture 1253417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341751" name="Picture 125341751"/>
                    <pic:cNvPicPr>
                      <a:picLocks noChangeAspect="1" noChangeArrowheads="1"/>
                    </pic:cNvPicPr>
                  </pic:nvPicPr>
                  <pic:blipFill>
                    <a:blip r:embed="rId17"/>
                    <a:stretch>
                      <a:fillRect/>
                    </a:stretch>
                  </pic:blipFill>
                  <pic:spPr bwMode="auto">
                    <a:xfrm>
                      <a:off x="0" y="0"/>
                      <a:ext cx="3788122" cy="2247045"/>
                    </a:xfrm>
                    <a:prstGeom prst="rect">
                      <a:avLst/>
                    </a:prstGeom>
                    <a:noFill/>
                    <a:ln>
                      <a:solidFill>
                        <a:schemeClr val="tx1"/>
                      </a:solidFill>
                    </a:ln>
                  </pic:spPr>
                </pic:pic>
              </a:graphicData>
            </a:graphic>
          </wp:inline>
        </w:drawing>
      </w:r>
    </w:p>
    <w:p w14:paraId="0E829E57" w14:textId="50E3104C" w:rsidR="00F052A7" w:rsidRDefault="002B2AAD" w:rsidP="001F3F3F">
      <w:pPr>
        <w:tabs>
          <w:tab w:val="left" w:pos="3225"/>
        </w:tabs>
        <w:spacing w:line="240" w:lineRule="auto"/>
        <w:contextualSpacing/>
        <w:jc w:val="center"/>
        <w:rPr>
          <w:sz w:val="22"/>
        </w:rPr>
      </w:pPr>
      <w:r w:rsidRPr="005D3E06">
        <w:rPr>
          <w:sz w:val="22"/>
        </w:rPr>
        <w:t xml:space="preserve">Figure </w:t>
      </w:r>
      <w:r w:rsidR="00301F7A" w:rsidRPr="005D3E06">
        <w:rPr>
          <w:sz w:val="22"/>
        </w:rPr>
        <w:t>1</w:t>
      </w:r>
      <w:r w:rsidRPr="005D3E06">
        <w:rPr>
          <w:sz w:val="22"/>
        </w:rPr>
        <w:t xml:space="preserve">. </w:t>
      </w:r>
      <w:r w:rsidR="0067423B" w:rsidRPr="005D3E06">
        <w:rPr>
          <w:sz w:val="22"/>
        </w:rPr>
        <w:t>The Handwriting Ident</w:t>
      </w:r>
      <w:r w:rsidR="00AD0BDE" w:rsidRPr="005D3E06">
        <w:rPr>
          <w:sz w:val="22"/>
        </w:rPr>
        <w:t xml:space="preserve">ification Model vs the Handwriting Verification Model. As presented in </w:t>
      </w:r>
      <w:r w:rsidR="00AD0BDE" w:rsidRPr="005D3E06">
        <w:rPr>
          <w:sz w:val="22"/>
        </w:rPr>
        <w:fldChar w:fldCharType="begin"/>
      </w:r>
      <w:r w:rsidR="00AD0BDE" w:rsidRPr="005D3E06">
        <w:rPr>
          <w:sz w:val="22"/>
        </w:rPr>
        <w:instrText xml:space="preserve"> ADDIN ZOTERO_ITEM CSL_CITATION {"citationID":"NAQz3ZRQ","properties":{"formattedCitation":"[2]","plainCitation":"[2]","noteIndex":0},"citationItems":[{"id":30,"uris":["http://zotero.org/users/8461198/items/858LN66V"],"itemData":{"id":30,"type":"article-journal","abstract":"Motivated by several rulings in United States courts concerning expert testimony in general, and handwriting testimony in particular, we undertook a study to objectively validate the hypothesis that handwriting is individual. Handwriting samples of 1500 individuals, representative of the U.S. population with respect to gender, age, ethnic groups, etc., were obtained. Analyzing differences in handwriting was done by using computer algorithms for extracting features from scanned images of handwriting. Attributes characteristic of the handwriting were obtained, e.g., line separation, slant, character shapes, etc. These attributes, which are a subset of attributes used by forensic document examiners (FDEs), were used to quantitatively establish individuality by using machine learning approaches. Using global attributes of handwriting and very few characters in the writing, the ability to determine the writer with a high degree of confidence was established. The work is a step towards providing scientific support for admitting handwriting evidence in court. The mathematical approach and the resulting software also have the promise of aiding the FDE.","container-title":"Journal of Forensic Science","issue":"4","language":"en","page":"17","source":"Zotero","title":"Individuality of Handwriting","volume":"47","author":[{"family":"Srihari","given":"Sargur N"},{"literal":"Sung-Hyuk Cha"},{"family":"Arora","given":"Hina"},{"family":"Lee","given":"Sangjik"}],"issued":{"date-parts":[["2002",7]]}}}],"schema":"https://github.com/citation-style-language/schema/raw/master/csl-citation.json"} </w:instrText>
      </w:r>
      <w:r w:rsidR="00AD0BDE" w:rsidRPr="005D3E06">
        <w:rPr>
          <w:sz w:val="22"/>
        </w:rPr>
        <w:fldChar w:fldCharType="separate"/>
      </w:r>
      <w:r w:rsidR="00AD0BDE" w:rsidRPr="005D3E06">
        <w:rPr>
          <w:sz w:val="22"/>
        </w:rPr>
        <w:t>[2]</w:t>
      </w:r>
      <w:r w:rsidR="00AD0BDE" w:rsidRPr="005D3E06">
        <w:rPr>
          <w:sz w:val="22"/>
        </w:rPr>
        <w:fldChar w:fldCharType="end"/>
      </w:r>
    </w:p>
    <w:p w14:paraId="437576C5" w14:textId="77777777" w:rsidR="002A3D7C" w:rsidRDefault="002A3D7C" w:rsidP="001F3F3F">
      <w:pPr>
        <w:tabs>
          <w:tab w:val="left" w:pos="3225"/>
        </w:tabs>
        <w:spacing w:line="240" w:lineRule="auto"/>
        <w:contextualSpacing/>
        <w:jc w:val="center"/>
        <w:rPr>
          <w:sz w:val="22"/>
        </w:rPr>
      </w:pPr>
    </w:p>
    <w:p w14:paraId="117D533C" w14:textId="77777777" w:rsidR="006D400E" w:rsidRDefault="006D400E" w:rsidP="001F3F3F">
      <w:pPr>
        <w:tabs>
          <w:tab w:val="left" w:pos="3225"/>
        </w:tabs>
        <w:spacing w:line="240" w:lineRule="auto"/>
        <w:contextualSpacing/>
        <w:jc w:val="center"/>
        <w:rPr>
          <w:sz w:val="22"/>
        </w:rPr>
      </w:pPr>
    </w:p>
    <w:p w14:paraId="5B0DEE87" w14:textId="5A1469BE" w:rsidR="00DF1505" w:rsidRDefault="00DF1505" w:rsidP="001F3F3F">
      <w:pPr>
        <w:spacing w:after="0" w:line="240" w:lineRule="auto"/>
        <w:contextualSpacing/>
        <w:jc w:val="center"/>
        <w:rPr>
          <w:sz w:val="22"/>
        </w:rPr>
      </w:pPr>
    </w:p>
    <w:p w14:paraId="3DE82AF5" w14:textId="77777777" w:rsidR="00DF1505" w:rsidRDefault="00DF1505" w:rsidP="001F3F3F">
      <w:pPr>
        <w:spacing w:after="0" w:line="240" w:lineRule="auto"/>
        <w:contextualSpacing/>
        <w:rPr>
          <w:b/>
          <w:color w:val="000000"/>
          <w:szCs w:val="24"/>
          <w:u w:val="single"/>
        </w:rPr>
      </w:pPr>
      <w:bookmarkStart w:id="63" w:name="_Toc158311871"/>
      <w:bookmarkStart w:id="64" w:name="_Toc161007880"/>
      <w:bookmarkStart w:id="65" w:name="_Toc161008403"/>
      <w:bookmarkStart w:id="66" w:name="_Toc161382789"/>
      <w:r>
        <w:br w:type="page"/>
      </w:r>
    </w:p>
    <w:p w14:paraId="38761C28" w14:textId="5C2977DC" w:rsidR="002669EA" w:rsidRPr="002669EA" w:rsidRDefault="00545E34" w:rsidP="001F3F3F">
      <w:pPr>
        <w:pStyle w:val="Heading2"/>
        <w:keepNext/>
        <w:contextualSpacing/>
      </w:pPr>
      <w:r>
        <w:t xml:space="preserve">1.2 </w:t>
      </w:r>
      <w:r w:rsidR="002E0255" w:rsidRPr="00B461D3">
        <w:t>Multi-Script Writer Identification</w:t>
      </w:r>
      <w:bookmarkEnd w:id="63"/>
      <w:bookmarkEnd w:id="64"/>
      <w:bookmarkEnd w:id="65"/>
      <w:bookmarkEnd w:id="66"/>
    </w:p>
    <w:p w14:paraId="1E65CCA3" w14:textId="2A8FA5E7" w:rsidR="006D5D03" w:rsidRDefault="002E0255" w:rsidP="001F3F3F">
      <w:pPr>
        <w:spacing w:after="0"/>
        <w:contextualSpacing/>
        <w:rPr>
          <w:szCs w:val="24"/>
        </w:rPr>
      </w:pPr>
      <w:r w:rsidRPr="00B461D3">
        <w:rPr>
          <w:szCs w:val="24"/>
        </w:rPr>
        <w:tab/>
      </w:r>
      <w:r w:rsidR="00FD2D99">
        <w:rPr>
          <w:szCs w:val="24"/>
        </w:rPr>
        <w:t xml:space="preserve">In </w:t>
      </w:r>
      <w:r w:rsidR="00FD2D99" w:rsidRPr="00FD2D99">
        <w:rPr>
          <w:b/>
          <w:bCs/>
          <w:szCs w:val="24"/>
        </w:rPr>
        <w:t>Multi-Script Handwriting Identification</w:t>
      </w:r>
      <w:r w:rsidR="00B115B7">
        <w:rPr>
          <w:szCs w:val="24"/>
        </w:rPr>
        <w:t xml:space="preserve"> (MSWI)</w:t>
      </w:r>
      <w:r w:rsidR="00F052A7">
        <w:rPr>
          <w:szCs w:val="24"/>
        </w:rPr>
        <w:t>,</w:t>
      </w:r>
      <w:r w:rsidR="00FD2D99">
        <w:rPr>
          <w:szCs w:val="24"/>
        </w:rPr>
        <w:t xml:space="preserve"> writers are not limited to one </w:t>
      </w:r>
      <w:r w:rsidR="002B42D8">
        <w:rPr>
          <w:szCs w:val="24"/>
        </w:rPr>
        <w:t>language or writing script. A writer can produce handwritten documents in multiple languages</w:t>
      </w:r>
      <w:r w:rsidR="00251E4A">
        <w:rPr>
          <w:szCs w:val="24"/>
        </w:rPr>
        <w:t xml:space="preserve"> (</w:t>
      </w:r>
      <w:r w:rsidR="0043368E">
        <w:rPr>
          <w:szCs w:val="24"/>
        </w:rPr>
        <w:t>English</w:t>
      </w:r>
      <w:r w:rsidR="00F052A7">
        <w:rPr>
          <w:szCs w:val="24"/>
        </w:rPr>
        <w:t xml:space="preserve">, </w:t>
      </w:r>
      <w:r w:rsidR="00251E4A">
        <w:rPr>
          <w:szCs w:val="24"/>
        </w:rPr>
        <w:t>Chinese, etc</w:t>
      </w:r>
      <w:r w:rsidR="00491C7C">
        <w:rPr>
          <w:szCs w:val="24"/>
        </w:rPr>
        <w:t>.</w:t>
      </w:r>
      <w:r w:rsidR="00251E4A">
        <w:rPr>
          <w:szCs w:val="24"/>
        </w:rPr>
        <w:t>)</w:t>
      </w:r>
      <w:r w:rsidR="00F052A7">
        <w:rPr>
          <w:szCs w:val="24"/>
        </w:rPr>
        <w:t xml:space="preserve">, </w:t>
      </w:r>
      <w:r w:rsidR="00EC0A42">
        <w:rPr>
          <w:szCs w:val="24"/>
        </w:rPr>
        <w:t xml:space="preserve">write </w:t>
      </w:r>
      <w:r w:rsidR="00003714">
        <w:rPr>
          <w:szCs w:val="24"/>
        </w:rPr>
        <w:t xml:space="preserve">in </w:t>
      </w:r>
      <w:r w:rsidR="00F052A7">
        <w:rPr>
          <w:szCs w:val="24"/>
        </w:rPr>
        <w:t>different languages that share a writing script</w:t>
      </w:r>
      <w:r w:rsidR="00EC0A42">
        <w:rPr>
          <w:szCs w:val="24"/>
        </w:rPr>
        <w:t>, or even write in the same language but use different writing-scripts across the set of documents</w:t>
      </w:r>
      <w:r w:rsidR="00177C16">
        <w:rPr>
          <w:szCs w:val="24"/>
        </w:rPr>
        <w:t>. The goal of</w:t>
      </w:r>
      <w:r w:rsidR="00B115B7">
        <w:rPr>
          <w:szCs w:val="24"/>
        </w:rPr>
        <w:t xml:space="preserve"> MSWI</w:t>
      </w:r>
      <w:r w:rsidR="006B50F8">
        <w:rPr>
          <w:szCs w:val="24"/>
        </w:rPr>
        <w:t xml:space="preserve">, </w:t>
      </w:r>
      <w:r w:rsidR="00177C16">
        <w:rPr>
          <w:szCs w:val="24"/>
        </w:rPr>
        <w:t>according to the 2018 ICFHR</w:t>
      </w:r>
      <w:r w:rsidR="006B50F8">
        <w:rPr>
          <w:szCs w:val="24"/>
        </w:rPr>
        <w:t xml:space="preserve"> competition paper on the subject, </w:t>
      </w:r>
      <w:r w:rsidR="00873D4F" w:rsidRPr="00B461D3">
        <w:rPr>
          <w:szCs w:val="24"/>
        </w:rPr>
        <w:t>is to find “</w:t>
      </w:r>
      <w:r w:rsidR="006D5D03">
        <w:rPr>
          <w:szCs w:val="24"/>
        </w:rPr>
        <w:t xml:space="preserve">… </w:t>
      </w:r>
      <w:r w:rsidR="00873D4F" w:rsidRPr="00B461D3">
        <w:rPr>
          <w:szCs w:val="24"/>
        </w:rPr>
        <w:t>writing patterns that are common across different scripts [and] may be exploited to identify the writer”</w:t>
      </w:r>
      <w:r w:rsidR="00C45F14">
        <w:rPr>
          <w:szCs w:val="24"/>
        </w:rPr>
        <w:t xml:space="preserve"> </w:t>
      </w:r>
      <w:r w:rsidR="00C45F14">
        <w:rPr>
          <w:szCs w:val="24"/>
        </w:rPr>
        <w:fldChar w:fldCharType="begin"/>
      </w:r>
      <w:r w:rsidR="00C45F14">
        <w:rPr>
          <w:szCs w:val="24"/>
        </w:rPr>
        <w:instrText xml:space="preserve"> ADDIN ZOTERO_ITEM CSL_CITATION {"citationID":"6Z5RBsYY","properties":{"formattedCitation":"[3]","plainCitation":"[3]","noteIndex":0},"citationItems":[{"id":585,"uris":["http://zotero.org/users/8461198/items/EPWHBKG4"],"itemData":{"id":585,"type":"paper-conference","abstract":"This paper describes the ICFHR 2018 Competition on Multi-script Writer Identification with details on the competition tasks, databases employed, submitted systems, evaluation protocol and the reported results. The competition was aimed at exploring the traditional writer identification problem in a more challenging scenario of a multi-script environment where training and test samples of writers come from different scripts. Three different databases with handwriting samples in Arabic, French, English, Chinese and Farsi were employed in the six competition tasks. The realized results indicate that while high identification rates are reported in the literature by traditional writer identification systems, identifying writers in a multiscript environment is a much more challenging problem that requires significant investigations to extract effective handwriting representations that are able to characterize the writer across different scripts.","container-title":"2018 16th International Conference on Frontiers in Handwriting Recognition (ICFHR)","DOI":"10.1109/ICFHR-2018.2018.00094","event-title":"2018 16th International Conference on Frontiers in Handwriting Recognition (ICFHR)","page":"506-510","source":"IEEE Xplore","title":"ICFHR 2018 Competition on Multi-Script Writer Identification","author":[{"family":"Djeddi","given":"Chawki"},{"family":"Al-Maadeed","given":"Somaya"},{"family":"Siddiqi","given":"Imran"},{"family":"Abdeljalil","given":"Gattal"},{"family":"He","given":"Sheng"},{"family":"Akbari","given":"Younes"}],"issued":{"date-parts":[["2018",8]]}}}],"schema":"https://github.com/citation-style-language/schema/raw/master/csl-citation.json"} </w:instrText>
      </w:r>
      <w:r w:rsidR="00C45F14">
        <w:rPr>
          <w:szCs w:val="24"/>
        </w:rPr>
        <w:fldChar w:fldCharType="separate"/>
      </w:r>
      <w:r w:rsidR="00C45F14" w:rsidRPr="00C45F14">
        <w:t>[3]</w:t>
      </w:r>
      <w:r w:rsidR="00C45F14">
        <w:rPr>
          <w:szCs w:val="24"/>
        </w:rPr>
        <w:fldChar w:fldCharType="end"/>
      </w:r>
      <w:r w:rsidR="00873D4F" w:rsidRPr="00B461D3">
        <w:rPr>
          <w:szCs w:val="24"/>
        </w:rPr>
        <w:t xml:space="preserve">. This problem is based on the assumption that there are ingrained patterns in a </w:t>
      </w:r>
      <w:r w:rsidR="00F052A7" w:rsidRPr="00B461D3">
        <w:rPr>
          <w:szCs w:val="24"/>
        </w:rPr>
        <w:t>person’s</w:t>
      </w:r>
      <w:r w:rsidR="00873D4F" w:rsidRPr="00B461D3">
        <w:rPr>
          <w:szCs w:val="24"/>
        </w:rPr>
        <w:t xml:space="preserve"> handwriting that are stable</w:t>
      </w:r>
      <w:r w:rsidR="0053654A" w:rsidRPr="00B461D3">
        <w:rPr>
          <w:szCs w:val="24"/>
        </w:rPr>
        <w:t xml:space="preserve"> across different writing scripts</w:t>
      </w:r>
      <w:r w:rsidR="00BD4ECD">
        <w:rPr>
          <w:szCs w:val="24"/>
        </w:rPr>
        <w:t>, and that these patterns could be extracted as feature vectors for writing identification</w:t>
      </w:r>
      <w:r w:rsidR="0053654A" w:rsidRPr="00B461D3">
        <w:rPr>
          <w:szCs w:val="24"/>
        </w:rPr>
        <w:t xml:space="preserve"> </w:t>
      </w:r>
      <w:r w:rsidR="0053654A" w:rsidRPr="00B461D3">
        <w:rPr>
          <w:szCs w:val="24"/>
        </w:rPr>
        <w:fldChar w:fldCharType="begin"/>
      </w:r>
      <w:r w:rsidR="006A6E43">
        <w:rPr>
          <w:szCs w:val="24"/>
        </w:rPr>
        <w:instrText xml:space="preserve"> ADDIN ZOTERO_ITEM CSL_CITATION {"citationID":"8UAs8UMC","properties":{"formattedCitation":"[3]","plainCitation":"[3]","noteIndex":0},"citationItems":[{"id":585,"uris":["http://zotero.org/users/8461198/items/EPWHBKG4"],"itemData":{"id":585,"type":"paper-conference","abstract":"This paper describes the ICFHR 2018 Competition on Multi-script Writer Identification with details on the competition tasks, databases employed, submitted systems, evaluation protocol and the reported results. The competition was aimed at exploring the traditional writer identification problem in a more challenging scenario of a multi-script environment where training and test samples of writers come from different scripts. Three different databases with handwriting samples in Arabic, French, English, Chinese and Farsi were employed in the six competition tasks. The realized results indicate that while high identification rates are reported in the literature by traditional writer identification systems, identifying writers in a multiscript environment is a much more challenging problem that requires significant investigations to extract effective handwriting representations that are able to characterize the writer across different scripts.","container-title":"2018 16th International Conference on Frontiers in Handwriting Recognition (ICFHR)","DOI":"10.1109/ICFHR-2018.2018.00094","event-title":"2018 16th International Conference on Frontiers in Handwriting Recognition (ICFHR)","page":"506-510","source":"IEEE Xplore","title":"ICFHR 2018 Competition on Multi-Script Writer Identification","author":[{"family":"Djeddi","given":"Chawki"},{"family":"Al-Maadeed","given":"Somaya"},{"family":"Siddiqi","given":"Imran"},{"family":"Abdeljalil","given":"Gattal"},{"family":"He","given":"Sheng"},{"family":"Akbari","given":"Younes"}],"issued":{"date-parts":[["2018",8]]}}}],"schema":"https://github.com/citation-style-language/schema/raw/master/csl-citation.json"} </w:instrText>
      </w:r>
      <w:r w:rsidR="0053654A" w:rsidRPr="00B461D3">
        <w:rPr>
          <w:szCs w:val="24"/>
        </w:rPr>
        <w:fldChar w:fldCharType="separate"/>
      </w:r>
      <w:r w:rsidR="006A6E43" w:rsidRPr="006A6E43">
        <w:t>[3]</w:t>
      </w:r>
      <w:r w:rsidR="0053654A" w:rsidRPr="00B461D3">
        <w:rPr>
          <w:szCs w:val="24"/>
        </w:rPr>
        <w:fldChar w:fldCharType="end"/>
      </w:r>
      <w:r w:rsidR="0053654A" w:rsidRPr="00B461D3">
        <w:rPr>
          <w:szCs w:val="24"/>
        </w:rPr>
        <w:t>.</w:t>
      </w:r>
      <w:r w:rsidR="00821FB7" w:rsidRPr="00B461D3">
        <w:rPr>
          <w:szCs w:val="24"/>
        </w:rPr>
        <w:t xml:space="preserve"> </w:t>
      </w:r>
      <w:r w:rsidR="002E1139">
        <w:rPr>
          <w:szCs w:val="24"/>
        </w:rPr>
        <w:t xml:space="preserve">The competition paper specifically tries to do MSWI such that </w:t>
      </w:r>
      <w:r w:rsidR="003676AD">
        <w:rPr>
          <w:szCs w:val="24"/>
        </w:rPr>
        <w:t xml:space="preserve">the model used to identify the writer is trained on one writing script, and then evaluated on the other. </w:t>
      </w:r>
      <w:r w:rsidR="00212EBE">
        <w:rPr>
          <w:szCs w:val="24"/>
        </w:rPr>
        <w:t>A model that performs well on th</w:t>
      </w:r>
      <w:r w:rsidR="00BB1AD9">
        <w:rPr>
          <w:szCs w:val="24"/>
        </w:rPr>
        <w:t xml:space="preserve">is specific task would heavily be implied to </w:t>
      </w:r>
      <w:r w:rsidR="00BB1AD9">
        <w:rPr>
          <w:szCs w:val="24"/>
        </w:rPr>
        <w:lastRenderedPageBreak/>
        <w:t>have detected writing patterns</w:t>
      </w:r>
      <w:r w:rsidR="00360110">
        <w:rPr>
          <w:szCs w:val="24"/>
        </w:rPr>
        <w:t xml:space="preserve"> unique to the writer that are present in both the training and evaluation (testing) dataset.</w:t>
      </w:r>
    </w:p>
    <w:p w14:paraId="71120010" w14:textId="77777777" w:rsidR="000A4D86" w:rsidRDefault="000A4D86" w:rsidP="001F3F3F">
      <w:pPr>
        <w:spacing w:after="0"/>
        <w:ind w:firstLine="720"/>
        <w:contextualSpacing/>
        <w:rPr>
          <w:szCs w:val="24"/>
        </w:rPr>
      </w:pPr>
      <w:r>
        <w:rPr>
          <w:szCs w:val="24"/>
        </w:rPr>
        <w:t>MSWI requires common features that can be extracted from the multiple different handwriting scripts being compared. However, the visual features of the different writing scripts can vary drastically from each other. Figure 2 shows the differences between four different sample scripts. On one side, you have Tamil and Arabic which typically have a flowy, nearly cursive style. On the opposite end you have Hanzi (Chinese), which has a more printed style. The English writing script can vary between having a cursive and print style, and even the visual difference between cursive and printed English could influence the Handwriting Identification process.</w:t>
      </w:r>
    </w:p>
    <w:p w14:paraId="001E70F5" w14:textId="77777777" w:rsidR="000A4D86" w:rsidRDefault="000A4D86" w:rsidP="001F3F3F">
      <w:pPr>
        <w:spacing w:after="0" w:line="240" w:lineRule="auto"/>
        <w:contextualSpacing/>
        <w:jc w:val="center"/>
        <w:rPr>
          <w:szCs w:val="24"/>
        </w:rPr>
      </w:pPr>
      <w:r w:rsidRPr="00B461D3">
        <w:rPr>
          <w:noProof/>
        </w:rPr>
        <w:drawing>
          <wp:inline distT="0" distB="0" distL="0" distR="0" wp14:anchorId="190748BD" wp14:editId="477E3434">
            <wp:extent cx="3569539" cy="3569539"/>
            <wp:effectExtent l="19050" t="19050" r="12065" b="12065"/>
            <wp:docPr id="1836340293" name="Picture 1836340293" descr="A picture containing text,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340293" name="Picture 6" descr="A picture containing text, document&#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87591" cy="3587591"/>
                    </a:xfrm>
                    <a:prstGeom prst="rect">
                      <a:avLst/>
                    </a:prstGeom>
                    <a:noFill/>
                    <a:ln w="12700">
                      <a:solidFill>
                        <a:schemeClr val="tx1"/>
                      </a:solidFill>
                    </a:ln>
                  </pic:spPr>
                </pic:pic>
              </a:graphicData>
            </a:graphic>
          </wp:inline>
        </w:drawing>
      </w:r>
    </w:p>
    <w:p w14:paraId="2AE00A86" w14:textId="77777777" w:rsidR="000A4D86" w:rsidRPr="00B461D3" w:rsidRDefault="000A4D86" w:rsidP="001F3F3F">
      <w:pPr>
        <w:spacing w:after="0" w:line="240" w:lineRule="auto"/>
        <w:contextualSpacing/>
        <w:jc w:val="center"/>
        <w:rPr>
          <w:szCs w:val="24"/>
        </w:rPr>
      </w:pPr>
    </w:p>
    <w:p w14:paraId="70006DE7" w14:textId="4185023C" w:rsidR="000A4D86" w:rsidRPr="003655A7" w:rsidRDefault="000A4D86" w:rsidP="001F3F3F">
      <w:pPr>
        <w:spacing w:after="0" w:line="240" w:lineRule="auto"/>
        <w:contextualSpacing/>
        <w:jc w:val="center"/>
        <w:rPr>
          <w:sz w:val="22"/>
        </w:rPr>
      </w:pPr>
      <w:r w:rsidRPr="003655A7">
        <w:rPr>
          <w:sz w:val="22"/>
        </w:rPr>
        <w:t xml:space="preserve">Figure 2. </w:t>
      </w:r>
      <w:r w:rsidR="003655A7" w:rsidRPr="003655A7">
        <w:rPr>
          <w:sz w:val="22"/>
        </w:rPr>
        <w:t xml:space="preserve">Writing Scripts of three different origins that look very different on the </w:t>
      </w:r>
      <w:r w:rsidR="003655A7">
        <w:rPr>
          <w:sz w:val="22"/>
        </w:rPr>
        <w:t>visual</w:t>
      </w:r>
      <w:r w:rsidR="003655A7" w:rsidRPr="003655A7">
        <w:rPr>
          <w:sz w:val="22"/>
        </w:rPr>
        <w:t xml:space="preserve"> level. </w:t>
      </w:r>
      <w:r w:rsidRPr="003655A7">
        <w:rPr>
          <w:sz w:val="22"/>
        </w:rPr>
        <w:t xml:space="preserve">(From left to right) Chinese Hanzi, Bengali, Tamil, and English. </w:t>
      </w:r>
    </w:p>
    <w:p w14:paraId="5B851A1F" w14:textId="77777777" w:rsidR="000A4D86" w:rsidRPr="003655A7" w:rsidRDefault="000A4D86" w:rsidP="001F3F3F">
      <w:pPr>
        <w:spacing w:after="0" w:line="240" w:lineRule="auto"/>
        <w:contextualSpacing/>
        <w:jc w:val="center"/>
        <w:rPr>
          <w:sz w:val="22"/>
        </w:rPr>
      </w:pPr>
    </w:p>
    <w:p w14:paraId="1C4803FC" w14:textId="77777777" w:rsidR="000A4D86" w:rsidRDefault="000A4D86" w:rsidP="001F3F3F">
      <w:pPr>
        <w:spacing w:after="0" w:line="240" w:lineRule="auto"/>
        <w:contextualSpacing/>
        <w:jc w:val="center"/>
        <w:rPr>
          <w:szCs w:val="24"/>
        </w:rPr>
      </w:pPr>
    </w:p>
    <w:p w14:paraId="11CDA388" w14:textId="77777777" w:rsidR="000A4D86" w:rsidRDefault="000A4D86" w:rsidP="001F3F3F">
      <w:pPr>
        <w:spacing w:after="0" w:line="240" w:lineRule="auto"/>
        <w:contextualSpacing/>
        <w:jc w:val="center"/>
        <w:rPr>
          <w:szCs w:val="24"/>
        </w:rPr>
      </w:pPr>
    </w:p>
    <w:p w14:paraId="59D8ADC7" w14:textId="64DFB138" w:rsidR="00F72DC9" w:rsidRDefault="00394683" w:rsidP="001F3F3F">
      <w:pPr>
        <w:pStyle w:val="Heading2"/>
        <w:keepNext/>
        <w:contextualSpacing/>
      </w:pPr>
      <w:bookmarkStart w:id="67" w:name="_Toc161382790"/>
      <w:r>
        <w:t>1.3 Convolutional Neural Networks</w:t>
      </w:r>
      <w:bookmarkEnd w:id="67"/>
    </w:p>
    <w:p w14:paraId="21887E77" w14:textId="6BE3CB10" w:rsidR="00394683" w:rsidRDefault="00394683" w:rsidP="00DC34BE">
      <w:pPr>
        <w:spacing w:after="0"/>
        <w:contextualSpacing/>
        <w:rPr>
          <w:szCs w:val="24"/>
        </w:rPr>
      </w:pPr>
      <w:r>
        <w:rPr>
          <w:szCs w:val="24"/>
        </w:rPr>
        <w:tab/>
        <w:t>Convolutional Neural Networks (CNN) are deep neural networks designed to perform spatial information such as images</w:t>
      </w:r>
      <w:r w:rsidR="00DF635B">
        <w:rPr>
          <w:szCs w:val="24"/>
        </w:rPr>
        <w:t xml:space="preserve"> </w:t>
      </w:r>
      <w:r w:rsidR="00DF635B">
        <w:rPr>
          <w:szCs w:val="24"/>
        </w:rPr>
        <w:fldChar w:fldCharType="begin"/>
      </w:r>
      <w:r w:rsidR="00DF635B">
        <w:rPr>
          <w:szCs w:val="24"/>
        </w:rPr>
        <w:instrText xml:space="preserve"> ADDIN ZOTERO_ITEM CSL_CITATION {"citationID":"Ve7CKPGd","properties":{"formattedCitation":"[4]","plainCitation":"[4]","noteIndex":0},"citationItems":[{"id":309,"uris":["http://zotero.org/users/8461198/items/4E4U67VB"],"itemData":{"id":309,"type":"book","edition":"3rd edition","event-place":"Beijing Boston Farnham Sebastopol Tokyo","ISBN":"978-1-09-812597-4","language":"English","number-of-pages":"850","publisher":"O'Reilly Media","publisher-place":"Beijing Boston Farnham Sebastopol Tokyo","source":"Amazon","title":"Hands-On Machine Learning with Scikit-Learn, Keras, and TensorFlow: Concepts, Tools, and Techniques to Build Intelligent Systems","title-short":"Hands-On Machine Learning with Scikit-Learn, Keras, and TensorFlow","author":[{"family":"Géron","given":"Aurélien"}],"issued":{"date-parts":[["2022",11,15]]}}}],"schema":"https://github.com/citation-style-language/schema/raw/master/csl-citation.json"} </w:instrText>
      </w:r>
      <w:r w:rsidR="00DF635B">
        <w:rPr>
          <w:szCs w:val="24"/>
        </w:rPr>
        <w:fldChar w:fldCharType="separate"/>
      </w:r>
      <w:r w:rsidR="00DF635B" w:rsidRPr="00DF635B">
        <w:t>[4]</w:t>
      </w:r>
      <w:r w:rsidR="00DF635B">
        <w:rPr>
          <w:szCs w:val="24"/>
        </w:rPr>
        <w:fldChar w:fldCharType="end"/>
      </w:r>
      <w:r>
        <w:rPr>
          <w:szCs w:val="24"/>
        </w:rPr>
        <w:t xml:space="preserve">. They are very good architectures for classification tasks on images and have been used in handwriting identification research as feature extractors </w:t>
      </w:r>
      <w:r>
        <w:rPr>
          <w:szCs w:val="24"/>
        </w:rPr>
        <w:fldChar w:fldCharType="begin"/>
      </w:r>
      <w:r>
        <w:rPr>
          <w:szCs w:val="24"/>
        </w:rPr>
        <w:instrText xml:space="preserve"> ADDIN ZOTERO_ITEM CSL_CITATION {"citationID":"darwdhd8","properties":{"formattedCitation":"[3]","plainCitation":"[3]","noteIndex":0},"citationItems":[{"id":585,"uris":["http://zotero.org/users/8461198/items/EPWHBKG4"],"itemData":{"id":585,"type":"paper-conference","abstract":"This paper describes the ICFHR 2018 Competition on Multi-script Writer Identification with details on the competition tasks, databases employed, submitted systems, evaluation protocol and the reported results. The competition was aimed at exploring the traditional writer identification problem in a more challenging scenario of a multi-script environment where training and test samples of writers come from different scripts. Three different databases with handwriting samples in Arabic, French, English, Chinese and Farsi were employed in the six competition tasks. The realized results indicate that while high identification rates are reported in the literature by traditional writer identification systems, identifying writers in a multiscript environment is a much more challenging problem that requires significant investigations to extract effective handwriting representations that are able to characterize the writer across different scripts.","container-title":"2018 16th International Conference on Frontiers in Handwriting Recognition (ICFHR)","DOI":"10.1109/ICFHR-2018.2018.00094","event-title":"2018 16th International Conference on Frontiers in Handwriting Recognition (ICFHR)","page":"506-510","source":"IEEE Xplore","title":"ICFHR 2018 Competition on Multi-Script Writer Identification","author":[{"family":"Djeddi","given":"Chawki"},{"family":"Al-Maadeed","given":"Somaya"},{"family":"Siddiqi","given":"Imran"},{"family":"Abdeljalil","given":"Gattal"},{"family":"He","given":"Sheng"},{"family":"Akbari","given":"Younes"}],"issued":{"date-parts":[["2018",8]]}}}],"schema":"https://github.com/citation-style-language/schema/raw/master/csl-citation.json"} </w:instrText>
      </w:r>
      <w:r>
        <w:rPr>
          <w:szCs w:val="24"/>
        </w:rPr>
        <w:fldChar w:fldCharType="separate"/>
      </w:r>
      <w:r w:rsidRPr="00A1678A">
        <w:t>[3]</w:t>
      </w:r>
      <w:r>
        <w:rPr>
          <w:szCs w:val="24"/>
        </w:rPr>
        <w:fldChar w:fldCharType="end"/>
      </w:r>
      <w:r>
        <w:rPr>
          <w:szCs w:val="24"/>
        </w:rPr>
        <w:t xml:space="preserve">, </w:t>
      </w:r>
      <w:r>
        <w:rPr>
          <w:szCs w:val="24"/>
        </w:rPr>
        <w:fldChar w:fldCharType="begin"/>
      </w:r>
      <w:r w:rsidR="00DF635B">
        <w:rPr>
          <w:szCs w:val="24"/>
        </w:rPr>
        <w:instrText xml:space="preserve"> ADDIN ZOTERO_ITEM CSL_CITATION {"citationID":"FTkCqUmi","properties":{"formattedCitation":"[5]","plainCitation":"[5]","noteIndex":0},"citationItems":[{"id":403,"uris":["http://zotero.org/users/8461198/items/AZFPSQ9F"],"itemData":{"id":403,"type":"paper-conference","abstract":"Recently, deep convolutional neural networks have been successfully applied in different fields of computer vision and pattern recognition. Offline handwritten signature is one of the most important biometrics applied in banking systems, administrative and financial applications, which is a challenging task and still hard. The aim of this study is to review of the presented signature verification/recognition methods based on the convolutional neural networks and also evaluate the performance of some prominent available deep convolutional neural networks in offline handwritten signature verification/recognition as feature extractor using transfer learning. This is done using four pretrained models as the most used general models in computer vision tasks including VGG16, VGG19, ResNet50, and InceptionV3 and also two pre-trained models especially presented for signature processing tasks including SigNet and SigNet- F. Experiments have been conducted using two benchmark signature datasets: GPDS Synthetic signature dataset and MCYT- 75 as Latin signature datasets, and two Persian datasets: UTSig and FUM-PHSD. Obtained experimental results, in comparison with literature, verify the effectiveness of the models: VGG16 and SigNet for signature verification and the superiority of VGG16 in signature recognition task.","container-title":"2020 International Conference on Machine Vision and Image Processing (MVIP)","DOI":"10.1109/MVIP49855.2020.9187481","event-title":"2020 International Conference on Machine Vision and Image Processing (MVIP)","note":"ISSN: 2166-6784","page":"1-7","source":"IEEE Xplore","title":"Offline Handwritten Signature Verification and Recognition Based on Deep Transfer Learning","author":[{"family":"Foroozandeh","given":"Atefeh"},{"family":"Askari Hemmat","given":"Ataollah"},{"family":"Rabbani","given":"Hossein"}],"issued":{"date-parts":[["2020",2]]}}}],"schema":"https://github.com/citation-style-language/schema/raw/master/csl-citation.json"} </w:instrText>
      </w:r>
      <w:r>
        <w:rPr>
          <w:szCs w:val="24"/>
        </w:rPr>
        <w:fldChar w:fldCharType="separate"/>
      </w:r>
      <w:r w:rsidR="00DF635B" w:rsidRPr="00DF635B">
        <w:t>[5]</w:t>
      </w:r>
      <w:r>
        <w:rPr>
          <w:szCs w:val="24"/>
        </w:rPr>
        <w:fldChar w:fldCharType="end"/>
      </w:r>
      <w:r>
        <w:rPr>
          <w:szCs w:val="24"/>
        </w:rPr>
        <w:t>. However, one problem of CNN, often shared by all deep learning models, is the sheer amount of data required to train them properly. A CNN trained to extract features for handwriting identification would have to have a large amount of, potentially labeled, data to train on. Even then, the CNN model may be trained on many data on a writer class in one writing script but lack data for that same writer in another writing script. In addition, the visual features of the different writing scripts may, themselves, have an impact on model performance.</w:t>
      </w:r>
    </w:p>
    <w:p w14:paraId="4B33E943" w14:textId="77777777" w:rsidR="00394683" w:rsidRPr="00394683" w:rsidRDefault="00394683" w:rsidP="00DC34BE">
      <w:pPr>
        <w:contextualSpacing/>
        <w:jc w:val="center"/>
      </w:pPr>
    </w:p>
    <w:p w14:paraId="146B0A27" w14:textId="03542344" w:rsidR="001428A9" w:rsidRDefault="00545E34" w:rsidP="00DC34BE">
      <w:pPr>
        <w:pStyle w:val="Heading2"/>
        <w:keepNext/>
        <w:contextualSpacing/>
      </w:pPr>
      <w:bookmarkStart w:id="68" w:name="_Toc161382791"/>
      <w:r>
        <w:t>1.</w:t>
      </w:r>
      <w:r w:rsidR="006A6336">
        <w:t>4</w:t>
      </w:r>
      <w:r>
        <w:t xml:space="preserve"> </w:t>
      </w:r>
      <w:r w:rsidR="008A6AD0">
        <w:t>Goal</w:t>
      </w:r>
      <w:r w:rsidR="003926F8">
        <w:t xml:space="preserve"> of Study</w:t>
      </w:r>
      <w:bookmarkEnd w:id="68"/>
    </w:p>
    <w:p w14:paraId="715BA0FF" w14:textId="75B2C63F" w:rsidR="00315359" w:rsidRDefault="00E05856" w:rsidP="001F3F3F">
      <w:pPr>
        <w:spacing w:after="0"/>
        <w:contextualSpacing/>
        <w:rPr>
          <w:szCs w:val="24"/>
        </w:rPr>
      </w:pPr>
      <w:r>
        <w:rPr>
          <w:szCs w:val="24"/>
        </w:rPr>
        <w:tab/>
      </w:r>
      <w:r w:rsidR="00804B7B">
        <w:rPr>
          <w:szCs w:val="24"/>
        </w:rPr>
        <w:t xml:space="preserve">This study attempts to perform </w:t>
      </w:r>
      <w:r w:rsidR="003B1989">
        <w:rPr>
          <w:szCs w:val="24"/>
        </w:rPr>
        <w:t xml:space="preserve">Multi-Script Handwriting Identification </w:t>
      </w:r>
      <w:r w:rsidR="00280797">
        <w:rPr>
          <w:szCs w:val="24"/>
        </w:rPr>
        <w:t xml:space="preserve">(MSWI) </w:t>
      </w:r>
      <w:r w:rsidR="00804B7B">
        <w:rPr>
          <w:szCs w:val="24"/>
        </w:rPr>
        <w:t xml:space="preserve">by breaking down the characters </w:t>
      </w:r>
      <w:r w:rsidR="00280797">
        <w:rPr>
          <w:szCs w:val="24"/>
        </w:rPr>
        <w:t xml:space="preserve">of </w:t>
      </w:r>
      <w:r w:rsidR="00A76C87">
        <w:rPr>
          <w:szCs w:val="24"/>
        </w:rPr>
        <w:t>different</w:t>
      </w:r>
      <w:r w:rsidR="00280797">
        <w:rPr>
          <w:szCs w:val="24"/>
        </w:rPr>
        <w:t xml:space="preserve"> </w:t>
      </w:r>
      <w:r w:rsidR="00804B7B">
        <w:rPr>
          <w:szCs w:val="24"/>
        </w:rPr>
        <w:t>writing script</w:t>
      </w:r>
      <w:r w:rsidR="00A76C87">
        <w:rPr>
          <w:szCs w:val="24"/>
        </w:rPr>
        <w:t>s</w:t>
      </w:r>
      <w:r w:rsidR="00804B7B">
        <w:rPr>
          <w:szCs w:val="24"/>
        </w:rPr>
        <w:t xml:space="preserve"> </w:t>
      </w:r>
      <w:r w:rsidR="00A76C87">
        <w:rPr>
          <w:szCs w:val="24"/>
        </w:rPr>
        <w:t>into</w:t>
      </w:r>
      <w:r w:rsidR="00804B7B">
        <w:rPr>
          <w:szCs w:val="24"/>
        </w:rPr>
        <w:t xml:space="preserve"> simpler </w:t>
      </w:r>
      <w:r w:rsidR="00280797">
        <w:rPr>
          <w:szCs w:val="24"/>
        </w:rPr>
        <w:t>shapes</w:t>
      </w:r>
      <w:r w:rsidR="0068252E">
        <w:rPr>
          <w:szCs w:val="24"/>
        </w:rPr>
        <w:t>, namely strokes</w:t>
      </w:r>
      <w:r w:rsidR="00804B7B">
        <w:rPr>
          <w:szCs w:val="24"/>
        </w:rPr>
        <w:t>.</w:t>
      </w:r>
      <w:r w:rsidR="001D5AAE">
        <w:rPr>
          <w:szCs w:val="24"/>
        </w:rPr>
        <w:t xml:space="preserve"> The concept is that similar looing shapes in the sub-parts of a handwritten character can be used to compare handwritten documents</w:t>
      </w:r>
      <w:r w:rsidR="00F96D33">
        <w:rPr>
          <w:szCs w:val="24"/>
        </w:rPr>
        <w:t xml:space="preserve"> across different writing scripts.</w:t>
      </w:r>
      <w:r w:rsidR="00804B7B">
        <w:rPr>
          <w:szCs w:val="24"/>
        </w:rPr>
        <w:t xml:space="preserve"> </w:t>
      </w:r>
      <w:r w:rsidR="003079C1">
        <w:rPr>
          <w:szCs w:val="24"/>
        </w:rPr>
        <w:t xml:space="preserve"> </w:t>
      </w:r>
      <w:r w:rsidR="00B47559">
        <w:rPr>
          <w:szCs w:val="24"/>
        </w:rPr>
        <w:t xml:space="preserve">This study uses </w:t>
      </w:r>
      <w:r w:rsidR="001B7D00">
        <w:rPr>
          <w:szCs w:val="24"/>
        </w:rPr>
        <w:t xml:space="preserve">a </w:t>
      </w:r>
      <w:r w:rsidR="002C06D6">
        <w:rPr>
          <w:szCs w:val="24"/>
        </w:rPr>
        <w:t>CNN</w:t>
      </w:r>
      <w:r w:rsidR="00B47559">
        <w:rPr>
          <w:szCs w:val="24"/>
        </w:rPr>
        <w:t xml:space="preserve"> </w:t>
      </w:r>
      <w:r w:rsidR="001B7D00">
        <w:rPr>
          <w:szCs w:val="24"/>
        </w:rPr>
        <w:t xml:space="preserve">model </w:t>
      </w:r>
      <w:r w:rsidR="00B47559">
        <w:rPr>
          <w:szCs w:val="24"/>
        </w:rPr>
        <w:t xml:space="preserve">as </w:t>
      </w:r>
      <w:r w:rsidR="003079C1">
        <w:rPr>
          <w:szCs w:val="24"/>
        </w:rPr>
        <w:t>its</w:t>
      </w:r>
      <w:r w:rsidR="002C06D6">
        <w:rPr>
          <w:szCs w:val="24"/>
        </w:rPr>
        <w:t xml:space="preserve"> </w:t>
      </w:r>
      <w:r w:rsidR="001B7D00">
        <w:rPr>
          <w:szCs w:val="24"/>
        </w:rPr>
        <w:t>HIM</w:t>
      </w:r>
      <w:r w:rsidR="002C06D6">
        <w:rPr>
          <w:szCs w:val="24"/>
        </w:rPr>
        <w:t xml:space="preserve"> to directly classify the writer of a given </w:t>
      </w:r>
      <w:r w:rsidR="00E65C09">
        <w:rPr>
          <w:szCs w:val="24"/>
        </w:rPr>
        <w:t>multi-script</w:t>
      </w:r>
      <w:r w:rsidR="002C06D6">
        <w:rPr>
          <w:szCs w:val="24"/>
        </w:rPr>
        <w:t xml:space="preserve"> dataset. The novelty presented in this study is the method in which the characters are passed to the CNN, which by performing Stroke Fragmentation</w:t>
      </w:r>
      <w:r w:rsidR="00826B20">
        <w:rPr>
          <w:szCs w:val="24"/>
        </w:rPr>
        <w:t xml:space="preserve"> on the characters of a document </w:t>
      </w:r>
      <w:r w:rsidR="00A1678A">
        <w:rPr>
          <w:szCs w:val="24"/>
        </w:rPr>
        <w:t>yields</w:t>
      </w:r>
      <w:r w:rsidR="00826B20">
        <w:rPr>
          <w:szCs w:val="24"/>
        </w:rPr>
        <w:t xml:space="preserve"> multiple, simpler shapes f</w:t>
      </w:r>
      <w:r w:rsidR="00A1678A">
        <w:rPr>
          <w:szCs w:val="24"/>
        </w:rPr>
        <w:t>ro</w:t>
      </w:r>
      <w:r w:rsidR="00826B20">
        <w:rPr>
          <w:szCs w:val="24"/>
        </w:rPr>
        <w:t>m each</w:t>
      </w:r>
      <w:r w:rsidR="00214AB4">
        <w:rPr>
          <w:szCs w:val="24"/>
        </w:rPr>
        <w:t>.</w:t>
      </w:r>
    </w:p>
    <w:p w14:paraId="42E256DE" w14:textId="58013825" w:rsidR="00BA2E87" w:rsidRDefault="00A007ED" w:rsidP="001F3F3F">
      <w:pPr>
        <w:spacing w:after="0"/>
        <w:ind w:firstLine="720"/>
        <w:contextualSpacing/>
        <w:rPr>
          <w:szCs w:val="24"/>
        </w:rPr>
      </w:pPr>
      <w:r>
        <w:rPr>
          <w:szCs w:val="24"/>
        </w:rPr>
        <w:lastRenderedPageBreak/>
        <w:t xml:space="preserve">There are several important assumptions in this study. Each document is assumed </w:t>
      </w:r>
      <w:r w:rsidR="00656018">
        <w:rPr>
          <w:szCs w:val="24"/>
        </w:rPr>
        <w:t>to have</w:t>
      </w:r>
      <w:r w:rsidR="00E05856">
        <w:rPr>
          <w:szCs w:val="24"/>
        </w:rPr>
        <w:t xml:space="preserve"> only one writer per document. A document may contain multiple writing scripts, but </w:t>
      </w:r>
      <w:r w:rsidR="00326F8F">
        <w:rPr>
          <w:szCs w:val="24"/>
        </w:rPr>
        <w:t>there is a many-to-one relationship between the documents in a dataset and the writer classes of the dataset</w:t>
      </w:r>
      <w:r w:rsidR="005D3A1D">
        <w:rPr>
          <w:szCs w:val="24"/>
        </w:rPr>
        <w:t>. Another assumption</w:t>
      </w:r>
      <w:r w:rsidR="00E05856">
        <w:rPr>
          <w:szCs w:val="24"/>
        </w:rPr>
        <w:t xml:space="preserve"> is that the writing medium and utensil is the same, or similar enough, between each of the </w:t>
      </w:r>
      <w:r w:rsidR="00B70ED4">
        <w:rPr>
          <w:szCs w:val="24"/>
        </w:rPr>
        <w:t>datasets.</w:t>
      </w:r>
      <w:r w:rsidR="00E05856">
        <w:rPr>
          <w:szCs w:val="24"/>
        </w:rPr>
        <w:t xml:space="preserve"> This study also assumes that the habits of a writer do not vary across a document due to influences such as time </w:t>
      </w:r>
      <w:r w:rsidR="00E05856">
        <w:rPr>
          <w:szCs w:val="24"/>
        </w:rPr>
        <w:fldChar w:fldCharType="begin"/>
      </w:r>
      <w:r w:rsidR="00E05856">
        <w:rPr>
          <w:szCs w:val="24"/>
        </w:rPr>
        <w:instrText xml:space="preserve"> ADDIN ZOTERO_ITEM CSL_CITATION {"citationID":"O7fX1rxX","properties":{"formattedCitation":"[1]","plainCitation":"[1]","noteIndex":0},"citationItems":[{"id":38,"uris":["http://zotero.org/users/8461198/items/ED4G9G2E"],"itemData":{"id":38,"type":"book","edition":"2nd","ISBN":"978-1-4987-5130-8","number-of-pages":"442","publisher":"CRC PRess","title":"Huber and Headrick's Handwriting Identification: Facts and Fundamentals","author":[{"family":"Harralson","given":"Heidi"},{"family":"Miller","given":"Larry"}],"issued":{"date-parts":[["2017",12,18]]}}}],"schema":"https://github.com/citation-style-language/schema/raw/master/csl-citation.json"} </w:instrText>
      </w:r>
      <w:r w:rsidR="00E05856">
        <w:rPr>
          <w:szCs w:val="24"/>
        </w:rPr>
        <w:fldChar w:fldCharType="separate"/>
      </w:r>
      <w:r w:rsidR="00E05856" w:rsidRPr="00F12C01">
        <w:t>[1]</w:t>
      </w:r>
      <w:r w:rsidR="00E05856">
        <w:rPr>
          <w:szCs w:val="24"/>
        </w:rPr>
        <w:fldChar w:fldCharType="end"/>
      </w:r>
      <w:r w:rsidR="00E05856">
        <w:rPr>
          <w:szCs w:val="24"/>
        </w:rPr>
        <w:t xml:space="preserve">. </w:t>
      </w:r>
    </w:p>
    <w:p w14:paraId="06AB4A77" w14:textId="77777777" w:rsidR="00BA2E87" w:rsidRDefault="00BA2E87" w:rsidP="001F3F3F">
      <w:pPr>
        <w:spacing w:after="0" w:line="240" w:lineRule="auto"/>
        <w:contextualSpacing/>
        <w:rPr>
          <w:szCs w:val="24"/>
        </w:rPr>
      </w:pPr>
      <w:r>
        <w:rPr>
          <w:szCs w:val="24"/>
        </w:rPr>
        <w:br w:type="page"/>
      </w:r>
    </w:p>
    <w:p w14:paraId="3FDA86C0" w14:textId="77777777" w:rsidR="004958B8" w:rsidRDefault="004958B8" w:rsidP="001F3F3F">
      <w:pPr>
        <w:keepNext/>
        <w:autoSpaceDE w:val="0"/>
        <w:autoSpaceDN w:val="0"/>
        <w:adjustRightInd w:val="0"/>
        <w:spacing w:after="0"/>
        <w:contextualSpacing/>
        <w:jc w:val="center"/>
        <w:rPr>
          <w:szCs w:val="24"/>
        </w:rPr>
      </w:pPr>
    </w:p>
    <w:p w14:paraId="3A814639" w14:textId="77777777" w:rsidR="006E6BEF" w:rsidRPr="00B461D3" w:rsidRDefault="006E6BEF" w:rsidP="001F3F3F">
      <w:pPr>
        <w:keepNext/>
        <w:autoSpaceDE w:val="0"/>
        <w:autoSpaceDN w:val="0"/>
        <w:adjustRightInd w:val="0"/>
        <w:spacing w:after="0"/>
        <w:contextualSpacing/>
        <w:jc w:val="center"/>
        <w:rPr>
          <w:szCs w:val="24"/>
        </w:rPr>
      </w:pPr>
    </w:p>
    <w:p w14:paraId="587D322A" w14:textId="77777777" w:rsidR="004958B8" w:rsidRPr="00B461D3" w:rsidRDefault="004958B8" w:rsidP="001F3F3F">
      <w:pPr>
        <w:keepNext/>
        <w:autoSpaceDE w:val="0"/>
        <w:autoSpaceDN w:val="0"/>
        <w:adjustRightInd w:val="0"/>
        <w:spacing w:after="0"/>
        <w:contextualSpacing/>
        <w:jc w:val="center"/>
        <w:rPr>
          <w:szCs w:val="24"/>
        </w:rPr>
      </w:pPr>
    </w:p>
    <w:p w14:paraId="55FA6234" w14:textId="37FDFC4B" w:rsidR="004958B8" w:rsidRPr="00B461D3" w:rsidRDefault="004958B8" w:rsidP="001F3F3F">
      <w:pPr>
        <w:pStyle w:val="Heading1"/>
        <w:spacing w:line="480" w:lineRule="auto"/>
        <w:contextualSpacing/>
      </w:pPr>
      <w:bookmarkStart w:id="69" w:name="_Toc158311873"/>
      <w:bookmarkStart w:id="70" w:name="_Toc161007881"/>
      <w:bookmarkStart w:id="71" w:name="_Toc161008404"/>
      <w:bookmarkStart w:id="72" w:name="_Toc161382792"/>
      <w:r w:rsidRPr="00B461D3">
        <w:t>CHAPTER II</w:t>
      </w:r>
      <w:bookmarkEnd w:id="69"/>
      <w:bookmarkEnd w:id="70"/>
      <w:bookmarkEnd w:id="71"/>
      <w:bookmarkEnd w:id="72"/>
    </w:p>
    <w:p w14:paraId="3CE5499C" w14:textId="2702FE54" w:rsidR="006675F0" w:rsidRPr="00D86812" w:rsidRDefault="003D6FE3" w:rsidP="001F3F3F">
      <w:pPr>
        <w:contextualSpacing/>
        <w:jc w:val="center"/>
        <w:rPr>
          <w:b/>
          <w:bCs/>
        </w:rPr>
      </w:pPr>
      <w:bookmarkStart w:id="73" w:name="_Toc161007882"/>
      <w:bookmarkStart w:id="74" w:name="_Toc161008405"/>
      <w:r w:rsidRPr="00D86812">
        <w:rPr>
          <w:b/>
          <w:bCs/>
        </w:rPr>
        <w:t>Literature Review</w:t>
      </w:r>
      <w:bookmarkEnd w:id="73"/>
      <w:bookmarkEnd w:id="74"/>
    </w:p>
    <w:p w14:paraId="45AB022E" w14:textId="53C18E0E" w:rsidR="00693A5C" w:rsidRDefault="00693A5C" w:rsidP="001F3F3F">
      <w:pPr>
        <w:contextualSpacing/>
        <w:jc w:val="center"/>
        <w:rPr>
          <w:b/>
          <w:szCs w:val="24"/>
        </w:rPr>
      </w:pPr>
    </w:p>
    <w:p w14:paraId="62CB15F6" w14:textId="64A0D4F0" w:rsidR="00971C69" w:rsidRDefault="007B0724" w:rsidP="001F3F3F">
      <w:pPr>
        <w:pStyle w:val="Heading2"/>
        <w:contextualSpacing/>
      </w:pPr>
      <w:bookmarkStart w:id="75" w:name="_Toc161382793"/>
      <w:r>
        <w:t>2.1 Handwriting Identification</w:t>
      </w:r>
      <w:bookmarkEnd w:id="75"/>
    </w:p>
    <w:p w14:paraId="4B632717" w14:textId="14BF696C" w:rsidR="00AC6EDB" w:rsidRPr="00526BD5" w:rsidRDefault="00293C0B" w:rsidP="001F3F3F">
      <w:pPr>
        <w:contextualSpacing/>
      </w:pPr>
      <w:r>
        <w:tab/>
        <w:t xml:space="preserve">In general, the methodologies presented in the Handwriting Identification literature differ mainly by the </w:t>
      </w:r>
      <w:r w:rsidR="00E02D93">
        <w:t>features they extract from a handwritten document.</w:t>
      </w:r>
      <w:r w:rsidR="00CD1617">
        <w:t xml:space="preserve"> Each of the studies presented in this review </w:t>
      </w:r>
      <w:r w:rsidR="0087784F">
        <w:t xml:space="preserve">either </w:t>
      </w:r>
      <w:r w:rsidR="00CD1617">
        <w:t xml:space="preserve">define new features to extract from a handwritten </w:t>
      </w:r>
      <w:r w:rsidR="00526BD5">
        <w:t>document or</w:t>
      </w:r>
      <w:r w:rsidR="00CD1617">
        <w:t xml:space="preserve"> </w:t>
      </w:r>
      <w:r w:rsidR="00526BD5">
        <w:t xml:space="preserve">utilize known feature extraction techniques </w:t>
      </w:r>
      <w:r w:rsidR="002C6F0A">
        <w:t>in a novel way</w:t>
      </w:r>
      <w:r w:rsidR="00526BD5">
        <w:t xml:space="preserve"> to perform writer identification. </w:t>
      </w:r>
      <w:r w:rsidR="00AC6EDB">
        <w:rPr>
          <w:szCs w:val="24"/>
        </w:rPr>
        <w:t xml:space="preserve">“Individuality of Handwriting” by Srihari et al. is an old and well-regarded paper that tests the hypothesis that “handwriting is individual” </w:t>
      </w:r>
      <w:r w:rsidR="00AC6EDB">
        <w:rPr>
          <w:szCs w:val="24"/>
        </w:rPr>
        <w:fldChar w:fldCharType="begin"/>
      </w:r>
      <w:r w:rsidR="00AC6EDB">
        <w:rPr>
          <w:szCs w:val="24"/>
        </w:rPr>
        <w:instrText xml:space="preserve"> ADDIN ZOTERO_ITEM CSL_CITATION {"citationID":"narOSpcK","properties":{"formattedCitation":"[2]","plainCitation":"[2]","noteIndex":0},"citationItems":[{"id":30,"uris":["http://zotero.org/users/8461198/items/858LN66V"],"itemData":{"id":30,"type":"article-journal","abstract":"Motivated by several rulings in United States courts concerning expert testimony in general, and handwriting testimony in particular, we undertook a study to objectively validate the hypothesis that handwriting is individual. Handwriting samples of 1500 individuals, representative of the U.S. population with respect to gender, age, ethnic groups, etc., were obtained. Analyzing differences in handwriting was done by using computer algorithms for extracting features from scanned images of handwriting. Attributes characteristic of the handwriting were obtained, e.g., line separation, slant, character shapes, etc. These attributes, which are a subset of attributes used by forensic document examiners (FDEs), were used to quantitatively establish individuality by using machine learning approaches. Using global attributes of handwriting and very few characters in the writing, the ability to determine the writer with a high degree of confidence was established. The work is a step towards providing scientific support for admitting handwriting evidence in court. The mathematical approach and the resulting software also have the promise of aiding the FDE.","container-title":"Journal of Forensic Science","issue":"4","language":"en","page":"17","source":"Zotero","title":"Individuality of Handwriting","volume":"47","author":[{"family":"Srihari","given":"Sargur N"},{"literal":"Sung-Hyuk Cha"},{"family":"Arora","given":"Hina"},{"family":"Lee","given":"Sangjik"}],"issued":{"date-parts":[["2002",7]]}}}],"schema":"https://github.com/citation-style-language/schema/raw/master/csl-citation.json"} </w:instrText>
      </w:r>
      <w:r w:rsidR="00AC6EDB">
        <w:rPr>
          <w:szCs w:val="24"/>
        </w:rPr>
        <w:fldChar w:fldCharType="separate"/>
      </w:r>
      <w:r w:rsidR="00AC6EDB" w:rsidRPr="002E331E">
        <w:t>[2]</w:t>
      </w:r>
      <w:r w:rsidR="00AC6EDB">
        <w:rPr>
          <w:szCs w:val="24"/>
        </w:rPr>
        <w:fldChar w:fldCharType="end"/>
      </w:r>
      <w:r w:rsidR="00AC6EDB">
        <w:rPr>
          <w:szCs w:val="24"/>
        </w:rPr>
        <w:t xml:space="preserve">. The hypothesis is tested by implementing features based on the twenty-one features by Huber and Headrick, plus </w:t>
      </w:r>
      <w:r w:rsidR="00332B7E">
        <w:rPr>
          <w:szCs w:val="24"/>
        </w:rPr>
        <w:t>a set o</w:t>
      </w:r>
      <w:r w:rsidR="00F919AD">
        <w:rPr>
          <w:szCs w:val="24"/>
        </w:rPr>
        <w:t>f “computational features” consisting of</w:t>
      </w:r>
      <w:r w:rsidR="00AC6EDB">
        <w:rPr>
          <w:szCs w:val="24"/>
        </w:rPr>
        <w:t xml:space="preserve"> </w:t>
      </w:r>
      <w:r w:rsidR="00F919AD">
        <w:rPr>
          <w:szCs w:val="24"/>
        </w:rPr>
        <w:t xml:space="preserve">a set of </w:t>
      </w:r>
      <w:r w:rsidR="00AC6EDB">
        <w:rPr>
          <w:szCs w:val="24"/>
        </w:rPr>
        <w:t>eleven “macro-</w:t>
      </w:r>
      <w:r w:rsidR="00AC6EDB">
        <w:rPr>
          <w:szCs w:val="24"/>
        </w:rPr>
        <w:lastRenderedPageBreak/>
        <w:t>features”</w:t>
      </w:r>
      <w:r w:rsidR="00F919AD">
        <w:rPr>
          <w:szCs w:val="24"/>
        </w:rPr>
        <w:t>,</w:t>
      </w:r>
      <w:r w:rsidR="00AC6EDB">
        <w:rPr>
          <w:szCs w:val="24"/>
        </w:rPr>
        <w:t xml:space="preserve"> and “micro-features”. The features are tested in </w:t>
      </w:r>
      <w:r w:rsidR="00F919AD">
        <w:rPr>
          <w:szCs w:val="24"/>
        </w:rPr>
        <w:t>both</w:t>
      </w:r>
      <w:r w:rsidR="00AC6EDB">
        <w:rPr>
          <w:szCs w:val="24"/>
        </w:rPr>
        <w:t xml:space="preserve"> the HVM and HIM, described in the study.</w:t>
      </w:r>
    </w:p>
    <w:p w14:paraId="494E9659" w14:textId="77777777" w:rsidR="002E7C46" w:rsidRPr="00D35334" w:rsidRDefault="002E7C46" w:rsidP="001F3F3F">
      <w:pPr>
        <w:contextualSpacing/>
        <w:jc w:val="center"/>
      </w:pPr>
    </w:p>
    <w:p w14:paraId="5B3C4F74" w14:textId="69C8D2CD" w:rsidR="00532B9C" w:rsidRPr="00497AC4" w:rsidRDefault="006202C0" w:rsidP="001F3F3F">
      <w:pPr>
        <w:pStyle w:val="Heading3"/>
        <w:contextualSpacing/>
      </w:pPr>
      <w:bookmarkStart w:id="76" w:name="_Toc161007884"/>
      <w:bookmarkStart w:id="77" w:name="_Toc161008407"/>
      <w:bookmarkStart w:id="78" w:name="_Toc161382794"/>
      <w:r>
        <w:t>2.1</w:t>
      </w:r>
      <w:r w:rsidR="007B0724">
        <w:t>.1</w:t>
      </w:r>
      <w:r>
        <w:t xml:space="preserve"> </w:t>
      </w:r>
      <w:r w:rsidR="004F2163" w:rsidRPr="00497AC4">
        <w:t>Single-Script Handwriting Identification</w:t>
      </w:r>
      <w:bookmarkEnd w:id="76"/>
      <w:bookmarkEnd w:id="77"/>
      <w:bookmarkEnd w:id="78"/>
      <w:r w:rsidR="00716E7D" w:rsidRPr="00497AC4">
        <w:t xml:space="preserve"> </w:t>
      </w:r>
    </w:p>
    <w:p w14:paraId="593265CD" w14:textId="00E0441E" w:rsidR="00D00C9F" w:rsidRDefault="00D5387C" w:rsidP="001F3F3F">
      <w:pPr>
        <w:tabs>
          <w:tab w:val="left" w:pos="720"/>
        </w:tabs>
        <w:autoSpaceDE w:val="0"/>
        <w:autoSpaceDN w:val="0"/>
        <w:adjustRightInd w:val="0"/>
        <w:spacing w:after="0"/>
        <w:contextualSpacing/>
        <w:rPr>
          <w:szCs w:val="24"/>
        </w:rPr>
      </w:pPr>
      <w:r>
        <w:rPr>
          <w:szCs w:val="24"/>
        </w:rPr>
        <w:tab/>
      </w:r>
      <w:proofErr w:type="spellStart"/>
      <w:r w:rsidR="0023702D">
        <w:rPr>
          <w:szCs w:val="24"/>
        </w:rPr>
        <w:t>Foroozandeh</w:t>
      </w:r>
      <w:proofErr w:type="spellEnd"/>
      <w:r w:rsidR="0023702D">
        <w:rPr>
          <w:szCs w:val="24"/>
        </w:rPr>
        <w:t xml:space="preserve"> et al. used a deep transfer-learning approach</w:t>
      </w:r>
      <w:r w:rsidR="00975A3F">
        <w:rPr>
          <w:szCs w:val="24"/>
        </w:rPr>
        <w:t xml:space="preserve"> to perform signature verification </w:t>
      </w:r>
      <w:r w:rsidR="007E05CB" w:rsidRPr="00B461D3">
        <w:rPr>
          <w:szCs w:val="24"/>
        </w:rPr>
        <w:fldChar w:fldCharType="begin"/>
      </w:r>
      <w:r w:rsidR="00DF635B">
        <w:rPr>
          <w:szCs w:val="24"/>
        </w:rPr>
        <w:instrText xml:space="preserve"> ADDIN ZOTERO_ITEM CSL_CITATION {"citationID":"QPv1yxmV","properties":{"formattedCitation":"[5]","plainCitation":"[5]","noteIndex":0},"citationItems":[{"id":403,"uris":["http://zotero.org/users/8461198/items/AZFPSQ9F"],"itemData":{"id":403,"type":"paper-conference","abstract":"Recently, deep convolutional neural networks have been successfully applied in different fields of computer vision and pattern recognition. Offline handwritten signature is one of the most important biometrics applied in banking systems, administrative and financial applications, which is a challenging task and still hard. The aim of this study is to review of the presented signature verification/recognition methods based on the convolutional neural networks and also evaluate the performance of some prominent available deep convolutional neural networks in offline handwritten signature verification/recognition as feature extractor using transfer learning. This is done using four pretrained models as the most used general models in computer vision tasks including VGG16, VGG19, ResNet50, and InceptionV3 and also two pre-trained models especially presented for signature processing tasks including SigNet and SigNet- F. Experiments have been conducted using two benchmark signature datasets: GPDS Synthetic signature dataset and MCYT- 75 as Latin signature datasets, and two Persian datasets: UTSig and FUM-PHSD. Obtained experimental results, in comparison with literature, verify the effectiveness of the models: VGG16 and SigNet for signature verification and the superiority of VGG16 in signature recognition task.","container-title":"2020 International Conference on Machine Vision and Image Processing (MVIP)","DOI":"10.1109/MVIP49855.2020.9187481","event-title":"2020 International Conference on Machine Vision and Image Processing (MVIP)","note":"ISSN: 2166-6784","page":"1-7","source":"IEEE Xplore","title":"Offline Handwritten Signature Verification and Recognition Based on Deep Transfer Learning","author":[{"family":"Foroozandeh","given":"Atefeh"},{"family":"Askari Hemmat","given":"Ataollah"},{"family":"Rabbani","given":"Hossein"}],"issued":{"date-parts":[["2020",2]]}}}],"schema":"https://github.com/citation-style-language/schema/raw/master/csl-citation.json"} </w:instrText>
      </w:r>
      <w:r w:rsidR="007E05CB" w:rsidRPr="00B461D3">
        <w:rPr>
          <w:szCs w:val="24"/>
        </w:rPr>
        <w:fldChar w:fldCharType="separate"/>
      </w:r>
      <w:r w:rsidR="00DF635B" w:rsidRPr="00DF635B">
        <w:t>[5]</w:t>
      </w:r>
      <w:r w:rsidR="007E05CB" w:rsidRPr="00B461D3">
        <w:rPr>
          <w:szCs w:val="24"/>
        </w:rPr>
        <w:fldChar w:fldCharType="end"/>
      </w:r>
      <w:r w:rsidR="00975A3F">
        <w:rPr>
          <w:szCs w:val="24"/>
        </w:rPr>
        <w:t xml:space="preserve">. Several popular CNN architectures were used as feature extractors </w:t>
      </w:r>
      <w:r w:rsidR="00260A19">
        <w:rPr>
          <w:szCs w:val="24"/>
        </w:rPr>
        <w:t>which were then used to classify a genuine signature versus a forgery</w:t>
      </w:r>
      <w:r w:rsidR="00975A3F">
        <w:rPr>
          <w:szCs w:val="24"/>
        </w:rPr>
        <w:t>.</w:t>
      </w:r>
      <w:r w:rsidR="00884F95">
        <w:rPr>
          <w:szCs w:val="24"/>
        </w:rPr>
        <w:t xml:space="preserve"> </w:t>
      </w:r>
      <w:r w:rsidR="001F50DF">
        <w:rPr>
          <w:szCs w:val="24"/>
        </w:rPr>
        <w:t>Nguyen et al.</w:t>
      </w:r>
      <w:r w:rsidR="0088227F">
        <w:rPr>
          <w:szCs w:val="24"/>
        </w:rPr>
        <w:t xml:space="preserve"> uses a CNN to extract the local features of randomly sampled sub</w:t>
      </w:r>
      <w:r w:rsidR="009E0022">
        <w:rPr>
          <w:szCs w:val="24"/>
        </w:rPr>
        <w:t>-</w:t>
      </w:r>
      <w:r w:rsidR="0088227F">
        <w:rPr>
          <w:szCs w:val="24"/>
        </w:rPr>
        <w:t>images of a document</w:t>
      </w:r>
      <w:r w:rsidR="00FB754F">
        <w:rPr>
          <w:szCs w:val="24"/>
        </w:rPr>
        <w:t xml:space="preserve"> </w:t>
      </w:r>
      <w:r w:rsidR="00FB754F">
        <w:rPr>
          <w:szCs w:val="24"/>
        </w:rPr>
        <w:fldChar w:fldCharType="begin"/>
      </w:r>
      <w:r w:rsidR="00DF635B">
        <w:rPr>
          <w:szCs w:val="24"/>
        </w:rPr>
        <w:instrText xml:space="preserve"> ADDIN ZOTERO_ITEM CSL_CITATION {"citationID":"mTug31HG","properties":{"formattedCitation":"[6]","plainCitation":"[6]","noteIndex":0},"citationItems":[{"id":633,"uris":["http://zotero.org/users/8461198/items/6MIIG7R7"],"itemData":{"id":633,"type":"article-journal","abstract":"The text-independent approach to writer identification does not require the writer to write some predetermined text. Previous research on text-independent writer identification has been based on identifying writer-specific features designed by experts. However, in the last decade, deep learning methods have been successfully applied to learn features from data automatically. We propose here an end-to-end deep-learning method for text-independent writer identification that does not require prior identification of features. A Convolutional Neural Network (CNN) is trained initially to extract local features, which represent characteristics of individual handwriting in the whole character images and their sub-regions. Randomly sampled tuples of images from the training set are used to train the CNN and aggregate the extracted local features of images from the tuples to form global features. For every training epoch, the process of randomly sampling tuples is repeated, which is equivalent to a large number of training patterns being prepared for training the CNN for text-independent writer identification. We conducted experiments on the JEITA-HP database of offline handwritten Japanese character patterns. With 200 characters, our method achieved an accuracy of 99.97% to classify 100 writers. Even when using 50 characters for 100 writers or 100 characters for 400 writers, our method achieved accuracy levels of 92.80% or 93.82%, respectively. We conducted further experiments on the Firemaker and IAM databases of offline handwritten English text. Using only one page per writer to train, our method achieved over 91.81% accuracy to classify 900 writers. Overall, we achieved a better performance than the previously published best result based on handcrafted features and clustering algorithms, which demonstrates the effectiveness of our method for handwritten English text also.","container-title":"Pattern Recognition Letters","DOI":"10.1016/j.patrec.2018.07.022","ISSN":"01678655","journalAbbreviation":"Pattern Recognition Letters","note":"arXiv:2009.04877 [cs]","page":"104-112","source":"arXiv.org","title":"Text-independent writer identification using convolutional neural network","volume":"121","author":[{"family":"Nguyen","given":"Hung Tuan"},{"family":"Nguyen","given":"Cuong Tuan"},{"family":"Ino","given":"Takeya"},{"family":"Indurkhya","given":"Bipin"},{"family":"Nakagawa","given":"Masaki"}],"issued":{"date-parts":[["2019",4]]}}}],"schema":"https://github.com/citation-style-language/schema/raw/master/csl-citation.json"} </w:instrText>
      </w:r>
      <w:r w:rsidR="00FB754F">
        <w:rPr>
          <w:szCs w:val="24"/>
        </w:rPr>
        <w:fldChar w:fldCharType="separate"/>
      </w:r>
      <w:r w:rsidR="00DF635B" w:rsidRPr="00DF635B">
        <w:t>[6]</w:t>
      </w:r>
      <w:r w:rsidR="00FB754F">
        <w:rPr>
          <w:szCs w:val="24"/>
        </w:rPr>
        <w:fldChar w:fldCharType="end"/>
      </w:r>
      <w:r w:rsidR="009E0022">
        <w:rPr>
          <w:szCs w:val="24"/>
        </w:rPr>
        <w:t xml:space="preserve">. The local features were aggregated via a pooling operation and then </w:t>
      </w:r>
      <w:r w:rsidR="003F7370">
        <w:rPr>
          <w:szCs w:val="24"/>
        </w:rPr>
        <w:t xml:space="preserve">used to classify the writer. </w:t>
      </w:r>
      <w:r w:rsidR="004203FC">
        <w:rPr>
          <w:szCs w:val="24"/>
        </w:rPr>
        <w:t xml:space="preserve">Shaikh et al. </w:t>
      </w:r>
      <w:r w:rsidR="0042549D">
        <w:rPr>
          <w:szCs w:val="24"/>
        </w:rPr>
        <w:t>use a “Hybrid Deep Learning” approach to perform writer verification</w:t>
      </w:r>
      <w:r w:rsidR="004F2400">
        <w:rPr>
          <w:szCs w:val="24"/>
        </w:rPr>
        <w:t xml:space="preserve"> </w:t>
      </w:r>
      <w:r w:rsidR="004F2400" w:rsidRPr="00B461D3">
        <w:rPr>
          <w:i/>
          <w:iCs/>
          <w:szCs w:val="24"/>
        </w:rPr>
        <w:fldChar w:fldCharType="begin"/>
      </w:r>
      <w:r w:rsidR="00DF635B">
        <w:rPr>
          <w:i/>
          <w:iCs/>
          <w:szCs w:val="24"/>
        </w:rPr>
        <w:instrText xml:space="preserve"> ADDIN ZOTERO_ITEM CSL_CITATION {"citationID":"4j2EfkGj","properties":{"formattedCitation":"[7]","plainCitation":"[7]","noteIndex":0},"citationItems":[{"id":61,"uris":["http://zotero.org/users/8461198/items/NXT2R4FZ"],"itemData":{"id":61,"type":"paper-conference","DOI":"10.1109/ICFHR-2018.2018.00041","page":"187-192","source":"ResearchGate","title":"Hybrid Feature Learning for Handwriting Verification","author":[{"family":"Shaikh","given":"Mohammad Abuzar"},{"family":"Chauhan","given":"Mihir"},{"family":"Chu","given":"Jun"},{"family":"Srihari","given":"Sargur"}],"issued":{"date-parts":[["2018",8,1]]}}}],"schema":"https://github.com/citation-style-language/schema/raw/master/csl-citation.json"} </w:instrText>
      </w:r>
      <w:r w:rsidR="004F2400" w:rsidRPr="00B461D3">
        <w:rPr>
          <w:i/>
          <w:iCs/>
          <w:szCs w:val="24"/>
        </w:rPr>
        <w:fldChar w:fldCharType="separate"/>
      </w:r>
      <w:r w:rsidR="00DF635B" w:rsidRPr="00DF635B">
        <w:t>[7]</w:t>
      </w:r>
      <w:r w:rsidR="004F2400" w:rsidRPr="00B461D3">
        <w:rPr>
          <w:i/>
          <w:iCs/>
          <w:szCs w:val="24"/>
        </w:rPr>
        <w:fldChar w:fldCharType="end"/>
      </w:r>
      <w:r w:rsidR="0042549D">
        <w:rPr>
          <w:szCs w:val="24"/>
        </w:rPr>
        <w:t>. Th</w:t>
      </w:r>
      <w:r w:rsidR="006276C3">
        <w:rPr>
          <w:szCs w:val="24"/>
        </w:rPr>
        <w:t xml:space="preserve">ey </w:t>
      </w:r>
      <w:r w:rsidR="00255D7C">
        <w:rPr>
          <w:szCs w:val="24"/>
        </w:rPr>
        <w:t>pair one</w:t>
      </w:r>
      <w:r w:rsidR="00F32F32">
        <w:rPr>
          <w:szCs w:val="24"/>
        </w:rPr>
        <w:t xml:space="preserve"> of two </w:t>
      </w:r>
      <w:r w:rsidR="006276C3">
        <w:rPr>
          <w:szCs w:val="24"/>
        </w:rPr>
        <w:t>“Auto-Learned” features</w:t>
      </w:r>
      <w:r w:rsidR="00F32F32">
        <w:rPr>
          <w:szCs w:val="24"/>
        </w:rPr>
        <w:t xml:space="preserve">, a CNN and an </w:t>
      </w:r>
      <w:r w:rsidR="004C1B03">
        <w:rPr>
          <w:szCs w:val="24"/>
        </w:rPr>
        <w:t>Auto Encoder,</w:t>
      </w:r>
      <w:r w:rsidR="006276C3">
        <w:rPr>
          <w:szCs w:val="24"/>
        </w:rPr>
        <w:t xml:space="preserve"> and </w:t>
      </w:r>
      <w:r w:rsidR="00F32F32">
        <w:rPr>
          <w:szCs w:val="24"/>
        </w:rPr>
        <w:t xml:space="preserve">one of two </w:t>
      </w:r>
      <w:r w:rsidR="00C95A47">
        <w:rPr>
          <w:szCs w:val="24"/>
        </w:rPr>
        <w:t>“Human Engineered”</w:t>
      </w:r>
      <w:r w:rsidR="004C1B03">
        <w:rPr>
          <w:szCs w:val="24"/>
        </w:rPr>
        <w:t xml:space="preserve"> features, SIFT descriptors and GSC </w:t>
      </w:r>
      <w:r w:rsidR="00A37BB3">
        <w:rPr>
          <w:szCs w:val="24"/>
        </w:rPr>
        <w:t>descriptors</w:t>
      </w:r>
      <w:r w:rsidR="004C1B03">
        <w:rPr>
          <w:szCs w:val="24"/>
        </w:rPr>
        <w:t>.</w:t>
      </w:r>
      <w:r w:rsidR="004F2400">
        <w:rPr>
          <w:szCs w:val="24"/>
        </w:rPr>
        <w:t xml:space="preserve"> The four resulting combinations were trained to classify</w:t>
      </w:r>
      <w:r w:rsidR="00371FC0">
        <w:rPr>
          <w:szCs w:val="24"/>
        </w:rPr>
        <w:t xml:space="preserve"> the writers of</w:t>
      </w:r>
      <w:r w:rsidR="004F2400">
        <w:rPr>
          <w:szCs w:val="24"/>
        </w:rPr>
        <w:t xml:space="preserve"> pairs of “AND” image</w:t>
      </w:r>
      <w:r w:rsidR="00371FC0">
        <w:rPr>
          <w:szCs w:val="24"/>
        </w:rPr>
        <w:t>s</w:t>
      </w:r>
      <w:r w:rsidR="004F2400">
        <w:rPr>
          <w:szCs w:val="24"/>
        </w:rPr>
        <w:t>.</w:t>
      </w:r>
      <w:r w:rsidR="00102843">
        <w:rPr>
          <w:szCs w:val="24"/>
        </w:rPr>
        <w:t xml:space="preserve"> Wu et al. </w:t>
      </w:r>
      <w:r w:rsidR="0061143B">
        <w:rPr>
          <w:szCs w:val="24"/>
        </w:rPr>
        <w:t xml:space="preserve">extracted SIFT </w:t>
      </w:r>
      <w:r w:rsidR="004F11B3">
        <w:rPr>
          <w:szCs w:val="24"/>
        </w:rPr>
        <w:t>key points</w:t>
      </w:r>
      <w:r w:rsidR="0061143B">
        <w:rPr>
          <w:szCs w:val="24"/>
        </w:rPr>
        <w:t xml:space="preserve"> from segmented word regions to generate a codebook</w:t>
      </w:r>
      <w:r w:rsidR="00D74FEE">
        <w:rPr>
          <w:szCs w:val="24"/>
        </w:rPr>
        <w:t xml:space="preserve"> </w:t>
      </w:r>
      <w:r w:rsidR="00B766C0">
        <w:rPr>
          <w:szCs w:val="24"/>
        </w:rPr>
        <w:t>based classifier</w:t>
      </w:r>
      <w:r w:rsidR="00D74FEE">
        <w:rPr>
          <w:szCs w:val="24"/>
        </w:rPr>
        <w:t xml:space="preserve"> </w:t>
      </w:r>
      <w:r w:rsidR="00D74FEE">
        <w:rPr>
          <w:szCs w:val="24"/>
        </w:rPr>
        <w:fldChar w:fldCharType="begin"/>
      </w:r>
      <w:r w:rsidR="00DF635B">
        <w:rPr>
          <w:szCs w:val="24"/>
        </w:rPr>
        <w:instrText xml:space="preserve"> ADDIN ZOTERO_ITEM CSL_CITATION {"citationID":"NtNT5lGr","properties":{"formattedCitation":"[8]","plainCitation":"[8]","noteIndex":0},"citationItems":[{"id":235,"uris":["http://zotero.org/users/8461198/items/DIEF5C55"],"itemData":{"id":235,"type":"article-journal","abstract":"This paper proposes a novel offline text-independent writer identification method based on scale invariant feature transform (SIFT), composed of training, enrollment, and identification stages. In all stages, an isotropic LoG filter is first used to segment the handwriting image into word regions (WRs). Then, the SIFT descriptors (SDs) of WRs and the corresponding scales and orientations (SOs) are extracted. In the training stage, an SD codebook is constructed by clustering the SDs of training samples. In the enrollment stage, the SDs of the input handwriting are adopted to form an SD signature (SDS) by looking up the SD codebook and the SOs are utilized to generate a scale and orientation histogram (SOH). In the identification stage, the SDS and SOH of the input handwriting are extracted and matched with the enrolled ones for identification. Experimental results on six public data sets (including three English data sets, one Chinese data set, and two hybrid-language data sets) demonstrate that the proposed method outperforms the state-of-the-art algorithms.","container-title":"IEEE Transactions on Information Forensics and Security","DOI":"10.1109/TIFS.2014.2301274","ISSN":"1556-6021","issue":"3","note":"event-title: IEEE Transactions on Information Forensics and Security","page":"526-536","source":"IEEE Xplore","title":"Offline Text-Independent Writer Identification Based on Scale Invariant Feature Transform","volume":"9","author":[{"family":"Wu","given":"Xiangqian"},{"family":"Tang","given":"Youbao"},{"family":"Bu","given":"Wei"}],"issued":{"date-parts":[["2014",3]]}}}],"schema":"https://github.com/citation-style-language/schema/raw/master/csl-citation.json"} </w:instrText>
      </w:r>
      <w:r w:rsidR="00D74FEE">
        <w:rPr>
          <w:szCs w:val="24"/>
        </w:rPr>
        <w:fldChar w:fldCharType="separate"/>
      </w:r>
      <w:r w:rsidR="00DF635B" w:rsidRPr="00DF635B">
        <w:t>[8]</w:t>
      </w:r>
      <w:r w:rsidR="00D74FEE">
        <w:rPr>
          <w:szCs w:val="24"/>
        </w:rPr>
        <w:fldChar w:fldCharType="end"/>
      </w:r>
      <w:r w:rsidR="004F11B3">
        <w:rPr>
          <w:szCs w:val="24"/>
        </w:rPr>
        <w:t xml:space="preserve">. </w:t>
      </w:r>
      <w:r w:rsidR="00884F95">
        <w:rPr>
          <w:szCs w:val="24"/>
        </w:rPr>
        <w:t xml:space="preserve"> </w:t>
      </w:r>
      <w:r w:rsidR="00447F90">
        <w:rPr>
          <w:szCs w:val="24"/>
        </w:rPr>
        <w:t>Jain, Rajiv and Doermann, David</w:t>
      </w:r>
      <w:r w:rsidR="00F3171C">
        <w:rPr>
          <w:szCs w:val="24"/>
        </w:rPr>
        <w:t xml:space="preserve"> approximate the </w:t>
      </w:r>
      <w:r w:rsidR="000D28E7">
        <w:rPr>
          <w:szCs w:val="24"/>
        </w:rPr>
        <w:t>contours</w:t>
      </w:r>
      <w:r w:rsidR="00F3171C">
        <w:rPr>
          <w:szCs w:val="24"/>
        </w:rPr>
        <w:t xml:space="preserve"> of handwritten characters into </w:t>
      </w:r>
      <w:r w:rsidR="000D28E7">
        <w:rPr>
          <w:szCs w:val="24"/>
        </w:rPr>
        <w:t>“</w:t>
      </w:r>
      <w:r w:rsidR="00F3171C">
        <w:rPr>
          <w:szCs w:val="24"/>
        </w:rPr>
        <w:t>k-adjacent</w:t>
      </w:r>
      <w:r w:rsidR="000D28E7">
        <w:rPr>
          <w:szCs w:val="24"/>
        </w:rPr>
        <w:t>”</w:t>
      </w:r>
      <w:r w:rsidR="00F3171C">
        <w:rPr>
          <w:szCs w:val="24"/>
        </w:rPr>
        <w:t xml:space="preserve"> segments</w:t>
      </w:r>
      <w:r w:rsidR="000D28E7">
        <w:rPr>
          <w:szCs w:val="24"/>
        </w:rPr>
        <w:t xml:space="preserve"> </w:t>
      </w:r>
      <w:r w:rsidR="000D28E7">
        <w:rPr>
          <w:szCs w:val="24"/>
        </w:rPr>
        <w:fldChar w:fldCharType="begin"/>
      </w:r>
      <w:r w:rsidR="00DF635B">
        <w:rPr>
          <w:szCs w:val="24"/>
        </w:rPr>
        <w:instrText xml:space="preserve"> ADDIN ZOTERO_ITEM CSL_CITATION {"citationID":"qiEePsZH","properties":{"formattedCitation":"[9]","plainCitation":"[9]","noteIndex":0},"citationItems":[{"id":230,"uris":["http://zotero.org/users/8461198/items/SQQKVZ96"],"itemData":{"id":230,"type":"paper-conference","abstract":"This paper presents a method for performing offline writer identification by using K-adjacent segment (KAS) features in a bag-of-features framework to model a user's handwriting. This approach achieves a top 1 recognition rate of 93% on the benchmark IAM English handwriting dataset, which outperforms current state of the art features. Results further demonstrate that identification performance improves as the number of training samples increase, and additionally, that the performance of the KAS features extend to Arabic handwriting found in the MADCAT dataset.","container-title":"2011 International Conference on Document Analysis and Recognition","DOI":"10.1109/ICDAR.2011.159","event-title":"2011 International Conference on Document Analysis and Recognition","note":"ISSN: 2379-2140","page":"769-773","source":"IEEE Xplore","title":"Offline Writer Identification Using K-Adjacent Segments","author":[{"family":"Jain","given":"Rajiv"},{"family":"Doermann","given":"David"}],"issued":{"date-parts":[["2011",9]]}}}],"schema":"https://github.com/citation-style-language/schema/raw/master/csl-citation.json"} </w:instrText>
      </w:r>
      <w:r w:rsidR="000D28E7">
        <w:rPr>
          <w:szCs w:val="24"/>
        </w:rPr>
        <w:fldChar w:fldCharType="separate"/>
      </w:r>
      <w:r w:rsidR="00DF635B" w:rsidRPr="00DF635B">
        <w:t>[9]</w:t>
      </w:r>
      <w:r w:rsidR="000D28E7">
        <w:rPr>
          <w:szCs w:val="24"/>
        </w:rPr>
        <w:fldChar w:fldCharType="end"/>
      </w:r>
      <w:r w:rsidR="000D28E7">
        <w:rPr>
          <w:szCs w:val="24"/>
        </w:rPr>
        <w:t xml:space="preserve">. The contours are approximated into lines by a line-fitting algorithm and then </w:t>
      </w:r>
      <w:r w:rsidR="004D2500">
        <w:rPr>
          <w:szCs w:val="24"/>
        </w:rPr>
        <w:t xml:space="preserve">sets of </w:t>
      </w:r>
      <w:proofErr w:type="gramStart"/>
      <w:r w:rsidR="004D2500">
        <w:rPr>
          <w:szCs w:val="24"/>
        </w:rPr>
        <w:t>2-4 line</w:t>
      </w:r>
      <w:proofErr w:type="gramEnd"/>
      <w:r w:rsidR="004D2500">
        <w:rPr>
          <w:szCs w:val="24"/>
        </w:rPr>
        <w:t xml:space="preserve"> segments are taken and described through a </w:t>
      </w:r>
      <w:r w:rsidR="00837E71">
        <w:rPr>
          <w:szCs w:val="24"/>
        </w:rPr>
        <w:t>feature vecto</w:t>
      </w:r>
      <w:r w:rsidR="00B766C0">
        <w:rPr>
          <w:szCs w:val="24"/>
        </w:rPr>
        <w:t>r</w:t>
      </w:r>
      <w:r w:rsidR="00837E71">
        <w:rPr>
          <w:szCs w:val="24"/>
        </w:rPr>
        <w:t>.</w:t>
      </w:r>
      <w:r w:rsidR="00884F95">
        <w:rPr>
          <w:szCs w:val="24"/>
        </w:rPr>
        <w:t xml:space="preserve"> </w:t>
      </w:r>
      <w:r w:rsidR="00C679AA">
        <w:rPr>
          <w:szCs w:val="24"/>
        </w:rPr>
        <w:t xml:space="preserve">Tan et al. </w:t>
      </w:r>
      <w:r w:rsidR="00721DC2">
        <w:rPr>
          <w:szCs w:val="24"/>
        </w:rPr>
        <w:t xml:space="preserve">extract features from a bounding box and a bounding </w:t>
      </w:r>
      <w:r w:rsidR="006A6E43">
        <w:rPr>
          <w:szCs w:val="24"/>
        </w:rPr>
        <w:t xml:space="preserve">quadrilateral for writer identification </w:t>
      </w:r>
      <w:r w:rsidR="006A6E43">
        <w:rPr>
          <w:szCs w:val="24"/>
        </w:rPr>
        <w:fldChar w:fldCharType="begin"/>
      </w:r>
      <w:r w:rsidR="00DF635B">
        <w:rPr>
          <w:szCs w:val="24"/>
        </w:rPr>
        <w:instrText xml:space="preserve"> ADDIN ZOTERO_ITEM CSL_CITATION {"citationID":"Hs79hqVv","properties":{"formattedCitation":"[10]","plainCitation":"[10]","noteIndex":0},"citationItems":[{"id":742,"uris":["http://zotero.org/users/8461198/items/XSV5EL92"],"itemData":{"id":742,"type":"article-journal","abstract":"Handwriting identification is a technique of automatic person identification based on the personal handwriting. It is a hot research topic in the field of pattern recognition due to its indispensible role in the biometric individual identification. Although many approaches have emerged, recent research has shown that off-line Chinese handwriting identification remains a challenge problem. In this paper, we propose a novel method for off-line Chinese handwriting identification based on stroke shapes and structures. To extract the features embedded in Chinese handwriting characters, two special structures have been explored according to the trait of Chinese handwriting characters. These two structures are the bounding rectangle and the TBLR quadrilateral. Sixteen features are extracted from the two structures, which are used to compute the unadjusted similarity, and the other four commonly used features are also computed to adjust the similarity adaptively. The final identification is performed on the similarity. Experimental results on the SYSU and HanjaDB1 databases have validated the effectiveness of the proposed method.","container-title":"International Journal of Intelligent Systems and Applications","DOI":"10.5815/ijisa.2011.02.01","ISSN":"2074904X, 20749058","issue":"2","journalAbbreviation":"IJISA","language":"en","page":"1-8","source":"DOI.org (Crossref)","title":"A Stroke Shape and Structure Based Approach for Off-line Chinese Handwriting Identification","volume":"3","author":[{"family":"Tan","given":"Jun"},{"family":"Lai","given":"Jian-huang"},{"family":"Wang","given":"Chang-dong"},{"family":"Feng","given":"Ming-shuai"}],"issued":{"date-parts":[["2011",3,17]]}}}],"schema":"https://github.com/citation-style-language/schema/raw/master/csl-citation.json"} </w:instrText>
      </w:r>
      <w:r w:rsidR="006A6E43">
        <w:rPr>
          <w:szCs w:val="24"/>
        </w:rPr>
        <w:fldChar w:fldCharType="separate"/>
      </w:r>
      <w:r w:rsidR="00DF635B" w:rsidRPr="00DF635B">
        <w:t>[10]</w:t>
      </w:r>
      <w:r w:rsidR="006A6E43">
        <w:rPr>
          <w:szCs w:val="24"/>
        </w:rPr>
        <w:fldChar w:fldCharType="end"/>
      </w:r>
      <w:r w:rsidR="006A6E43">
        <w:rPr>
          <w:szCs w:val="24"/>
        </w:rPr>
        <w:t>.</w:t>
      </w:r>
      <w:r w:rsidR="00CE4278">
        <w:rPr>
          <w:szCs w:val="24"/>
        </w:rPr>
        <w:t xml:space="preserve"> </w:t>
      </w:r>
      <w:r w:rsidR="006D2F61">
        <w:rPr>
          <w:szCs w:val="24"/>
        </w:rPr>
        <w:t>Pervouchine et al.</w:t>
      </w:r>
      <w:r w:rsidR="009D7C9E">
        <w:rPr>
          <w:szCs w:val="24"/>
        </w:rPr>
        <w:t xml:space="preserve"> extract handwriting strokes via modeling with cubic splines</w:t>
      </w:r>
      <w:r w:rsidR="00470143">
        <w:rPr>
          <w:szCs w:val="24"/>
        </w:rPr>
        <w:t xml:space="preserve"> </w:t>
      </w:r>
      <w:r w:rsidR="00470143">
        <w:rPr>
          <w:szCs w:val="24"/>
        </w:rPr>
        <w:fldChar w:fldCharType="begin"/>
      </w:r>
      <w:r w:rsidR="00DF635B">
        <w:rPr>
          <w:szCs w:val="24"/>
        </w:rPr>
        <w:instrText xml:space="preserve"> ADDIN ZOTERO_ITEM CSL_CITATION {"citationID":"0wxzApR7","properties":{"formattedCitation":"[11]","plainCitation":"[11]","noteIndex":0},"citationItems":[{"id":830,"uris":["http://zotero.org/users/8461198/items/DJ4YYRB3"],"itemData":{"id":830,"type":"paper-conference","abstract":"A method for extraction of strokes from handwriting characters and graphemes is presented. The method allows the modelling of the original pen tip trajectory close to that perceived by humans, thus allowing its use in writer identification and verification tasks. The method is also capable of identifying retraced strokes and recovering hidden loops. Strokes are represented as cubic splines. The method extracts strokes in three stages: vectorisation, merging of skeletal branches and loop recovery, and final adjustment of near-junction and loop pieces. The evaluation of the method is performed by using its results for structural feature extraction and writer classification based on the features.","container-title":"Eighth International Conference on Document Analysis and Recognition (ICDAR'05)","DOI":"10.1109/ICDAR.2005.241","event-title":"Eighth International Conference on Document Analysis and Recognition (ICDAR'05)","note":"ISSN: 2379-2140","page":"307-311 Vol. 1","source":"IEEE Xplore","title":"Three-stage handwriting stroke extraction method with hidden loop recovery","URL":"https://ieeexplore.ieee.org/document/1575559","author":[{"family":"Pervouchine","given":"V."},{"family":"Leedham","given":"G."},{"family":"Melikhov","given":"K."}],"accessed":{"date-parts":[["2023",11,6]]},"issued":{"date-parts":[["2005",8]]}}}],"schema":"https://github.com/citation-style-language/schema/raw/master/csl-citation.json"} </w:instrText>
      </w:r>
      <w:r w:rsidR="00470143">
        <w:rPr>
          <w:szCs w:val="24"/>
        </w:rPr>
        <w:fldChar w:fldCharType="separate"/>
      </w:r>
      <w:r w:rsidR="00DF635B" w:rsidRPr="00DF635B">
        <w:t>[11]</w:t>
      </w:r>
      <w:r w:rsidR="00470143">
        <w:rPr>
          <w:szCs w:val="24"/>
        </w:rPr>
        <w:fldChar w:fldCharType="end"/>
      </w:r>
      <w:r w:rsidR="00470143">
        <w:rPr>
          <w:szCs w:val="24"/>
        </w:rPr>
        <w:t xml:space="preserve">. </w:t>
      </w:r>
      <w:r w:rsidR="00A36EFB">
        <w:rPr>
          <w:szCs w:val="24"/>
        </w:rPr>
        <w:t>Strokes are recreated via</w:t>
      </w:r>
      <w:r w:rsidR="00412B45">
        <w:rPr>
          <w:szCs w:val="24"/>
        </w:rPr>
        <w:t xml:space="preserve"> curves by vectorizing the input image, merging choice skeletal branches, and recreating </w:t>
      </w:r>
      <w:r w:rsidR="00D928BB">
        <w:rPr>
          <w:szCs w:val="24"/>
        </w:rPr>
        <w:t xml:space="preserve">the loops of a handwriting stroke, </w:t>
      </w:r>
      <w:r w:rsidR="002B2657">
        <w:rPr>
          <w:szCs w:val="24"/>
        </w:rPr>
        <w:t xml:space="preserve">caused by </w:t>
      </w:r>
      <w:r w:rsidR="00D928BB">
        <w:rPr>
          <w:szCs w:val="24"/>
        </w:rPr>
        <w:t>self-overlapping strokes</w:t>
      </w:r>
      <w:r w:rsidR="009C3620">
        <w:rPr>
          <w:szCs w:val="24"/>
        </w:rPr>
        <w:t xml:space="preserve">. The recreated strokes are not directly passed to the HIM but are </w:t>
      </w:r>
      <w:r w:rsidR="00B766C0">
        <w:rPr>
          <w:szCs w:val="24"/>
        </w:rPr>
        <w:t>summarized via a feature vector</w:t>
      </w:r>
      <w:r w:rsidR="00096927">
        <w:rPr>
          <w:szCs w:val="24"/>
        </w:rPr>
        <w:t>.</w:t>
      </w:r>
    </w:p>
    <w:p w14:paraId="677E5603" w14:textId="77777777" w:rsidR="002E7C46" w:rsidRDefault="002E7C46" w:rsidP="001F3F3F">
      <w:pPr>
        <w:tabs>
          <w:tab w:val="left" w:pos="720"/>
        </w:tabs>
        <w:autoSpaceDE w:val="0"/>
        <w:autoSpaceDN w:val="0"/>
        <w:adjustRightInd w:val="0"/>
        <w:spacing w:after="0"/>
        <w:contextualSpacing/>
        <w:jc w:val="center"/>
        <w:rPr>
          <w:szCs w:val="24"/>
        </w:rPr>
      </w:pPr>
    </w:p>
    <w:p w14:paraId="1B90FD15" w14:textId="0E35BC2C" w:rsidR="004F2163" w:rsidRDefault="006202C0" w:rsidP="001F3F3F">
      <w:pPr>
        <w:pStyle w:val="Heading3"/>
        <w:contextualSpacing/>
      </w:pPr>
      <w:bookmarkStart w:id="79" w:name="_Toc161007885"/>
      <w:bookmarkStart w:id="80" w:name="_Toc161008408"/>
      <w:bookmarkStart w:id="81" w:name="_Toc161382795"/>
      <w:r>
        <w:lastRenderedPageBreak/>
        <w:t>2.</w:t>
      </w:r>
      <w:r w:rsidR="007B0724">
        <w:t>1.2</w:t>
      </w:r>
      <w:r>
        <w:t xml:space="preserve"> </w:t>
      </w:r>
      <w:r w:rsidR="004F2163">
        <w:t>Multi-Script Handwriting Identification</w:t>
      </w:r>
      <w:bookmarkEnd w:id="79"/>
      <w:bookmarkEnd w:id="80"/>
      <w:bookmarkEnd w:id="81"/>
    </w:p>
    <w:p w14:paraId="67528743" w14:textId="3F81ECDC" w:rsidR="00136491" w:rsidRDefault="00AF2AB4" w:rsidP="001F3F3F">
      <w:pPr>
        <w:autoSpaceDE w:val="0"/>
        <w:autoSpaceDN w:val="0"/>
        <w:adjustRightInd w:val="0"/>
        <w:spacing w:after="0"/>
        <w:ind w:firstLine="720"/>
        <w:contextualSpacing/>
        <w:rPr>
          <w:szCs w:val="24"/>
        </w:rPr>
      </w:pPr>
      <w:r w:rsidRPr="00B461D3">
        <w:rPr>
          <w:szCs w:val="24"/>
        </w:rPr>
        <w:t xml:space="preserve">The </w:t>
      </w:r>
      <w:r w:rsidR="00BD2466">
        <w:rPr>
          <w:szCs w:val="24"/>
        </w:rPr>
        <w:t>International Conference on Frontiers in Handwriting Recognition (</w:t>
      </w:r>
      <w:r w:rsidRPr="00B461D3">
        <w:rPr>
          <w:szCs w:val="24"/>
        </w:rPr>
        <w:t>ICFHR</w:t>
      </w:r>
      <w:r w:rsidR="00BD2466">
        <w:rPr>
          <w:szCs w:val="24"/>
        </w:rPr>
        <w:t>)</w:t>
      </w:r>
      <w:r w:rsidRPr="00B461D3">
        <w:rPr>
          <w:szCs w:val="24"/>
        </w:rPr>
        <w:t xml:space="preserve"> 2018 Multi-Script Handwriting Identification competition reports on the successes of four different systems submitted to the competition</w:t>
      </w:r>
      <w:r w:rsidR="00D76F41">
        <w:rPr>
          <w:szCs w:val="24"/>
        </w:rPr>
        <w:t xml:space="preserve"> </w:t>
      </w:r>
      <w:r w:rsidR="00D76F41">
        <w:rPr>
          <w:szCs w:val="24"/>
        </w:rPr>
        <w:fldChar w:fldCharType="begin"/>
      </w:r>
      <w:r w:rsidR="00D76F41">
        <w:rPr>
          <w:szCs w:val="24"/>
        </w:rPr>
        <w:instrText xml:space="preserve"> ADDIN ZOTERO_ITEM CSL_CITATION {"citationID":"p6glqFD8","properties":{"formattedCitation":"[3]","plainCitation":"[3]","noteIndex":0},"citationItems":[{"id":585,"uris":["http://zotero.org/users/8461198/items/EPWHBKG4"],"itemData":{"id":585,"type":"paper-conference","abstract":"This paper describes the ICFHR 2018 Competition on Multi-script Writer Identification with details on the competition tasks, databases employed, submitted systems, evaluation protocol and the reported results. The competition was aimed at exploring the traditional writer identification problem in a more challenging scenario of a multi-script environment where training and test samples of writers come from different scripts. Three different databases with handwriting samples in Arabic, French, English, Chinese and Farsi were employed in the six competition tasks. The realized results indicate that while high identification rates are reported in the literature by traditional writer identification systems, identifying writers in a multiscript environment is a much more challenging problem that requires significant investigations to extract effective handwriting representations that are able to characterize the writer across different scripts.","container-title":"2018 16th International Conference on Frontiers in Handwriting Recognition (ICFHR)","DOI":"10.1109/ICFHR-2018.2018.00094","event-title":"2018 16th International Conference on Frontiers in Handwriting Recognition (ICFHR)","page":"506-510","source":"IEEE Xplore","title":"ICFHR 2018 Competition on Multi-Script Writer Identification","author":[{"family":"Djeddi","given":"Chawki"},{"family":"Al-Maadeed","given":"Somaya"},{"family":"Siddiqi","given":"Imran"},{"family":"Abdeljalil","given":"Gattal"},{"family":"He","given":"Sheng"},{"family":"Akbari","given":"Younes"}],"issued":{"date-parts":[["2018",8]]}}}],"schema":"https://github.com/citation-style-language/schema/raw/master/csl-citation.json"} </w:instrText>
      </w:r>
      <w:r w:rsidR="00D76F41">
        <w:rPr>
          <w:szCs w:val="24"/>
        </w:rPr>
        <w:fldChar w:fldCharType="separate"/>
      </w:r>
      <w:r w:rsidR="00D76F41" w:rsidRPr="00D76F41">
        <w:t>[3]</w:t>
      </w:r>
      <w:r w:rsidR="00D76F41">
        <w:rPr>
          <w:szCs w:val="24"/>
        </w:rPr>
        <w:fldChar w:fldCharType="end"/>
      </w:r>
      <w:r w:rsidRPr="00B461D3">
        <w:rPr>
          <w:szCs w:val="24"/>
        </w:rPr>
        <w:t>. These systems are the LIMPAF-I, LIMPAF-II, Tokyo System, and the Nuremberg System. The LIMPAF-I and LIMPAF-II were submitted by the same group; LIMPAF-I uses Uniform Complete Local Binary Patterns (U-LBP)</w:t>
      </w:r>
      <w:r>
        <w:rPr>
          <w:szCs w:val="24"/>
        </w:rPr>
        <w:t xml:space="preserve"> </w:t>
      </w:r>
      <w:r w:rsidRPr="00B461D3">
        <w:rPr>
          <w:szCs w:val="24"/>
        </w:rPr>
        <w:fldChar w:fldCharType="begin"/>
      </w:r>
      <w:r w:rsidR="00DF635B">
        <w:rPr>
          <w:szCs w:val="24"/>
        </w:rPr>
        <w:instrText xml:space="preserve"> ADDIN ZOTERO_ITEM CSL_CITATION {"citationID":"AHa9vc5a","properties":{"formattedCitation":"[12]","plainCitation":"[12]","noteIndex":0},"citationItems":[{"id":578,"uris":["http://zotero.org/users/8461198/items/STDGBVFQ"],"itemData":{"id":578,"type":"article-journal","abstract":"In this correspondence, a completed modeling of the local binary pattern (LBP) operator is proposed and an associated completed LBP (CLBP) scheme is developed for texture classification. A local region is represented by its center pixel and a local difference sign-magnitude transform (LDSMT). The center pixels represent the image gray level and they are converted into a binary code, namely CLBP-Center (CLBP_C), by global thresholding. LDSMT decomposes the image local differences into two complementary components: the signs and the magnitudes, and two operators, namely CLBP-Sign (CLBP_S) and CLBP-Magnitude (CLBP_M), are proposed to code them. The traditional LBP is equivalent to the CLBP_S part of CLBP, and we show that CLBP_S preserves more information of the local structure than CLBP_M, which explains why the simple LBP operator can extract the texture features reasonably well. By combining CLBP_S, CLBP_M, and CLBP_C features into joint or hybrid distributions, significant improvement can be made for rotation invariant texture classification.","container-title":"IEEE Transactions on Image Processing","DOI":"10.1109/TIP.2010.2044957","ISSN":"1941-0042","issue":"6","note":"event-title: IEEE Transactions on Image Processing","page":"1657-1663","source":"IEEE Xplore","title":"A Completed Modeling of Local Binary Pattern Operator for Texture Classification","volume":"19","author":[{"family":"Guo","given":"Zhenhua"},{"family":"Zhang","given":"Lei"},{"family":"Zhang","given":"David"}],"issued":{"date-parts":[["2010",6]]}}}],"schema":"https://github.com/citation-style-language/schema/raw/master/csl-citation.json"} </w:instrText>
      </w:r>
      <w:r w:rsidRPr="00B461D3">
        <w:rPr>
          <w:szCs w:val="24"/>
        </w:rPr>
        <w:fldChar w:fldCharType="separate"/>
      </w:r>
      <w:r w:rsidR="00DF635B" w:rsidRPr="00DF635B">
        <w:t>[12]</w:t>
      </w:r>
      <w:r w:rsidRPr="00B461D3">
        <w:rPr>
          <w:szCs w:val="24"/>
        </w:rPr>
        <w:fldChar w:fldCharType="end"/>
      </w:r>
      <w:r w:rsidRPr="00B461D3">
        <w:rPr>
          <w:szCs w:val="24"/>
        </w:rPr>
        <w:t xml:space="preserve"> for its feature extraction while the LIMPAF-II uses Oriented Basic Image Features (</w:t>
      </w:r>
      <w:proofErr w:type="spellStart"/>
      <w:r w:rsidRPr="00B461D3">
        <w:rPr>
          <w:szCs w:val="24"/>
        </w:rPr>
        <w:t>oBIF</w:t>
      </w:r>
      <w:proofErr w:type="spellEnd"/>
      <w:r w:rsidRPr="00B461D3">
        <w:rPr>
          <w:szCs w:val="24"/>
        </w:rPr>
        <w:t xml:space="preserve">) </w:t>
      </w:r>
      <w:r w:rsidRPr="00B461D3">
        <w:rPr>
          <w:szCs w:val="24"/>
        </w:rPr>
        <w:fldChar w:fldCharType="begin"/>
      </w:r>
      <w:r w:rsidR="00DF635B">
        <w:rPr>
          <w:szCs w:val="24"/>
        </w:rPr>
        <w:instrText xml:space="preserve"> ADDIN ZOTERO_ITEM CSL_CITATION {"citationID":"LqzefjIB","properties":{"formattedCitation":"[13]","plainCitation":"[13]","noteIndex":0},"citationItems":[{"id":231,"uris":["http://zotero.org/users/8461198/items/Q7QM4CV4"],"itemData":{"id":231,"type":"article-journal","abstract":"We describe how oriented Basic Image Feature Columns (oBIF Columns) can be used for writer identification and how this texture-based scheme can be enhanced by encoding a writer's style as the deviation from the mean encoding for a population of writers. We hypothesise that this deviation, the Delta encoding, provides a more informative encoding than the texture-based encoding alone. The methods have been evaluated using the IAM dataset and by making entries to two top international competitions for assessing the state-of-the-art in writer identification. We demonstrate that the oBIF Column scheme on its own is sufficient to gain a performance level of 99% when tested using 300 writers from the IAM dataset. However, on the more challenging competition datasets, significantly improved performance was obtained using the Delta encoding scheme, which achieved first place in both competitions. In our characterisation of the Delta encoding, we demonstrate that the method is making use of information contained in the correlation between the written style of different textual elements, which may not be used by other methods.","container-title":"Pattern Recognition","DOI":"10.1016/j.patcog.2013.11.029","ISSN":"0031-3203","issue":"6","journalAbbreviation":"Pattern Recognition","language":"en","page":"2255-2265","source":"ScienceDirect","title":"Writer identification using oriented Basic Image Features and the Delta encoding","volume":"47","author":[{"family":"Newell","given":"Andrew J."},{"family":"Griffin","given":"Lewis D."}],"issued":{"date-parts":[["2014",6,1]]}}}],"schema":"https://github.com/citation-style-language/schema/raw/master/csl-citation.json"} </w:instrText>
      </w:r>
      <w:r w:rsidRPr="00B461D3">
        <w:rPr>
          <w:szCs w:val="24"/>
        </w:rPr>
        <w:fldChar w:fldCharType="separate"/>
      </w:r>
      <w:r w:rsidR="00DF635B" w:rsidRPr="00DF635B">
        <w:t>[13]</w:t>
      </w:r>
      <w:r w:rsidRPr="00B461D3">
        <w:rPr>
          <w:szCs w:val="24"/>
        </w:rPr>
        <w:fldChar w:fldCharType="end"/>
      </w:r>
      <w:r w:rsidRPr="00B461D3">
        <w:rPr>
          <w:szCs w:val="24"/>
        </w:rPr>
        <w:t>. The Tokyo system used two CNNs to extract features from randomly selected sub-images of a writing sample. Features extracted from writing samples were passed into a “Transfer Neural Net” to transform the extracted features</w:t>
      </w:r>
      <w:r>
        <w:rPr>
          <w:szCs w:val="24"/>
        </w:rPr>
        <w:t>, of writing samples of possibly different writing scripts into a more uniform representation</w:t>
      </w:r>
      <w:r w:rsidR="00B308EF">
        <w:rPr>
          <w:szCs w:val="24"/>
        </w:rPr>
        <w:t>, w</w:t>
      </w:r>
      <w:r w:rsidR="005979C2">
        <w:rPr>
          <w:szCs w:val="24"/>
        </w:rPr>
        <w:t>hich were then used in classification</w:t>
      </w:r>
      <w:r w:rsidRPr="00B461D3">
        <w:rPr>
          <w:szCs w:val="24"/>
        </w:rPr>
        <w:t xml:space="preserve">. The Nuremberg system was actually based on another </w:t>
      </w:r>
      <w:r w:rsidR="005979C2">
        <w:rPr>
          <w:szCs w:val="24"/>
        </w:rPr>
        <w:t xml:space="preserve">paper </w:t>
      </w:r>
      <w:r w:rsidRPr="00B461D3">
        <w:rPr>
          <w:szCs w:val="24"/>
        </w:rPr>
        <w:t>(</w:t>
      </w:r>
      <w:r w:rsidRPr="00B461D3">
        <w:rPr>
          <w:szCs w:val="24"/>
        </w:rPr>
        <w:fldChar w:fldCharType="begin"/>
      </w:r>
      <w:r w:rsidR="00DF635B">
        <w:rPr>
          <w:szCs w:val="24"/>
        </w:rPr>
        <w:instrText xml:space="preserve"> ADDIN ZOTERO_ITEM CSL_CITATION {"citationID":"OMrfzQYl","properties":{"formattedCitation":"[14]","plainCitation":"[14]","noteIndex":0},"citationItems":[{"id":574,"uris":["http://zotero.org/users/8461198/items/EI49G6KB"],"itemData":{"id":574,"type":"paper-conference","abstract":"The encoding of local features is an essential part for writer identification and writer retrieval. While CNN activations have already been used as local features in related works, the encoding of these features has attracted little attention so far. In this work, we compare the established VLAD encoding with triangulation embedding. We further investigate generalized max pooling as an alternative to sum pooling and the impact of decorrelation and Exemplar SVMs. With these techniques, we set new standards on two publicly available datasets (ICDAR13, KHATT).","container-title":"2018 13th IAPR International Workshop on Document Analysis Systems (DAS)","DOI":"10.1109/DAS.2018.9","event-title":"2018 13th IAPR International Workshop on Document Analysis Systems (DAS)","page":"169-174","source":"IEEE Xplore","title":"Encoding CNN Activations for Writer Recognition","author":[{"family":"Christlein","given":"Vincent"},{"family":"Maier","given":"Andreas"}],"issued":{"date-parts":[["2018",4]]}}}],"schema":"https://github.com/citation-style-language/schema/raw/master/csl-citation.json"} </w:instrText>
      </w:r>
      <w:r w:rsidRPr="00B461D3">
        <w:rPr>
          <w:szCs w:val="24"/>
        </w:rPr>
        <w:fldChar w:fldCharType="separate"/>
      </w:r>
      <w:r w:rsidR="00DF635B" w:rsidRPr="00DF635B">
        <w:t>[14]</w:t>
      </w:r>
      <w:r w:rsidRPr="00B461D3">
        <w:rPr>
          <w:szCs w:val="24"/>
        </w:rPr>
        <w:fldChar w:fldCharType="end"/>
      </w:r>
      <w:r w:rsidRPr="00B461D3">
        <w:rPr>
          <w:szCs w:val="24"/>
        </w:rPr>
        <w:t>) which extract</w:t>
      </w:r>
      <w:r w:rsidR="00BD2BB0">
        <w:rPr>
          <w:szCs w:val="24"/>
        </w:rPr>
        <w:t>s</w:t>
      </w:r>
      <w:r w:rsidRPr="00B461D3">
        <w:rPr>
          <w:szCs w:val="24"/>
        </w:rPr>
        <w:t xml:space="preserve"> features by a pre-trained CNN. The extracted features were then “PCA-Whitened” and encoded in a visual bag of words algorithm called VLAD</w:t>
      </w:r>
      <w:r w:rsidR="00774C46">
        <w:rPr>
          <w:szCs w:val="24"/>
        </w:rPr>
        <w:t xml:space="preserve"> </w:t>
      </w:r>
      <w:r w:rsidR="00774C46">
        <w:rPr>
          <w:szCs w:val="24"/>
        </w:rPr>
        <w:fldChar w:fldCharType="begin"/>
      </w:r>
      <w:r w:rsidR="00DF635B">
        <w:rPr>
          <w:szCs w:val="24"/>
        </w:rPr>
        <w:instrText xml:space="preserve"> ADDIN ZOTERO_ITEM CSL_CITATION {"citationID":"fB3VNU06","properties":{"formattedCitation":"[15]","plainCitation":"[15]","noteIndex":0},"citationItems":[{"id":974,"uris":["http://zotero.org/users/8461198/items/APRTH4FH"],"itemData":{"id":974,"type":"paper-conference","abstract":"We address the problem of image search on a very large scale, where three constraints have to be considered jointly: the accuracy of the search, its efficiency, and the memory usage of the representation. We first propose a simple yet efficient way of aggregating local image descriptors into a vector of limited dimension, which can be viewed as a simplification of the Fisher kernel representation. We then show how to jointly optimize the dimension reduction and the indexing algorithm, so that it best preserves the quality of vector comparison. The evaluation shows that our approach significantly outperforms the state of the art: the search accuracy is comparable to the bag-of-features approach for an image representation that fits in 20 bytes. Searching a 10 million image dataset takes about 50ms.","container-title":"2010 IEEE Computer Society Conference on Computer Vision and Pattern Recognition","DOI":"10.1109/CVPR.2010.5540039","event-title":"2010 IEEE Computer Society Conference on Computer Vision and Pattern Recognition","note":"ISSN: 1063-6919","page":"3304-3311","source":"IEEE Xplore","title":"Aggregating local descriptors into a compact image representation","URL":"https://ieeexplore.ieee.org/document/5540039","author":[{"family":"Jégou","given":"Hervé"},{"family":"Douze","given":"Matthijs"},{"family":"Schmid","given":"Cordelia"},{"family":"Pérez","given":"Patrick"}],"accessed":{"date-parts":[["2024",3,13]]},"issued":{"date-parts":[["2010",6]]}}}],"schema":"https://github.com/citation-style-language/schema/raw/master/csl-citation.json"} </w:instrText>
      </w:r>
      <w:r w:rsidR="00774C46">
        <w:rPr>
          <w:szCs w:val="24"/>
        </w:rPr>
        <w:fldChar w:fldCharType="separate"/>
      </w:r>
      <w:r w:rsidR="00DF635B" w:rsidRPr="00DF635B">
        <w:t>[15]</w:t>
      </w:r>
      <w:r w:rsidR="00774C46">
        <w:rPr>
          <w:szCs w:val="24"/>
        </w:rPr>
        <w:fldChar w:fldCharType="end"/>
      </w:r>
      <w:r w:rsidRPr="00B461D3">
        <w:rPr>
          <w:szCs w:val="24"/>
        </w:rPr>
        <w:t>.</w:t>
      </w:r>
      <w:r w:rsidR="00D72B7A">
        <w:rPr>
          <w:szCs w:val="24"/>
        </w:rPr>
        <w:t xml:space="preserve"> </w:t>
      </w:r>
      <w:r w:rsidR="00215B6F" w:rsidRPr="00B461D3">
        <w:rPr>
          <w:szCs w:val="24"/>
        </w:rPr>
        <w:t xml:space="preserve">Abbas </w:t>
      </w:r>
      <w:r w:rsidR="00215B6F" w:rsidRPr="00B461D3">
        <w:rPr>
          <w:i/>
          <w:iCs/>
          <w:szCs w:val="24"/>
        </w:rPr>
        <w:t xml:space="preserve">et al </w:t>
      </w:r>
      <w:r w:rsidR="00215B6F" w:rsidRPr="00B461D3">
        <w:rPr>
          <w:szCs w:val="24"/>
        </w:rPr>
        <w:t xml:space="preserve">combines LBP and </w:t>
      </w:r>
      <w:proofErr w:type="spellStart"/>
      <w:r w:rsidR="00215B6F" w:rsidRPr="00B461D3">
        <w:rPr>
          <w:szCs w:val="24"/>
        </w:rPr>
        <w:t>oBIF</w:t>
      </w:r>
      <w:proofErr w:type="spellEnd"/>
      <w:r w:rsidR="00215B6F">
        <w:rPr>
          <w:szCs w:val="24"/>
        </w:rPr>
        <w:t xml:space="preserve"> to</w:t>
      </w:r>
      <w:r w:rsidR="00215B6F" w:rsidRPr="00B461D3">
        <w:rPr>
          <w:szCs w:val="24"/>
        </w:rPr>
        <w:t xml:space="preserve"> creat</w:t>
      </w:r>
      <w:r w:rsidR="00215B6F">
        <w:rPr>
          <w:szCs w:val="24"/>
        </w:rPr>
        <w:t>e</w:t>
      </w:r>
      <w:r w:rsidR="00215B6F" w:rsidRPr="00B461D3">
        <w:rPr>
          <w:szCs w:val="24"/>
        </w:rPr>
        <w:t xml:space="preserve"> a histogram </w:t>
      </w:r>
      <w:r w:rsidR="00215B6F">
        <w:rPr>
          <w:szCs w:val="24"/>
        </w:rPr>
        <w:t xml:space="preserve">of both </w:t>
      </w:r>
      <w:r w:rsidR="00215B6F" w:rsidRPr="00B461D3">
        <w:rPr>
          <w:szCs w:val="24"/>
        </w:rPr>
        <w:t xml:space="preserve">over the whole range of the document </w:t>
      </w:r>
      <w:r w:rsidR="00215B6F" w:rsidRPr="00B461D3">
        <w:rPr>
          <w:szCs w:val="24"/>
        </w:rPr>
        <w:fldChar w:fldCharType="begin"/>
      </w:r>
      <w:r w:rsidR="00DF635B">
        <w:rPr>
          <w:szCs w:val="24"/>
        </w:rPr>
        <w:instrText xml:space="preserve"> ADDIN ZOTERO_ITEM CSL_CITATION {"citationID":"336X5DP7","properties":{"formattedCitation":"[16]","plainCitation":"[16]","noteIndex":0},"citationItems":[{"id":577,"uris":["http://zotero.org/users/8461198/items/BU9TYAT5"],"itemData":{"id":577,"type":"article-journal","abstract":"Identification of writers from images of handwriting is an interesting research problem in the handwriting recognition community. Application of image analysis and machine learning techniques to this problem allows development of computerised solutions which can facilitate forensic experts in reducing the search space against a questioned document. This article investigates the effectiveness of textural measures in characterising the writer of a handwritten document. A novel descriptor by crossing the local binary patterns (LBP) with different configurations that allows capturing the local textural information in handwriting using a column histogram is introduced. The representation is enriched with the oriented Basic Image Features (oBIFs) column histogram. Support vector machine (SVM) is employed as the classifier, and the experimental study is carried out on five different datasets in single as well as multi-script evaluation scenarios. Multi-script evaluations allow evaluating the hypothesis that writers share common characteristics across multiple scripts and the reported results validate the effectiveness of textural measures in capturing this script-independent, writer-specific information.","container-title":"IET Biometrics","DOI":"10.1049/bme2.12010","ISSN":"2047-4946","issue":"2","language":"en","note":"_eprint: https://onlinelibrary.wiley.com/doi/pdf/10.1049/bme2.12010","page":"179-193","source":"Wiley Online Library","title":"Texture feature column scheme for single- and multi-script writer identification","volume":"10","author":[{"family":"Abbas","given":"Faycel"},{"family":"Gattal","given":"Abdeljalil"},{"family":"Djeddi","given":"Chawki"},{"family":"Siddiqi","given":"Imran"},{"family":"Bensefia","given":"Ameur"},{"family":"Saoudi","given":"Kamel"}],"issued":{"date-parts":[["2021"]]}}}],"schema":"https://github.com/citation-style-language/schema/raw/master/csl-citation.json"} </w:instrText>
      </w:r>
      <w:r w:rsidR="00215B6F" w:rsidRPr="00B461D3">
        <w:rPr>
          <w:szCs w:val="24"/>
        </w:rPr>
        <w:fldChar w:fldCharType="separate"/>
      </w:r>
      <w:r w:rsidR="00DF635B" w:rsidRPr="00DF635B">
        <w:t>[16]</w:t>
      </w:r>
      <w:r w:rsidR="00215B6F" w:rsidRPr="00B461D3">
        <w:rPr>
          <w:szCs w:val="24"/>
        </w:rPr>
        <w:fldChar w:fldCharType="end"/>
      </w:r>
      <w:r w:rsidR="008C007F">
        <w:rPr>
          <w:szCs w:val="24"/>
        </w:rPr>
        <w:t xml:space="preserve">. </w:t>
      </w:r>
      <w:r w:rsidR="000677BD">
        <w:rPr>
          <w:szCs w:val="24"/>
        </w:rPr>
        <w:t>He et al.</w:t>
      </w:r>
      <w:r w:rsidR="00A26C09">
        <w:rPr>
          <w:szCs w:val="24"/>
        </w:rPr>
        <w:t xml:space="preserve"> </w:t>
      </w:r>
      <w:r w:rsidR="000175FB">
        <w:rPr>
          <w:szCs w:val="24"/>
        </w:rPr>
        <w:t xml:space="preserve">tested the power of handwriting junctions on the writer identification task </w:t>
      </w:r>
      <w:r w:rsidR="000175FB">
        <w:rPr>
          <w:szCs w:val="24"/>
        </w:rPr>
        <w:fldChar w:fldCharType="begin"/>
      </w:r>
      <w:r w:rsidR="00DF635B">
        <w:rPr>
          <w:szCs w:val="24"/>
        </w:rPr>
        <w:instrText xml:space="preserve"> ADDIN ZOTERO_ITEM CSL_CITATION {"citationID":"IHdFuJfU","properties":{"formattedCitation":"[17]","plainCitation":"[17]","noteIndex":0},"citationItems":[{"id":579,"uris":["http://zotero.org/users/8461198/items/3A2LAY2L"],"itemData":{"id":579,"type":"article-journal","abstract":"In this paper, we propose a novel junction detection method in handwritten images, which uses the stroke-length distribution in every direction around a reference point inside the ink of texts. Our proposed junction detection method is simple and efficient, and yields a junction feature in a natural manner, which can be considered as a local descriptor. We apply our proposed junction detector to writer identification by Junclets which is a codebook-based representation trained from the detected junctions. A new challenging data set which contains multiple scripts (English and Chinese) written by the same writers is introduced to evaluate the performance of the proposed junctions for cross-script writer identification. Furthermore, two other common data sets are used to evaluate our junction-based descriptor. Experimental results show that our proposed junction detector is stable under rotation and scale changes, and the performance of writer identification indicates that junctions are important atomic elements to characterize the writing styles. The proposed junction detector is applicable to both historical documents and modern handwritings, and can be used as well for junction retrieval.","container-title":"Pattern Recognition","DOI":"10.1016/j.patcog.2015.05.022","ISSN":"0031-3203","issue":"12","journalAbbreviation":"Pattern Recognition","language":"en","page":"4036-4048","source":"ScienceDirect","title":"Junction detection in handwritten documents and its application to writer identification","volume":"48","author":[{"family":"He","given":"Sheng"},{"family":"Wiering","given":"Marco"},{"family":"Schomaker","given":"Lambert"}],"issued":{"date-parts":[["2015",12,1]]}}}],"schema":"https://github.com/citation-style-language/schema/raw/master/csl-citation.json"} </w:instrText>
      </w:r>
      <w:r w:rsidR="000175FB">
        <w:rPr>
          <w:szCs w:val="24"/>
        </w:rPr>
        <w:fldChar w:fldCharType="separate"/>
      </w:r>
      <w:r w:rsidR="00DF635B" w:rsidRPr="00DF635B">
        <w:t>[17]</w:t>
      </w:r>
      <w:r w:rsidR="000175FB">
        <w:rPr>
          <w:szCs w:val="24"/>
        </w:rPr>
        <w:fldChar w:fldCharType="end"/>
      </w:r>
      <w:r w:rsidR="00E73DCC">
        <w:rPr>
          <w:szCs w:val="24"/>
        </w:rPr>
        <w:t xml:space="preserve">. </w:t>
      </w:r>
      <w:r w:rsidR="00992763">
        <w:rPr>
          <w:szCs w:val="24"/>
        </w:rPr>
        <w:t xml:space="preserve">Junctions are grouped into </w:t>
      </w:r>
      <w:r w:rsidR="00B71AFF">
        <w:rPr>
          <w:szCs w:val="24"/>
        </w:rPr>
        <w:t xml:space="preserve">L-junctions representing points where writing strokes are sufficiently curved, and </w:t>
      </w:r>
      <w:r w:rsidR="00992763">
        <w:rPr>
          <w:szCs w:val="24"/>
        </w:rPr>
        <w:t xml:space="preserve">T, </w:t>
      </w:r>
      <w:r w:rsidR="00A32435">
        <w:rPr>
          <w:szCs w:val="24"/>
        </w:rPr>
        <w:t xml:space="preserve">Y and X-junctions where two handwriting strokes intersect. A junction feature is defined </w:t>
      </w:r>
      <w:r w:rsidR="00274F29">
        <w:rPr>
          <w:szCs w:val="24"/>
        </w:rPr>
        <w:t>containing</w:t>
      </w:r>
      <w:r w:rsidR="00A32435">
        <w:rPr>
          <w:szCs w:val="24"/>
        </w:rPr>
        <w:t xml:space="preserve"> the center-point</w:t>
      </w:r>
      <w:r w:rsidR="006779B2">
        <w:rPr>
          <w:szCs w:val="24"/>
        </w:rPr>
        <w:t>, scale (defined as minimum branch-length</w:t>
      </w:r>
      <w:r w:rsidR="00274F29">
        <w:rPr>
          <w:szCs w:val="24"/>
        </w:rPr>
        <w:t>, where a branch is one part of an intersecting stroke</w:t>
      </w:r>
      <w:r w:rsidR="006779B2">
        <w:rPr>
          <w:szCs w:val="24"/>
        </w:rPr>
        <w:t xml:space="preserve">), two to </w:t>
      </w:r>
      <w:r w:rsidR="006779B2">
        <w:rPr>
          <w:szCs w:val="24"/>
        </w:rPr>
        <w:lastRenderedPageBreak/>
        <w:t>four</w:t>
      </w:r>
      <w:r w:rsidR="00274F29">
        <w:rPr>
          <w:szCs w:val="24"/>
        </w:rPr>
        <w:t xml:space="preserve"> </w:t>
      </w:r>
      <w:r w:rsidR="006E5551">
        <w:rPr>
          <w:szCs w:val="24"/>
        </w:rPr>
        <w:t xml:space="preserve">angles representing the directions the branches of a junction point in, and the </w:t>
      </w:r>
      <w:r w:rsidR="00A87EC3">
        <w:rPr>
          <w:szCs w:val="24"/>
        </w:rPr>
        <w:t>“strength of a branch”</w:t>
      </w:r>
      <w:r w:rsidR="00373DE6">
        <w:rPr>
          <w:szCs w:val="24"/>
        </w:rPr>
        <w:t xml:space="preserve"> in a set number of directions. </w:t>
      </w:r>
      <w:r w:rsidR="00D40EBC">
        <w:rPr>
          <w:szCs w:val="24"/>
        </w:rPr>
        <w:t>This junction feature is used to form a “</w:t>
      </w:r>
      <w:proofErr w:type="spellStart"/>
      <w:r w:rsidR="00D40EBC">
        <w:rPr>
          <w:szCs w:val="24"/>
        </w:rPr>
        <w:t>junctlet</w:t>
      </w:r>
      <w:proofErr w:type="spellEnd"/>
      <w:r w:rsidR="00D40EBC">
        <w:rPr>
          <w:szCs w:val="24"/>
        </w:rPr>
        <w:t>” codebook of common junctions</w:t>
      </w:r>
      <w:r w:rsidR="005A3A50">
        <w:rPr>
          <w:szCs w:val="24"/>
        </w:rPr>
        <w:t xml:space="preserve">. </w:t>
      </w:r>
      <w:r w:rsidR="005A3A50" w:rsidRPr="00D909D6">
        <w:rPr>
          <w:szCs w:val="24"/>
        </w:rPr>
        <w:t xml:space="preserve">Finally, </w:t>
      </w:r>
      <w:r w:rsidR="00A22708" w:rsidRPr="00D909D6">
        <w:rPr>
          <w:szCs w:val="24"/>
        </w:rPr>
        <w:t>the codebook is used to create</w:t>
      </w:r>
      <w:r w:rsidR="00205CB8">
        <w:rPr>
          <w:szCs w:val="24"/>
        </w:rPr>
        <w:t xml:space="preserve"> a</w:t>
      </w:r>
      <w:r w:rsidR="00D40EBC" w:rsidRPr="00D909D6">
        <w:rPr>
          <w:szCs w:val="24"/>
        </w:rPr>
        <w:t xml:space="preserve"> histogram containing the </w:t>
      </w:r>
      <w:r w:rsidR="005A3A50" w:rsidRPr="00D909D6">
        <w:rPr>
          <w:szCs w:val="24"/>
        </w:rPr>
        <w:t>number of times a type of junction was detected in a document</w:t>
      </w:r>
      <w:r w:rsidR="00205CB8">
        <w:rPr>
          <w:szCs w:val="24"/>
        </w:rPr>
        <w:t>, which is then used for classification</w:t>
      </w:r>
      <w:r w:rsidR="00A22708" w:rsidRPr="00D909D6">
        <w:rPr>
          <w:szCs w:val="24"/>
        </w:rPr>
        <w:t>.</w:t>
      </w:r>
      <w:r w:rsidR="00863FAF" w:rsidRPr="00D909D6">
        <w:rPr>
          <w:szCs w:val="24"/>
        </w:rPr>
        <w:t xml:space="preserve"> This </w:t>
      </w:r>
      <w:r w:rsidR="003F7370">
        <w:rPr>
          <w:szCs w:val="24"/>
        </w:rPr>
        <w:t>study</w:t>
      </w:r>
      <w:r w:rsidR="00863FAF" w:rsidRPr="00D909D6">
        <w:rPr>
          <w:szCs w:val="24"/>
        </w:rPr>
        <w:t xml:space="preserve"> also introduces the </w:t>
      </w:r>
      <w:r w:rsidR="00863FAF" w:rsidRPr="00D909D6">
        <w:rPr>
          <w:color w:val="000000"/>
          <w:szCs w:val="24"/>
        </w:rPr>
        <w:t xml:space="preserve">Chinese-English database of the university of Groningen (CERUG) </w:t>
      </w:r>
      <w:r w:rsidR="00D72B7A">
        <w:rPr>
          <w:color w:val="000000"/>
          <w:szCs w:val="24"/>
        </w:rPr>
        <w:t>consisting of a collection of Documents written in Chinese, English, or a combination of both</w:t>
      </w:r>
      <w:r w:rsidR="00D72B7A">
        <w:rPr>
          <w:rStyle w:val="FootnoteReference"/>
          <w:color w:val="000000"/>
          <w:szCs w:val="24"/>
        </w:rPr>
        <w:footnoteReference w:id="2"/>
      </w:r>
      <w:r w:rsidR="00863FAF" w:rsidRPr="00D909D6">
        <w:rPr>
          <w:color w:val="000000"/>
          <w:szCs w:val="24"/>
        </w:rPr>
        <w:t>.</w:t>
      </w:r>
      <w:r w:rsidR="00DE1AF4">
        <w:rPr>
          <w:szCs w:val="24"/>
        </w:rPr>
        <w:t xml:space="preserve"> </w:t>
      </w:r>
      <w:r w:rsidR="0087532E">
        <w:rPr>
          <w:color w:val="000000"/>
          <w:szCs w:val="24"/>
        </w:rPr>
        <w:t xml:space="preserve">Semma et al. </w:t>
      </w:r>
      <w:r w:rsidR="005123F7">
        <w:rPr>
          <w:color w:val="000000"/>
          <w:szCs w:val="24"/>
        </w:rPr>
        <w:t>use CNN features encoded into modified</w:t>
      </w:r>
      <w:r w:rsidR="00CF2C23">
        <w:rPr>
          <w:color w:val="000000"/>
          <w:szCs w:val="24"/>
        </w:rPr>
        <w:t xml:space="preserve"> vectors </w:t>
      </w:r>
      <w:r w:rsidR="00B431A7">
        <w:rPr>
          <w:color w:val="000000"/>
          <w:szCs w:val="24"/>
        </w:rPr>
        <w:t>(</w:t>
      </w:r>
      <w:r w:rsidR="00B431A7">
        <w:rPr>
          <w:color w:val="000000"/>
          <w:szCs w:val="24"/>
        </w:rPr>
        <w:fldChar w:fldCharType="begin"/>
      </w:r>
      <w:r w:rsidR="00DF635B">
        <w:rPr>
          <w:color w:val="000000"/>
          <w:szCs w:val="24"/>
        </w:rPr>
        <w:instrText xml:space="preserve"> ADDIN ZOTERO_ITEM CSL_CITATION {"citationID":"dRhYetos","properties":{"formattedCitation":"[15]","plainCitation":"[15]","noteIndex":0},"citationItems":[{"id":974,"uris":["http://zotero.org/users/8461198/items/APRTH4FH"],"itemData":{"id":974,"type":"paper-conference","abstract":"We address the problem of image search on a very large scale, where three constraints have to be considered jointly: the accuracy of the search, its efficiency, and the memory usage of the representation. We first propose a simple yet efficient way of aggregating local image descriptors into a vector of limited dimension, which can be viewed as a simplification of the Fisher kernel representation. We then show how to jointly optimize the dimension reduction and the indexing algorithm, so that it best preserves the quality of vector comparison. The evaluation shows that our approach significantly outperforms the state of the art: the search accuracy is comparable to the bag-of-features approach for an image representation that fits in 20 bytes. Searching a 10 million image dataset takes about 50ms.","container-title":"2010 IEEE Computer Society Conference on Computer Vision and Pattern Recognition","DOI":"10.1109/CVPR.2010.5540039","event-title":"2010 IEEE Computer Society Conference on Computer Vision and Pattern Recognition","note":"ISSN: 1063-6919","page":"3304-3311","source":"IEEE Xplore","title":"Aggregating local descriptors into a compact image representation","URL":"https://ieeexplore.ieee.org/document/5540039","author":[{"family":"Jégou","given":"Hervé"},{"family":"Douze","given":"Matthijs"},{"family":"Schmid","given":"Cordelia"},{"family":"Pérez","given":"Patrick"}],"accessed":{"date-parts":[["2024",3,13]]},"issued":{"date-parts":[["2010",6]]}}}],"schema":"https://github.com/citation-style-language/schema/raw/master/csl-citation.json"} </w:instrText>
      </w:r>
      <w:r w:rsidR="00B431A7">
        <w:rPr>
          <w:color w:val="000000"/>
          <w:szCs w:val="24"/>
        </w:rPr>
        <w:fldChar w:fldCharType="separate"/>
      </w:r>
      <w:r w:rsidR="00DF635B" w:rsidRPr="00DF635B">
        <w:t>[15]</w:t>
      </w:r>
      <w:r w:rsidR="00B431A7">
        <w:rPr>
          <w:color w:val="000000"/>
          <w:szCs w:val="24"/>
        </w:rPr>
        <w:fldChar w:fldCharType="end"/>
      </w:r>
      <w:r w:rsidR="00A20212">
        <w:rPr>
          <w:color w:val="000000"/>
          <w:szCs w:val="24"/>
        </w:rPr>
        <w:t xml:space="preserve">) </w:t>
      </w:r>
      <w:r w:rsidR="00CF2C23">
        <w:rPr>
          <w:color w:val="000000"/>
          <w:szCs w:val="24"/>
        </w:rPr>
        <w:t xml:space="preserve">for handwriting identification </w:t>
      </w:r>
      <w:r w:rsidR="00CF2C23">
        <w:rPr>
          <w:color w:val="000000"/>
          <w:szCs w:val="24"/>
        </w:rPr>
        <w:fldChar w:fldCharType="begin"/>
      </w:r>
      <w:r w:rsidR="00DF635B">
        <w:rPr>
          <w:color w:val="000000"/>
          <w:szCs w:val="24"/>
        </w:rPr>
        <w:instrText xml:space="preserve"> ADDIN ZOTERO_ITEM CSL_CITATION {"citationID":"IxHxAXXE","properties":{"formattedCitation":"[18]","plainCitation":"[18]","noteIndex":0},"citationItems":[{"id":424,"uris":["http://zotero.org/users/8461198/items/SKLSJQ2Z"],"itemData":{"id":424,"type":"article-journal","abstract":"Writer identification from handwriting samples has been an interesting research problem for the pattern recognition community in general and handwriting recognition community in particular. In most cases, however, it is assumed that writers produce writing samples in a single script only. A more challenging scenario is the multi-script writer identification where the training and test samples of writers belong to different scripts. This paper presents a deep learning-based solution for writer identification in a multi-script scenario. The technique relies on identifying keypoints in handwriting and extracting small patches around these keypoints. These patches are aimed to capture the writing gestures of individuals which are likely to be common across multiple scripts. Robust feature representations are learned from these patches using a deep convolutional neural network and the features are encoded using a newly proposed variant of the Vector of Locally Aggregated Descriptors (VLAD). Experiments on three bilingual handwriting datasets including writing samples in Arabic, English, French, Chinese and Farsi report promising identification rates and significantly outperform the current state-of-the-art on this problem.","container-title":"International Journal on Document Analysis and Recognition (IJDAR)","DOI":"10.1007/s10032-022-00394-8","ISSN":"1433-2825","issue":"2","journalAbbreviation":"IJDAR","language":"en","page":"79-93","source":"Springer Link","title":"Feature learning and encoding for multi-script writer identification","volume":"25","author":[{"family":"Semma","given":"Abdelillah"},{"family":"Hannad","given":"Yaâcoub"},{"family":"Siddiqi","given":"Imran"},{"family":"Lazrak","given":"Said"},{"family":"Kettani","given":"Mohamed El Youssfi El"}],"issued":{"date-parts":[["2022",6,1]]}}}],"schema":"https://github.com/citation-style-language/schema/raw/master/csl-citation.json"} </w:instrText>
      </w:r>
      <w:r w:rsidR="00CF2C23">
        <w:rPr>
          <w:color w:val="000000"/>
          <w:szCs w:val="24"/>
        </w:rPr>
        <w:fldChar w:fldCharType="separate"/>
      </w:r>
      <w:r w:rsidR="00DF635B" w:rsidRPr="00DF635B">
        <w:t>[18]</w:t>
      </w:r>
      <w:r w:rsidR="00CF2C23">
        <w:rPr>
          <w:color w:val="000000"/>
          <w:szCs w:val="24"/>
        </w:rPr>
        <w:fldChar w:fldCharType="end"/>
      </w:r>
      <w:r w:rsidR="00962D86">
        <w:rPr>
          <w:color w:val="000000"/>
          <w:szCs w:val="24"/>
        </w:rPr>
        <w:t xml:space="preserve">. </w:t>
      </w:r>
      <w:r w:rsidR="009F03DC">
        <w:rPr>
          <w:szCs w:val="24"/>
        </w:rPr>
        <w:t xml:space="preserve">Sub-images of a handwritten document are taken around key-points found via </w:t>
      </w:r>
      <w:r w:rsidR="005D5023">
        <w:rPr>
          <w:szCs w:val="24"/>
        </w:rPr>
        <w:t>the Harris corner detector</w:t>
      </w:r>
      <w:r w:rsidR="00144DFF">
        <w:rPr>
          <w:szCs w:val="24"/>
        </w:rPr>
        <w:t xml:space="preserve">. And then CNN features are extracted, processed into fixed length VLAD vectors, and </w:t>
      </w:r>
      <w:r w:rsidR="00DC73D9">
        <w:rPr>
          <w:szCs w:val="24"/>
        </w:rPr>
        <w:t>classified.</w:t>
      </w:r>
      <w:r w:rsidR="00C619A2">
        <w:rPr>
          <w:szCs w:val="24"/>
        </w:rPr>
        <w:t xml:space="preserve"> </w:t>
      </w:r>
      <w:r w:rsidR="00CE2143">
        <w:rPr>
          <w:szCs w:val="24"/>
        </w:rPr>
        <w:t xml:space="preserve">Ahmed et al. focus on the </w:t>
      </w:r>
      <w:r w:rsidR="009F2936">
        <w:rPr>
          <w:szCs w:val="24"/>
        </w:rPr>
        <w:t xml:space="preserve">“ending strokes”, parts of a character appearing at the </w:t>
      </w:r>
      <w:r w:rsidR="00A63B2D">
        <w:rPr>
          <w:szCs w:val="24"/>
        </w:rPr>
        <w:t>tail-end</w:t>
      </w:r>
      <w:r w:rsidR="00435DB1">
        <w:rPr>
          <w:szCs w:val="24"/>
        </w:rPr>
        <w:t>, for writer identification</w:t>
      </w:r>
      <w:r w:rsidR="00843B8D">
        <w:rPr>
          <w:szCs w:val="24"/>
        </w:rPr>
        <w:t xml:space="preserve"> by assembling their contours into a code-book</w:t>
      </w:r>
      <w:r w:rsidR="00BF09F8">
        <w:rPr>
          <w:szCs w:val="24"/>
        </w:rPr>
        <w:t xml:space="preserve"> </w:t>
      </w:r>
      <w:r w:rsidR="00BF09F8">
        <w:rPr>
          <w:szCs w:val="24"/>
        </w:rPr>
        <w:fldChar w:fldCharType="begin"/>
      </w:r>
      <w:r w:rsidR="00DF635B">
        <w:rPr>
          <w:szCs w:val="24"/>
        </w:rPr>
        <w:instrText xml:space="preserve"> ADDIN ZOTERO_ITEM CSL_CITATION {"citationID":"RdCH3zap","properties":{"formattedCitation":"[19]","plainCitation":"[19]","noteIndex":0},"citationItems":[{"id":450,"uris":["http://zotero.org/users/8461198/items/2PI4JGAJ"],"itemData":{"id":450,"type":"article-journal","abstract":"Recognizing the writer of a text that has been handwritten is a very intriguing research problem in the field of document analysis and recognition. This study tables an automatic way of recognizing the writer from handwritten samples. Even though much has been done in previous researches that have presented other various methods, it is still clear that the field has a room for improvement. This particular method uses Optimum Features based writer characterization. Here, each of the samples written is grouped according to their set of features that are acquired from a computed codebook. This proposed codebook is different from the others which segment the samples into graphemes by fragmenting a certain part of the writing known as ending strokes. The proposed technique is employed to a locate and extract the handwriting fragments from ending zone and then grouped the similar fragments to generate a new cluster known as ending cluster. The cluster that comes in handy in the process of coming up with the ending codebook through picking out the center of the same fragment group. The process is finalized by evaluating the proposed method on four datasets of the various languages. This method being proposed had an impressive 97.12% identification rate which is rates the best result on the ICFHR dataset.","container-title":"Kurdistan Journal of Applied Research","DOI":"10.24017/science.2017.3.64","ISSN":"2411-7706, 2411-7684","issue":"3","journalAbbreviation":"KJAR","language":"en","page":"178-185","source":"DOI.org (Crossref)","title":"Writer Identification on Multi-Script Handwritten Using Optimum Features","volume":"2","author":[{"family":"Ahmed","given":"Ahmed Abdullah"},{"family":"Hasan","given":"Harith Raad"},{"family":"Hameed","given":"Fariaa Abdalmajeed"},{"family":"Al-Sanjary","given":"Omar Ismael"}],"issued":{"date-parts":[["2017",8,27]]}}}],"schema":"https://github.com/citation-style-language/schema/raw/master/csl-citation.json"} </w:instrText>
      </w:r>
      <w:r w:rsidR="00BF09F8">
        <w:rPr>
          <w:szCs w:val="24"/>
        </w:rPr>
        <w:fldChar w:fldCharType="separate"/>
      </w:r>
      <w:r w:rsidR="00DF635B" w:rsidRPr="00DF635B">
        <w:t>[19]</w:t>
      </w:r>
      <w:r w:rsidR="00BF09F8">
        <w:rPr>
          <w:szCs w:val="24"/>
        </w:rPr>
        <w:fldChar w:fldCharType="end"/>
      </w:r>
      <w:r w:rsidR="00D8455A">
        <w:rPr>
          <w:szCs w:val="24"/>
        </w:rPr>
        <w:t>.</w:t>
      </w:r>
    </w:p>
    <w:p w14:paraId="45546D7E" w14:textId="77777777" w:rsidR="002E7C46" w:rsidRDefault="002E7C46" w:rsidP="001F3F3F">
      <w:pPr>
        <w:autoSpaceDE w:val="0"/>
        <w:autoSpaceDN w:val="0"/>
        <w:adjustRightInd w:val="0"/>
        <w:spacing w:after="0"/>
        <w:ind w:firstLine="720"/>
        <w:contextualSpacing/>
        <w:jc w:val="center"/>
        <w:rPr>
          <w:szCs w:val="24"/>
        </w:rPr>
      </w:pPr>
    </w:p>
    <w:p w14:paraId="18B47013" w14:textId="4E71FFDA" w:rsidR="00903761" w:rsidRDefault="006202C0" w:rsidP="001F3F3F">
      <w:pPr>
        <w:pStyle w:val="Heading2"/>
        <w:keepNext/>
        <w:contextualSpacing/>
      </w:pPr>
      <w:bookmarkStart w:id="82" w:name="_Toc158311875"/>
      <w:bookmarkStart w:id="83" w:name="_Toc161007886"/>
      <w:bookmarkStart w:id="84" w:name="_Toc161008409"/>
      <w:bookmarkStart w:id="85" w:name="_Toc161382796"/>
      <w:r>
        <w:t>2.</w:t>
      </w:r>
      <w:r w:rsidR="00635984">
        <w:t>2</w:t>
      </w:r>
      <w:r>
        <w:t xml:space="preserve"> </w:t>
      </w:r>
      <w:r w:rsidR="006236F7" w:rsidRPr="006236F7">
        <w:t>Stroke Decomposition</w:t>
      </w:r>
      <w:bookmarkEnd w:id="82"/>
      <w:bookmarkEnd w:id="83"/>
      <w:bookmarkEnd w:id="84"/>
      <w:bookmarkEnd w:id="85"/>
    </w:p>
    <w:p w14:paraId="481AB557" w14:textId="0B9474B5" w:rsidR="00D45D89" w:rsidRDefault="00903761" w:rsidP="001F3F3F">
      <w:pPr>
        <w:contextualSpacing/>
        <w:rPr>
          <w:b/>
        </w:rPr>
      </w:pPr>
      <w:bookmarkStart w:id="86" w:name="_Toc158311876"/>
      <w:r>
        <w:tab/>
      </w:r>
      <w:r w:rsidRPr="007D5D6B">
        <w:rPr>
          <w:b/>
          <w:bCs/>
        </w:rPr>
        <w:t>Stroke Decomposition</w:t>
      </w:r>
      <w:r>
        <w:t xml:space="preserve"> is a method of </w:t>
      </w:r>
      <w:r w:rsidR="009E5D05">
        <w:t>reducing a handwritten character into approximate individual strokes. While similar concepts have been applied</w:t>
      </w:r>
      <w:r w:rsidR="008C7120">
        <w:t xml:space="preserve"> in </w:t>
      </w:r>
      <w:commentRangeStart w:id="87"/>
      <w:r w:rsidR="008C7120">
        <w:t>Handwriting Identification</w:t>
      </w:r>
      <w:commentRangeEnd w:id="87"/>
      <w:r w:rsidR="008C7120">
        <w:rPr>
          <w:rStyle w:val="CommentReference"/>
          <w:rFonts w:ascii="Calibri" w:hAnsi="Calibri"/>
        </w:rPr>
        <w:commentReference w:id="87"/>
      </w:r>
      <w:r w:rsidR="001436D4">
        <w:t xml:space="preserve"> </w:t>
      </w:r>
      <w:r w:rsidR="001436D4">
        <w:fldChar w:fldCharType="begin"/>
      </w:r>
      <w:r w:rsidR="00DF635B">
        <w:instrText xml:space="preserve"> ADDIN ZOTERO_ITEM CSL_CITATION {"citationID":"MHo76b4h","properties":{"formattedCitation":"[11]","plainCitation":"[11]","noteIndex":0},"citationItems":[{"id":830,"uris":["http://zotero.org/users/8461198/items/DJ4YYRB3"],"itemData":{"id":830,"type":"paper-conference","abstract":"A method for extraction of strokes from handwriting characters and graphemes is presented. The method allows the modelling of the original pen tip trajectory close to that perceived by humans, thus allowing its use in writer identification and verification tasks. The method is also capable of identifying retraced strokes and recovering hidden loops. Strokes are represented as cubic splines. The method extracts strokes in three stages: vectorisation, merging of skeletal branches and loop recovery, and final adjustment of near-junction and loop pieces. The evaluation of the method is performed by using its results for structural feature extraction and writer classification based on the features.","container-title":"Eighth International Conference on Document Analysis and Recognition (ICDAR'05)","DOI":"10.1109/ICDAR.2005.241","event-title":"Eighth International Conference on Document Analysis and Recognition (ICDAR'05)","note":"ISSN: 2379-2140","page":"307-311 Vol. 1","source":"IEEE Xplore","title":"Three-stage handwriting stroke extraction method with hidden loop recovery","URL":"https://ieeexplore.ieee.org/document/1575559","author":[{"family":"Pervouchine","given":"V."},{"family":"Leedham","given":"G."},{"family":"Melikhov","given":"K."}],"accessed":{"date-parts":[["2023",11,6]]},"issued":{"date-parts":[["2005",8]]}}}],"schema":"https://github.com/citation-style-language/schema/raw/master/csl-citation.json"} </w:instrText>
      </w:r>
      <w:r w:rsidR="001436D4">
        <w:fldChar w:fldCharType="separate"/>
      </w:r>
      <w:r w:rsidR="00DF635B" w:rsidRPr="00DF635B">
        <w:t>[11]</w:t>
      </w:r>
      <w:r w:rsidR="001436D4">
        <w:fldChar w:fldCharType="end"/>
      </w:r>
      <w:r w:rsidR="0007312D">
        <w:t>, T</w:t>
      </w:r>
      <w:r w:rsidR="001D04C8">
        <w:t xml:space="preserve">his technique </w:t>
      </w:r>
      <w:r w:rsidR="00867BAA">
        <w:t>typically</w:t>
      </w:r>
      <w:r w:rsidR="001D04C8">
        <w:t xml:space="preserve"> appears in</w:t>
      </w:r>
      <w:r w:rsidR="00B84180">
        <w:t xml:space="preserve"> </w:t>
      </w:r>
      <w:r w:rsidR="00867BAA">
        <w:t>research</w:t>
      </w:r>
      <w:r w:rsidR="00B84180">
        <w:t xml:space="preserve"> on Optical Character Recognition (OCR) </w:t>
      </w:r>
      <w:r w:rsidR="00C84ACF">
        <w:t>which tries to convert a handwritten text into a typed, digital format</w:t>
      </w:r>
      <w:r w:rsidR="00803BAA">
        <w:t xml:space="preserve"> rather than identify the writer of the text</w:t>
      </w:r>
      <w:r w:rsidR="00B00A90">
        <w:t>.</w:t>
      </w:r>
      <w:r w:rsidR="00E762ED">
        <w:t xml:space="preserve"> </w:t>
      </w:r>
      <w:r w:rsidR="00E1269E">
        <w:t xml:space="preserve">The stroke fragmentation process defined in this study shares many similarities to stroke decomposition, mainly </w:t>
      </w:r>
      <w:r w:rsidR="00141BFA">
        <w:t>through the</w:t>
      </w:r>
      <w:r w:rsidR="00E31D36">
        <w:t xml:space="preserve"> skeletonization (thinning used in the stroke decomposition literature)</w:t>
      </w:r>
      <w:r w:rsidR="00141BFA">
        <w:t xml:space="preserve"> of a handwritten character</w:t>
      </w:r>
      <w:r w:rsidR="00E31D36">
        <w:t xml:space="preserve">, </w:t>
      </w:r>
      <w:r w:rsidR="009B713E">
        <w:t>finding branching points</w:t>
      </w:r>
      <w:r w:rsidR="00141BFA">
        <w:t xml:space="preserve"> in that character</w:t>
      </w:r>
      <w:r w:rsidR="009B713E">
        <w:t>, and region growing</w:t>
      </w:r>
      <w:r w:rsidR="00141BFA">
        <w:t xml:space="preserve"> </w:t>
      </w:r>
      <w:r w:rsidR="009B713E">
        <w:t xml:space="preserve">the pixels of the original </w:t>
      </w:r>
      <w:r w:rsidR="000A4E26">
        <w:t xml:space="preserve">character </w:t>
      </w:r>
      <w:r w:rsidR="009B713E">
        <w:t>into the segmented strokes.</w:t>
      </w:r>
    </w:p>
    <w:p w14:paraId="320576FF" w14:textId="19047C86" w:rsidR="00B30291" w:rsidRPr="00D6573F" w:rsidRDefault="00125992" w:rsidP="001F3F3F">
      <w:pPr>
        <w:ind w:firstLine="720"/>
        <w:contextualSpacing/>
      </w:pPr>
      <w:r>
        <w:lastRenderedPageBreak/>
        <w:t>K</w:t>
      </w:r>
      <w:r w:rsidR="009858C4">
        <w:t>im</w:t>
      </w:r>
      <w:r>
        <w:t xml:space="preserve"> et al. decompose </w:t>
      </w:r>
      <w:r w:rsidR="00D4450C">
        <w:t xml:space="preserve">Chinese characters into individual strokes by first performing a morphological </w:t>
      </w:r>
      <w:r w:rsidR="004150AC">
        <w:t>thinning to reduce each character to a single pixel width</w:t>
      </w:r>
      <w:r w:rsidR="005E7898">
        <w:t xml:space="preserve"> </w:t>
      </w:r>
      <w:r w:rsidR="005E7898">
        <w:rPr>
          <w:b/>
        </w:rPr>
        <w:fldChar w:fldCharType="begin"/>
      </w:r>
      <w:r w:rsidR="00DF635B">
        <w:instrText xml:space="preserve"> ADDIN ZOTERO_ITEM CSL_CITATION {"citationID":"wCuBLTau","properties":{"formattedCitation":"[20]","plainCitation":"[20]","noteIndex":0},"citationItems":[{"id":668,"uris":["http://zotero.org/users/8461198/items/YKDFMPT4"],"itemData":{"id":668,"type":"article-journal","abstract":"In off-line character recognition, reliable extraction of strokes greatly influences the overall performance of the system. We propose a novel method of decomposing a Chinese character into a set of strokes, based on the concepts of mathematical morphology. A character is segmented after being thinned using morphological operation. Each segment is expanded by morphological operations such as elongation, fattening and isotropic expansion then intersected with the original input shape. The expanded segments are merged using a convexity measure at the final stage. The final merged segments are regarded as basic strokes of a character. To show the effectiveness of the method, we perform experiments and the results show the validity of the proposed method.","container-title":"Pattern Recognition Letters","DOI":"10.1016/S0167-8655(98)00147-0","ISSN":"0167-8655","issue":"3","journalAbbreviation":"Pattern Recognition Letters","language":"en","page":"285-292","source":"ScienceDirect","title":"Decomposition of Chinese character into strokes using mathematical morphology","volume":"20","author":[{"family":"Kim","given":"Jin Wook"},{"family":"Kim","given":"Kwang In"},{"family":"Choi","given":"Bong Joon"},{"family":"Kim","given":"Hang Joon"}],"issued":{"date-parts":[["1999",3,1]]}}}],"schema":"https://github.com/citation-style-language/schema/raw/master/csl-citation.json"} </w:instrText>
      </w:r>
      <w:r w:rsidR="005E7898">
        <w:rPr>
          <w:b/>
        </w:rPr>
        <w:fldChar w:fldCharType="separate"/>
      </w:r>
      <w:r w:rsidR="00DF635B" w:rsidRPr="00DF635B">
        <w:t>[20]</w:t>
      </w:r>
      <w:r w:rsidR="005E7898">
        <w:rPr>
          <w:b/>
        </w:rPr>
        <w:fldChar w:fldCharType="end"/>
      </w:r>
      <w:r w:rsidR="008E6784">
        <w:t>. They then segment the characters based on branching points (areas where strokes overlap) and excessively curved segments</w:t>
      </w:r>
      <w:r w:rsidR="00D558D2">
        <w:t xml:space="preserve">, similar to the critical points in </w:t>
      </w:r>
      <w:r w:rsidR="00D558D2">
        <w:fldChar w:fldCharType="begin"/>
      </w:r>
      <w:r w:rsidR="00DF635B">
        <w:instrText xml:space="preserve"> ADDIN ZOTERO_ITEM CSL_CITATION {"citationID":"GGlHzKR2","properties":{"formattedCitation":"[17]","plainCitation":"[17]","noteIndex":0},"citationItems":[{"id":579,"uris":["http://zotero.org/users/8461198/items/3A2LAY2L"],"itemData":{"id":579,"type":"article-journal","abstract":"In this paper, we propose a novel junction detection method in handwritten images, which uses the stroke-length distribution in every direction around a reference point inside the ink of texts. Our proposed junction detection method is simple and efficient, and yields a junction feature in a natural manner, which can be considered as a local descriptor. We apply our proposed junction detector to writer identification by Junclets which is a codebook-based representation trained from the detected junctions. A new challenging data set which contains multiple scripts (English and Chinese) written by the same writers is introduced to evaluate the performance of the proposed junctions for cross-script writer identification. Furthermore, two other common data sets are used to evaluate our junction-based descriptor. Experimental results show that our proposed junction detector is stable under rotation and scale changes, and the performance of writer identification indicates that junctions are important atomic elements to characterize the writing styles. The proposed junction detector is applicable to both historical documents and modern handwritings, and can be used as well for junction retrieval.","container-title":"Pattern Recognition","DOI":"10.1016/j.patcog.2015.05.022","ISSN":"0031-3203","issue":"12","journalAbbreviation":"Pattern Recognition","language":"en","page":"4036-4048","source":"ScienceDirect","title":"Junction detection in handwritten documents and its application to writer identification","volume":"48","author":[{"family":"He","given":"Sheng"},{"family":"Wiering","given":"Marco"},{"family":"Schomaker","given":"Lambert"}],"issued":{"date-parts":[["2015",12,1]]}}}],"schema":"https://github.com/citation-style-language/schema/raw/master/csl-citation.json"} </w:instrText>
      </w:r>
      <w:r w:rsidR="00D558D2">
        <w:fldChar w:fldCharType="separate"/>
      </w:r>
      <w:r w:rsidR="00DF635B" w:rsidRPr="00DF635B">
        <w:t>[17]</w:t>
      </w:r>
      <w:r w:rsidR="00D558D2">
        <w:fldChar w:fldCharType="end"/>
      </w:r>
      <w:r w:rsidR="00CE7D84">
        <w:t>.</w:t>
      </w:r>
      <w:r w:rsidR="00265A8D">
        <w:t xml:space="preserve"> </w:t>
      </w:r>
      <w:r w:rsidR="00A518EB">
        <w:t>The</w:t>
      </w:r>
      <w:r w:rsidR="00265A8D">
        <w:t xml:space="preserve"> segments</w:t>
      </w:r>
      <w:r w:rsidR="00A518EB">
        <w:t xml:space="preserve"> are grown</w:t>
      </w:r>
      <w:r w:rsidR="00265A8D">
        <w:t xml:space="preserve"> morphologically</w:t>
      </w:r>
      <w:r w:rsidR="00197603">
        <w:t xml:space="preserve"> </w:t>
      </w:r>
      <w:r w:rsidR="00500AA3">
        <w:t>using two modifications on a morphological dilation which use vectors</w:t>
      </w:r>
      <w:r w:rsidR="00452FB4">
        <w:t xml:space="preserve"> both parallel and perpendicular (elongation and fattening) to </w:t>
      </w:r>
      <w:r w:rsidR="00916301">
        <w:t>the direction of each segment</w:t>
      </w:r>
      <w:r w:rsidR="00603820">
        <w:t>.</w:t>
      </w:r>
      <w:r w:rsidR="00916301">
        <w:t xml:space="preserve"> A </w:t>
      </w:r>
      <w:r w:rsidR="005E7898">
        <w:t>more standard dilation</w:t>
      </w:r>
      <w:r w:rsidR="000F67D0">
        <w:t xml:space="preserve">, named </w:t>
      </w:r>
      <w:r w:rsidR="005E7898">
        <w:t>isotropic</w:t>
      </w:r>
      <w:r w:rsidR="000F67D0">
        <w:t xml:space="preserve"> expansion, is </w:t>
      </w:r>
      <w:r w:rsidR="000602A2">
        <w:t>performed</w:t>
      </w:r>
      <w:r w:rsidR="000F67D0">
        <w:t xml:space="preserve"> on segments that are not long enough for the elongation step (less than five pixels in the paper)</w:t>
      </w:r>
      <w:r w:rsidR="00197603">
        <w:t xml:space="preserve">. </w:t>
      </w:r>
      <w:r w:rsidR="000602A2">
        <w:t xml:space="preserve">Both Fattening and </w:t>
      </w:r>
      <w:r w:rsidR="00932331">
        <w:t>Isotropic</w:t>
      </w:r>
      <w:r w:rsidR="000602A2">
        <w:t xml:space="preserve"> expansion are constrained by an approximate convexity measure</w:t>
      </w:r>
      <w:r w:rsidR="004A6D82">
        <w:t>. Finally, G</w:t>
      </w:r>
      <w:r w:rsidR="0044300B">
        <w:t xml:space="preserve">rown stroke segments </w:t>
      </w:r>
      <w:r w:rsidR="004A6D82">
        <w:t xml:space="preserve">that have intersecting parts </w:t>
      </w:r>
      <w:r w:rsidR="0044300B">
        <w:t xml:space="preserve">are then </w:t>
      </w:r>
      <w:r w:rsidR="001F0D45">
        <w:t>potentially merged using the same convexity measure as a conditional</w:t>
      </w:r>
      <w:r w:rsidR="009A7846">
        <w:t xml:space="preserve"> </w:t>
      </w:r>
      <w:r w:rsidR="009A7846">
        <w:rPr>
          <w:b/>
        </w:rPr>
        <w:fldChar w:fldCharType="begin"/>
      </w:r>
      <w:r w:rsidR="00DF635B">
        <w:instrText xml:space="preserve"> ADDIN ZOTERO_ITEM CSL_CITATION {"citationID":"EBa2ThYL","properties":{"formattedCitation":"[20]","plainCitation":"[20]","noteIndex":0},"citationItems":[{"id":668,"uris":["http://zotero.org/users/8461198/items/YKDFMPT4"],"itemData":{"id":668,"type":"article-journal","abstract":"In off-line character recognition, reliable extraction of strokes greatly influences the overall performance of the system. We propose a novel method of decomposing a Chinese character into a set of strokes, based on the concepts of mathematical morphology. A character is segmented after being thinned using morphological operation. Each segment is expanded by morphological operations such as elongation, fattening and isotropic expansion then intersected with the original input shape. The expanded segments are merged using a convexity measure at the final stage. The final merged segments are regarded as basic strokes of a character. To show the effectiveness of the method, we perform experiments and the results show the validity of the proposed method.","container-title":"Pattern Recognition Letters","DOI":"10.1016/S0167-8655(98)00147-0","ISSN":"0167-8655","issue":"3","journalAbbreviation":"Pattern Recognition Letters","language":"en","page":"285-292","source":"ScienceDirect","title":"Decomposition of Chinese character into strokes using mathematical morphology","volume":"20","author":[{"family":"Kim","given":"Jin Wook"},{"family":"Kim","given":"Kwang In"},{"family":"Choi","given":"Bong Joon"},{"family":"Kim","given":"Hang Joon"}],"issued":{"date-parts":[["1999",3,1]]}}}],"schema":"https://github.com/citation-style-language/schema/raw/master/csl-citation.json"} </w:instrText>
      </w:r>
      <w:r w:rsidR="009A7846">
        <w:rPr>
          <w:b/>
        </w:rPr>
        <w:fldChar w:fldCharType="separate"/>
      </w:r>
      <w:r w:rsidR="00DF635B" w:rsidRPr="00DF635B">
        <w:t>[20]</w:t>
      </w:r>
      <w:r w:rsidR="009A7846">
        <w:rPr>
          <w:b/>
        </w:rPr>
        <w:fldChar w:fldCharType="end"/>
      </w:r>
      <w:r w:rsidR="0033296C">
        <w:t>.</w:t>
      </w:r>
      <w:r w:rsidR="00D6573F">
        <w:t xml:space="preserve"> </w:t>
      </w:r>
      <w:r w:rsidR="00972D11">
        <w:t>Chen et al. convert</w:t>
      </w:r>
      <w:r w:rsidR="00D41983">
        <w:t xml:space="preserve"> handwritten Chinese characters into stroke sequences (strings of numbers</w:t>
      </w:r>
      <w:r w:rsidR="009C0645">
        <w:t xml:space="preserve"> that indicate the type of stroke by number and the order the stroke was written by the position of that number)</w:t>
      </w:r>
      <w:r w:rsidR="00181CD4">
        <w:t xml:space="preserve"> by using an </w:t>
      </w:r>
      <w:r w:rsidR="00181CD4">
        <w:t>encoder-decoder architecture to convert the character images to stroke sequences</w:t>
      </w:r>
      <w:r w:rsidR="00600E1D" w:rsidRPr="00600E1D">
        <w:rPr>
          <w:b/>
        </w:rPr>
        <w:t xml:space="preserve"> </w:t>
      </w:r>
      <w:r w:rsidR="00600E1D">
        <w:rPr>
          <w:b/>
        </w:rPr>
        <w:fldChar w:fldCharType="begin"/>
      </w:r>
      <w:r w:rsidR="00DF635B">
        <w:instrText xml:space="preserve"> ADDIN ZOTERO_ITEM CSL_CITATION {"citationID":"Lzuz2HnK","properties":{"formattedCitation":"[21]","plainCitation":"[21]","noteIndex":0},"citationItems":[{"id":743,"uris":["http://zotero.org/users/8461198/items/6LTKZFF6"],"itemData":{"id":743,"type":"article","abstract":"Chinese character recognition has attracted much research interest due to its wide applications. Although it has been studied for many years, some issues in this field have not been completely resolved yet, e.g. the zero-shot problem. Previous character-based and radical-based methods have not fundamentally addressed the zero-shot problem since some characters or radicals in test sets may not appear in training sets under a data-hungry condition. Inspired by the fact that humans can generalize to know how to write characters unseen before if they have learned stroke orders of some characters, we propose a stroke-based method by decomposing each character into a sequence of strokes, which are the most basic units of Chinese characters. However, we observe that there is a one-to-many relationship between stroke sequences and Chinese characters. To tackle this challenge, we employ a matching-based strategy to transform the predicted stroke sequence to a specific character. We evaluate the proposed method on handwritten characters, printed artistic characters, and scene characters. The experimental results validate that the proposed method outperforms existing methods on both character zero-shot and radical zero-shot tasks. Moreover, the proposed method can be easily generalized to other languages whose characters can be decomposed into strokes.","DOI":"10.48550/arXiv.2106.11613","note":"arXiv:2106.11613 [cs]","number":"arXiv:2106.11613","publisher":"arXiv","source":"arXiv.org","title":"Zero-Shot Chinese Character Recognition with Stroke-Level Decomposition","URL":"http://arxiv.org/abs/2106.11613","author":[{"family":"Chen","given":"Jingye"},{"family":"Li","given":"Bin"},{"family":"Xue","given":"Xiangyang"}],"accessed":{"date-parts":[["2023",9,17]]},"issued":{"date-parts":[["2021",6,22]]}}}],"schema":"https://github.com/citation-style-language/schema/raw/master/csl-citation.json"} </w:instrText>
      </w:r>
      <w:r w:rsidR="00600E1D">
        <w:rPr>
          <w:b/>
        </w:rPr>
        <w:fldChar w:fldCharType="separate"/>
      </w:r>
      <w:r w:rsidR="00DF635B" w:rsidRPr="00DF635B">
        <w:t>[21]</w:t>
      </w:r>
      <w:r w:rsidR="00600E1D">
        <w:rPr>
          <w:b/>
        </w:rPr>
        <w:fldChar w:fldCharType="end"/>
      </w:r>
      <w:r w:rsidR="00A91027">
        <w:t>.</w:t>
      </w:r>
      <w:bookmarkEnd w:id="86"/>
      <w:r w:rsidR="004F52D0">
        <w:t xml:space="preserve"> Liu et al. use a model based approach to stroke decomposition</w:t>
      </w:r>
      <w:r w:rsidR="00EF683C">
        <w:t xml:space="preserve"> </w:t>
      </w:r>
      <w:r w:rsidR="00EF683C">
        <w:fldChar w:fldCharType="begin"/>
      </w:r>
      <w:r w:rsidR="00DF635B">
        <w:instrText xml:space="preserve"> ADDIN ZOTERO_ITEM CSL_CITATION {"citationID":"yKarUR4c","properties":{"formattedCitation":"[22]","plainCitation":"[22]","noteIndex":0},"citationItems":[{"id":700,"uris":["http://zotero.org/users/8461198/items/RJGWBHK4"],"itemData":{"id":700,"type":"article-journal","abstract":"This paper proposes a model-based structural matching method for handwritten Chinese character recognition (HCCR). This method is able to obtain reliable stroke correspondence and enable structural interpretation. In the model base, the reference character of each category is described in an attributed relational graph (ARG). The input character is described with feature points and line segments. The strokes and inter-stroke relations of input character are not determined until being matched with a reference character. The structural matching is accomplished in two stages: candidate stroke extraction and consistent matching. All candidate input strokes to match the reference strokes are extracted by line following and then the consistent matching is achieved by heuristic search. Some structural post-processing operations are applied to improve the stroke correspondence. Recognition experiments were implemented on an image database collected in KAIST, and promising results have been achieved.","container-title":"Pattern Recognition","DOI":"10.1016/S0031-3203(00)00165-5","ISSN":"0031-3203","issue":"12","journalAbbreviation":"Pattern Recognition","page":"2339-2352","source":"ScienceDirect","title":"Model-based stroke extraction and matching for handwritten Chinese character recognition","volume":"34","author":[{"family":"Liu","given":"Cheng-Lin"},{"family":"Kim","given":"In-Jung"},{"family":"Kim","given":"Jin H."}],"issued":{"date-parts":[["2001",12,1]]}}}],"schema":"https://github.com/citation-style-language/schema/raw/master/csl-citation.json"} </w:instrText>
      </w:r>
      <w:r w:rsidR="00EF683C">
        <w:fldChar w:fldCharType="separate"/>
      </w:r>
      <w:r w:rsidR="00DF635B" w:rsidRPr="00DF635B">
        <w:t>[22]</w:t>
      </w:r>
      <w:r w:rsidR="00EF683C">
        <w:fldChar w:fldCharType="end"/>
      </w:r>
      <w:r w:rsidR="00EF683C">
        <w:t xml:space="preserve">. They </w:t>
      </w:r>
      <w:r w:rsidR="000D617A">
        <w:t>represent the model</w:t>
      </w:r>
      <w:r w:rsidR="00186497">
        <w:t xml:space="preserve"> of a character</w:t>
      </w:r>
      <w:r w:rsidR="000D617A">
        <w:t xml:space="preserve"> through an attributed-relationship graph and generate said graphs through thinning</w:t>
      </w:r>
      <w:r w:rsidR="00B5059E">
        <w:t xml:space="preserve">, </w:t>
      </w:r>
      <w:r w:rsidR="00042A55">
        <w:t xml:space="preserve">forming control points, then approximating lines where possible. </w:t>
      </w:r>
      <w:r w:rsidR="00D1060B">
        <w:t xml:space="preserve">Kim et al. do not try to form the strokes of a character directly. </w:t>
      </w:r>
      <w:r w:rsidR="00F9233D">
        <w:t>Instead,</w:t>
      </w:r>
      <w:r w:rsidR="00D1060B">
        <w:t xml:space="preserve"> t</w:t>
      </w:r>
      <w:r w:rsidR="00B9394C">
        <w:t>hey use a handwritten character model composed of</w:t>
      </w:r>
      <w:r w:rsidR="00E2192A">
        <w:t xml:space="preserve"> (statistical) random variables </w:t>
      </w:r>
      <w:r w:rsidR="00F9233D">
        <w:t xml:space="preserve">on the distribution of pixel positions </w:t>
      </w:r>
      <w:r w:rsidR="00F9233D">
        <w:fldChar w:fldCharType="begin"/>
      </w:r>
      <w:r w:rsidR="00DF635B">
        <w:instrText xml:space="preserve"> ADDIN ZOTERO_ITEM CSL_CITATION {"citationID":"9K8luvjf","properties":{"formattedCitation":"[23]","plainCitation":"[23]","noteIndex":0},"citationItems":[{"id":761,"uris":["http://zotero.org/users/8461198/items/JYQB3N8M"],"itemData":{"id":761,"type":"paper-conference","abstract":"Structural matching and feature matching are two major streams in handwritten Chinese character recognition. The former is better in absorbing writing variation since it utilizes rich structural information from strokes directly. However, it is worse than the latter in handling noisy images, because of the difficulty in stroke extraction. For the ultimate performance in a recognition system, the structural information should be utilized without suffering from the faults of stroke extraction. This paper proposes a stroke-guided pixel matching method to satisfy the requirements. It uses a pixel-based character model to match images not depending on strokes. In order to utilize structural information, a stroke-guided pixel-grouping algorithm is also proposed. The initial experimental result shows that the proposed approach is promising.","container-title":"Proceedings of the Fifth International Conference on Document Analysis and Recognition. ICDAR '99 (Cat. No.PR00318)","DOI":"10.1109/ICDAR.1999.791875","event-title":"Proceedings of the Fifth International Conference on Document Analysis and Recognition. ICDAR '99 (Cat. No.PR00318)","page":"665-668","source":"IEEE Xplore","title":"Stroke-guided pixel matching for handwritten Chinese character recognition","author":[{"family":"Kim","given":"In-Jung"},{"family":"Liu","given":"Cheng-Lin"},{"family":"Kim","given":"Jin-Hyung"}],"issued":{"date-parts":[["1999",9]]}}}],"schema":"https://github.com/citation-style-language/schema/raw/master/csl-citation.json"} </w:instrText>
      </w:r>
      <w:r w:rsidR="00F9233D">
        <w:fldChar w:fldCharType="separate"/>
      </w:r>
      <w:r w:rsidR="00DF635B" w:rsidRPr="00DF635B">
        <w:t>[23]</w:t>
      </w:r>
      <w:r w:rsidR="00F9233D">
        <w:fldChar w:fldCharType="end"/>
      </w:r>
      <w:r w:rsidR="00923A12">
        <w:t>.</w:t>
      </w:r>
      <w:r w:rsidR="00F35322">
        <w:t xml:space="preserve"> To more efficiently compare the pixels of an input character to the character model, the pixels are grouped </w:t>
      </w:r>
      <w:r w:rsidR="0024077C">
        <w:t>into</w:t>
      </w:r>
      <w:r w:rsidR="007F0976">
        <w:t xml:space="preserve"> approximate stroke regions</w:t>
      </w:r>
      <w:r w:rsidR="00B50254">
        <w:t xml:space="preserve"> by applying a special thinning method</w:t>
      </w:r>
      <w:r w:rsidR="001B41C9">
        <w:t xml:space="preserve"> to segment the strokes of an image into “sub-strokes”</w:t>
      </w:r>
      <w:r w:rsidR="00177D0C">
        <w:t>, and then using a nearest neighbors’ scheme to group the pixels of the original image on those strokes.</w:t>
      </w:r>
      <w:r w:rsidR="00B30291">
        <w:rPr>
          <w:szCs w:val="24"/>
        </w:rPr>
        <w:br w:type="page"/>
      </w:r>
    </w:p>
    <w:p w14:paraId="10A7A940" w14:textId="77777777" w:rsidR="00074D81" w:rsidRPr="00EC7D70" w:rsidRDefault="00074D81" w:rsidP="001F3F3F">
      <w:pPr>
        <w:contextualSpacing/>
        <w:jc w:val="center"/>
      </w:pPr>
    </w:p>
    <w:p w14:paraId="0048EE15" w14:textId="77777777" w:rsidR="00F71C7F" w:rsidRPr="00EC7D70" w:rsidRDefault="00F71C7F" w:rsidP="001F3F3F">
      <w:pPr>
        <w:contextualSpacing/>
        <w:jc w:val="center"/>
      </w:pPr>
    </w:p>
    <w:p w14:paraId="6C4998C2" w14:textId="77777777" w:rsidR="00F71C7F" w:rsidRPr="00F71C7F" w:rsidRDefault="00F71C7F" w:rsidP="001F3F3F">
      <w:pPr>
        <w:contextualSpacing/>
        <w:jc w:val="center"/>
      </w:pPr>
    </w:p>
    <w:p w14:paraId="63121913" w14:textId="304C4CAA" w:rsidR="004958B8" w:rsidRPr="00B461D3" w:rsidRDefault="004958B8" w:rsidP="001F3F3F">
      <w:pPr>
        <w:pStyle w:val="Heading1"/>
        <w:spacing w:line="480" w:lineRule="auto"/>
        <w:contextualSpacing/>
      </w:pPr>
      <w:bookmarkStart w:id="88" w:name="_Toc158311877"/>
      <w:bookmarkStart w:id="89" w:name="_Toc161007887"/>
      <w:bookmarkStart w:id="90" w:name="_Toc161008410"/>
      <w:bookmarkStart w:id="91" w:name="_Toc161382797"/>
      <w:r w:rsidRPr="00B461D3">
        <w:t>CHAPTER II</w:t>
      </w:r>
      <w:r w:rsidR="005C73CE" w:rsidRPr="00B461D3">
        <w:t>I</w:t>
      </w:r>
      <w:bookmarkEnd w:id="88"/>
      <w:bookmarkEnd w:id="89"/>
      <w:bookmarkEnd w:id="90"/>
      <w:bookmarkEnd w:id="91"/>
    </w:p>
    <w:p w14:paraId="1EF0DAD0" w14:textId="77777777" w:rsidR="002F16E8" w:rsidRPr="00282BB5" w:rsidRDefault="008510BC" w:rsidP="001F3F3F">
      <w:pPr>
        <w:contextualSpacing/>
        <w:jc w:val="center"/>
        <w:rPr>
          <w:b/>
          <w:bCs/>
        </w:rPr>
      </w:pPr>
      <w:r w:rsidRPr="00282BB5">
        <w:rPr>
          <w:b/>
          <w:bCs/>
        </w:rPr>
        <w:t>Methodology of Study</w:t>
      </w:r>
    </w:p>
    <w:p w14:paraId="72666D09" w14:textId="58F9B473" w:rsidR="00397424" w:rsidRDefault="00052552" w:rsidP="001F3F3F">
      <w:pPr>
        <w:autoSpaceDE w:val="0"/>
        <w:autoSpaceDN w:val="0"/>
        <w:adjustRightInd w:val="0"/>
        <w:spacing w:after="0"/>
        <w:ind w:firstLine="720"/>
        <w:contextualSpacing/>
        <w:rPr>
          <w:szCs w:val="24"/>
        </w:rPr>
      </w:pPr>
      <w:r>
        <w:rPr>
          <w:szCs w:val="24"/>
        </w:rPr>
        <w:t>T</w:t>
      </w:r>
      <w:r w:rsidR="006D4FEE" w:rsidRPr="00E5696C">
        <w:rPr>
          <w:szCs w:val="24"/>
        </w:rPr>
        <w:t>he</w:t>
      </w:r>
      <w:r w:rsidR="001C7216">
        <w:rPr>
          <w:szCs w:val="24"/>
        </w:rPr>
        <w:t xml:space="preserve"> </w:t>
      </w:r>
      <w:r>
        <w:rPr>
          <w:szCs w:val="24"/>
        </w:rPr>
        <w:t>s</w:t>
      </w:r>
      <w:r w:rsidR="001C7216">
        <w:rPr>
          <w:szCs w:val="24"/>
        </w:rPr>
        <w:t xml:space="preserve">troke </w:t>
      </w:r>
      <w:r>
        <w:rPr>
          <w:szCs w:val="24"/>
        </w:rPr>
        <w:t>f</w:t>
      </w:r>
      <w:r w:rsidR="001C7216">
        <w:rPr>
          <w:szCs w:val="24"/>
        </w:rPr>
        <w:t>ragmentation process</w:t>
      </w:r>
      <w:r w:rsidR="00E5696C" w:rsidRPr="00E5696C">
        <w:rPr>
          <w:szCs w:val="24"/>
        </w:rPr>
        <w:t xml:space="preserve"> is performed as a </w:t>
      </w:r>
      <w:r w:rsidR="00D62677">
        <w:rPr>
          <w:szCs w:val="24"/>
        </w:rPr>
        <w:t>separate</w:t>
      </w:r>
      <w:r w:rsidR="00E5696C" w:rsidRPr="00E5696C">
        <w:rPr>
          <w:szCs w:val="24"/>
        </w:rPr>
        <w:t xml:space="preserve"> process from Writer </w:t>
      </w:r>
      <w:r w:rsidR="00B9502A" w:rsidRPr="00E5696C">
        <w:rPr>
          <w:szCs w:val="24"/>
        </w:rPr>
        <w:t>Identification</w:t>
      </w:r>
      <w:r w:rsidR="009D0C0D">
        <w:rPr>
          <w:szCs w:val="24"/>
        </w:rPr>
        <w:t xml:space="preserve"> with the purpose of generating data</w:t>
      </w:r>
      <w:r w:rsidR="00B92692">
        <w:rPr>
          <w:szCs w:val="24"/>
        </w:rPr>
        <w:t xml:space="preserve"> (filtered sub-images) for the Handwriting Identification Model (HIM)</w:t>
      </w:r>
      <w:r w:rsidR="00E55C7F">
        <w:rPr>
          <w:szCs w:val="24"/>
        </w:rPr>
        <w:t>.</w:t>
      </w:r>
      <w:r w:rsidR="00F32F4F">
        <w:rPr>
          <w:szCs w:val="24"/>
        </w:rPr>
        <w:t xml:space="preserve"> It </w:t>
      </w:r>
      <w:r w:rsidR="008D796E">
        <w:rPr>
          <w:szCs w:val="24"/>
        </w:rPr>
        <w:t xml:space="preserve">takes the characters of a handwritten document and produces </w:t>
      </w:r>
      <w:r w:rsidR="00033CBD">
        <w:rPr>
          <w:szCs w:val="24"/>
        </w:rPr>
        <w:t xml:space="preserve">one or more fragments of a stroke, called </w:t>
      </w:r>
      <w:r w:rsidR="00033CBD">
        <w:rPr>
          <w:b/>
          <w:bCs/>
          <w:szCs w:val="24"/>
        </w:rPr>
        <w:t>stroke fragments</w:t>
      </w:r>
      <w:r w:rsidR="00033CBD">
        <w:rPr>
          <w:szCs w:val="24"/>
        </w:rPr>
        <w:t xml:space="preserve"> in this study</w:t>
      </w:r>
      <w:r w:rsidR="00B92692">
        <w:rPr>
          <w:szCs w:val="24"/>
        </w:rPr>
        <w:t xml:space="preserve">, </w:t>
      </w:r>
      <w:r w:rsidR="00B92692">
        <w:rPr>
          <w:szCs w:val="24"/>
        </w:rPr>
        <w:t xml:space="preserve">and </w:t>
      </w:r>
      <w:r w:rsidR="00350C08">
        <w:rPr>
          <w:szCs w:val="24"/>
        </w:rPr>
        <w:t>each are stored in one or more sub-images, filtered to contain only that stroke fragment</w:t>
      </w:r>
      <w:r w:rsidR="00E5696C" w:rsidRPr="00E5696C">
        <w:rPr>
          <w:szCs w:val="24"/>
        </w:rPr>
        <w:t xml:space="preserve">. A typical Handwriting Dataset consists of a set of </w:t>
      </w:r>
      <w:r w:rsidR="002F1BDE">
        <w:rPr>
          <w:szCs w:val="24"/>
        </w:rPr>
        <w:t>digitized</w:t>
      </w:r>
      <w:r w:rsidR="00E5696C" w:rsidRPr="00E5696C">
        <w:rPr>
          <w:szCs w:val="24"/>
        </w:rPr>
        <w:t xml:space="preserve"> handwritten document images</w:t>
      </w:r>
      <w:r w:rsidR="00736E70">
        <w:rPr>
          <w:szCs w:val="24"/>
        </w:rPr>
        <w:t xml:space="preserve"> (scanned or photographed).</w:t>
      </w:r>
      <w:r w:rsidR="00F1470A">
        <w:rPr>
          <w:szCs w:val="24"/>
        </w:rPr>
        <w:t xml:space="preserve"> </w:t>
      </w:r>
      <w:r w:rsidR="00397424">
        <w:rPr>
          <w:szCs w:val="24"/>
        </w:rPr>
        <w:t>The stroke fragmentation process</w:t>
      </w:r>
      <w:r w:rsidR="000557C2">
        <w:rPr>
          <w:szCs w:val="24"/>
        </w:rPr>
        <w:t xml:space="preserve"> converts these document images into multiple, filtered sub-images</w:t>
      </w:r>
      <w:r w:rsidR="00DF71BC">
        <w:rPr>
          <w:szCs w:val="24"/>
        </w:rPr>
        <w:t>, containing the stroke fragments, and groups them into different datasets based on the writing script contained in the document.</w:t>
      </w:r>
    </w:p>
    <w:p w14:paraId="426C7C89" w14:textId="3063E411" w:rsidR="00DB6B33" w:rsidRDefault="00347FD4" w:rsidP="001F3F3F">
      <w:pPr>
        <w:autoSpaceDE w:val="0"/>
        <w:autoSpaceDN w:val="0"/>
        <w:adjustRightInd w:val="0"/>
        <w:spacing w:after="0"/>
        <w:ind w:firstLine="720"/>
        <w:contextualSpacing/>
        <w:rPr>
          <w:szCs w:val="24"/>
        </w:rPr>
      </w:pPr>
      <w:r>
        <w:rPr>
          <w:szCs w:val="24"/>
        </w:rPr>
        <w:t>To extract the stroke fragments, a</w:t>
      </w:r>
      <w:r w:rsidR="002F57A1">
        <w:rPr>
          <w:szCs w:val="24"/>
        </w:rPr>
        <w:t xml:space="preserve"> set of </w:t>
      </w:r>
      <w:r w:rsidR="001B6706">
        <w:rPr>
          <w:szCs w:val="24"/>
        </w:rPr>
        <w:t>filters</w:t>
      </w:r>
      <w:r w:rsidR="0087423C">
        <w:rPr>
          <w:szCs w:val="24"/>
        </w:rPr>
        <w:t xml:space="preserve"> is constructed for each</w:t>
      </w:r>
      <w:r w:rsidR="00535C65">
        <w:rPr>
          <w:szCs w:val="24"/>
        </w:rPr>
        <w:t xml:space="preserve">. </w:t>
      </w:r>
      <w:r w:rsidR="0098204D">
        <w:rPr>
          <w:szCs w:val="24"/>
        </w:rPr>
        <w:t xml:space="preserve">These filters are constructed </w:t>
      </w:r>
      <w:r w:rsidR="00A5664F">
        <w:rPr>
          <w:szCs w:val="24"/>
        </w:rPr>
        <w:t>from</w:t>
      </w:r>
      <w:r w:rsidR="0098204D">
        <w:rPr>
          <w:szCs w:val="24"/>
        </w:rPr>
        <w:t xml:space="preserve"> the skeleton and then region grown through </w:t>
      </w:r>
      <w:proofErr w:type="spellStart"/>
      <w:r w:rsidR="00A36447">
        <w:rPr>
          <w:szCs w:val="24"/>
        </w:rPr>
        <w:t>sklearn’s</w:t>
      </w:r>
      <w:proofErr w:type="spellEnd"/>
      <w:r w:rsidR="0098204D">
        <w:rPr>
          <w:szCs w:val="24"/>
        </w:rPr>
        <w:t xml:space="preserve"> K-Nearest-Neighbors (KNN) algorithm. </w:t>
      </w:r>
      <w:r w:rsidR="0000721D">
        <w:rPr>
          <w:szCs w:val="24"/>
        </w:rPr>
        <w:t>Sub-images</w:t>
      </w:r>
      <w:r w:rsidR="00224EAD">
        <w:rPr>
          <w:szCs w:val="24"/>
        </w:rPr>
        <w:t xml:space="preserve"> </w:t>
      </w:r>
      <w:r w:rsidR="00F5424D">
        <w:rPr>
          <w:szCs w:val="24"/>
        </w:rPr>
        <w:t>containing the simplified stroke shape</w:t>
      </w:r>
      <w:r w:rsidR="00224EAD">
        <w:rPr>
          <w:szCs w:val="24"/>
        </w:rPr>
        <w:t xml:space="preserve"> </w:t>
      </w:r>
      <w:r w:rsidR="0000721D">
        <w:rPr>
          <w:szCs w:val="24"/>
        </w:rPr>
        <w:t xml:space="preserve">are extracted </w:t>
      </w:r>
      <w:r w:rsidR="00224EAD">
        <w:rPr>
          <w:szCs w:val="24"/>
        </w:rPr>
        <w:t xml:space="preserve">from the document </w:t>
      </w:r>
      <w:r w:rsidR="0000721D">
        <w:rPr>
          <w:szCs w:val="24"/>
        </w:rPr>
        <w:t>with the bounding box coordinates of the filters, and then</w:t>
      </w:r>
      <w:r w:rsidR="00A2330F">
        <w:rPr>
          <w:szCs w:val="24"/>
        </w:rPr>
        <w:t xml:space="preserve"> unneeded pixel values (not corresponding to the filter pixels) are removed.</w:t>
      </w:r>
      <w:r w:rsidR="009F61F1">
        <w:rPr>
          <w:szCs w:val="24"/>
        </w:rPr>
        <w:t xml:space="preserve"> </w:t>
      </w:r>
      <w:r w:rsidR="00B639BF">
        <w:rPr>
          <w:szCs w:val="24"/>
        </w:rPr>
        <w:t>Finally,</w:t>
      </w:r>
      <w:r w:rsidR="009F61F1">
        <w:rPr>
          <w:szCs w:val="24"/>
        </w:rPr>
        <w:t xml:space="preserve"> the </w:t>
      </w:r>
      <w:r w:rsidR="00387872">
        <w:rPr>
          <w:szCs w:val="24"/>
        </w:rPr>
        <w:t xml:space="preserve">filtered sub-images are saved to disk, and then later </w:t>
      </w:r>
      <w:r w:rsidR="0069385C">
        <w:rPr>
          <w:szCs w:val="24"/>
        </w:rPr>
        <w:t>used to fit the HIM</w:t>
      </w:r>
      <w:r w:rsidR="00A67B13">
        <w:rPr>
          <w:szCs w:val="24"/>
        </w:rPr>
        <w:t xml:space="preserve"> (the resnet-50 </w:t>
      </w:r>
      <w:r w:rsidR="00A67B13">
        <w:rPr>
          <w:szCs w:val="24"/>
        </w:rPr>
        <w:lastRenderedPageBreak/>
        <w:t>Convolutional Neural Network (CNN) is used as the HIM)</w:t>
      </w:r>
      <w:r w:rsidR="0069385C">
        <w:rPr>
          <w:szCs w:val="24"/>
        </w:rPr>
        <w:t xml:space="preserve">. </w:t>
      </w:r>
      <w:r w:rsidR="009F75B0">
        <w:rPr>
          <w:szCs w:val="24"/>
        </w:rPr>
        <w:t>The final evaluation metrics</w:t>
      </w:r>
      <w:r w:rsidR="00FB4A75">
        <w:rPr>
          <w:szCs w:val="24"/>
        </w:rPr>
        <w:t xml:space="preserve"> </w:t>
      </w:r>
      <w:r w:rsidR="001B6706">
        <w:rPr>
          <w:szCs w:val="24"/>
        </w:rPr>
        <w:t>will</w:t>
      </w:r>
      <w:r w:rsidR="00E50E2E">
        <w:rPr>
          <w:szCs w:val="24"/>
        </w:rPr>
        <w:t xml:space="preserve"> be measured on a different</w:t>
      </w:r>
      <w:r w:rsidR="001A7FAB">
        <w:rPr>
          <w:szCs w:val="24"/>
        </w:rPr>
        <w:t xml:space="preserve"> </w:t>
      </w:r>
      <w:r w:rsidR="00431947">
        <w:rPr>
          <w:szCs w:val="24"/>
        </w:rPr>
        <w:t>dataset</w:t>
      </w:r>
      <w:r w:rsidR="001A7FAB">
        <w:rPr>
          <w:szCs w:val="24"/>
        </w:rPr>
        <w:t>, containing a different writing script</w:t>
      </w:r>
      <w:r w:rsidR="00343BAE">
        <w:rPr>
          <w:szCs w:val="24"/>
        </w:rPr>
        <w:t xml:space="preserve">, to judge the performance of the model </w:t>
      </w:r>
      <w:r w:rsidR="008C6469">
        <w:rPr>
          <w:szCs w:val="24"/>
        </w:rPr>
        <w:t xml:space="preserve">on a writer it has data on, but with no knowledge of the writing script used </w:t>
      </w:r>
      <w:r w:rsidR="001B6706">
        <w:rPr>
          <w:szCs w:val="24"/>
        </w:rPr>
        <w:t>for</w:t>
      </w:r>
      <w:r w:rsidR="008C6469">
        <w:rPr>
          <w:szCs w:val="24"/>
        </w:rPr>
        <w:t xml:space="preserve"> evaluation. </w:t>
      </w:r>
      <w:r w:rsidR="00431947">
        <w:rPr>
          <w:szCs w:val="24"/>
        </w:rPr>
        <w:t>The evaluation metrics used in this study are:</w:t>
      </w:r>
      <w:r w:rsidR="00FB4A75">
        <w:rPr>
          <w:szCs w:val="24"/>
        </w:rPr>
        <w:t xml:space="preserve"> </w:t>
      </w:r>
      <w:r w:rsidR="0097456E">
        <w:rPr>
          <w:szCs w:val="24"/>
        </w:rPr>
        <w:t xml:space="preserve">Top-1 Accuracy (Categorical Accuracy), </w:t>
      </w:r>
      <w:r w:rsidR="00C279C0">
        <w:rPr>
          <w:szCs w:val="24"/>
        </w:rPr>
        <w:t>Top-10 Accuracy</w:t>
      </w:r>
      <w:r w:rsidR="00FB4A75">
        <w:rPr>
          <w:szCs w:val="24"/>
        </w:rPr>
        <w:t>, Precision, and Recall</w:t>
      </w:r>
      <w:r w:rsidR="0097456E">
        <w:rPr>
          <w:szCs w:val="24"/>
        </w:rPr>
        <w:t>.</w:t>
      </w:r>
    </w:p>
    <w:p w14:paraId="494326C0" w14:textId="77777777" w:rsidR="00F343C3" w:rsidRDefault="00F343C3" w:rsidP="001F3F3F">
      <w:pPr>
        <w:autoSpaceDE w:val="0"/>
        <w:autoSpaceDN w:val="0"/>
        <w:adjustRightInd w:val="0"/>
        <w:spacing w:after="0"/>
        <w:ind w:firstLine="720"/>
        <w:contextualSpacing/>
        <w:jc w:val="center"/>
        <w:rPr>
          <w:b/>
          <w:szCs w:val="24"/>
        </w:rPr>
      </w:pPr>
    </w:p>
    <w:p w14:paraId="5D3AD9AD" w14:textId="023465D9" w:rsidR="00416857" w:rsidRPr="00B461D3" w:rsidRDefault="006202C0" w:rsidP="001F3F3F">
      <w:pPr>
        <w:pStyle w:val="Heading2"/>
        <w:contextualSpacing/>
      </w:pPr>
      <w:bookmarkStart w:id="92" w:name="_Toc158311878"/>
      <w:bookmarkStart w:id="93" w:name="_Toc161007888"/>
      <w:bookmarkStart w:id="94" w:name="_Toc161008411"/>
      <w:bookmarkStart w:id="95" w:name="_Toc161382798"/>
      <w:r>
        <w:t xml:space="preserve">3.1 </w:t>
      </w:r>
      <w:r w:rsidR="00416857" w:rsidRPr="00B461D3">
        <w:t xml:space="preserve">Stroke </w:t>
      </w:r>
      <w:r w:rsidR="00E93CA7">
        <w:t>Fragmentation</w:t>
      </w:r>
      <w:bookmarkEnd w:id="92"/>
      <w:bookmarkEnd w:id="93"/>
      <w:bookmarkEnd w:id="94"/>
      <w:bookmarkEnd w:id="95"/>
    </w:p>
    <w:p w14:paraId="050C72F7" w14:textId="1C7E51B2" w:rsidR="007C5CDC" w:rsidRDefault="00DB77A4" w:rsidP="001F3F3F">
      <w:pPr>
        <w:spacing w:after="0"/>
        <w:contextualSpacing/>
        <w:rPr>
          <w:szCs w:val="24"/>
        </w:rPr>
      </w:pPr>
      <w:r w:rsidRPr="00B461D3">
        <w:rPr>
          <w:szCs w:val="24"/>
        </w:rPr>
        <w:tab/>
      </w:r>
      <w:r w:rsidR="005C1186">
        <w:rPr>
          <w:szCs w:val="24"/>
        </w:rPr>
        <w:t xml:space="preserve">The main idea of </w:t>
      </w:r>
      <w:r w:rsidR="00C279C0">
        <w:rPr>
          <w:szCs w:val="24"/>
        </w:rPr>
        <w:t>the stroke fragmentation process</w:t>
      </w:r>
      <w:r w:rsidR="005C1186">
        <w:rPr>
          <w:szCs w:val="24"/>
        </w:rPr>
        <w:t xml:space="preserve"> is to </w:t>
      </w:r>
      <w:r w:rsidR="003A0E33">
        <w:rPr>
          <w:szCs w:val="24"/>
        </w:rPr>
        <w:t>split handwritten characters into simpler shapes</w:t>
      </w:r>
      <w:r w:rsidR="00C11A31">
        <w:rPr>
          <w:szCs w:val="24"/>
        </w:rPr>
        <w:t>, which are hopefully more common between different writing scripts</w:t>
      </w:r>
      <w:r w:rsidR="00416ABE">
        <w:rPr>
          <w:szCs w:val="24"/>
        </w:rPr>
        <w:t>. The handwritten characters of a document</w:t>
      </w:r>
      <w:r w:rsidR="007E0A29">
        <w:rPr>
          <w:szCs w:val="24"/>
        </w:rPr>
        <w:t xml:space="preserve"> are split up using</w:t>
      </w:r>
      <w:r w:rsidR="004418F2">
        <w:rPr>
          <w:szCs w:val="24"/>
        </w:rPr>
        <w:t xml:space="preserve"> </w:t>
      </w:r>
      <w:r w:rsidR="004418F2">
        <w:rPr>
          <w:b/>
          <w:bCs/>
          <w:szCs w:val="24"/>
        </w:rPr>
        <w:t>critical points</w:t>
      </w:r>
      <w:r w:rsidR="007E0A29">
        <w:rPr>
          <w:szCs w:val="24"/>
        </w:rPr>
        <w:t xml:space="preserve"> consisting of the</w:t>
      </w:r>
      <w:r w:rsidR="0053743C">
        <w:rPr>
          <w:szCs w:val="24"/>
        </w:rPr>
        <w:t xml:space="preserve"> </w:t>
      </w:r>
      <w:commentRangeStart w:id="96"/>
      <w:r w:rsidR="0053743C">
        <w:rPr>
          <w:szCs w:val="24"/>
        </w:rPr>
        <w:t xml:space="preserve">branching points, </w:t>
      </w:r>
      <w:r w:rsidR="0021511A">
        <w:rPr>
          <w:szCs w:val="24"/>
        </w:rPr>
        <w:t xml:space="preserve">and </w:t>
      </w:r>
      <w:r w:rsidR="0053743C">
        <w:rPr>
          <w:szCs w:val="24"/>
        </w:rPr>
        <w:t xml:space="preserve">end points </w:t>
      </w:r>
      <w:r w:rsidR="00907D7B">
        <w:rPr>
          <w:szCs w:val="24"/>
        </w:rPr>
        <w:t xml:space="preserve">of </w:t>
      </w:r>
      <w:r w:rsidR="007E0A29">
        <w:rPr>
          <w:szCs w:val="24"/>
        </w:rPr>
        <w:t>the</w:t>
      </w:r>
      <w:r w:rsidR="0053743C">
        <w:rPr>
          <w:szCs w:val="24"/>
        </w:rPr>
        <w:t xml:space="preserve"> character</w:t>
      </w:r>
      <w:r w:rsidR="00416857" w:rsidRPr="00B461D3">
        <w:rPr>
          <w:szCs w:val="24"/>
        </w:rPr>
        <w:t xml:space="preserve">. </w:t>
      </w:r>
      <w:commentRangeEnd w:id="96"/>
      <w:r w:rsidR="0021511A">
        <w:rPr>
          <w:rStyle w:val="CommentReference"/>
        </w:rPr>
        <w:commentReference w:id="96"/>
      </w:r>
      <w:r w:rsidR="00B20ACD">
        <w:rPr>
          <w:szCs w:val="24"/>
        </w:rPr>
        <w:t>The end goal o</w:t>
      </w:r>
      <w:r w:rsidR="007E0A29">
        <w:rPr>
          <w:szCs w:val="24"/>
        </w:rPr>
        <w:t>f the fragmentation process</w:t>
      </w:r>
      <w:r w:rsidR="00E42AD8">
        <w:rPr>
          <w:szCs w:val="24"/>
        </w:rPr>
        <w:t xml:space="preserve"> is a collection of simplified </w:t>
      </w:r>
      <w:r w:rsidR="007C5CDC">
        <w:rPr>
          <w:szCs w:val="24"/>
        </w:rPr>
        <w:t>shapes</w:t>
      </w:r>
      <w:r w:rsidR="008451B5">
        <w:rPr>
          <w:szCs w:val="24"/>
        </w:rPr>
        <w:t xml:space="preserve"> extracted from each document that </w:t>
      </w:r>
      <w:r w:rsidR="007C5CDC">
        <w:rPr>
          <w:szCs w:val="24"/>
        </w:rPr>
        <w:t>could then be used with more conventional handwriting identification methods.</w:t>
      </w:r>
    </w:p>
    <w:p w14:paraId="0E86C9CF" w14:textId="5CEE89D5" w:rsidR="00DC5E06" w:rsidRDefault="002B540A" w:rsidP="001F3F3F">
      <w:pPr>
        <w:spacing w:after="0"/>
        <w:contextualSpacing/>
        <w:rPr>
          <w:szCs w:val="24"/>
        </w:rPr>
      </w:pPr>
      <w:r w:rsidRPr="00B461D3">
        <w:t xml:space="preserve"> </w:t>
      </w:r>
      <w:r w:rsidR="0076509E" w:rsidRPr="004418F2">
        <w:rPr>
          <w:szCs w:val="24"/>
        </w:rPr>
        <w:tab/>
      </w:r>
      <w:r w:rsidR="00AE0150" w:rsidRPr="004418F2">
        <w:rPr>
          <w:szCs w:val="24"/>
        </w:rPr>
        <w:t>A mathematical graph representation is used</w:t>
      </w:r>
      <w:r w:rsidR="0044492B" w:rsidRPr="004418F2">
        <w:rPr>
          <w:szCs w:val="24"/>
        </w:rPr>
        <w:t xml:space="preserve"> to facilitate the f</w:t>
      </w:r>
      <w:r w:rsidR="006B7DA4">
        <w:rPr>
          <w:szCs w:val="24"/>
        </w:rPr>
        <w:t>inding of the</w:t>
      </w:r>
      <w:r w:rsidR="0044492B" w:rsidRPr="004418F2">
        <w:rPr>
          <w:szCs w:val="24"/>
        </w:rPr>
        <w:t xml:space="preserve"> </w:t>
      </w:r>
      <w:r w:rsidR="004418F2" w:rsidRPr="004418F2">
        <w:rPr>
          <w:szCs w:val="24"/>
        </w:rPr>
        <w:t>critical points</w:t>
      </w:r>
      <w:r w:rsidR="006B7DA4">
        <w:rPr>
          <w:szCs w:val="24"/>
        </w:rPr>
        <w:t xml:space="preserve"> in a document</w:t>
      </w:r>
      <w:r w:rsidR="003372C3">
        <w:rPr>
          <w:szCs w:val="24"/>
        </w:rPr>
        <w:t>.</w:t>
      </w:r>
      <w:r w:rsidR="00A45879">
        <w:rPr>
          <w:szCs w:val="24"/>
        </w:rPr>
        <w:t xml:space="preserve"> </w:t>
      </w:r>
      <w:r w:rsidR="00875864">
        <w:rPr>
          <w:szCs w:val="24"/>
        </w:rPr>
        <w:t xml:space="preserve">In this setting, </w:t>
      </w:r>
      <w:r w:rsidR="004C132C">
        <w:rPr>
          <w:szCs w:val="24"/>
        </w:rPr>
        <w:t xml:space="preserve">all the </w:t>
      </w:r>
      <w:r w:rsidR="00707EB8">
        <w:rPr>
          <w:szCs w:val="24"/>
        </w:rPr>
        <w:t>characters contained in a handwritten document</w:t>
      </w:r>
      <w:r w:rsidR="00F02D43">
        <w:rPr>
          <w:szCs w:val="24"/>
        </w:rPr>
        <w:t xml:space="preserve"> </w:t>
      </w:r>
      <w:r w:rsidR="00850683">
        <w:rPr>
          <w:szCs w:val="24"/>
        </w:rPr>
        <w:t>are represented as a disconnected, planar, multi-</w:t>
      </w:r>
      <w:r w:rsidR="00BE4281">
        <w:rPr>
          <w:szCs w:val="24"/>
        </w:rPr>
        <w:t>graph</w:t>
      </w:r>
      <w:r w:rsidR="005B6F22">
        <w:rPr>
          <w:szCs w:val="24"/>
        </w:rPr>
        <w:t xml:space="preserve">: </w:t>
      </w:r>
      <m:oMath>
        <m:r>
          <w:rPr>
            <w:rFonts w:ascii="Cambria Math" w:hAnsi="Cambria Math"/>
            <w:szCs w:val="24"/>
          </w:rPr>
          <m:t>G=</m:t>
        </m:r>
        <m:d>
          <m:dPr>
            <m:begChr m:val="{"/>
            <m:endChr m:val="}"/>
            <m:ctrlPr>
              <w:rPr>
                <w:rFonts w:ascii="Cambria Math" w:hAnsi="Cambria Math"/>
                <w:i/>
                <w:szCs w:val="24"/>
              </w:rPr>
            </m:ctrlPr>
          </m:dPr>
          <m:e>
            <m:r>
              <w:rPr>
                <w:rFonts w:ascii="Cambria Math" w:hAnsi="Cambria Math"/>
                <w:szCs w:val="24"/>
              </w:rPr>
              <m:t>V, E</m:t>
            </m:r>
          </m:e>
        </m:d>
      </m:oMath>
      <w:r w:rsidR="006E40F0">
        <w:rPr>
          <w:szCs w:val="24"/>
        </w:rPr>
        <w:t xml:space="preserve">, where </w:t>
      </w:r>
      <m:oMath>
        <m:r>
          <w:rPr>
            <w:rFonts w:ascii="Cambria Math" w:hAnsi="Cambria Math"/>
            <w:szCs w:val="24"/>
          </w:rPr>
          <m:t>V</m:t>
        </m:r>
      </m:oMath>
      <w:r w:rsidR="006E40F0">
        <w:rPr>
          <w:szCs w:val="24"/>
        </w:rPr>
        <w:t xml:space="preserve"> is a set containing all the critical points </w:t>
      </w:r>
      <w:r w:rsidR="0097454E">
        <w:rPr>
          <w:szCs w:val="24"/>
        </w:rPr>
        <w:t>of the document</w:t>
      </w:r>
      <w:r w:rsidR="00E57229">
        <w:rPr>
          <w:szCs w:val="24"/>
        </w:rPr>
        <w:t xml:space="preserve"> and </w:t>
      </w:r>
      <m:oMath>
        <m:r>
          <w:rPr>
            <w:rFonts w:ascii="Cambria Math" w:hAnsi="Cambria Math"/>
            <w:szCs w:val="24"/>
          </w:rPr>
          <m:t>E</m:t>
        </m:r>
      </m:oMath>
      <w:r w:rsidR="00E57229">
        <w:rPr>
          <w:szCs w:val="24"/>
        </w:rPr>
        <w:t xml:space="preserve"> is a multi-set </w:t>
      </w:r>
      <w:r w:rsidR="007D5585">
        <w:rPr>
          <w:szCs w:val="24"/>
        </w:rPr>
        <w:t xml:space="preserve">of pairs </w:t>
      </w:r>
      <m:oMath>
        <m:r>
          <w:rPr>
            <w:rFonts w:ascii="Cambria Math" w:hAnsi="Cambria Math"/>
            <w:szCs w:val="24"/>
          </w:rPr>
          <m:t>E=</m:t>
        </m:r>
        <m:d>
          <m:dPr>
            <m:begChr m:val="{"/>
            <m:endChr m:val="|"/>
            <m:ctrlPr>
              <w:rPr>
                <w:rFonts w:ascii="Cambria Math" w:hAnsi="Cambria Math"/>
                <w:i/>
                <w:szCs w:val="24"/>
              </w:rPr>
            </m:ctrlPr>
          </m:dPr>
          <m:e>
            <m:r>
              <w:rPr>
                <w:rFonts w:ascii="Cambria Math" w:hAnsi="Cambria Math"/>
                <w:szCs w:val="24"/>
              </w:rPr>
              <m:t xml:space="preserve">uv </m:t>
            </m:r>
          </m:e>
        </m:d>
        <m:r>
          <w:rPr>
            <w:rFonts w:ascii="Cambria Math" w:hAnsi="Cambria Math"/>
            <w:szCs w:val="24"/>
          </w:rPr>
          <m:t>u, v∈V}</m:t>
        </m:r>
      </m:oMath>
      <w:r w:rsidR="002D7E76">
        <w:rPr>
          <w:szCs w:val="24"/>
        </w:rPr>
        <w:t xml:space="preserve">. Each pair in </w:t>
      </w:r>
      <m:oMath>
        <m:r>
          <w:rPr>
            <w:rFonts w:ascii="Cambria Math" w:hAnsi="Cambria Math"/>
            <w:szCs w:val="24"/>
          </w:rPr>
          <m:t>E</m:t>
        </m:r>
      </m:oMath>
      <w:r w:rsidR="006736C3">
        <w:rPr>
          <w:szCs w:val="24"/>
        </w:rPr>
        <w:t xml:space="preserve"> represents </w:t>
      </w:r>
      <w:r w:rsidR="00902EE5">
        <w:rPr>
          <w:szCs w:val="24"/>
        </w:rPr>
        <w:t xml:space="preserve">that the </w:t>
      </w:r>
      <w:r w:rsidR="008B5630">
        <w:rPr>
          <w:szCs w:val="24"/>
        </w:rPr>
        <w:t>critical points</w:t>
      </w:r>
      <w:r w:rsidR="00902EE5">
        <w:rPr>
          <w:szCs w:val="24"/>
        </w:rPr>
        <w:t xml:space="preserve"> </w:t>
      </w:r>
      <m:oMath>
        <m:r>
          <w:rPr>
            <w:rFonts w:ascii="Cambria Math" w:hAnsi="Cambria Math"/>
            <w:szCs w:val="24"/>
          </w:rPr>
          <m:t>u, v</m:t>
        </m:r>
      </m:oMath>
      <w:r w:rsidR="00902EE5">
        <w:rPr>
          <w:szCs w:val="24"/>
        </w:rPr>
        <w:t xml:space="preserve"> are connected by a part of a stroke</w:t>
      </w:r>
      <w:r w:rsidR="00214583">
        <w:rPr>
          <w:szCs w:val="24"/>
        </w:rPr>
        <w:t xml:space="preserve"> (A.K.A. a stroke fragment)</w:t>
      </w:r>
      <w:r w:rsidR="00902EE5">
        <w:rPr>
          <w:szCs w:val="24"/>
        </w:rPr>
        <w:t>.</w:t>
      </w:r>
      <w:r w:rsidR="000F6B2C">
        <w:rPr>
          <w:szCs w:val="24"/>
        </w:rPr>
        <w:t xml:space="preserve"> </w:t>
      </w:r>
      <w:r w:rsidR="00CF5A9D">
        <w:rPr>
          <w:szCs w:val="24"/>
        </w:rPr>
        <w:t xml:space="preserve">The simplified shapes we want to extract </w:t>
      </w:r>
      <w:r w:rsidR="00400FD1">
        <w:rPr>
          <w:szCs w:val="24"/>
        </w:rPr>
        <w:t>can then be thought of as subgraphs of the connected</w:t>
      </w:r>
      <w:r w:rsidR="00E453A5">
        <w:rPr>
          <w:szCs w:val="24"/>
        </w:rPr>
        <w:t xml:space="preserve"> portions</w:t>
      </w:r>
      <w:r w:rsidR="00400FD1">
        <w:rPr>
          <w:szCs w:val="24"/>
        </w:rPr>
        <w:t xml:space="preserve"> of the larger document graph.</w:t>
      </w:r>
      <w:r w:rsidR="00817350">
        <w:rPr>
          <w:szCs w:val="24"/>
        </w:rPr>
        <w:t xml:space="preserve"> N</w:t>
      </w:r>
      <w:r w:rsidR="0021511A">
        <w:rPr>
          <w:szCs w:val="24"/>
        </w:rPr>
        <w:t>ote</w:t>
      </w:r>
      <w:r w:rsidR="000F6B2C">
        <w:rPr>
          <w:szCs w:val="24"/>
        </w:rPr>
        <w:t xml:space="preserve"> that the actual pixel coordinates corresponding </w:t>
      </w:r>
      <w:r w:rsidR="00DF102A">
        <w:rPr>
          <w:szCs w:val="24"/>
        </w:rPr>
        <w:t xml:space="preserve">to the </w:t>
      </w:r>
      <w:r w:rsidR="00C77F6E">
        <w:rPr>
          <w:szCs w:val="24"/>
        </w:rPr>
        <w:t>handwritten character</w:t>
      </w:r>
      <w:r w:rsidR="00DF102A">
        <w:rPr>
          <w:szCs w:val="24"/>
        </w:rPr>
        <w:t xml:space="preserve"> in a document</w:t>
      </w:r>
      <w:r w:rsidR="00C26125">
        <w:rPr>
          <w:szCs w:val="24"/>
        </w:rPr>
        <w:t xml:space="preserve"> are not represented as the </w:t>
      </w:r>
      <w:r w:rsidR="005A2C17">
        <w:rPr>
          <w:szCs w:val="24"/>
        </w:rPr>
        <w:t xml:space="preserve">edges </w:t>
      </w:r>
      <w:r w:rsidR="002F57D5">
        <w:rPr>
          <w:szCs w:val="24"/>
        </w:rPr>
        <w:t xml:space="preserve">or nodes </w:t>
      </w:r>
      <w:r w:rsidR="005A2C17">
        <w:rPr>
          <w:szCs w:val="24"/>
        </w:rPr>
        <w:t>but</w:t>
      </w:r>
      <w:r w:rsidR="00C26125">
        <w:rPr>
          <w:szCs w:val="24"/>
        </w:rPr>
        <w:t xml:space="preserve"> are instead included as </w:t>
      </w:r>
      <w:r w:rsidR="009E089C">
        <w:rPr>
          <w:szCs w:val="24"/>
        </w:rPr>
        <w:t>attributes in the nodes and edges of the graph</w:t>
      </w:r>
      <w:r w:rsidR="002F57D5">
        <w:rPr>
          <w:szCs w:val="24"/>
        </w:rPr>
        <w:t xml:space="preserve">. </w:t>
      </w:r>
      <w:r w:rsidR="00BE20C9">
        <w:rPr>
          <w:szCs w:val="24"/>
        </w:rPr>
        <w:t>The general process of stroke fragmentation is shown below.</w:t>
      </w:r>
    </w:p>
    <w:p w14:paraId="6AF3D8C6" w14:textId="77777777" w:rsidR="00BE20C9" w:rsidRDefault="00BE20C9" w:rsidP="001F3F3F">
      <w:pPr>
        <w:spacing w:after="0"/>
        <w:contextualSpacing/>
        <w:rPr>
          <w:szCs w:val="24"/>
        </w:rPr>
      </w:pPr>
    </w:p>
    <w:p w14:paraId="4E47C9EA" w14:textId="76E2369B" w:rsidR="00B5424B" w:rsidRPr="00052745" w:rsidRDefault="008C05F6" w:rsidP="001F3F3F">
      <w:pPr>
        <w:spacing w:after="0"/>
        <w:contextualSpacing/>
        <w:rPr>
          <w:szCs w:val="24"/>
        </w:rPr>
      </w:pPr>
      <w:r>
        <w:rPr>
          <w:szCs w:val="24"/>
        </w:rPr>
        <w:t>Stroke Fragmentation</w:t>
      </w:r>
      <w:r w:rsidR="00B5424B" w:rsidRPr="00052745">
        <w:rPr>
          <w:szCs w:val="24"/>
        </w:rPr>
        <w:t>:</w:t>
      </w:r>
    </w:p>
    <w:p w14:paraId="48367517" w14:textId="2FBD8756" w:rsidR="00B5424B" w:rsidRPr="00052745" w:rsidRDefault="00B5424B" w:rsidP="001F3F3F">
      <w:pPr>
        <w:pStyle w:val="ListParagraph"/>
        <w:numPr>
          <w:ilvl w:val="0"/>
          <w:numId w:val="45"/>
        </w:numPr>
        <w:rPr>
          <w:szCs w:val="24"/>
        </w:rPr>
      </w:pPr>
      <w:r w:rsidRPr="00052745">
        <w:rPr>
          <w:szCs w:val="24"/>
        </w:rPr>
        <w:t xml:space="preserve"> Preprocessing</w:t>
      </w:r>
      <w:r w:rsidR="00E374DE">
        <w:rPr>
          <w:szCs w:val="24"/>
        </w:rPr>
        <w:t xml:space="preserve">: transform the </w:t>
      </w:r>
      <w:r w:rsidR="00B24122">
        <w:rPr>
          <w:szCs w:val="24"/>
        </w:rPr>
        <w:t xml:space="preserve">document </w:t>
      </w:r>
      <w:r w:rsidR="00E374DE">
        <w:rPr>
          <w:szCs w:val="24"/>
        </w:rPr>
        <w:t xml:space="preserve">image into an inverted grayscale image for feature extraction, and an inverted binary image for forming the filters used in </w:t>
      </w:r>
      <w:r w:rsidR="005429ED">
        <w:rPr>
          <w:szCs w:val="24"/>
        </w:rPr>
        <w:t>the extraction step</w:t>
      </w:r>
      <w:r w:rsidR="00307567">
        <w:rPr>
          <w:szCs w:val="24"/>
        </w:rPr>
        <w:t>.</w:t>
      </w:r>
    </w:p>
    <w:p w14:paraId="6C36D356" w14:textId="05B811A5" w:rsidR="00B5424B" w:rsidRPr="00052745" w:rsidRDefault="005429ED" w:rsidP="001F3F3F">
      <w:pPr>
        <w:pStyle w:val="ListParagraph"/>
        <w:numPr>
          <w:ilvl w:val="0"/>
          <w:numId w:val="45"/>
        </w:numPr>
        <w:rPr>
          <w:szCs w:val="24"/>
        </w:rPr>
      </w:pPr>
      <w:r>
        <w:rPr>
          <w:szCs w:val="24"/>
        </w:rPr>
        <w:t xml:space="preserve">Reduce the characters in the binary image to single pixel width through morphological </w:t>
      </w:r>
      <w:r w:rsidR="00307567">
        <w:rPr>
          <w:szCs w:val="24"/>
        </w:rPr>
        <w:t>skeletonization.</w:t>
      </w:r>
    </w:p>
    <w:p w14:paraId="0E567E3C" w14:textId="3BC139FE" w:rsidR="00B5424B" w:rsidRPr="00052745" w:rsidRDefault="00B5424B" w:rsidP="001F3F3F">
      <w:pPr>
        <w:pStyle w:val="ListParagraph"/>
        <w:numPr>
          <w:ilvl w:val="0"/>
          <w:numId w:val="45"/>
        </w:numPr>
        <w:rPr>
          <w:szCs w:val="24"/>
        </w:rPr>
      </w:pPr>
      <w:r w:rsidRPr="00052745">
        <w:rPr>
          <w:szCs w:val="24"/>
        </w:rPr>
        <w:t>Convert the morphological skeleton into a graph representation</w:t>
      </w:r>
      <w:r w:rsidR="00307567">
        <w:rPr>
          <w:szCs w:val="24"/>
        </w:rPr>
        <w:t xml:space="preserve"> to locate the critical points.</w:t>
      </w:r>
    </w:p>
    <w:p w14:paraId="27357E2B" w14:textId="018750BA" w:rsidR="00B5424B" w:rsidRDefault="00EE2301" w:rsidP="001F3F3F">
      <w:pPr>
        <w:pStyle w:val="ListParagraph"/>
        <w:numPr>
          <w:ilvl w:val="0"/>
          <w:numId w:val="45"/>
        </w:numPr>
        <w:rPr>
          <w:szCs w:val="24"/>
        </w:rPr>
      </w:pPr>
      <w:r>
        <w:rPr>
          <w:szCs w:val="24"/>
        </w:rPr>
        <w:t xml:space="preserve">Apply an integer label to each edge and </w:t>
      </w:r>
      <w:r w:rsidR="00000777">
        <w:rPr>
          <w:szCs w:val="24"/>
        </w:rPr>
        <w:t xml:space="preserve">take the attributed pixel coordinates of the edge and it’s connecting nodes to form </w:t>
      </w:r>
      <w:r w:rsidR="00B90C8B">
        <w:rPr>
          <w:szCs w:val="24"/>
        </w:rPr>
        <w:t>a</w:t>
      </w:r>
      <w:r w:rsidR="00000777">
        <w:rPr>
          <w:szCs w:val="24"/>
        </w:rPr>
        <w:t xml:space="preserve"> </w:t>
      </w:r>
      <w:r w:rsidR="0087639D">
        <w:rPr>
          <w:szCs w:val="24"/>
        </w:rPr>
        <w:t xml:space="preserve">skeleton of the </w:t>
      </w:r>
      <w:proofErr w:type="gramStart"/>
      <w:r w:rsidR="00000777">
        <w:rPr>
          <w:szCs w:val="24"/>
        </w:rPr>
        <w:t>filter</w:t>
      </w:r>
      <w:proofErr w:type="gramEnd"/>
    </w:p>
    <w:p w14:paraId="742017CD" w14:textId="2D3456AD" w:rsidR="00244A08" w:rsidRDefault="00244A08" w:rsidP="001F3F3F">
      <w:pPr>
        <w:pStyle w:val="ListParagraph"/>
        <w:numPr>
          <w:ilvl w:val="0"/>
          <w:numId w:val="45"/>
        </w:numPr>
        <w:rPr>
          <w:szCs w:val="24"/>
        </w:rPr>
      </w:pPr>
      <w:r>
        <w:rPr>
          <w:szCs w:val="24"/>
        </w:rPr>
        <w:t xml:space="preserve">Perform region growing </w:t>
      </w:r>
      <w:r w:rsidR="002E486D">
        <w:rPr>
          <w:szCs w:val="24"/>
        </w:rPr>
        <w:t>between</w:t>
      </w:r>
      <w:r>
        <w:rPr>
          <w:szCs w:val="24"/>
        </w:rPr>
        <w:t xml:space="preserve"> the </w:t>
      </w:r>
      <w:r w:rsidR="0087639D">
        <w:rPr>
          <w:szCs w:val="24"/>
        </w:rPr>
        <w:t xml:space="preserve">skeleton of the </w:t>
      </w:r>
      <w:r>
        <w:rPr>
          <w:szCs w:val="24"/>
        </w:rPr>
        <w:t xml:space="preserve">filter </w:t>
      </w:r>
      <w:r w:rsidR="002E486D">
        <w:rPr>
          <w:szCs w:val="24"/>
        </w:rPr>
        <w:t>and the</w:t>
      </w:r>
      <w:r>
        <w:rPr>
          <w:szCs w:val="24"/>
        </w:rPr>
        <w:t xml:space="preserve"> binary image </w:t>
      </w:r>
      <w:r w:rsidR="007B32B9">
        <w:rPr>
          <w:szCs w:val="24"/>
        </w:rPr>
        <w:t>to form</w:t>
      </w:r>
      <w:r w:rsidR="00635D3C">
        <w:rPr>
          <w:szCs w:val="24"/>
        </w:rPr>
        <w:t xml:space="preserve"> </w:t>
      </w:r>
      <m:oMath>
        <m:r>
          <w:rPr>
            <w:rFonts w:ascii="Cambria Math" w:hAnsi="Cambria Math"/>
            <w:szCs w:val="24"/>
          </w:rPr>
          <m:t>k</m:t>
        </m:r>
      </m:oMath>
      <w:r w:rsidR="00635D3C">
        <w:rPr>
          <w:szCs w:val="24"/>
        </w:rPr>
        <w:t xml:space="preserve"> different </w:t>
      </w:r>
      <w:r w:rsidR="005D5A12">
        <w:rPr>
          <w:szCs w:val="24"/>
        </w:rPr>
        <w:t>filters.</w:t>
      </w:r>
    </w:p>
    <w:p w14:paraId="1ACCF3F6" w14:textId="35DD3D21" w:rsidR="005D5A12" w:rsidRPr="00052745" w:rsidRDefault="005D5A12" w:rsidP="001F3F3F">
      <w:pPr>
        <w:pStyle w:val="ListParagraph"/>
        <w:numPr>
          <w:ilvl w:val="0"/>
          <w:numId w:val="45"/>
        </w:numPr>
        <w:rPr>
          <w:szCs w:val="24"/>
        </w:rPr>
      </w:pPr>
      <w:r>
        <w:rPr>
          <w:szCs w:val="24"/>
        </w:rPr>
        <w:t>Remove any filter</w:t>
      </w:r>
      <w:r w:rsidR="00311085">
        <w:rPr>
          <w:szCs w:val="24"/>
        </w:rPr>
        <w:t xml:space="preserve"> whose bounding box is too small or two large in </w:t>
      </w:r>
      <w:r w:rsidR="00080C75">
        <w:rPr>
          <w:szCs w:val="24"/>
        </w:rPr>
        <w:t>either two dimensions (filtering criterion)</w:t>
      </w:r>
    </w:p>
    <w:p w14:paraId="7038A59D" w14:textId="38ED7D3D" w:rsidR="00B5424B" w:rsidRDefault="00B5424B" w:rsidP="001F3F3F">
      <w:pPr>
        <w:pStyle w:val="ListParagraph"/>
        <w:numPr>
          <w:ilvl w:val="0"/>
          <w:numId w:val="45"/>
        </w:numPr>
        <w:spacing w:after="0"/>
        <w:rPr>
          <w:szCs w:val="24"/>
        </w:rPr>
      </w:pPr>
      <w:r w:rsidRPr="00000777">
        <w:rPr>
          <w:szCs w:val="24"/>
        </w:rPr>
        <w:t>Us</w:t>
      </w:r>
      <w:r w:rsidR="00C21952">
        <w:rPr>
          <w:szCs w:val="24"/>
        </w:rPr>
        <w:t>e the filter(s) and its bounding box to extract the corresponding sub-image f</w:t>
      </w:r>
      <w:r w:rsidR="00CF7DB5">
        <w:rPr>
          <w:szCs w:val="24"/>
        </w:rPr>
        <w:t>ro</w:t>
      </w:r>
      <w:r w:rsidR="00C21952">
        <w:rPr>
          <w:szCs w:val="24"/>
        </w:rPr>
        <w:t xml:space="preserve">m the grayscale image, then </w:t>
      </w:r>
      <w:r w:rsidR="005A3A88">
        <w:rPr>
          <w:szCs w:val="24"/>
        </w:rPr>
        <w:t xml:space="preserve">remove any pixel values for pixels not coinciding with the pixels in the </w:t>
      </w:r>
      <w:proofErr w:type="gramStart"/>
      <w:r w:rsidR="005A3A88">
        <w:rPr>
          <w:szCs w:val="24"/>
        </w:rPr>
        <w:t>filter</w:t>
      </w:r>
      <w:proofErr w:type="gramEnd"/>
    </w:p>
    <w:p w14:paraId="7C7D8B2E" w14:textId="77777777" w:rsidR="00E05B9F" w:rsidRPr="00120419" w:rsidRDefault="00E05B9F" w:rsidP="001F3F3F">
      <w:pPr>
        <w:spacing w:after="0"/>
        <w:ind w:left="360"/>
        <w:contextualSpacing/>
        <w:jc w:val="center"/>
        <w:rPr>
          <w:szCs w:val="24"/>
        </w:rPr>
      </w:pPr>
    </w:p>
    <w:p w14:paraId="04452632" w14:textId="2DDC6AA8" w:rsidR="00E05B9F" w:rsidRDefault="00E05B9F" w:rsidP="001F3F3F">
      <w:pPr>
        <w:spacing w:after="0"/>
        <w:contextualSpacing/>
        <w:rPr>
          <w:szCs w:val="24"/>
        </w:rPr>
      </w:pPr>
      <w:r w:rsidRPr="004979B3">
        <w:rPr>
          <w:szCs w:val="24"/>
        </w:rPr>
        <w:tab/>
      </w:r>
      <w:r w:rsidRPr="00E05B9F">
        <w:rPr>
          <w:szCs w:val="24"/>
        </w:rPr>
        <w:t xml:space="preserve">The result of the Stroke Decomposition process is </w:t>
      </w:r>
      <m:oMath>
        <m:r>
          <w:rPr>
            <w:rFonts w:ascii="Cambria Math" w:hAnsi="Cambria Math"/>
            <w:szCs w:val="24"/>
          </w:rPr>
          <m:t>k-i</m:t>
        </m:r>
      </m:oMath>
      <w:r w:rsidRPr="00E05B9F">
        <w:rPr>
          <w:szCs w:val="24"/>
        </w:rPr>
        <w:t xml:space="preserve"> filtered sub-images, where </w:t>
      </w:r>
      <m:oMath>
        <m:r>
          <w:rPr>
            <w:rFonts w:ascii="Cambria Math" w:hAnsi="Cambria Math"/>
            <w:szCs w:val="24"/>
          </w:rPr>
          <m:t>k</m:t>
        </m:r>
      </m:oMath>
      <w:r w:rsidRPr="00E05B9F">
        <w:rPr>
          <w:szCs w:val="24"/>
        </w:rPr>
        <w:t xml:space="preserve"> is the number of fragmented strokes for a document and </w:t>
      </w:r>
      <m:oMath>
        <m:r>
          <w:rPr>
            <w:rFonts w:ascii="Cambria Math" w:hAnsi="Cambria Math"/>
            <w:szCs w:val="24"/>
          </w:rPr>
          <m:t>i</m:t>
        </m:r>
      </m:oMath>
      <w:r w:rsidRPr="00E05B9F">
        <w:rPr>
          <w:szCs w:val="24"/>
        </w:rPr>
        <w:t xml:space="preserve"> is the number of stroke fragments rejected by the filter criterion. The filtered sub-images are grouped into a dataset representing a particular writing-script, and then further into their writer class.</w:t>
      </w:r>
      <w:r w:rsidR="00B6109F">
        <w:rPr>
          <w:szCs w:val="24"/>
        </w:rPr>
        <w:t xml:space="preserve"> </w:t>
      </w:r>
      <w:r w:rsidR="00390C49">
        <w:rPr>
          <w:szCs w:val="24"/>
        </w:rPr>
        <w:t>Figure</w:t>
      </w:r>
      <w:r w:rsidR="00B6109F">
        <w:rPr>
          <w:szCs w:val="24"/>
        </w:rPr>
        <w:t xml:space="preserve"> 3</w:t>
      </w:r>
      <w:r w:rsidR="00FC26E0">
        <w:rPr>
          <w:szCs w:val="24"/>
        </w:rPr>
        <w:t xml:space="preserve"> shows a visualization of the process without the filtering </w:t>
      </w:r>
      <w:r w:rsidR="00F678EC">
        <w:rPr>
          <w:szCs w:val="24"/>
        </w:rPr>
        <w:t>criterion</w:t>
      </w:r>
      <w:r w:rsidR="00FC26E0">
        <w:rPr>
          <w:szCs w:val="24"/>
        </w:rPr>
        <w:t>.</w:t>
      </w:r>
    </w:p>
    <w:p w14:paraId="46076295" w14:textId="77777777" w:rsidR="001C1E23" w:rsidRDefault="001C1E23" w:rsidP="001F3F3F">
      <w:pPr>
        <w:spacing w:after="0" w:line="240" w:lineRule="auto"/>
        <w:contextualSpacing/>
        <w:jc w:val="center"/>
        <w:rPr>
          <w:szCs w:val="24"/>
        </w:rPr>
      </w:pPr>
    </w:p>
    <w:p w14:paraId="3E937255" w14:textId="77777777" w:rsidR="001C1E23" w:rsidRDefault="001C1E23" w:rsidP="001F3F3F">
      <w:pPr>
        <w:spacing w:after="0" w:line="240" w:lineRule="auto"/>
        <w:contextualSpacing/>
        <w:jc w:val="center"/>
        <w:rPr>
          <w:szCs w:val="24"/>
        </w:rPr>
      </w:pPr>
    </w:p>
    <w:p w14:paraId="4ABD637B" w14:textId="77777777" w:rsidR="001C1E23" w:rsidRPr="00E05B9F" w:rsidRDefault="001C1E23" w:rsidP="001F3F3F">
      <w:pPr>
        <w:spacing w:after="0" w:line="240" w:lineRule="auto"/>
        <w:contextualSpacing/>
        <w:jc w:val="center"/>
        <w:rPr>
          <w:szCs w:val="24"/>
        </w:rPr>
      </w:pPr>
    </w:p>
    <w:p w14:paraId="7B2D7832" w14:textId="43D3F218" w:rsidR="00556ABF" w:rsidRDefault="00556ABF" w:rsidP="001F3F3F">
      <w:pPr>
        <w:spacing w:after="0" w:line="240" w:lineRule="auto"/>
        <w:contextualSpacing/>
        <w:jc w:val="center"/>
        <w:rPr>
          <w:sz w:val="22"/>
        </w:rPr>
      </w:pPr>
      <w:r w:rsidRPr="00301F7A">
        <w:rPr>
          <w:noProof/>
          <w:sz w:val="22"/>
        </w:rPr>
        <w:lastRenderedPageBreak/>
        <w:drawing>
          <wp:inline distT="0" distB="0" distL="0" distR="0" wp14:anchorId="34FB604E" wp14:editId="2613C828">
            <wp:extent cx="5450523" cy="3042285"/>
            <wp:effectExtent l="19050" t="19050" r="17145" b="24765"/>
            <wp:docPr id="1149295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29502" name="Picture 1"/>
                    <pic:cNvPicPr/>
                  </pic:nvPicPr>
                  <pic:blipFill>
                    <a:blip r:embed="rId19"/>
                    <a:stretch>
                      <a:fillRect/>
                    </a:stretch>
                  </pic:blipFill>
                  <pic:spPr>
                    <a:xfrm>
                      <a:off x="0" y="0"/>
                      <a:ext cx="5450523" cy="3042285"/>
                    </a:xfrm>
                    <a:prstGeom prst="rect">
                      <a:avLst/>
                    </a:prstGeom>
                    <a:ln>
                      <a:solidFill>
                        <a:schemeClr val="tx1"/>
                      </a:solidFill>
                    </a:ln>
                  </pic:spPr>
                </pic:pic>
              </a:graphicData>
            </a:graphic>
          </wp:inline>
        </w:drawing>
      </w:r>
    </w:p>
    <w:p w14:paraId="0D248D97" w14:textId="77777777" w:rsidR="00942A9D" w:rsidRPr="00301F7A" w:rsidRDefault="00942A9D" w:rsidP="001F3F3F">
      <w:pPr>
        <w:spacing w:after="0" w:line="240" w:lineRule="auto"/>
        <w:contextualSpacing/>
        <w:jc w:val="center"/>
        <w:rPr>
          <w:sz w:val="22"/>
        </w:rPr>
      </w:pPr>
    </w:p>
    <w:p w14:paraId="02B9FCF2" w14:textId="7E5D6C53" w:rsidR="00301F7A" w:rsidRPr="00CC1F3C" w:rsidRDefault="00301F7A" w:rsidP="001F3F3F">
      <w:pPr>
        <w:spacing w:after="0" w:line="240" w:lineRule="auto"/>
        <w:contextualSpacing/>
        <w:jc w:val="center"/>
        <w:rPr>
          <w:sz w:val="22"/>
        </w:rPr>
      </w:pPr>
      <w:r w:rsidRPr="00CC1F3C">
        <w:rPr>
          <w:sz w:val="22"/>
        </w:rPr>
        <w:t>Figure</w:t>
      </w:r>
      <w:r w:rsidR="00136491" w:rsidRPr="00CC1F3C">
        <w:rPr>
          <w:sz w:val="22"/>
        </w:rPr>
        <w:t xml:space="preserve"> 3. </w:t>
      </w:r>
      <w:bookmarkStart w:id="97" w:name="_Hlk161010527"/>
      <w:r w:rsidR="00136491" w:rsidRPr="00CC1F3C">
        <w:rPr>
          <w:sz w:val="22"/>
        </w:rPr>
        <w:t>Visualization of the stroke fragmentation process</w:t>
      </w:r>
      <w:bookmarkEnd w:id="97"/>
      <w:r w:rsidR="00136491" w:rsidRPr="00CC1F3C">
        <w:rPr>
          <w:sz w:val="22"/>
        </w:rPr>
        <w:t>. Starting with a raw binary image to construct the filters</w:t>
      </w:r>
      <w:r w:rsidR="00EC540C" w:rsidRPr="00CC1F3C">
        <w:rPr>
          <w:sz w:val="22"/>
        </w:rPr>
        <w:t xml:space="preserve">. It is skeletonized, segmented on the branching points, and the </w:t>
      </w:r>
      <w:r w:rsidR="0092448B" w:rsidRPr="00CC1F3C">
        <w:rPr>
          <w:sz w:val="22"/>
        </w:rPr>
        <w:t xml:space="preserve">regions of the stroke fragments are grown. </w:t>
      </w:r>
      <w:r w:rsidR="00D91990" w:rsidRPr="00CC1F3C">
        <w:rPr>
          <w:sz w:val="22"/>
        </w:rPr>
        <w:t xml:space="preserve">Note that the vertex and edge points are plotted over the </w:t>
      </w:r>
      <w:r w:rsidR="00DF1A83" w:rsidRPr="00CC1F3C">
        <w:rPr>
          <w:sz w:val="22"/>
        </w:rPr>
        <w:t xml:space="preserve">region grown </w:t>
      </w:r>
      <w:r w:rsidR="00D91990" w:rsidRPr="00CC1F3C">
        <w:rPr>
          <w:sz w:val="22"/>
        </w:rPr>
        <w:t xml:space="preserve">image for </w:t>
      </w:r>
      <w:r w:rsidR="0046115A" w:rsidRPr="00CC1F3C">
        <w:rPr>
          <w:sz w:val="22"/>
        </w:rPr>
        <w:t>visualization</w:t>
      </w:r>
      <w:r w:rsidR="0046115A">
        <w:rPr>
          <w:rStyle w:val="FootnoteReference"/>
          <w:sz w:val="22"/>
        </w:rPr>
        <w:footnoteReference w:id="3"/>
      </w:r>
      <w:r w:rsidR="0046115A" w:rsidRPr="00CC1F3C">
        <w:rPr>
          <w:sz w:val="22"/>
        </w:rPr>
        <w:t>.</w:t>
      </w:r>
    </w:p>
    <w:p w14:paraId="49FBE6A6" w14:textId="77777777" w:rsidR="00045CFD" w:rsidRDefault="00045CFD" w:rsidP="001F3F3F">
      <w:pPr>
        <w:spacing w:after="0" w:line="240" w:lineRule="auto"/>
        <w:contextualSpacing/>
        <w:jc w:val="center"/>
        <w:rPr>
          <w:szCs w:val="24"/>
        </w:rPr>
      </w:pPr>
    </w:p>
    <w:p w14:paraId="661476CF" w14:textId="77777777" w:rsidR="00045CFD" w:rsidRDefault="00045CFD" w:rsidP="001F3F3F">
      <w:pPr>
        <w:spacing w:after="0" w:line="240" w:lineRule="auto"/>
        <w:contextualSpacing/>
        <w:jc w:val="center"/>
        <w:rPr>
          <w:szCs w:val="24"/>
        </w:rPr>
      </w:pPr>
    </w:p>
    <w:p w14:paraId="543930B9" w14:textId="77777777" w:rsidR="007668F0" w:rsidRDefault="007668F0" w:rsidP="001F3F3F">
      <w:pPr>
        <w:spacing w:after="0" w:line="240" w:lineRule="auto"/>
        <w:contextualSpacing/>
        <w:jc w:val="center"/>
        <w:rPr>
          <w:szCs w:val="24"/>
        </w:rPr>
      </w:pPr>
    </w:p>
    <w:p w14:paraId="2313F32A" w14:textId="6E9FEEDD" w:rsidR="002E6A8D" w:rsidRDefault="002E6A8D" w:rsidP="001F3F3F">
      <w:pPr>
        <w:pStyle w:val="Heading3"/>
        <w:contextualSpacing/>
      </w:pPr>
      <w:bookmarkStart w:id="98" w:name="_Toc161382799"/>
      <w:r>
        <w:t xml:space="preserve">3.1.1 </w:t>
      </w:r>
      <w:r w:rsidR="006B24B3">
        <w:t>Stroke Fragmentation Process</w:t>
      </w:r>
      <w:bookmarkEnd w:id="98"/>
    </w:p>
    <w:p w14:paraId="07E86D2C" w14:textId="2EEDABFD" w:rsidR="009F2871" w:rsidRPr="003C5A5B" w:rsidRDefault="009F2871" w:rsidP="001F3F3F">
      <w:pPr>
        <w:keepNext/>
        <w:spacing w:after="0" w:line="240" w:lineRule="auto"/>
        <w:contextualSpacing/>
        <w:rPr>
          <w:b/>
          <w:bCs/>
          <w:szCs w:val="24"/>
          <w:u w:val="single"/>
        </w:rPr>
      </w:pPr>
      <w:r w:rsidRPr="003C5A5B">
        <w:rPr>
          <w:b/>
          <w:bCs/>
          <w:szCs w:val="24"/>
          <w:u w:val="single"/>
        </w:rPr>
        <w:t>Step 1</w:t>
      </w:r>
    </w:p>
    <w:p w14:paraId="0205C2FD" w14:textId="2081A0BE" w:rsidR="007625DA" w:rsidRPr="004979B3" w:rsidRDefault="00C24DAD" w:rsidP="001F3F3F">
      <w:pPr>
        <w:spacing w:after="0"/>
        <w:ind w:firstLine="720"/>
        <w:contextualSpacing/>
        <w:rPr>
          <w:szCs w:val="24"/>
        </w:rPr>
      </w:pPr>
      <w:r>
        <w:rPr>
          <w:szCs w:val="24"/>
        </w:rPr>
        <w:t>When performing stroke fragmentatio</w:t>
      </w:r>
      <w:r w:rsidR="005C00BB">
        <w:rPr>
          <w:szCs w:val="24"/>
        </w:rPr>
        <w:t xml:space="preserve">n </w:t>
      </w:r>
      <w:r>
        <w:rPr>
          <w:szCs w:val="24"/>
        </w:rPr>
        <w:t>on a document, it</w:t>
      </w:r>
      <w:r w:rsidR="005C00BB">
        <w:rPr>
          <w:szCs w:val="24"/>
        </w:rPr>
        <w:t xml:space="preserve"> is </w:t>
      </w:r>
      <w:r w:rsidR="004955E8">
        <w:rPr>
          <w:szCs w:val="24"/>
        </w:rPr>
        <w:t>converted into a grayscale representation, and</w:t>
      </w:r>
      <w:r w:rsidR="00787989">
        <w:rPr>
          <w:szCs w:val="24"/>
        </w:rPr>
        <w:t xml:space="preserve"> </w:t>
      </w:r>
      <w:r w:rsidR="004955E8">
        <w:rPr>
          <w:szCs w:val="24"/>
        </w:rPr>
        <w:t>a</w:t>
      </w:r>
      <w:r w:rsidR="00787989">
        <w:rPr>
          <w:szCs w:val="24"/>
        </w:rPr>
        <w:t xml:space="preserve"> corresponding</w:t>
      </w:r>
      <w:r w:rsidR="004955E8">
        <w:rPr>
          <w:szCs w:val="24"/>
        </w:rPr>
        <w:t xml:space="preserve"> binary representation. The grayscale representation of the document is kept for the</w:t>
      </w:r>
      <w:r w:rsidR="00787989">
        <w:rPr>
          <w:szCs w:val="24"/>
        </w:rPr>
        <w:t xml:space="preserve"> </w:t>
      </w:r>
      <w:r w:rsidR="00612362">
        <w:rPr>
          <w:szCs w:val="24"/>
        </w:rPr>
        <w:t xml:space="preserve">feature </w:t>
      </w:r>
      <w:r w:rsidR="000C77EB">
        <w:rPr>
          <w:szCs w:val="24"/>
        </w:rPr>
        <w:t xml:space="preserve">extraction stage at the end </w:t>
      </w:r>
      <w:r w:rsidR="004A3EBC">
        <w:rPr>
          <w:szCs w:val="24"/>
        </w:rPr>
        <w:t>of</w:t>
      </w:r>
      <w:r w:rsidR="00787989">
        <w:rPr>
          <w:szCs w:val="24"/>
        </w:rPr>
        <w:t xml:space="preserve"> </w:t>
      </w:r>
      <w:r w:rsidR="00612362">
        <w:rPr>
          <w:szCs w:val="24"/>
        </w:rPr>
        <w:t xml:space="preserve">the </w:t>
      </w:r>
      <w:r w:rsidR="004A3EBC">
        <w:rPr>
          <w:szCs w:val="24"/>
        </w:rPr>
        <w:t>stroke</w:t>
      </w:r>
      <w:r w:rsidR="00787989">
        <w:rPr>
          <w:szCs w:val="24"/>
        </w:rPr>
        <w:t xml:space="preserve"> fragmentation</w:t>
      </w:r>
      <w:r w:rsidR="00612362">
        <w:rPr>
          <w:szCs w:val="24"/>
        </w:rPr>
        <w:t xml:space="preserve"> process</w:t>
      </w:r>
      <w:r w:rsidR="004A3EBC">
        <w:rPr>
          <w:szCs w:val="24"/>
        </w:rPr>
        <w:t xml:space="preserve">. </w:t>
      </w:r>
      <w:r w:rsidR="0074346F">
        <w:rPr>
          <w:szCs w:val="24"/>
        </w:rPr>
        <w:t>The</w:t>
      </w:r>
      <w:r w:rsidR="000C34F5">
        <w:rPr>
          <w:szCs w:val="24"/>
        </w:rPr>
        <w:t xml:space="preserve"> </w:t>
      </w:r>
      <w:r w:rsidR="000C77EB">
        <w:rPr>
          <w:szCs w:val="24"/>
        </w:rPr>
        <w:t xml:space="preserve">binary </w:t>
      </w:r>
      <w:r w:rsidR="0074346F">
        <w:rPr>
          <w:szCs w:val="24"/>
        </w:rPr>
        <w:t>image</w:t>
      </w:r>
      <w:r w:rsidR="000C77EB">
        <w:rPr>
          <w:szCs w:val="24"/>
        </w:rPr>
        <w:t xml:space="preserve"> is </w:t>
      </w:r>
      <w:r w:rsidR="004A3EBC">
        <w:rPr>
          <w:szCs w:val="24"/>
        </w:rPr>
        <w:t>obtained via Otsu’s method</w:t>
      </w:r>
      <w:r w:rsidR="000C34F5">
        <w:rPr>
          <w:szCs w:val="24"/>
        </w:rPr>
        <w:t xml:space="preserve"> </w:t>
      </w:r>
      <w:r w:rsidR="000C34F5">
        <w:rPr>
          <w:szCs w:val="24"/>
        </w:rPr>
        <w:fldChar w:fldCharType="begin"/>
      </w:r>
      <w:r w:rsidR="00DF635B">
        <w:rPr>
          <w:szCs w:val="24"/>
        </w:rPr>
        <w:instrText xml:space="preserve"> ADDIN ZOTERO_ITEM CSL_CITATION {"citationID":"nxi8twxk","properties":{"formattedCitation":"[24]","plainCitation":"[24]","noteIndex":0},"citationItems":[{"id":52,"uris":["http://zotero.org/users/8461198/items/2QIB5ILZ"],"itemData":{"id":52,"type":"article-journal","container-title":"IEEE Transactions on Systems, Man, and Cybernetics","DOI":"10.1109/TSMC.1979.4310076","ISSN":"2168-2909","issue":"1","note":"number: 1\nevent-title: IEEE Transactions on Systems, Man, and Cybernetics","page":"62-66","source":"IEEE Xplore","title":"A Threshold Selection Method from Gray-Level Histograms","volume":"9","author":[{"family":"Otsu","given":"Nobuyuki"}],"issued":{"date-parts":[["1979",1]]}}}],"schema":"https://github.com/citation-style-language/schema/raw/master/csl-citation.json"} </w:instrText>
      </w:r>
      <w:r w:rsidR="000C34F5">
        <w:rPr>
          <w:szCs w:val="24"/>
        </w:rPr>
        <w:fldChar w:fldCharType="separate"/>
      </w:r>
      <w:r w:rsidR="00DF635B" w:rsidRPr="00DF635B">
        <w:t>[24]</w:t>
      </w:r>
      <w:r w:rsidR="000C34F5">
        <w:rPr>
          <w:szCs w:val="24"/>
        </w:rPr>
        <w:fldChar w:fldCharType="end"/>
      </w:r>
      <w:r w:rsidR="000C34F5">
        <w:rPr>
          <w:szCs w:val="24"/>
        </w:rPr>
        <w:t>,</w:t>
      </w:r>
      <w:r w:rsidR="00EC5051">
        <w:rPr>
          <w:szCs w:val="24"/>
        </w:rPr>
        <w:t xml:space="preserve"> which is then used to form the filters</w:t>
      </w:r>
      <w:r w:rsidR="000C77EB">
        <w:rPr>
          <w:szCs w:val="24"/>
        </w:rPr>
        <w:t>. When processing the binary image(s), a</w:t>
      </w:r>
      <w:r w:rsidR="00D74E52" w:rsidRPr="00241C9F">
        <w:rPr>
          <w:szCs w:val="24"/>
        </w:rPr>
        <w:t xml:space="preserve">n inherent amount of noise will </w:t>
      </w:r>
      <w:r w:rsidR="00DC5E06" w:rsidRPr="00241C9F">
        <w:rPr>
          <w:szCs w:val="24"/>
        </w:rPr>
        <w:t>exist</w:t>
      </w:r>
      <w:r w:rsidR="00D74E52" w:rsidRPr="00241C9F">
        <w:rPr>
          <w:szCs w:val="24"/>
        </w:rPr>
        <w:t xml:space="preserve"> in the images of the handwriting dataset</w:t>
      </w:r>
      <w:r w:rsidR="00696876" w:rsidRPr="00241C9F">
        <w:rPr>
          <w:szCs w:val="24"/>
        </w:rPr>
        <w:t xml:space="preserve">, depending on both the method and quality of digitization, </w:t>
      </w:r>
      <w:r w:rsidR="00DC5E06">
        <w:rPr>
          <w:szCs w:val="24"/>
        </w:rPr>
        <w:t xml:space="preserve">and may </w:t>
      </w:r>
      <w:r w:rsidR="006323DE">
        <w:rPr>
          <w:szCs w:val="24"/>
        </w:rPr>
        <w:t>influence</w:t>
      </w:r>
      <w:r w:rsidR="00DC5E06">
        <w:rPr>
          <w:szCs w:val="24"/>
        </w:rPr>
        <w:t xml:space="preserve"> the </w:t>
      </w:r>
      <w:r w:rsidR="006323DE">
        <w:rPr>
          <w:szCs w:val="24"/>
        </w:rPr>
        <w:t xml:space="preserve">graph representation. </w:t>
      </w:r>
      <w:r w:rsidR="002560A2">
        <w:rPr>
          <w:szCs w:val="24"/>
        </w:rPr>
        <w:t xml:space="preserve">Possible examples are </w:t>
      </w:r>
      <w:r w:rsidR="002560A2">
        <w:rPr>
          <w:szCs w:val="24"/>
        </w:rPr>
        <w:lastRenderedPageBreak/>
        <w:t xml:space="preserve">smudges on the paper, </w:t>
      </w:r>
      <w:r w:rsidR="00284DD5">
        <w:rPr>
          <w:szCs w:val="24"/>
        </w:rPr>
        <w:t xml:space="preserve">and </w:t>
      </w:r>
      <w:r w:rsidR="002560A2">
        <w:rPr>
          <w:szCs w:val="24"/>
        </w:rPr>
        <w:t xml:space="preserve">visible paper edges from poor </w:t>
      </w:r>
      <w:r w:rsidR="00F23499">
        <w:rPr>
          <w:szCs w:val="24"/>
        </w:rPr>
        <w:t xml:space="preserve">digitization, etc. </w:t>
      </w:r>
      <w:r w:rsidR="00284DD5">
        <w:rPr>
          <w:szCs w:val="24"/>
        </w:rPr>
        <w:t>So,</w:t>
      </w:r>
      <w:r w:rsidR="00524BA0">
        <w:rPr>
          <w:szCs w:val="24"/>
        </w:rPr>
        <w:t xml:space="preserve"> a</w:t>
      </w:r>
      <w:r w:rsidR="00BF75EC">
        <w:rPr>
          <w:szCs w:val="24"/>
        </w:rPr>
        <w:t xml:space="preserve"> </w:t>
      </w:r>
      <w:r w:rsidR="00524BA0">
        <w:rPr>
          <w:szCs w:val="24"/>
        </w:rPr>
        <w:t>gaussian</w:t>
      </w:r>
      <w:r w:rsidR="00BF75EC">
        <w:rPr>
          <w:szCs w:val="24"/>
        </w:rPr>
        <w:t xml:space="preserve"> blur </w:t>
      </w:r>
      <w:r w:rsidR="00524BA0">
        <w:rPr>
          <w:szCs w:val="24"/>
        </w:rPr>
        <w:t>which is applied t</w:t>
      </w:r>
      <w:r w:rsidR="00F53A79">
        <w:rPr>
          <w:szCs w:val="24"/>
        </w:rPr>
        <w:t>o the image document before binarization</w:t>
      </w:r>
      <w:r w:rsidR="00BF75EC">
        <w:rPr>
          <w:szCs w:val="24"/>
        </w:rPr>
        <w:t xml:space="preserve"> (though </w:t>
      </w:r>
      <w:r w:rsidR="00524BA0">
        <w:rPr>
          <w:szCs w:val="24"/>
        </w:rPr>
        <w:t xml:space="preserve">the blur </w:t>
      </w:r>
      <w:r w:rsidR="003810A2">
        <w:rPr>
          <w:szCs w:val="24"/>
        </w:rPr>
        <w:t>is not applied to the grayscale image when extracting the stroke fragments</w:t>
      </w:r>
      <w:r w:rsidR="00524BA0">
        <w:rPr>
          <w:szCs w:val="24"/>
        </w:rPr>
        <w:t>)</w:t>
      </w:r>
      <w:r w:rsidR="00F53A79">
        <w:rPr>
          <w:szCs w:val="24"/>
        </w:rPr>
        <w:t>.</w:t>
      </w:r>
    </w:p>
    <w:p w14:paraId="7B765B3B" w14:textId="0DAEDCB5" w:rsidR="009F2871" w:rsidRPr="003C5A5B" w:rsidRDefault="009F2871" w:rsidP="001F3F3F">
      <w:pPr>
        <w:keepNext/>
        <w:spacing w:after="0"/>
        <w:contextualSpacing/>
        <w:rPr>
          <w:b/>
          <w:bCs/>
          <w:szCs w:val="24"/>
          <w:u w:val="single"/>
        </w:rPr>
      </w:pPr>
      <w:r w:rsidRPr="003C5A5B">
        <w:rPr>
          <w:b/>
          <w:bCs/>
          <w:szCs w:val="24"/>
          <w:u w:val="single"/>
        </w:rPr>
        <w:t>Step 2</w:t>
      </w:r>
    </w:p>
    <w:p w14:paraId="546EE884" w14:textId="7BD63CE9" w:rsidR="00BD34B3" w:rsidRPr="004979B3" w:rsidRDefault="00BD34B3" w:rsidP="001F3F3F">
      <w:pPr>
        <w:spacing w:after="0"/>
        <w:ind w:firstLine="720"/>
        <w:contextualSpacing/>
        <w:rPr>
          <w:szCs w:val="24"/>
        </w:rPr>
      </w:pPr>
      <w:r w:rsidRPr="004979B3">
        <w:rPr>
          <w:szCs w:val="24"/>
        </w:rPr>
        <w:t>The documents</w:t>
      </w:r>
      <w:r w:rsidR="00E561DF" w:rsidRPr="004979B3">
        <w:rPr>
          <w:szCs w:val="24"/>
        </w:rPr>
        <w:t xml:space="preserve">, now </w:t>
      </w:r>
      <w:r w:rsidR="003810A2">
        <w:rPr>
          <w:szCs w:val="24"/>
        </w:rPr>
        <w:t>blurred and binarized</w:t>
      </w:r>
      <w:r w:rsidR="00E561DF" w:rsidRPr="004979B3">
        <w:rPr>
          <w:szCs w:val="24"/>
        </w:rPr>
        <w:t xml:space="preserve">, </w:t>
      </w:r>
      <w:r w:rsidR="008E7D7E" w:rsidRPr="004979B3">
        <w:rPr>
          <w:szCs w:val="24"/>
        </w:rPr>
        <w:t>go</w:t>
      </w:r>
      <w:r w:rsidR="00E561DF" w:rsidRPr="004979B3">
        <w:rPr>
          <w:szCs w:val="24"/>
        </w:rPr>
        <w:t xml:space="preserve"> through morphological skeletonization. </w:t>
      </w:r>
      <w:r w:rsidR="007E042C">
        <w:rPr>
          <w:szCs w:val="24"/>
        </w:rPr>
        <w:t>The skeletonization of the binary shapes in the image reduce them to a single pixel width and try to preserve the general shape of the character as much as possible.</w:t>
      </w:r>
    </w:p>
    <w:p w14:paraId="21BFDB53" w14:textId="134B7008" w:rsidR="009F2871" w:rsidRPr="003C5A5B" w:rsidRDefault="009F2871" w:rsidP="001F3F3F">
      <w:pPr>
        <w:keepNext/>
        <w:spacing w:after="0"/>
        <w:contextualSpacing/>
        <w:rPr>
          <w:b/>
          <w:bCs/>
          <w:szCs w:val="24"/>
          <w:u w:val="single"/>
        </w:rPr>
      </w:pPr>
      <w:r w:rsidRPr="003C5A5B">
        <w:rPr>
          <w:b/>
          <w:bCs/>
          <w:szCs w:val="24"/>
          <w:u w:val="single"/>
        </w:rPr>
        <w:t>Step 3</w:t>
      </w:r>
    </w:p>
    <w:p w14:paraId="2A6CF612" w14:textId="78D26E7F" w:rsidR="00B014B4" w:rsidRPr="004979B3" w:rsidRDefault="00B014B4" w:rsidP="001F3F3F">
      <w:pPr>
        <w:spacing w:after="0"/>
        <w:ind w:firstLine="720"/>
        <w:contextualSpacing/>
        <w:rPr>
          <w:szCs w:val="24"/>
        </w:rPr>
      </w:pPr>
      <w:r w:rsidRPr="004979B3">
        <w:rPr>
          <w:szCs w:val="24"/>
        </w:rPr>
        <w:t>The skeletonized handwri</w:t>
      </w:r>
      <w:r w:rsidR="00416067">
        <w:rPr>
          <w:szCs w:val="24"/>
        </w:rPr>
        <w:t>tten document is</w:t>
      </w:r>
      <w:r w:rsidR="0003061E" w:rsidRPr="004979B3">
        <w:rPr>
          <w:szCs w:val="24"/>
        </w:rPr>
        <w:t xml:space="preserve"> converted into </w:t>
      </w:r>
      <w:r w:rsidR="00B835EA">
        <w:rPr>
          <w:szCs w:val="24"/>
        </w:rPr>
        <w:t>a graph theory representation</w:t>
      </w:r>
      <w:r w:rsidR="00C120CE">
        <w:rPr>
          <w:rStyle w:val="FootnoteReference"/>
          <w:szCs w:val="24"/>
        </w:rPr>
        <w:footnoteReference w:id="4"/>
      </w:r>
      <w:r w:rsidR="009D7428">
        <w:rPr>
          <w:szCs w:val="24"/>
        </w:rPr>
        <w:t xml:space="preserve"> to facilitate </w:t>
      </w:r>
      <w:r w:rsidR="00836B1D">
        <w:rPr>
          <w:szCs w:val="24"/>
        </w:rPr>
        <w:t>finding the critical points of each character</w:t>
      </w:r>
      <w:r w:rsidR="0003061E" w:rsidRPr="004979B3">
        <w:rPr>
          <w:szCs w:val="24"/>
        </w:rPr>
        <w:t xml:space="preserve">. The graph representing </w:t>
      </w:r>
      <w:r w:rsidR="00C974C6" w:rsidRPr="004979B3">
        <w:rPr>
          <w:szCs w:val="24"/>
        </w:rPr>
        <w:t xml:space="preserve">a </w:t>
      </w:r>
      <w:r w:rsidR="00687EBE" w:rsidRPr="004979B3">
        <w:rPr>
          <w:szCs w:val="24"/>
        </w:rPr>
        <w:t>handwritten</w:t>
      </w:r>
      <w:r w:rsidR="00C974C6" w:rsidRPr="004979B3">
        <w:rPr>
          <w:szCs w:val="24"/>
        </w:rPr>
        <w:t xml:space="preserve"> document is defined as suc</w:t>
      </w:r>
      <w:r w:rsidR="00A01AE2" w:rsidRPr="004979B3">
        <w:rPr>
          <w:szCs w:val="24"/>
        </w:rPr>
        <w:t>h</w:t>
      </w:r>
      <w:r w:rsidR="007F07EF">
        <w:rPr>
          <w:szCs w:val="24"/>
        </w:rPr>
        <w:t xml:space="preserve"> that the vertices of the graph correspond to </w:t>
      </w:r>
      <w:r w:rsidR="003E44F9">
        <w:rPr>
          <w:szCs w:val="24"/>
        </w:rPr>
        <w:t>pixel considered critical points in the document</w:t>
      </w:r>
      <w:r w:rsidR="00CE33E5">
        <w:rPr>
          <w:szCs w:val="24"/>
        </w:rPr>
        <w:t xml:space="preserve">. A critical point is </w:t>
      </w:r>
      <w:r w:rsidR="00416067">
        <w:rPr>
          <w:szCs w:val="24"/>
        </w:rPr>
        <w:t>either an</w:t>
      </w:r>
      <w:r w:rsidR="00CE33E5">
        <w:rPr>
          <w:szCs w:val="24"/>
        </w:rPr>
        <w:t xml:space="preserve"> endpoint of </w:t>
      </w:r>
      <w:r w:rsidR="00416067">
        <w:rPr>
          <w:szCs w:val="24"/>
        </w:rPr>
        <w:t>a handwriting</w:t>
      </w:r>
      <w:r w:rsidR="00CE33E5">
        <w:rPr>
          <w:szCs w:val="24"/>
        </w:rPr>
        <w:t xml:space="preserve"> stroke in the document (pixels connected to only one other pixel) </w:t>
      </w:r>
      <w:r w:rsidR="00CD0E5A">
        <w:rPr>
          <w:szCs w:val="24"/>
        </w:rPr>
        <w:t>or a</w:t>
      </w:r>
      <w:r w:rsidR="00CE33E5">
        <w:rPr>
          <w:szCs w:val="24"/>
        </w:rPr>
        <w:t xml:space="preserve"> branching point </w:t>
      </w:r>
      <w:r w:rsidR="00CD0E5A">
        <w:rPr>
          <w:szCs w:val="24"/>
        </w:rPr>
        <w:t>between two strokes in a document</w:t>
      </w:r>
      <w:r w:rsidR="00CE33E5">
        <w:rPr>
          <w:szCs w:val="24"/>
        </w:rPr>
        <w:t xml:space="preserve"> (pixels who are connected to three or more other pixels).</w:t>
      </w:r>
      <w:r w:rsidR="00C64B20" w:rsidRPr="004979B3">
        <w:rPr>
          <w:szCs w:val="24"/>
        </w:rPr>
        <w:t xml:space="preserve"> Every </w:t>
      </w:r>
      <w:r w:rsidR="00CE33E5">
        <w:rPr>
          <w:szCs w:val="24"/>
        </w:rPr>
        <w:t>pixel</w:t>
      </w:r>
      <w:r w:rsidR="00C64B20" w:rsidRPr="004979B3">
        <w:rPr>
          <w:szCs w:val="24"/>
        </w:rPr>
        <w:t xml:space="preserve"> that does not fit the above criteria is considered an edge </w:t>
      </w:r>
      <w:r w:rsidR="00CE33E5">
        <w:rPr>
          <w:szCs w:val="24"/>
        </w:rPr>
        <w:t>pixel</w:t>
      </w:r>
      <w:r w:rsidR="002D3DFA" w:rsidRPr="004979B3">
        <w:rPr>
          <w:szCs w:val="24"/>
        </w:rPr>
        <w:t>; The e</w:t>
      </w:r>
      <w:r w:rsidR="007121D5">
        <w:rPr>
          <w:szCs w:val="24"/>
        </w:rPr>
        <w:t>dges of a graph represent critical point</w:t>
      </w:r>
      <w:r w:rsidR="00986213">
        <w:rPr>
          <w:szCs w:val="24"/>
        </w:rPr>
        <w:t>s</w:t>
      </w:r>
      <w:r w:rsidR="007121D5">
        <w:rPr>
          <w:szCs w:val="24"/>
        </w:rPr>
        <w:t xml:space="preserve"> connected by a line of edge pixels.</w:t>
      </w:r>
      <w:r w:rsidR="00986213">
        <w:rPr>
          <w:szCs w:val="24"/>
        </w:rPr>
        <w:t xml:space="preserve"> When the graph representation is made, the </w:t>
      </w:r>
      <w:r w:rsidR="00F576DC">
        <w:rPr>
          <w:szCs w:val="24"/>
        </w:rPr>
        <w:t>critical point pixels are stored in the corresponding vertices and the edge pixels are stored in the corresponding edge.</w:t>
      </w:r>
    </w:p>
    <w:p w14:paraId="41584B1C" w14:textId="3C15D946" w:rsidR="00DB1F1E" w:rsidRPr="00DB1F1E" w:rsidRDefault="00DB1F1E" w:rsidP="001F3F3F">
      <w:pPr>
        <w:keepNext/>
        <w:spacing w:after="0"/>
        <w:contextualSpacing/>
        <w:rPr>
          <w:b/>
          <w:bCs/>
          <w:szCs w:val="24"/>
          <w:u w:val="single"/>
        </w:rPr>
      </w:pPr>
      <w:r>
        <w:rPr>
          <w:b/>
          <w:bCs/>
          <w:szCs w:val="24"/>
          <w:u w:val="single"/>
        </w:rPr>
        <w:lastRenderedPageBreak/>
        <w:t>Step 4 and 5</w:t>
      </w:r>
    </w:p>
    <w:p w14:paraId="6BEC90CE" w14:textId="783C6E16" w:rsidR="004F2F17" w:rsidRPr="007D3E4F" w:rsidRDefault="003A6D28" w:rsidP="001F3F3F">
      <w:pPr>
        <w:spacing w:after="0"/>
        <w:ind w:firstLine="720"/>
        <w:contextualSpacing/>
        <w:rPr>
          <w:szCs w:val="24"/>
        </w:rPr>
      </w:pPr>
      <w:r>
        <w:rPr>
          <w:szCs w:val="24"/>
        </w:rPr>
        <w:t xml:space="preserve">During the construction of the filters, each </w:t>
      </w:r>
      <w:r w:rsidR="00C217A6">
        <w:rPr>
          <w:szCs w:val="24"/>
        </w:rPr>
        <w:t xml:space="preserve">the attributed edge-pixels of each </w:t>
      </w:r>
      <w:r>
        <w:rPr>
          <w:szCs w:val="24"/>
        </w:rPr>
        <w:t xml:space="preserve">edge is assigned an integer label </w:t>
      </w:r>
      <m:oMath>
        <m:r>
          <w:rPr>
            <w:rFonts w:ascii="Cambria Math" w:hAnsi="Cambria Math"/>
            <w:szCs w:val="24"/>
          </w:rPr>
          <m:t>i∈</m:t>
        </m:r>
        <m:d>
          <m:dPr>
            <m:begChr m:val="{"/>
            <m:endChr m:val="}"/>
            <m:ctrlPr>
              <w:rPr>
                <w:rFonts w:ascii="Cambria Math" w:hAnsi="Cambria Math"/>
                <w:i/>
                <w:szCs w:val="24"/>
              </w:rPr>
            </m:ctrlPr>
          </m:dPr>
          <m:e>
            <m:r>
              <w:rPr>
                <w:rFonts w:ascii="Cambria Math" w:hAnsi="Cambria Math"/>
                <w:szCs w:val="24"/>
              </w:rPr>
              <m:t>1, 2,…, n∈</m:t>
            </m:r>
            <m:r>
              <m:rPr>
                <m:scr m:val="double-struck"/>
              </m:rPr>
              <w:rPr>
                <w:rFonts w:ascii="Cambria Math" w:hAnsi="Cambria Math"/>
                <w:szCs w:val="24"/>
              </w:rPr>
              <m:t>z</m:t>
            </m:r>
          </m:e>
        </m:d>
      </m:oMath>
      <w:r w:rsidR="00337E78">
        <w:rPr>
          <w:szCs w:val="24"/>
        </w:rPr>
        <w:t>.</w:t>
      </w:r>
      <w:r w:rsidR="00C217A6">
        <w:rPr>
          <w:szCs w:val="24"/>
        </w:rPr>
        <w:t xml:space="preserve"> These labeled edge pixels represent the skeleton of a simplified stroke fragment</w:t>
      </w:r>
      <w:r w:rsidR="009A1412">
        <w:rPr>
          <w:szCs w:val="24"/>
        </w:rPr>
        <w:t>.</w:t>
      </w:r>
      <w:r w:rsidR="004619E3">
        <w:rPr>
          <w:szCs w:val="24"/>
        </w:rPr>
        <w:t xml:space="preserve"> Afterwards</w:t>
      </w:r>
      <w:r w:rsidR="00C73AAB">
        <w:rPr>
          <w:szCs w:val="24"/>
        </w:rPr>
        <w:t>, region growing is performed</w:t>
      </w:r>
      <w:r w:rsidR="00D872CF">
        <w:rPr>
          <w:szCs w:val="24"/>
        </w:rPr>
        <w:t xml:space="preserve">, via </w:t>
      </w:r>
      <w:r w:rsidR="00FE4B2F">
        <w:rPr>
          <w:szCs w:val="24"/>
        </w:rPr>
        <w:t>KNN</w:t>
      </w:r>
      <w:r w:rsidR="00D872CF">
        <w:rPr>
          <w:szCs w:val="24"/>
        </w:rPr>
        <w:t>,</w:t>
      </w:r>
      <w:r w:rsidR="00C73AAB">
        <w:rPr>
          <w:szCs w:val="24"/>
        </w:rPr>
        <w:t xml:space="preserve"> between </w:t>
      </w:r>
      <w:r w:rsidR="00652309">
        <w:rPr>
          <w:szCs w:val="24"/>
        </w:rPr>
        <w:t xml:space="preserve">the </w:t>
      </w:r>
      <w:r w:rsidR="009F547E">
        <w:rPr>
          <w:szCs w:val="24"/>
        </w:rPr>
        <w:t xml:space="preserve">filter skeletons and the binarized image to form </w:t>
      </w:r>
      <m:oMath>
        <m:r>
          <w:rPr>
            <w:rFonts w:ascii="Cambria Math" w:hAnsi="Cambria Math"/>
            <w:szCs w:val="24"/>
          </w:rPr>
          <m:t>k</m:t>
        </m:r>
      </m:oMath>
      <w:r w:rsidR="004F2F17">
        <w:rPr>
          <w:szCs w:val="24"/>
        </w:rPr>
        <w:t xml:space="preserve"> different filters</w:t>
      </w:r>
      <w:r w:rsidR="00FE4B2F">
        <w:rPr>
          <w:szCs w:val="24"/>
        </w:rPr>
        <w:t xml:space="preserve">. That is, the filter skeletons are used as the training data to fit the KNN model, which is then used to </w:t>
      </w:r>
      <w:r w:rsidR="007D3E4F">
        <w:rPr>
          <w:szCs w:val="24"/>
        </w:rPr>
        <w:t xml:space="preserve">segment the pixels of the binary image into the final set of </w:t>
      </w:r>
      <m:oMath>
        <m:r>
          <w:rPr>
            <w:rFonts w:ascii="Cambria Math" w:hAnsi="Cambria Math"/>
            <w:szCs w:val="24"/>
          </w:rPr>
          <m:t>k</m:t>
        </m:r>
      </m:oMath>
      <w:r w:rsidR="007D3E4F">
        <w:rPr>
          <w:szCs w:val="24"/>
        </w:rPr>
        <w:t xml:space="preserve"> filters.</w:t>
      </w:r>
    </w:p>
    <w:p w14:paraId="4CB2F23B" w14:textId="37C282F2" w:rsidR="00DB1F1E" w:rsidRPr="00DB1F1E" w:rsidRDefault="00DB1F1E" w:rsidP="001F3F3F">
      <w:pPr>
        <w:keepNext/>
        <w:spacing w:after="0"/>
        <w:contextualSpacing/>
        <w:rPr>
          <w:b/>
          <w:bCs/>
          <w:szCs w:val="24"/>
          <w:u w:val="single"/>
        </w:rPr>
      </w:pPr>
      <w:r>
        <w:rPr>
          <w:b/>
          <w:bCs/>
          <w:szCs w:val="24"/>
          <w:u w:val="single"/>
        </w:rPr>
        <w:t>Step 6</w:t>
      </w:r>
    </w:p>
    <w:p w14:paraId="08D494C5" w14:textId="24D3F733" w:rsidR="00DE1FEB" w:rsidRPr="0027356A" w:rsidRDefault="00DE1FEB" w:rsidP="001F3F3F">
      <w:pPr>
        <w:spacing w:after="0"/>
        <w:ind w:firstLine="720"/>
        <w:contextualSpacing/>
        <w:rPr>
          <w:szCs w:val="24"/>
        </w:rPr>
      </w:pPr>
      <w:r>
        <w:rPr>
          <w:szCs w:val="24"/>
        </w:rPr>
        <w:t xml:space="preserve">Some artefacts may remain in the image </w:t>
      </w:r>
      <w:r w:rsidR="00D15D64">
        <w:rPr>
          <w:szCs w:val="24"/>
        </w:rPr>
        <w:t>even after the blur is applied</w:t>
      </w:r>
      <w:r w:rsidR="00ED788D">
        <w:rPr>
          <w:szCs w:val="24"/>
        </w:rPr>
        <w:t xml:space="preserve">. Large artefacts such as visible page edges will be viewed as handwriting strokes by the </w:t>
      </w:r>
      <w:r w:rsidR="003B4F32">
        <w:rPr>
          <w:szCs w:val="24"/>
        </w:rPr>
        <w:t xml:space="preserve">stroke decomposition algorithm will </w:t>
      </w:r>
      <w:r w:rsidR="00222779">
        <w:rPr>
          <w:szCs w:val="24"/>
        </w:rPr>
        <w:t>result in a noisier dataset</w:t>
      </w:r>
      <w:r w:rsidR="003B4F32">
        <w:rPr>
          <w:szCs w:val="24"/>
        </w:rPr>
        <w:t>. In addition to large artefacts, some filters may end up being too small</w:t>
      </w:r>
      <w:r w:rsidR="0027356A">
        <w:rPr>
          <w:szCs w:val="24"/>
        </w:rPr>
        <w:t xml:space="preserve"> to give any meaningful </w:t>
      </w:r>
      <w:r w:rsidR="00D15D64">
        <w:rPr>
          <w:szCs w:val="24"/>
        </w:rPr>
        <w:t>information and</w:t>
      </w:r>
      <w:r w:rsidR="0027356A">
        <w:rPr>
          <w:szCs w:val="24"/>
        </w:rPr>
        <w:t xml:space="preserve"> may result in a nois</w:t>
      </w:r>
      <w:r w:rsidR="00FC35E0">
        <w:rPr>
          <w:szCs w:val="24"/>
        </w:rPr>
        <w:t>y</w:t>
      </w:r>
      <w:r w:rsidR="0027356A">
        <w:rPr>
          <w:szCs w:val="24"/>
        </w:rPr>
        <w:t xml:space="preserve"> dataset as well. A </w:t>
      </w:r>
      <w:r w:rsidR="0027356A">
        <w:rPr>
          <w:b/>
          <w:bCs/>
          <w:szCs w:val="24"/>
        </w:rPr>
        <w:t>filtering criterion</w:t>
      </w:r>
      <w:r w:rsidR="0027356A">
        <w:rPr>
          <w:szCs w:val="24"/>
        </w:rPr>
        <w:t xml:space="preserve"> is defined to remove</w:t>
      </w:r>
      <w:r w:rsidR="00CF63B3">
        <w:rPr>
          <w:szCs w:val="24"/>
        </w:rPr>
        <w:t xml:space="preserve"> </w:t>
      </w:r>
      <w:r w:rsidR="00D15D64">
        <w:rPr>
          <w:szCs w:val="24"/>
        </w:rPr>
        <w:t xml:space="preserve">large </w:t>
      </w:r>
      <w:r w:rsidR="00CF63B3">
        <w:rPr>
          <w:szCs w:val="24"/>
        </w:rPr>
        <w:t xml:space="preserve">artefacts and small filters from the final output. </w:t>
      </w:r>
      <w:r w:rsidR="009E5199">
        <w:rPr>
          <w:szCs w:val="24"/>
        </w:rPr>
        <w:t xml:space="preserve">The bounding box of each filter is found and used </w:t>
      </w:r>
      <w:r w:rsidR="00791B5D">
        <w:rPr>
          <w:szCs w:val="24"/>
        </w:rPr>
        <w:t>for both filtering and the feature extraction step (step 7).</w:t>
      </w:r>
      <w:r w:rsidR="00787518">
        <w:rPr>
          <w:szCs w:val="24"/>
        </w:rPr>
        <w:t xml:space="preserve"> </w:t>
      </w:r>
      <w:r w:rsidR="00385A01">
        <w:rPr>
          <w:szCs w:val="24"/>
        </w:rPr>
        <w:t xml:space="preserve">The filtering criterion is defined such </w:t>
      </w:r>
      <w:r w:rsidR="00791B5D">
        <w:rPr>
          <w:szCs w:val="24"/>
        </w:rPr>
        <w:t>that</w:t>
      </w:r>
      <w:r w:rsidR="00385A01">
        <w:rPr>
          <w:szCs w:val="24"/>
        </w:rPr>
        <w:t xml:space="preserve"> if </w:t>
      </w:r>
      <w:r w:rsidR="00F20828">
        <w:rPr>
          <w:szCs w:val="24"/>
        </w:rPr>
        <w:t xml:space="preserve">both </w:t>
      </w:r>
      <w:r w:rsidR="00BC4116">
        <w:rPr>
          <w:szCs w:val="24"/>
        </w:rPr>
        <w:t>width and height</w:t>
      </w:r>
      <w:r w:rsidR="006E180E">
        <w:rPr>
          <w:szCs w:val="24"/>
        </w:rPr>
        <w:t xml:space="preserve"> is smaller than </w:t>
      </w:r>
      <w:r w:rsidR="00F20828">
        <w:rPr>
          <w:szCs w:val="24"/>
        </w:rPr>
        <w:t xml:space="preserve">10 pixels, or if either the width or height is smaller than </w:t>
      </w:r>
      <w:r w:rsidR="006E180E">
        <w:rPr>
          <w:szCs w:val="24"/>
        </w:rPr>
        <w:t xml:space="preserve">3 pixels </w:t>
      </w:r>
      <w:r w:rsidR="00F20828">
        <w:rPr>
          <w:szCs w:val="24"/>
        </w:rPr>
        <w:t xml:space="preserve">or </w:t>
      </w:r>
      <w:r w:rsidR="006E180E">
        <w:rPr>
          <w:szCs w:val="24"/>
        </w:rPr>
        <w:t xml:space="preserve">larger than </w:t>
      </w:r>
      <w:r w:rsidR="00086C10">
        <w:rPr>
          <w:szCs w:val="24"/>
        </w:rPr>
        <w:t>75</w:t>
      </w:r>
      <w:r w:rsidR="006E180E">
        <w:rPr>
          <w:szCs w:val="24"/>
        </w:rPr>
        <w:t xml:space="preserve">% the width/height of the image document, the filter is rejected </w:t>
      </w:r>
      <w:r w:rsidR="004F2395">
        <w:rPr>
          <w:szCs w:val="24"/>
        </w:rPr>
        <w:t>and not used in feature extraction.</w:t>
      </w:r>
      <w:r w:rsidR="00A57CD2">
        <w:rPr>
          <w:szCs w:val="24"/>
        </w:rPr>
        <w:t xml:space="preserve"> This has the consequence that some foreground pixels of the original image are discarded and not used during </w:t>
      </w:r>
      <w:r w:rsidR="002D5B9A">
        <w:rPr>
          <w:szCs w:val="24"/>
        </w:rPr>
        <w:t>the training process.</w:t>
      </w:r>
    </w:p>
    <w:p w14:paraId="5DCCC691" w14:textId="2E4C736A" w:rsidR="00DB1F1E" w:rsidRPr="00720977" w:rsidRDefault="00720977" w:rsidP="001F3F3F">
      <w:pPr>
        <w:keepNext/>
        <w:spacing w:after="0"/>
        <w:contextualSpacing/>
        <w:rPr>
          <w:b/>
          <w:bCs/>
          <w:szCs w:val="24"/>
          <w:u w:val="single"/>
        </w:rPr>
      </w:pPr>
      <w:r w:rsidRPr="00720977">
        <w:rPr>
          <w:b/>
          <w:bCs/>
          <w:szCs w:val="24"/>
          <w:u w:val="single"/>
        </w:rPr>
        <w:t>Step 7</w:t>
      </w:r>
    </w:p>
    <w:p w14:paraId="605CFE35" w14:textId="2A706E14" w:rsidR="005764B5" w:rsidRPr="004979B3" w:rsidRDefault="002B773D" w:rsidP="001F3F3F">
      <w:pPr>
        <w:spacing w:after="0"/>
        <w:ind w:firstLine="720"/>
        <w:contextualSpacing/>
        <w:rPr>
          <w:szCs w:val="24"/>
        </w:rPr>
      </w:pPr>
      <w:r>
        <w:rPr>
          <w:szCs w:val="24"/>
        </w:rPr>
        <w:t>Filters that are not rejected are</w:t>
      </w:r>
      <w:r w:rsidR="00343474">
        <w:rPr>
          <w:szCs w:val="24"/>
        </w:rPr>
        <w:t xml:space="preserve"> used to extract the corresponding pixels in the inverted grayscale image.</w:t>
      </w:r>
      <w:r w:rsidR="00A95372">
        <w:rPr>
          <w:szCs w:val="24"/>
        </w:rPr>
        <w:t xml:space="preserve"> The bounding box coordinates are used to define</w:t>
      </w:r>
      <w:r w:rsidR="00937744" w:rsidRPr="004979B3">
        <w:rPr>
          <w:szCs w:val="24"/>
        </w:rPr>
        <w:t xml:space="preserve"> the </w:t>
      </w:r>
      <w:r w:rsidR="00A95372">
        <w:rPr>
          <w:szCs w:val="24"/>
        </w:rPr>
        <w:t xml:space="preserve">location </w:t>
      </w:r>
      <w:r w:rsidR="00A95372">
        <w:rPr>
          <w:szCs w:val="24"/>
        </w:rPr>
        <w:lastRenderedPageBreak/>
        <w:t xml:space="preserve">of the </w:t>
      </w:r>
      <w:r w:rsidR="00922E4A" w:rsidRPr="004979B3">
        <w:rPr>
          <w:szCs w:val="24"/>
        </w:rPr>
        <w:t>sub</w:t>
      </w:r>
      <w:r w:rsidR="00A95372">
        <w:rPr>
          <w:szCs w:val="24"/>
        </w:rPr>
        <w:t>-</w:t>
      </w:r>
      <w:r w:rsidR="00922E4A" w:rsidRPr="004979B3">
        <w:rPr>
          <w:szCs w:val="24"/>
        </w:rPr>
        <w:t>image</w:t>
      </w:r>
      <w:r w:rsidR="00937744" w:rsidRPr="004979B3">
        <w:rPr>
          <w:szCs w:val="24"/>
        </w:rPr>
        <w:t xml:space="preserve"> containing the </w:t>
      </w:r>
      <w:r w:rsidR="00A95372">
        <w:rPr>
          <w:szCs w:val="24"/>
        </w:rPr>
        <w:t>desired stroke pixels</w:t>
      </w:r>
      <w:r w:rsidR="00937744" w:rsidRPr="004979B3">
        <w:rPr>
          <w:szCs w:val="24"/>
        </w:rPr>
        <w:t xml:space="preserve">. </w:t>
      </w:r>
      <w:r w:rsidR="00E01F13">
        <w:rPr>
          <w:szCs w:val="24"/>
        </w:rPr>
        <w:t xml:space="preserve">After the sub-image boundary is obtained any pixel not coinciding with the pixels in the filter </w:t>
      </w:r>
      <w:r w:rsidR="00EC2A80">
        <w:rPr>
          <w:szCs w:val="24"/>
        </w:rPr>
        <w:t>is</w:t>
      </w:r>
      <w:r w:rsidR="00E01F13">
        <w:rPr>
          <w:szCs w:val="24"/>
        </w:rPr>
        <w:t xml:space="preserve"> zeroed out. </w:t>
      </w:r>
    </w:p>
    <w:p w14:paraId="70BFAE35" w14:textId="0CEAAE5E" w:rsidR="005616E4" w:rsidRDefault="006729DC" w:rsidP="001F3F3F">
      <w:pPr>
        <w:spacing w:after="0"/>
        <w:ind w:firstLine="720"/>
        <w:contextualSpacing/>
        <w:rPr>
          <w:szCs w:val="24"/>
        </w:rPr>
      </w:pPr>
      <w:r>
        <w:rPr>
          <w:szCs w:val="24"/>
        </w:rPr>
        <w:t>In summary</w:t>
      </w:r>
      <w:r w:rsidR="008F7235">
        <w:rPr>
          <w:szCs w:val="24"/>
        </w:rPr>
        <w:t>, the stroke fragmentation process takes a</w:t>
      </w:r>
      <w:r w:rsidR="008F7235" w:rsidRPr="00121E2D">
        <w:rPr>
          <w:szCs w:val="24"/>
        </w:rPr>
        <w:t xml:space="preserve"> scanned handwritten documen</w:t>
      </w:r>
      <w:r w:rsidR="008F7235">
        <w:rPr>
          <w:szCs w:val="24"/>
        </w:rPr>
        <w:t>t</w:t>
      </w:r>
      <w:r w:rsidR="008F7235" w:rsidRPr="00121E2D">
        <w:rPr>
          <w:szCs w:val="24"/>
        </w:rPr>
        <w:t xml:space="preserve"> of </w:t>
      </w:r>
      <w:r w:rsidR="008F7235">
        <w:rPr>
          <w:szCs w:val="24"/>
        </w:rPr>
        <w:t xml:space="preserve">a given </w:t>
      </w:r>
      <w:r w:rsidR="008F7235" w:rsidRPr="00121E2D">
        <w:rPr>
          <w:szCs w:val="24"/>
        </w:rPr>
        <w:t xml:space="preserve">Dataset </w:t>
      </w:r>
      <w:r w:rsidR="008F7235">
        <w:rPr>
          <w:szCs w:val="24"/>
        </w:rPr>
        <w:t>and transforms it</w:t>
      </w:r>
      <w:r w:rsidR="008F7235" w:rsidRPr="00121E2D">
        <w:rPr>
          <w:szCs w:val="24"/>
        </w:rPr>
        <w:t xml:space="preserve"> </w:t>
      </w:r>
      <w:r w:rsidR="008F7235">
        <w:rPr>
          <w:szCs w:val="24"/>
        </w:rPr>
        <w:t>from a single image into multiple</w:t>
      </w:r>
      <w:r w:rsidR="00516CD0">
        <w:rPr>
          <w:szCs w:val="24"/>
        </w:rPr>
        <w:t xml:space="preserve">, filtered </w:t>
      </w:r>
      <w:r w:rsidR="008F7235">
        <w:rPr>
          <w:szCs w:val="24"/>
        </w:rPr>
        <w:t>sub-images containing</w:t>
      </w:r>
      <w:r w:rsidR="00516CD0">
        <w:rPr>
          <w:szCs w:val="24"/>
        </w:rPr>
        <w:t xml:space="preserve"> </w:t>
      </w:r>
      <w:r w:rsidR="008F7235">
        <w:rPr>
          <w:szCs w:val="24"/>
        </w:rPr>
        <w:t>stroke fragments that, if put back together, make up the original</w:t>
      </w:r>
      <w:r w:rsidR="00516CD0">
        <w:rPr>
          <w:szCs w:val="24"/>
        </w:rPr>
        <w:t xml:space="preserve"> (</w:t>
      </w:r>
      <w:r w:rsidR="00940173">
        <w:rPr>
          <w:szCs w:val="24"/>
        </w:rPr>
        <w:t>except for</w:t>
      </w:r>
      <w:r w:rsidR="00516CD0">
        <w:rPr>
          <w:szCs w:val="24"/>
        </w:rPr>
        <w:t xml:space="preserve"> the pixels corresponding to any rejected</w:t>
      </w:r>
      <w:r w:rsidR="00505F91">
        <w:rPr>
          <w:szCs w:val="24"/>
        </w:rPr>
        <w:t xml:space="preserve"> filter)</w:t>
      </w:r>
      <w:r w:rsidR="008F7235" w:rsidRPr="00121E2D">
        <w:rPr>
          <w:szCs w:val="24"/>
        </w:rPr>
        <w:t xml:space="preserve">. </w:t>
      </w:r>
      <w:r w:rsidR="008F7235">
        <w:rPr>
          <w:szCs w:val="24"/>
        </w:rPr>
        <w:t xml:space="preserve">The sub-images are saved to a directory </w:t>
      </w:r>
      <w:r w:rsidR="00DC28EE">
        <w:rPr>
          <w:szCs w:val="24"/>
        </w:rPr>
        <w:t xml:space="preserve">and </w:t>
      </w:r>
      <w:r w:rsidR="008F7235">
        <w:rPr>
          <w:szCs w:val="24"/>
        </w:rPr>
        <w:t>split into the different writing scripts of the document (e.g. Arabic, Chinese, English)</w:t>
      </w:r>
      <w:r w:rsidR="00DC28EE">
        <w:rPr>
          <w:szCs w:val="24"/>
        </w:rPr>
        <w:t xml:space="preserve"> such that each writing script can be treated as </w:t>
      </w:r>
      <w:r w:rsidR="00720977">
        <w:rPr>
          <w:szCs w:val="24"/>
        </w:rPr>
        <w:t>its</w:t>
      </w:r>
      <w:r w:rsidR="00DC28EE">
        <w:rPr>
          <w:szCs w:val="24"/>
        </w:rPr>
        <w:t xml:space="preserve"> own dataset</w:t>
      </w:r>
      <w:r w:rsidR="00875D33">
        <w:rPr>
          <w:szCs w:val="24"/>
        </w:rPr>
        <w:t>. These datasets are then used as the training and evaluation (testing) sets on the CNN model.</w:t>
      </w:r>
    </w:p>
    <w:p w14:paraId="13493137" w14:textId="77777777" w:rsidR="002E7C46" w:rsidRPr="009F1A30" w:rsidRDefault="002E7C46" w:rsidP="001F3F3F">
      <w:pPr>
        <w:spacing w:after="0"/>
        <w:contextualSpacing/>
        <w:jc w:val="center"/>
        <w:rPr>
          <w:szCs w:val="24"/>
        </w:rPr>
      </w:pPr>
    </w:p>
    <w:p w14:paraId="34851EAD" w14:textId="513D0D97" w:rsidR="00FF1EA3" w:rsidRPr="004F61E2" w:rsidRDefault="00245AE2" w:rsidP="001F3F3F">
      <w:pPr>
        <w:pStyle w:val="Heading2"/>
        <w:keepNext/>
        <w:contextualSpacing/>
      </w:pPr>
      <w:bookmarkStart w:id="99" w:name="_Toc161007889"/>
      <w:bookmarkStart w:id="100" w:name="_Toc161008412"/>
      <w:bookmarkStart w:id="101" w:name="_Toc161382800"/>
      <w:r>
        <w:t xml:space="preserve">3.2 </w:t>
      </w:r>
      <w:r w:rsidR="00B366FE">
        <w:t>Train</w:t>
      </w:r>
      <w:r w:rsidR="008A1DE1">
        <w:t>ing and Evaluation</w:t>
      </w:r>
      <w:bookmarkEnd w:id="99"/>
      <w:bookmarkEnd w:id="100"/>
      <w:bookmarkEnd w:id="101"/>
    </w:p>
    <w:p w14:paraId="759FC4C1" w14:textId="7E1D36EC" w:rsidR="00EA6F79" w:rsidRPr="00121E2D" w:rsidRDefault="004F61E2" w:rsidP="001F3F3F">
      <w:pPr>
        <w:contextualSpacing/>
        <w:rPr>
          <w:szCs w:val="24"/>
        </w:rPr>
      </w:pPr>
      <w:r w:rsidRPr="004F61E2">
        <w:tab/>
      </w:r>
      <w:r w:rsidR="0014690D">
        <w:t xml:space="preserve">Besides the prior stroke fragmentation process, the </w:t>
      </w:r>
      <w:r w:rsidR="00203830">
        <w:t xml:space="preserve">training and evaluation of the Handwriting Identification Model (HIM) is a </w:t>
      </w:r>
      <w:r w:rsidR="000D30DD">
        <w:t>standard</w:t>
      </w:r>
      <w:r w:rsidR="00203830">
        <w:t xml:space="preserve"> process. </w:t>
      </w:r>
      <w:r w:rsidR="00496BA2">
        <w:rPr>
          <w:szCs w:val="24"/>
        </w:rPr>
        <w:t>Writing script directories are loaded as datasets via</w:t>
      </w:r>
      <w:commentRangeStart w:id="102"/>
      <w:r w:rsidR="00496BA2">
        <w:rPr>
          <w:szCs w:val="24"/>
        </w:rPr>
        <w:t xml:space="preserve"> </w:t>
      </w:r>
      <w:r w:rsidR="00923D78">
        <w:rPr>
          <w:szCs w:val="24"/>
        </w:rPr>
        <w:t>Kera’s</w:t>
      </w:r>
      <w:r w:rsidR="00693E14">
        <w:rPr>
          <w:szCs w:val="24"/>
        </w:rPr>
        <w:t xml:space="preserve"> </w:t>
      </w:r>
      <w:proofErr w:type="spellStart"/>
      <w:r w:rsidR="00693E14">
        <w:rPr>
          <w:szCs w:val="24"/>
        </w:rPr>
        <w:t>image_dataset_from_</w:t>
      </w:r>
      <w:proofErr w:type="gramStart"/>
      <w:r w:rsidR="00693E14">
        <w:rPr>
          <w:szCs w:val="24"/>
        </w:rPr>
        <w:t>directory</w:t>
      </w:r>
      <w:proofErr w:type="spellEnd"/>
      <w:r w:rsidR="00693E14">
        <w:rPr>
          <w:szCs w:val="24"/>
        </w:rPr>
        <w:t>(</w:t>
      </w:r>
      <w:proofErr w:type="gramEnd"/>
      <w:r w:rsidR="00693E14">
        <w:rPr>
          <w:szCs w:val="24"/>
        </w:rPr>
        <w:t xml:space="preserve">) method, </w:t>
      </w:r>
      <w:commentRangeEnd w:id="102"/>
      <w:r w:rsidR="00EC46AF">
        <w:rPr>
          <w:rStyle w:val="CommentReference"/>
        </w:rPr>
        <w:commentReference w:id="102"/>
      </w:r>
      <w:r w:rsidR="009D435B">
        <w:rPr>
          <w:szCs w:val="24"/>
        </w:rPr>
        <w:t xml:space="preserve">which </w:t>
      </w:r>
      <w:r w:rsidR="00352622">
        <w:rPr>
          <w:szCs w:val="24"/>
        </w:rPr>
        <w:t xml:space="preserve">loads a directory of sub-directories representing </w:t>
      </w:r>
      <w:r w:rsidR="009D435B">
        <w:rPr>
          <w:szCs w:val="24"/>
        </w:rPr>
        <w:t>the writer classes</w:t>
      </w:r>
      <w:r w:rsidR="00352622">
        <w:rPr>
          <w:szCs w:val="24"/>
        </w:rPr>
        <w:t>.</w:t>
      </w:r>
      <w:r w:rsidR="00693E14">
        <w:rPr>
          <w:szCs w:val="24"/>
        </w:rPr>
        <w:t xml:space="preserve"> </w:t>
      </w:r>
      <w:r w:rsidR="00352622">
        <w:rPr>
          <w:szCs w:val="24"/>
        </w:rPr>
        <w:t>T</w:t>
      </w:r>
      <w:r w:rsidR="00465570" w:rsidRPr="00121E2D">
        <w:rPr>
          <w:szCs w:val="24"/>
        </w:rPr>
        <w:t xml:space="preserve">he </w:t>
      </w:r>
      <w:r w:rsidR="009D435B">
        <w:rPr>
          <w:szCs w:val="24"/>
        </w:rPr>
        <w:t>class labels</w:t>
      </w:r>
      <w:r w:rsidR="00923D78">
        <w:rPr>
          <w:szCs w:val="24"/>
        </w:rPr>
        <w:t xml:space="preserve"> </w:t>
      </w:r>
      <w:r w:rsidR="00352622">
        <w:rPr>
          <w:szCs w:val="24"/>
        </w:rPr>
        <w:t xml:space="preserve">are inferred </w:t>
      </w:r>
      <w:r w:rsidR="001858FB" w:rsidRPr="00121E2D">
        <w:rPr>
          <w:szCs w:val="24"/>
        </w:rPr>
        <w:t xml:space="preserve">from the </w:t>
      </w:r>
      <w:r w:rsidR="00A00A23" w:rsidRPr="00121E2D">
        <w:rPr>
          <w:szCs w:val="24"/>
        </w:rPr>
        <w:t xml:space="preserve">names of the </w:t>
      </w:r>
      <w:r w:rsidR="000D30DD" w:rsidRPr="00121E2D">
        <w:rPr>
          <w:szCs w:val="24"/>
        </w:rPr>
        <w:t>subdirectories</w:t>
      </w:r>
      <w:r w:rsidR="000D30DD">
        <w:rPr>
          <w:szCs w:val="24"/>
        </w:rPr>
        <w:t xml:space="preserve"> and</w:t>
      </w:r>
      <w:r w:rsidR="0057520F">
        <w:rPr>
          <w:szCs w:val="24"/>
        </w:rPr>
        <w:t xml:space="preserve"> </w:t>
      </w:r>
      <w:r w:rsidR="008676A1">
        <w:rPr>
          <w:szCs w:val="24"/>
        </w:rPr>
        <w:t xml:space="preserve">are </w:t>
      </w:r>
      <w:r w:rsidR="0057520F">
        <w:rPr>
          <w:szCs w:val="24"/>
        </w:rPr>
        <w:t xml:space="preserve">then </w:t>
      </w:r>
      <w:r w:rsidR="008676A1">
        <w:rPr>
          <w:szCs w:val="24"/>
        </w:rPr>
        <w:t xml:space="preserve">one-hot encoded and used to predict the probabilities that </w:t>
      </w:r>
      <w:r w:rsidR="008B5FB5">
        <w:rPr>
          <w:szCs w:val="24"/>
        </w:rPr>
        <w:t>the sub-image comes from a document written by any of the writers</w:t>
      </w:r>
      <w:r w:rsidR="00685D38">
        <w:rPr>
          <w:szCs w:val="24"/>
        </w:rPr>
        <w:t xml:space="preserve"> (through </w:t>
      </w:r>
      <w:r w:rsidR="00861C8E">
        <w:rPr>
          <w:szCs w:val="24"/>
        </w:rPr>
        <w:t>SoftMax</w:t>
      </w:r>
      <w:r w:rsidR="00685D38">
        <w:rPr>
          <w:szCs w:val="24"/>
        </w:rPr>
        <w:t xml:space="preserve"> activation)</w:t>
      </w:r>
      <w:r w:rsidR="008B5FB5">
        <w:rPr>
          <w:szCs w:val="24"/>
        </w:rPr>
        <w:t xml:space="preserve">. </w:t>
      </w:r>
      <w:r w:rsidR="006A5CA8">
        <w:rPr>
          <w:szCs w:val="24"/>
        </w:rPr>
        <w:t xml:space="preserve">What writing scripts are used in the </w:t>
      </w:r>
      <w:r w:rsidR="00E64725" w:rsidRPr="00121E2D">
        <w:rPr>
          <w:szCs w:val="24"/>
        </w:rPr>
        <w:t>Training and Test splits will depend on the experiment being performed</w:t>
      </w:r>
      <w:r w:rsidR="006A5CA8">
        <w:rPr>
          <w:szCs w:val="24"/>
        </w:rPr>
        <w:t xml:space="preserve">. Training sets will </w:t>
      </w:r>
      <w:r w:rsidR="005D54D7">
        <w:rPr>
          <w:szCs w:val="24"/>
        </w:rPr>
        <w:t xml:space="preserve">be further split into </w:t>
      </w:r>
      <w:r w:rsidR="00E2179C">
        <w:rPr>
          <w:szCs w:val="24"/>
        </w:rPr>
        <w:t>training</w:t>
      </w:r>
      <w:r w:rsidR="005D54D7">
        <w:rPr>
          <w:szCs w:val="24"/>
        </w:rPr>
        <w:t xml:space="preserve"> and validation datasets</w:t>
      </w:r>
      <w:r w:rsidR="00CC4906">
        <w:rPr>
          <w:szCs w:val="24"/>
        </w:rPr>
        <w:t>, using an 80-20 split.</w:t>
      </w:r>
    </w:p>
    <w:p w14:paraId="3D6C4A91" w14:textId="41D10261" w:rsidR="00EA6F79" w:rsidRPr="00EA6F79" w:rsidRDefault="00EA6F79" w:rsidP="001F3F3F">
      <w:pPr>
        <w:spacing w:after="0"/>
        <w:contextualSpacing/>
        <w:jc w:val="center"/>
        <w:rPr>
          <w:szCs w:val="24"/>
        </w:rPr>
      </w:pPr>
    </w:p>
    <w:p w14:paraId="48118F1B" w14:textId="5D08A7E3" w:rsidR="00EF3991" w:rsidRPr="00486DE9" w:rsidRDefault="00245AE2" w:rsidP="001F3F3F">
      <w:pPr>
        <w:pStyle w:val="Heading3"/>
        <w:contextualSpacing/>
      </w:pPr>
      <w:bookmarkStart w:id="103" w:name="_Toc158311880"/>
      <w:bookmarkStart w:id="104" w:name="_Toc161007890"/>
      <w:bookmarkStart w:id="105" w:name="_Toc161008413"/>
      <w:bookmarkStart w:id="106" w:name="_Toc161382801"/>
      <w:r>
        <w:lastRenderedPageBreak/>
        <w:t xml:space="preserve">3.2.1 </w:t>
      </w:r>
      <w:r w:rsidR="00EF3991" w:rsidRPr="00486DE9">
        <w:t>Model and Method of Analysis</w:t>
      </w:r>
      <w:bookmarkEnd w:id="103"/>
      <w:bookmarkEnd w:id="104"/>
      <w:bookmarkEnd w:id="105"/>
      <w:bookmarkEnd w:id="106"/>
    </w:p>
    <w:p w14:paraId="5259AF1E" w14:textId="64A9F915" w:rsidR="00234E92" w:rsidRDefault="00EF3991" w:rsidP="001F3F3F">
      <w:pPr>
        <w:contextualSpacing/>
        <w:rPr>
          <w:szCs w:val="24"/>
        </w:rPr>
      </w:pPr>
      <w:r w:rsidRPr="00E03E2A">
        <w:rPr>
          <w:szCs w:val="24"/>
        </w:rPr>
        <w:tab/>
      </w:r>
      <w:r w:rsidR="00F71C3A" w:rsidRPr="00E03E2A">
        <w:rPr>
          <w:szCs w:val="24"/>
        </w:rPr>
        <w:t>A</w:t>
      </w:r>
      <w:r w:rsidR="00F238D4">
        <w:rPr>
          <w:szCs w:val="24"/>
        </w:rPr>
        <w:t xml:space="preserve"> </w:t>
      </w:r>
      <w:r w:rsidR="002C1E00">
        <w:rPr>
          <w:szCs w:val="24"/>
        </w:rPr>
        <w:t xml:space="preserve">resnet-50 </w:t>
      </w:r>
      <w:r w:rsidR="002528F7">
        <w:rPr>
          <w:szCs w:val="24"/>
        </w:rPr>
        <w:t xml:space="preserve">model </w:t>
      </w:r>
      <w:r w:rsidR="00B747DE">
        <w:rPr>
          <w:szCs w:val="24"/>
        </w:rPr>
        <w:t>is used as the CNN model of this study</w:t>
      </w:r>
      <w:r w:rsidR="002E2473">
        <w:rPr>
          <w:szCs w:val="24"/>
        </w:rPr>
        <w:t xml:space="preserve"> </w:t>
      </w:r>
      <w:r w:rsidR="002E2473">
        <w:rPr>
          <w:szCs w:val="24"/>
        </w:rPr>
        <w:fldChar w:fldCharType="begin"/>
      </w:r>
      <w:r w:rsidR="00DF635B">
        <w:rPr>
          <w:szCs w:val="24"/>
        </w:rPr>
        <w:instrText xml:space="preserve"> ADDIN ZOTERO_ITEM CSL_CITATION {"citationID":"fhZFh0F5","properties":{"formattedCitation":"[25]","plainCitation":"[25]","noteIndex":0},"citationItems":[{"id":966,"uris":["http://zotero.org/users/8461198/items/ZH66UN4S"],"itemData":{"id":966,"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4",3,11]]},"issued":{"date-parts":[["2015",12,10]]}}}],"schema":"https://github.com/citation-style-language/schema/raw/master/csl-citation.json"} </w:instrText>
      </w:r>
      <w:r w:rsidR="002E2473">
        <w:rPr>
          <w:szCs w:val="24"/>
        </w:rPr>
        <w:fldChar w:fldCharType="separate"/>
      </w:r>
      <w:r w:rsidR="00DF635B" w:rsidRPr="00DF635B">
        <w:t>[25]</w:t>
      </w:r>
      <w:r w:rsidR="002E2473">
        <w:rPr>
          <w:szCs w:val="24"/>
        </w:rPr>
        <w:fldChar w:fldCharType="end"/>
      </w:r>
      <w:r w:rsidR="00534BD2">
        <w:rPr>
          <w:szCs w:val="24"/>
        </w:rPr>
        <w:t>.</w:t>
      </w:r>
      <w:r w:rsidR="00F238D4">
        <w:rPr>
          <w:szCs w:val="24"/>
        </w:rPr>
        <w:t xml:space="preserve"> The </w:t>
      </w:r>
      <w:r w:rsidR="00A722FE">
        <w:rPr>
          <w:szCs w:val="24"/>
        </w:rPr>
        <w:t>SoftMax</w:t>
      </w:r>
      <w:r w:rsidR="00F238D4">
        <w:rPr>
          <w:szCs w:val="24"/>
        </w:rPr>
        <w:t xml:space="preserve"> layer of </w:t>
      </w:r>
      <w:r w:rsidR="00622A52">
        <w:rPr>
          <w:szCs w:val="24"/>
        </w:rPr>
        <w:t>resnet-50</w:t>
      </w:r>
      <w:r w:rsidR="00F238D4">
        <w:rPr>
          <w:szCs w:val="24"/>
        </w:rPr>
        <w:t xml:space="preserve"> is</w:t>
      </w:r>
      <w:r w:rsidR="002731BA">
        <w:rPr>
          <w:szCs w:val="24"/>
        </w:rPr>
        <w:t xml:space="preserve"> modified to predict the 105 writer classes of </w:t>
      </w:r>
      <w:proofErr w:type="gramStart"/>
      <w:r w:rsidR="002731BA">
        <w:rPr>
          <w:szCs w:val="24"/>
        </w:rPr>
        <w:t>CERUG</w:t>
      </w:r>
      <w:proofErr w:type="gramEnd"/>
      <w:r w:rsidR="002731BA">
        <w:rPr>
          <w:szCs w:val="24"/>
        </w:rPr>
        <w:t xml:space="preserve"> and</w:t>
      </w:r>
      <w:r w:rsidR="00534BD2">
        <w:rPr>
          <w:szCs w:val="24"/>
        </w:rPr>
        <w:t xml:space="preserve"> </w:t>
      </w:r>
      <w:r w:rsidR="00622A52">
        <w:rPr>
          <w:szCs w:val="24"/>
        </w:rPr>
        <w:t>t</w:t>
      </w:r>
      <w:r w:rsidR="00534BD2">
        <w:rPr>
          <w:szCs w:val="24"/>
        </w:rPr>
        <w:t xml:space="preserve">he weights are randomly </w:t>
      </w:r>
      <w:r w:rsidR="00137FC7">
        <w:rPr>
          <w:szCs w:val="24"/>
        </w:rPr>
        <w:t>initialized</w:t>
      </w:r>
      <w:r w:rsidR="00622A52">
        <w:rPr>
          <w:szCs w:val="24"/>
        </w:rPr>
        <w:t>. T</w:t>
      </w:r>
      <w:r w:rsidR="00534BD2">
        <w:rPr>
          <w:szCs w:val="24"/>
        </w:rPr>
        <w:t>he entire model is fit to the dataset over 40 epochs</w:t>
      </w:r>
      <w:r w:rsidR="00D276C2">
        <w:rPr>
          <w:szCs w:val="24"/>
        </w:rPr>
        <w:t>,</w:t>
      </w:r>
      <w:r w:rsidR="00431BEA">
        <w:rPr>
          <w:szCs w:val="24"/>
        </w:rPr>
        <w:t xml:space="preserve"> using the NADAM optimizer</w:t>
      </w:r>
      <w:r w:rsidR="00CA6341">
        <w:rPr>
          <w:szCs w:val="24"/>
        </w:rPr>
        <w:t xml:space="preserve"> with </w:t>
      </w:r>
      <w:r w:rsidR="001B0C33">
        <w:rPr>
          <w:szCs w:val="24"/>
        </w:rPr>
        <w:t>the default parameters</w:t>
      </w:r>
      <w:r w:rsidR="00137FC7">
        <w:rPr>
          <w:szCs w:val="24"/>
        </w:rPr>
        <w:t xml:space="preserve"> as</w:t>
      </w:r>
      <w:r w:rsidR="001B0C33">
        <w:rPr>
          <w:szCs w:val="24"/>
        </w:rPr>
        <w:t xml:space="preserve"> set in </w:t>
      </w:r>
      <w:proofErr w:type="spellStart"/>
      <w:r w:rsidR="001B0C33">
        <w:rPr>
          <w:szCs w:val="24"/>
        </w:rPr>
        <w:t>Keras</w:t>
      </w:r>
      <w:proofErr w:type="spellEnd"/>
      <w:r w:rsidR="001B0C33">
        <w:rPr>
          <w:szCs w:val="24"/>
        </w:rPr>
        <w:t xml:space="preserve"> </w:t>
      </w:r>
      <w:r w:rsidR="001B0C33">
        <w:rPr>
          <w:szCs w:val="24"/>
        </w:rPr>
        <w:fldChar w:fldCharType="begin"/>
      </w:r>
      <w:r w:rsidR="00DF635B">
        <w:rPr>
          <w:szCs w:val="24"/>
        </w:rPr>
        <w:instrText xml:space="preserve"> ADDIN ZOTERO_ITEM CSL_CITATION {"citationID":"DUmZVjRP","properties":{"formattedCitation":"[26]","plainCitation":"[26]","noteIndex":0},"citationItems":[{"id":973,"uris":["http://zotero.org/users/8461198/items/QIVXDEFU"],"itemData":{"id":973,"type":"article-journal","abstract":"This work aims to improve upon the recently proposed and rapidly popularized optimization algorithm Adam (Kingma &amp; Ba, 2014). Adam has two main components—a momentum component and an adaptive learning rate component. However, regular momentum can be shown conceptually and empirically to be inferior to a similar algorithm known as Nesterov’s accelerated gradient (NAG). We show how to modify Adam’s momentum component to take advantage of insights from NAG, and then we present preliminary evidence suggesting that making this substitution improves the speed of convergence and the quality of the learned models.","language":"en","source":"Zotero","title":"INCORPORATING NESTEROV MOMENTUM INTO ADAM","author":[{"family":"Dozat","given":"Timothy"}],"issued":{"date-parts":[["2016"]]}}}],"schema":"https://github.com/citation-style-language/schema/raw/master/csl-citation.json"} </w:instrText>
      </w:r>
      <w:r w:rsidR="001B0C33">
        <w:rPr>
          <w:szCs w:val="24"/>
        </w:rPr>
        <w:fldChar w:fldCharType="separate"/>
      </w:r>
      <w:r w:rsidR="00DF635B" w:rsidRPr="00DF635B">
        <w:t>[26]</w:t>
      </w:r>
      <w:r w:rsidR="001B0C33">
        <w:rPr>
          <w:szCs w:val="24"/>
        </w:rPr>
        <w:fldChar w:fldCharType="end"/>
      </w:r>
      <w:r w:rsidR="002528F7">
        <w:rPr>
          <w:szCs w:val="24"/>
        </w:rPr>
        <w:t xml:space="preserve">. </w:t>
      </w:r>
      <w:r w:rsidR="001E4908">
        <w:rPr>
          <w:szCs w:val="24"/>
        </w:rPr>
        <w:t xml:space="preserve">The </w:t>
      </w:r>
      <w:proofErr w:type="spellStart"/>
      <w:r w:rsidR="00137FC7">
        <w:rPr>
          <w:szCs w:val="24"/>
        </w:rPr>
        <w:t>K</w:t>
      </w:r>
      <w:r w:rsidR="001E4908">
        <w:rPr>
          <w:szCs w:val="24"/>
        </w:rPr>
        <w:t>eras</w:t>
      </w:r>
      <w:proofErr w:type="spellEnd"/>
      <w:r w:rsidR="001E4908">
        <w:rPr>
          <w:szCs w:val="24"/>
        </w:rPr>
        <w:t xml:space="preserve"> </w:t>
      </w:r>
      <w:proofErr w:type="spellStart"/>
      <w:r w:rsidR="00137FC7">
        <w:rPr>
          <w:szCs w:val="24"/>
        </w:rPr>
        <w:t>ModelCheckpoint</w:t>
      </w:r>
      <w:proofErr w:type="spellEnd"/>
      <w:r w:rsidR="001E4908">
        <w:rPr>
          <w:szCs w:val="24"/>
        </w:rPr>
        <w:t xml:space="preserve"> callback is used to select the best performing model </w:t>
      </w:r>
      <w:r w:rsidR="00234E92">
        <w:rPr>
          <w:szCs w:val="24"/>
        </w:rPr>
        <w:t>trained over the epochs</w:t>
      </w:r>
      <w:r w:rsidR="005F472B">
        <w:rPr>
          <w:szCs w:val="24"/>
        </w:rPr>
        <w:t xml:space="preserve">. Note that this serves as a form of regularization for the model </w:t>
      </w:r>
      <w:r w:rsidR="005F472B">
        <w:rPr>
          <w:szCs w:val="24"/>
        </w:rPr>
        <w:fldChar w:fldCharType="begin"/>
      </w:r>
      <w:r w:rsidR="00DF635B">
        <w:rPr>
          <w:szCs w:val="24"/>
        </w:rPr>
        <w:instrText xml:space="preserve"> ADDIN ZOTERO_ITEM CSL_CITATION {"citationID":"kubSjsxM","properties":{"formattedCitation":"[4]","plainCitation":"[4]","noteIndex":0},"citationItems":[{"id":309,"uris":["http://zotero.org/users/8461198/items/4E4U67VB"],"itemData":{"id":309,"type":"book","edition":"3rd edition","event-place":"Beijing Boston Farnham Sebastopol Tokyo","ISBN":"978-1-09-812597-4","language":"English","number-of-pages":"850","publisher":"O'Reilly Media","publisher-place":"Beijing Boston Farnham Sebastopol Tokyo","source":"Amazon","title":"Hands-On Machine Learning with Scikit-Learn, Keras, and TensorFlow: Concepts, Tools, and Techniques to Build Intelligent Systems","title-short":"Hands-On Machine Learning with Scikit-Learn, Keras, and TensorFlow","author":[{"family":"Géron","given":"Aurélien"}],"issued":{"date-parts":[["2022",11,15]]}}}],"schema":"https://github.com/citation-style-language/schema/raw/master/csl-citation.json"} </w:instrText>
      </w:r>
      <w:r w:rsidR="005F472B">
        <w:rPr>
          <w:szCs w:val="24"/>
        </w:rPr>
        <w:fldChar w:fldCharType="separate"/>
      </w:r>
      <w:r w:rsidR="00DF635B" w:rsidRPr="00DF635B">
        <w:t>[4]</w:t>
      </w:r>
      <w:r w:rsidR="005F472B">
        <w:rPr>
          <w:szCs w:val="24"/>
        </w:rPr>
        <w:fldChar w:fldCharType="end"/>
      </w:r>
      <w:r w:rsidR="00234E92">
        <w:rPr>
          <w:szCs w:val="24"/>
        </w:rPr>
        <w:t xml:space="preserve">. Validation loss is used to determine the best model. </w:t>
      </w:r>
    </w:p>
    <w:p w14:paraId="3A1E7EE1" w14:textId="0167CCD6" w:rsidR="003F5A50" w:rsidRDefault="00B13D2D" w:rsidP="001F3F3F">
      <w:pPr>
        <w:ind w:firstLine="720"/>
        <w:contextualSpacing/>
        <w:rPr>
          <w:szCs w:val="24"/>
        </w:rPr>
      </w:pPr>
      <w:r>
        <w:rPr>
          <w:szCs w:val="24"/>
        </w:rPr>
        <w:t xml:space="preserve">For evaluation metrics: Top-1 (Categorical Accuracy), Top-10, Precision, and Recall are used. </w:t>
      </w:r>
      <w:r w:rsidR="00192C0F">
        <w:rPr>
          <w:szCs w:val="24"/>
        </w:rPr>
        <w:t xml:space="preserve">Top-10 is a </w:t>
      </w:r>
      <w:r w:rsidR="00C85B50">
        <w:rPr>
          <w:szCs w:val="24"/>
        </w:rPr>
        <w:t xml:space="preserve"> </w:t>
      </w:r>
      <w:r w:rsidR="00120A2A" w:rsidRPr="00E03E2A">
        <w:rPr>
          <w:szCs w:val="24"/>
        </w:rPr>
        <w:t>Top-N</w:t>
      </w:r>
      <w:r w:rsidR="00192C0F">
        <w:rPr>
          <w:szCs w:val="24"/>
        </w:rPr>
        <w:t xml:space="preserve"> metric and, as </w:t>
      </w:r>
      <w:r w:rsidR="00A7407B">
        <w:rPr>
          <w:szCs w:val="24"/>
        </w:rPr>
        <w:t>defined in the ICFHR</w:t>
      </w:r>
      <w:r w:rsidR="00973FA4">
        <w:rPr>
          <w:szCs w:val="24"/>
        </w:rPr>
        <w:t xml:space="preserve"> 2018 Competition on Multi-Script Writer Identification</w:t>
      </w:r>
      <w:r w:rsidR="00AE154F">
        <w:rPr>
          <w:szCs w:val="24"/>
        </w:rPr>
        <w:t>,</w:t>
      </w:r>
      <w:r w:rsidR="00973FA4">
        <w:rPr>
          <w:szCs w:val="24"/>
        </w:rPr>
        <w:t xml:space="preserve"> defined as</w:t>
      </w:r>
      <w:r w:rsidR="00120A2A" w:rsidRPr="00E03E2A">
        <w:rPr>
          <w:szCs w:val="24"/>
        </w:rPr>
        <w:t xml:space="preserve"> “… the scenario where the genuine writer of a query document is present within the list of N most probable writers received by the system”</w:t>
      </w:r>
      <w:r w:rsidR="00986CFC">
        <w:rPr>
          <w:szCs w:val="24"/>
        </w:rPr>
        <w:t xml:space="preserve"> </w:t>
      </w:r>
      <w:r w:rsidR="00986CFC">
        <w:rPr>
          <w:szCs w:val="24"/>
        </w:rPr>
        <w:fldChar w:fldCharType="begin"/>
      </w:r>
      <w:r w:rsidR="00986CFC">
        <w:rPr>
          <w:szCs w:val="24"/>
        </w:rPr>
        <w:instrText xml:space="preserve"> ADDIN ZOTERO_ITEM CSL_CITATION {"citationID":"qcj3T3Ac","properties":{"formattedCitation":"[3]","plainCitation":"[3]","noteIndex":0},"citationItems":[{"id":585,"uris":["http://zotero.org/users/8461198/items/EPWHBKG4"],"itemData":{"id":585,"type":"paper-conference","abstract":"This paper describes the ICFHR 2018 Competition on Multi-script Writer Identification with details on the competition tasks, databases employed, submitted systems, evaluation protocol and the reported results. The competition was aimed at exploring the traditional writer identification problem in a more challenging scenario of a multi-script environment where training and test samples of writers come from different scripts. Three different databases with handwriting samples in Arabic, French, English, Chinese and Farsi were employed in the six competition tasks. The realized results indicate that while high identification rates are reported in the literature by traditional writer identification systems, identifying writers in a multiscript environment is a much more challenging problem that requires significant investigations to extract effective handwriting representations that are able to characterize the writer across different scripts.","container-title":"2018 16th International Conference on Frontiers in Handwriting Recognition (ICFHR)","DOI":"10.1109/ICFHR-2018.2018.00094","event-title":"2018 16th International Conference on Frontiers in Handwriting Recognition (ICFHR)","page":"506-510","source":"IEEE Xplore","title":"ICFHR 2018 Competition on Multi-Script Writer Identification","author":[{"family":"Djeddi","given":"Chawki"},{"family":"Al-Maadeed","given":"Somaya"},{"family":"Siddiqi","given":"Imran"},{"family":"Abdeljalil","given":"Gattal"},{"family":"He","given":"Sheng"},{"family":"Akbari","given":"Younes"}],"issued":{"date-parts":[["2018",8]]}}}],"schema":"https://github.com/citation-style-language/schema/raw/master/csl-citation.json"} </w:instrText>
      </w:r>
      <w:r w:rsidR="00986CFC">
        <w:rPr>
          <w:szCs w:val="24"/>
        </w:rPr>
        <w:fldChar w:fldCharType="separate"/>
      </w:r>
      <w:r w:rsidR="00986CFC" w:rsidRPr="00986CFC">
        <w:t>[3]</w:t>
      </w:r>
      <w:r w:rsidR="00986CFC">
        <w:rPr>
          <w:szCs w:val="24"/>
        </w:rPr>
        <w:fldChar w:fldCharType="end"/>
      </w:r>
      <w:r w:rsidR="00120A2A">
        <w:rPr>
          <w:szCs w:val="24"/>
        </w:rPr>
        <w:t>.</w:t>
      </w:r>
      <w:r w:rsidR="00973FA4">
        <w:rPr>
          <w:szCs w:val="24"/>
        </w:rPr>
        <w:t xml:space="preserve"> </w:t>
      </w:r>
      <w:r w:rsidR="00137FC7">
        <w:rPr>
          <w:szCs w:val="24"/>
        </w:rPr>
        <w:t xml:space="preserve">The Top-N metric is a popular evaluation metric in the literature, and </w:t>
      </w:r>
      <w:r w:rsidR="00973FA4">
        <w:rPr>
          <w:szCs w:val="24"/>
        </w:rPr>
        <w:t xml:space="preserve">Top-10 is </w:t>
      </w:r>
      <w:r w:rsidR="00137FC7">
        <w:rPr>
          <w:szCs w:val="24"/>
        </w:rPr>
        <w:t xml:space="preserve">specifically chosen </w:t>
      </w:r>
      <w:r w:rsidR="00973FA4">
        <w:rPr>
          <w:szCs w:val="24"/>
        </w:rPr>
        <w:t xml:space="preserve">to compare with the results of this study with </w:t>
      </w:r>
      <w:r w:rsidR="00192C0F">
        <w:rPr>
          <w:szCs w:val="24"/>
        </w:rPr>
        <w:t xml:space="preserve">the junctlets feature presented by </w:t>
      </w:r>
      <w:proofErr w:type="spellStart"/>
      <w:r w:rsidR="00814142">
        <w:rPr>
          <w:szCs w:val="24"/>
        </w:rPr>
        <w:t>He</w:t>
      </w:r>
      <w:proofErr w:type="spellEnd"/>
      <w:r w:rsidR="00814142">
        <w:rPr>
          <w:szCs w:val="24"/>
        </w:rPr>
        <w:t xml:space="preserve"> et al. in ‘Junction Detection in </w:t>
      </w:r>
      <w:r w:rsidR="00C71728">
        <w:rPr>
          <w:szCs w:val="24"/>
        </w:rPr>
        <w:t>Handwritten</w:t>
      </w:r>
      <w:r w:rsidR="00814142">
        <w:rPr>
          <w:szCs w:val="24"/>
        </w:rPr>
        <w:t xml:space="preserve"> </w:t>
      </w:r>
      <w:r w:rsidR="00C71728">
        <w:rPr>
          <w:szCs w:val="24"/>
        </w:rPr>
        <w:t>D</w:t>
      </w:r>
      <w:r w:rsidR="00814142">
        <w:rPr>
          <w:szCs w:val="24"/>
        </w:rPr>
        <w:t xml:space="preserve">ocuments and its Application to Writer Identification’ </w:t>
      </w:r>
      <w:r w:rsidR="00973FA4">
        <w:rPr>
          <w:szCs w:val="24"/>
        </w:rPr>
        <w:fldChar w:fldCharType="begin"/>
      </w:r>
      <w:r w:rsidR="00DF635B">
        <w:rPr>
          <w:szCs w:val="24"/>
        </w:rPr>
        <w:instrText xml:space="preserve"> ADDIN ZOTERO_ITEM CSL_CITATION {"citationID":"1xHMYClu","properties":{"formattedCitation":"[17]","plainCitation":"[17]","noteIndex":0},"citationItems":[{"id":579,"uris":["http://zotero.org/users/8461198/items/3A2LAY2L"],"itemData":{"id":579,"type":"article-journal","abstract":"In this paper, we propose a novel junction detection method in handwritten images, which uses the stroke-length distribution in every direction around a reference point inside the ink of texts. Our proposed junction detection method is simple and efficient, and yields a junction feature in a natural manner, which can be considered as a local descriptor. We apply our proposed junction detector to writer identification by Junclets which is a codebook-based representation trained from the detected junctions. A new challenging data set which contains multiple scripts (English and Chinese) written by the same writers is introduced to evaluate the performance of the proposed junctions for cross-script writer identification. Furthermore, two other common data sets are used to evaluate our junction-based descriptor. Experimental results show that our proposed junction detector is stable under rotation and scale changes, and the performance of writer identification indicates that junctions are important atomic elements to characterize the writing styles. The proposed junction detector is applicable to both historical documents and modern handwritings, and can be used as well for junction retrieval.","container-title":"Pattern Recognition","DOI":"10.1016/j.patcog.2015.05.022","ISSN":"0031-3203","issue":"12","journalAbbreviation":"Pattern Recognition","language":"en","page":"4036-4048","source":"ScienceDirect","title":"Junction detection in handwritten documents and its application to writer identification","volume":"48","author":[{"family":"He","given":"Sheng"},{"family":"Wiering","given":"Marco"},{"family":"Schomaker","given":"Lambert"}],"issued":{"date-parts":[["2015",12,1]]}}}],"schema":"https://github.com/citation-style-language/schema/raw/master/csl-citation.json"} </w:instrText>
      </w:r>
      <w:r w:rsidR="00973FA4">
        <w:rPr>
          <w:szCs w:val="24"/>
        </w:rPr>
        <w:fldChar w:fldCharType="separate"/>
      </w:r>
      <w:r w:rsidR="00DF635B" w:rsidRPr="00DF635B">
        <w:t>[17]</w:t>
      </w:r>
      <w:r w:rsidR="00973FA4">
        <w:rPr>
          <w:szCs w:val="24"/>
        </w:rPr>
        <w:fldChar w:fldCharType="end"/>
      </w:r>
      <w:r w:rsidR="00986CFC">
        <w:rPr>
          <w:szCs w:val="24"/>
        </w:rPr>
        <w:t>.</w:t>
      </w:r>
      <w:r w:rsidR="002B28C7">
        <w:rPr>
          <w:szCs w:val="24"/>
        </w:rPr>
        <w:t xml:space="preserve"> The precision and recall </w:t>
      </w:r>
      <w:r w:rsidR="0085037F">
        <w:rPr>
          <w:szCs w:val="24"/>
        </w:rPr>
        <w:t xml:space="preserve">are metrics measuring the </w:t>
      </w:r>
      <w:r w:rsidR="00C10140">
        <w:rPr>
          <w:szCs w:val="24"/>
        </w:rPr>
        <w:t>model’s</w:t>
      </w:r>
      <w:r w:rsidR="0021137B">
        <w:rPr>
          <w:szCs w:val="24"/>
        </w:rPr>
        <w:t xml:space="preserve"> ability to correctly predict a label and</w:t>
      </w:r>
      <w:r w:rsidR="00D32576">
        <w:rPr>
          <w:szCs w:val="24"/>
        </w:rPr>
        <w:t xml:space="preserve"> to capture all the labels of a given class</w:t>
      </w:r>
      <w:r w:rsidR="0085037F">
        <w:rPr>
          <w:szCs w:val="24"/>
        </w:rPr>
        <w:t>, respectively</w:t>
      </w:r>
      <w:r w:rsidR="00D32576">
        <w:rPr>
          <w:szCs w:val="24"/>
        </w:rPr>
        <w:t>.</w:t>
      </w:r>
    </w:p>
    <w:p w14:paraId="36C5B340" w14:textId="77777777" w:rsidR="003F5A50" w:rsidRDefault="003F5A50" w:rsidP="001F3F3F">
      <w:pPr>
        <w:spacing w:after="0" w:line="240" w:lineRule="auto"/>
        <w:contextualSpacing/>
        <w:rPr>
          <w:szCs w:val="24"/>
        </w:rPr>
      </w:pPr>
      <w:r>
        <w:rPr>
          <w:szCs w:val="24"/>
        </w:rPr>
        <w:br w:type="page"/>
      </w:r>
    </w:p>
    <w:p w14:paraId="60B2C3D9" w14:textId="1B499E92" w:rsidR="002F7462" w:rsidRDefault="00A40339" w:rsidP="001F3F3F">
      <w:pPr>
        <w:contextualSpacing/>
        <w:jc w:val="center"/>
        <w:rPr>
          <w:szCs w:val="24"/>
        </w:rPr>
      </w:pPr>
      <m:oMathPara>
        <m:oMath>
          <m:r>
            <m:rPr>
              <m:nor/>
            </m:rPr>
            <w:rPr>
              <w:rFonts w:ascii="Cambria Math" w:hAnsi="Cambria Math"/>
              <w:szCs w:val="24"/>
            </w:rPr>
            <w:lastRenderedPageBreak/>
            <m:t>Top-1 (Categorical) Accuracy</m:t>
          </m:r>
          <m:r>
            <w:rPr>
              <w:rFonts w:ascii="Cambria Math" w:hAnsi="Cambria Math"/>
              <w:szCs w:val="24"/>
            </w:rPr>
            <m:t>=</m:t>
          </m:r>
          <m:f>
            <m:fPr>
              <m:ctrlPr>
                <w:rPr>
                  <w:rFonts w:ascii="Cambria Math" w:hAnsi="Cambria Math"/>
                  <w:i/>
                  <w:szCs w:val="24"/>
                </w:rPr>
              </m:ctrlPr>
            </m:fPr>
            <m:num>
              <m:r>
                <m:rPr>
                  <m:nor/>
                </m:rPr>
                <w:rPr>
                  <w:rFonts w:ascii="Cambria Math" w:hAnsi="Cambria Math"/>
                  <w:szCs w:val="24"/>
                </w:rPr>
                <m:t>Correct Predictions</m:t>
              </m:r>
            </m:num>
            <m:den>
              <m:r>
                <m:rPr>
                  <m:nor/>
                </m:rPr>
                <w:rPr>
                  <w:rFonts w:ascii="Cambria Math" w:hAnsi="Cambria Math"/>
                  <w:szCs w:val="24"/>
                </w:rPr>
                <m:t>Total Predictions</m:t>
              </m:r>
            </m:den>
          </m:f>
        </m:oMath>
      </m:oMathPara>
    </w:p>
    <w:p w14:paraId="240B4832" w14:textId="1B107059" w:rsidR="00D32576" w:rsidRPr="004B2C50" w:rsidRDefault="004B2C50" w:rsidP="001F3F3F">
      <w:pPr>
        <w:contextualSpacing/>
        <w:rPr>
          <w:szCs w:val="24"/>
        </w:rPr>
      </w:pPr>
      <m:oMathPara>
        <m:oMath>
          <m:r>
            <m:rPr>
              <m:nor/>
            </m:rPr>
            <w:rPr>
              <w:rFonts w:ascii="Cambria Math" w:hAnsi="Cambria Math"/>
              <w:szCs w:val="24"/>
            </w:rPr>
            <m:t xml:space="preserve">Precision </m:t>
          </m:r>
          <m:r>
            <w:rPr>
              <w:rFonts w:ascii="Cambria Math" w:hAnsi="Cambria Math"/>
              <w:szCs w:val="24"/>
            </w:rPr>
            <m:t>=</m:t>
          </m:r>
          <m:f>
            <m:fPr>
              <m:ctrlPr>
                <w:rPr>
                  <w:rFonts w:ascii="Cambria Math" w:hAnsi="Cambria Math"/>
                  <w:i/>
                  <w:szCs w:val="24"/>
                </w:rPr>
              </m:ctrlPr>
            </m:fPr>
            <m:num>
              <m:r>
                <m:rPr>
                  <m:nor/>
                </m:rPr>
                <w:rPr>
                  <w:rFonts w:ascii="Cambria Math" w:hAnsi="Cambria Math"/>
                  <w:szCs w:val="24"/>
                </w:rPr>
                <m:t>TP</m:t>
              </m:r>
              <m:ctrlPr>
                <w:rPr>
                  <w:rFonts w:ascii="Cambria Math" w:hAnsi="Cambria Math"/>
                  <w:szCs w:val="24"/>
                </w:rPr>
              </m:ctrlPr>
            </m:num>
            <m:den>
              <m:r>
                <w:rPr>
                  <w:rFonts w:ascii="Cambria Math" w:hAnsi="Cambria Math"/>
                  <w:szCs w:val="24"/>
                </w:rPr>
                <m:t>(</m:t>
              </m:r>
              <m:r>
                <m:rPr>
                  <m:nor/>
                </m:rPr>
                <w:rPr>
                  <w:rFonts w:ascii="Cambria Math" w:hAnsi="Cambria Math"/>
                  <w:szCs w:val="24"/>
                </w:rPr>
                <m:t>TP</m:t>
              </m:r>
              <m:r>
                <w:rPr>
                  <w:rFonts w:ascii="Cambria Math" w:hAnsi="Cambria Math"/>
                  <w:szCs w:val="24"/>
                </w:rPr>
                <m:t>+</m:t>
              </m:r>
              <m:r>
                <m:rPr>
                  <m:nor/>
                </m:rPr>
                <w:rPr>
                  <w:rFonts w:ascii="Cambria Math" w:hAnsi="Cambria Math"/>
                  <w:szCs w:val="24"/>
                </w:rPr>
                <m:t>FP</m:t>
              </m:r>
              <m:r>
                <w:rPr>
                  <w:rFonts w:ascii="Cambria Math" w:hAnsi="Cambria Math"/>
                  <w:szCs w:val="24"/>
                </w:rPr>
                <m:t>)</m:t>
              </m:r>
            </m:den>
          </m:f>
        </m:oMath>
      </m:oMathPara>
    </w:p>
    <w:p w14:paraId="3E507FF7" w14:textId="7613C7E9" w:rsidR="004B2C50" w:rsidRPr="004B2C50" w:rsidRDefault="004B2C50" w:rsidP="001F3F3F">
      <w:pPr>
        <w:contextualSpacing/>
        <w:rPr>
          <w:szCs w:val="24"/>
        </w:rPr>
      </w:pPr>
      <m:oMathPara>
        <m:oMath>
          <m:r>
            <m:rPr>
              <m:nor/>
            </m:rPr>
            <w:rPr>
              <w:rFonts w:ascii="Cambria Math" w:hAnsi="Cambria Math"/>
              <w:szCs w:val="24"/>
            </w:rPr>
            <m:t>Recall</m:t>
          </m:r>
          <m:r>
            <w:rPr>
              <w:rFonts w:ascii="Cambria Math" w:hAnsi="Cambria Math"/>
              <w:szCs w:val="24"/>
            </w:rPr>
            <m:t>=</m:t>
          </m:r>
          <m:f>
            <m:fPr>
              <m:ctrlPr>
                <w:rPr>
                  <w:rFonts w:ascii="Cambria Math" w:hAnsi="Cambria Math"/>
                  <w:i/>
                  <w:szCs w:val="24"/>
                </w:rPr>
              </m:ctrlPr>
            </m:fPr>
            <m:num>
              <m:r>
                <m:rPr>
                  <m:nor/>
                </m:rPr>
                <w:rPr>
                  <w:rFonts w:ascii="Cambria Math" w:hAnsi="Cambria Math"/>
                  <w:szCs w:val="24"/>
                </w:rPr>
                <m:t>TP</m:t>
              </m:r>
              <m:ctrlPr>
                <w:rPr>
                  <w:rFonts w:ascii="Cambria Math" w:hAnsi="Cambria Math"/>
                  <w:szCs w:val="24"/>
                </w:rPr>
              </m:ctrlPr>
            </m:num>
            <m:den>
              <m:r>
                <w:rPr>
                  <w:rFonts w:ascii="Cambria Math" w:hAnsi="Cambria Math"/>
                  <w:szCs w:val="24"/>
                </w:rPr>
                <m:t>(</m:t>
              </m:r>
              <m:r>
                <m:rPr>
                  <m:nor/>
                </m:rPr>
                <w:rPr>
                  <w:rFonts w:ascii="Cambria Math" w:hAnsi="Cambria Math"/>
                  <w:szCs w:val="24"/>
                </w:rPr>
                <m:t>TP</m:t>
              </m:r>
              <m:r>
                <w:rPr>
                  <w:rFonts w:ascii="Cambria Math" w:hAnsi="Cambria Math"/>
                  <w:szCs w:val="24"/>
                </w:rPr>
                <m:t>+</m:t>
              </m:r>
              <m:r>
                <m:rPr>
                  <m:nor/>
                </m:rPr>
                <w:rPr>
                  <w:rFonts w:ascii="Cambria Math" w:hAnsi="Cambria Math"/>
                  <w:szCs w:val="24"/>
                </w:rPr>
                <m:t>FN</m:t>
              </m:r>
              <m:r>
                <w:rPr>
                  <w:rFonts w:ascii="Cambria Math" w:hAnsi="Cambria Math"/>
                  <w:szCs w:val="24"/>
                </w:rPr>
                <m:t>)</m:t>
              </m:r>
            </m:den>
          </m:f>
        </m:oMath>
      </m:oMathPara>
    </w:p>
    <w:p w14:paraId="11027FE8" w14:textId="6C063CB3" w:rsidR="003F5A50" w:rsidRDefault="003F5A50" w:rsidP="001F3F3F">
      <w:pPr>
        <w:contextualSpacing/>
        <w:rPr>
          <w:szCs w:val="24"/>
        </w:rPr>
      </w:pPr>
      <w:r>
        <w:rPr>
          <w:szCs w:val="24"/>
        </w:rPr>
        <w:t>Where:</w:t>
      </w:r>
    </w:p>
    <w:p w14:paraId="74AA0EDB" w14:textId="75DCBF06" w:rsidR="003760B9" w:rsidRDefault="003C3793" w:rsidP="001F3F3F">
      <w:pPr>
        <w:pStyle w:val="ListParagraph"/>
        <w:numPr>
          <w:ilvl w:val="0"/>
          <w:numId w:val="57"/>
        </w:numPr>
        <w:rPr>
          <w:szCs w:val="24"/>
        </w:rPr>
      </w:pPr>
      <w:r>
        <w:rPr>
          <w:szCs w:val="24"/>
        </w:rPr>
        <w:t>Correct Predictions and Total Predictions are over the entire model.</w:t>
      </w:r>
    </w:p>
    <w:p w14:paraId="10E26E41" w14:textId="59F05998" w:rsidR="003F5A50" w:rsidRDefault="006635F2" w:rsidP="001F3F3F">
      <w:pPr>
        <w:pStyle w:val="ListParagraph"/>
        <w:numPr>
          <w:ilvl w:val="0"/>
          <w:numId w:val="57"/>
        </w:numPr>
        <w:rPr>
          <w:szCs w:val="24"/>
        </w:rPr>
      </w:pPr>
      <w:r>
        <w:rPr>
          <w:szCs w:val="24"/>
        </w:rPr>
        <w:t xml:space="preserve">TP </w:t>
      </w:r>
      <w:r w:rsidR="00527B61">
        <w:rPr>
          <w:szCs w:val="24"/>
        </w:rPr>
        <w:t xml:space="preserve">(True Positive) </w:t>
      </w:r>
      <w:r w:rsidR="0082702C">
        <w:rPr>
          <w:szCs w:val="24"/>
        </w:rPr>
        <w:t xml:space="preserve">is the sum of correct predictions </w:t>
      </w:r>
      <w:r w:rsidR="00371F96">
        <w:rPr>
          <w:szCs w:val="24"/>
        </w:rPr>
        <w:t xml:space="preserve">of a </w:t>
      </w:r>
      <w:r w:rsidR="00DB47F7">
        <w:rPr>
          <w:szCs w:val="24"/>
        </w:rPr>
        <w:t>class.</w:t>
      </w:r>
    </w:p>
    <w:p w14:paraId="33237A99" w14:textId="649B570C" w:rsidR="006635F2" w:rsidRDefault="006635F2" w:rsidP="001F3F3F">
      <w:pPr>
        <w:pStyle w:val="ListParagraph"/>
        <w:numPr>
          <w:ilvl w:val="0"/>
          <w:numId w:val="57"/>
        </w:numPr>
        <w:rPr>
          <w:szCs w:val="24"/>
        </w:rPr>
      </w:pPr>
      <w:r>
        <w:rPr>
          <w:szCs w:val="24"/>
        </w:rPr>
        <w:t xml:space="preserve">FP </w:t>
      </w:r>
      <w:r w:rsidR="00527B61">
        <w:rPr>
          <w:szCs w:val="24"/>
        </w:rPr>
        <w:t xml:space="preserve">(False Positive) </w:t>
      </w:r>
      <w:r w:rsidR="00371F96">
        <w:rPr>
          <w:szCs w:val="24"/>
        </w:rPr>
        <w:t xml:space="preserve">is the sum of instances incorrectly labeled as a </w:t>
      </w:r>
      <w:r w:rsidR="00DB47F7">
        <w:rPr>
          <w:szCs w:val="24"/>
        </w:rPr>
        <w:t>class.</w:t>
      </w:r>
    </w:p>
    <w:p w14:paraId="3986AB2C" w14:textId="7FB6DF16" w:rsidR="00E42980" w:rsidRDefault="00E42980" w:rsidP="001F3F3F">
      <w:pPr>
        <w:pStyle w:val="ListParagraph"/>
        <w:numPr>
          <w:ilvl w:val="0"/>
          <w:numId w:val="57"/>
        </w:numPr>
        <w:rPr>
          <w:szCs w:val="24"/>
        </w:rPr>
      </w:pPr>
      <w:r>
        <w:rPr>
          <w:szCs w:val="24"/>
        </w:rPr>
        <w:t xml:space="preserve">FN </w:t>
      </w:r>
      <w:r w:rsidR="00527B61">
        <w:rPr>
          <w:szCs w:val="24"/>
        </w:rPr>
        <w:t xml:space="preserve">(False Negative) </w:t>
      </w:r>
      <w:r w:rsidR="00371F96">
        <w:rPr>
          <w:szCs w:val="24"/>
        </w:rPr>
        <w:t>is the sum of instances incorrectly labeled as not</w:t>
      </w:r>
      <w:r w:rsidR="00527B61">
        <w:rPr>
          <w:szCs w:val="24"/>
        </w:rPr>
        <w:t xml:space="preserve"> being part of a </w:t>
      </w:r>
      <w:r w:rsidR="00DB47F7">
        <w:rPr>
          <w:szCs w:val="24"/>
        </w:rPr>
        <w:t>class.</w:t>
      </w:r>
    </w:p>
    <w:p w14:paraId="3191006D" w14:textId="30994723" w:rsidR="00C10140" w:rsidRPr="00C10140" w:rsidRDefault="0085037F" w:rsidP="001F3F3F">
      <w:pPr>
        <w:ind w:firstLine="360"/>
        <w:contextualSpacing/>
        <w:rPr>
          <w:szCs w:val="24"/>
        </w:rPr>
      </w:pPr>
      <w:r>
        <w:rPr>
          <w:szCs w:val="24"/>
        </w:rPr>
        <w:t>The metrics used are fine-grained</w:t>
      </w:r>
      <w:r w:rsidR="00371F96">
        <w:rPr>
          <w:szCs w:val="24"/>
        </w:rPr>
        <w:t xml:space="preserve">, meaning that the </w:t>
      </w:r>
      <w:r w:rsidR="00490619">
        <w:rPr>
          <w:szCs w:val="24"/>
        </w:rPr>
        <w:t>sum of the true positive, false positive, and false negative instances of all the classes are summed before calculating the precision and recall.</w:t>
      </w:r>
      <w:r w:rsidR="007B3052">
        <w:rPr>
          <w:szCs w:val="24"/>
        </w:rPr>
        <w:t xml:space="preserve"> </w:t>
      </w:r>
    </w:p>
    <w:p w14:paraId="2D96BE5C" w14:textId="77777777" w:rsidR="00123CAB" w:rsidRDefault="00123CAB" w:rsidP="001F3F3F">
      <w:pPr>
        <w:spacing w:after="0" w:line="240" w:lineRule="auto"/>
        <w:contextualSpacing/>
        <w:rPr>
          <w:szCs w:val="24"/>
        </w:rPr>
      </w:pPr>
      <w:r>
        <w:rPr>
          <w:szCs w:val="24"/>
        </w:rPr>
        <w:br w:type="page"/>
      </w:r>
    </w:p>
    <w:p w14:paraId="3543D75D" w14:textId="77777777" w:rsidR="00A73935" w:rsidRDefault="00A73935" w:rsidP="001F3F3F">
      <w:pPr>
        <w:spacing w:after="0"/>
        <w:contextualSpacing/>
        <w:rPr>
          <w:szCs w:val="24"/>
        </w:rPr>
      </w:pPr>
    </w:p>
    <w:p w14:paraId="0137DEAF" w14:textId="77777777" w:rsidR="00A73935" w:rsidRDefault="00A73935" w:rsidP="001F3F3F">
      <w:pPr>
        <w:spacing w:after="0"/>
        <w:contextualSpacing/>
        <w:rPr>
          <w:szCs w:val="24"/>
        </w:rPr>
      </w:pPr>
    </w:p>
    <w:p w14:paraId="78063159" w14:textId="77777777" w:rsidR="00A73935" w:rsidRPr="00A73935" w:rsidRDefault="00A73935" w:rsidP="001F3F3F">
      <w:pPr>
        <w:spacing w:after="0"/>
        <w:contextualSpacing/>
        <w:rPr>
          <w:szCs w:val="24"/>
        </w:rPr>
      </w:pPr>
    </w:p>
    <w:p w14:paraId="46A06DE3" w14:textId="7E7DAF05" w:rsidR="004958B8" w:rsidRPr="00B461D3" w:rsidRDefault="004958B8" w:rsidP="001F3F3F">
      <w:pPr>
        <w:pStyle w:val="Heading1"/>
        <w:spacing w:line="480" w:lineRule="auto"/>
        <w:contextualSpacing/>
      </w:pPr>
      <w:bookmarkStart w:id="107" w:name="_Toc158311881"/>
      <w:bookmarkStart w:id="108" w:name="_Toc161007891"/>
      <w:bookmarkStart w:id="109" w:name="_Toc161008414"/>
      <w:bookmarkStart w:id="110" w:name="_Toc161382802"/>
      <w:r w:rsidRPr="00B461D3">
        <w:t xml:space="preserve">CHAPTER </w:t>
      </w:r>
      <w:r w:rsidR="00074D81">
        <w:t>I</w:t>
      </w:r>
      <w:r w:rsidR="005C73CE" w:rsidRPr="00B461D3">
        <w:t>V</w:t>
      </w:r>
      <w:bookmarkEnd w:id="107"/>
      <w:bookmarkEnd w:id="108"/>
      <w:bookmarkEnd w:id="109"/>
      <w:bookmarkEnd w:id="110"/>
    </w:p>
    <w:p w14:paraId="124B627F" w14:textId="2E3A5F2B" w:rsidR="009925DA" w:rsidRDefault="006F17C2" w:rsidP="001F3F3F">
      <w:pPr>
        <w:contextualSpacing/>
        <w:jc w:val="center"/>
        <w:rPr>
          <w:b/>
          <w:bCs/>
        </w:rPr>
      </w:pPr>
      <w:bookmarkStart w:id="111" w:name="_Toc158311882"/>
      <w:bookmarkStart w:id="112" w:name="_Toc161007892"/>
      <w:bookmarkStart w:id="113" w:name="_Toc161008415"/>
      <w:r w:rsidRPr="00277C3D">
        <w:rPr>
          <w:b/>
          <w:bCs/>
        </w:rPr>
        <w:t>Experiments</w:t>
      </w:r>
      <w:bookmarkEnd w:id="111"/>
      <w:bookmarkEnd w:id="112"/>
      <w:bookmarkEnd w:id="113"/>
    </w:p>
    <w:p w14:paraId="6DF6BCDA" w14:textId="77777777" w:rsidR="00A722FE" w:rsidRPr="00277C3D" w:rsidRDefault="00A722FE" w:rsidP="001F3F3F">
      <w:pPr>
        <w:contextualSpacing/>
        <w:jc w:val="center"/>
        <w:rPr>
          <w:b/>
          <w:bCs/>
        </w:rPr>
      </w:pPr>
    </w:p>
    <w:p w14:paraId="2FF88C1C" w14:textId="20459B76" w:rsidR="00E37681" w:rsidRDefault="00C93A6A" w:rsidP="001F3F3F">
      <w:pPr>
        <w:contextualSpacing/>
        <w:rPr>
          <w:szCs w:val="24"/>
        </w:rPr>
      </w:pPr>
      <w:r w:rsidRPr="00D82C55">
        <w:tab/>
      </w:r>
      <w:r w:rsidRPr="00F81361">
        <w:rPr>
          <w:szCs w:val="24"/>
        </w:rPr>
        <w:t>The Chinese-English Database of the University of Groningen (CERUG)</w:t>
      </w:r>
      <w:r w:rsidR="00F42991" w:rsidRPr="00F81361">
        <w:rPr>
          <w:szCs w:val="24"/>
        </w:rPr>
        <w:t xml:space="preserve">, defined in </w:t>
      </w:r>
      <w:r w:rsidR="00777952" w:rsidRPr="00F81361">
        <w:rPr>
          <w:szCs w:val="24"/>
        </w:rPr>
        <w:fldChar w:fldCharType="begin"/>
      </w:r>
      <w:r w:rsidR="00DF635B">
        <w:rPr>
          <w:szCs w:val="24"/>
        </w:rPr>
        <w:instrText xml:space="preserve"> ADDIN ZOTERO_ITEM CSL_CITATION {"citationID":"Kxb1jaUX","properties":{"formattedCitation":"[17]","plainCitation":"[17]","noteIndex":0},"citationItems":[{"id":579,"uris":["http://zotero.org/users/8461198/items/3A2LAY2L"],"itemData":{"id":579,"type":"article-journal","abstract":"In this paper, we propose a novel junction detection method in handwritten images, which uses the stroke-length distribution in every direction around a reference point inside the ink of texts. Our proposed junction detection method is simple and efficient, and yields a junction feature in a natural manner, which can be considered as a local descriptor. We apply our proposed junction detector to writer identification by Junclets which is a codebook-based representation trained from the detected junctions. A new challenging data set which contains multiple scripts (English and Chinese) written by the same writers is introduced to evaluate the performance of the proposed junctions for cross-script writer identification. Furthermore, two other common data sets are used to evaluate our junction-based descriptor. Experimental results show that our proposed junction detector is stable under rotation and scale changes, and the performance of writer identification indicates that junctions are important atomic elements to characterize the writing styles. The proposed junction detector is applicable to both historical documents and modern handwritings, and can be used as well for junction retrieval.","container-title":"Pattern Recognition","DOI":"10.1016/j.patcog.2015.05.022","ISSN":"0031-3203","issue":"12","journalAbbreviation":"Pattern Recognition","language":"en","page":"4036-4048","source":"ScienceDirect","title":"Junction detection in handwritten documents and its application to writer identification","volume":"48","author":[{"family":"He","given":"Sheng"},{"family":"Wiering","given":"Marco"},{"family":"Schomaker","given":"Lambert"}],"issued":{"date-parts":[["2015",12,1]]}}}],"schema":"https://github.com/citation-style-language/schema/raw/master/csl-citation.json"} </w:instrText>
      </w:r>
      <w:r w:rsidR="00777952" w:rsidRPr="00F81361">
        <w:rPr>
          <w:szCs w:val="24"/>
        </w:rPr>
        <w:fldChar w:fldCharType="separate"/>
      </w:r>
      <w:r w:rsidR="00DF635B" w:rsidRPr="00DF635B">
        <w:t>[17]</w:t>
      </w:r>
      <w:r w:rsidR="00777952" w:rsidRPr="00F81361">
        <w:rPr>
          <w:szCs w:val="24"/>
        </w:rPr>
        <w:fldChar w:fldCharType="end"/>
      </w:r>
      <w:r w:rsidR="00F42991" w:rsidRPr="00F81361">
        <w:rPr>
          <w:szCs w:val="24"/>
        </w:rPr>
        <w:t xml:space="preserve"> contains </w:t>
      </w:r>
      <w:r w:rsidR="00777952" w:rsidRPr="00F81361">
        <w:rPr>
          <w:szCs w:val="24"/>
        </w:rPr>
        <w:t>different writing script per writer</w:t>
      </w:r>
      <w:r w:rsidR="004E1A04" w:rsidRPr="00F81361">
        <w:rPr>
          <w:szCs w:val="24"/>
        </w:rPr>
        <w:t>, for 105 writers.</w:t>
      </w:r>
      <w:r w:rsidR="00777952" w:rsidRPr="00F81361">
        <w:rPr>
          <w:szCs w:val="24"/>
        </w:rPr>
        <w:t xml:space="preserve"> </w:t>
      </w:r>
      <w:r w:rsidR="004E1A04" w:rsidRPr="00F81361">
        <w:rPr>
          <w:szCs w:val="24"/>
        </w:rPr>
        <w:t xml:space="preserve">The writing scripts are partitioned into: </w:t>
      </w:r>
      <w:r w:rsidR="00777952" w:rsidRPr="00F81361">
        <w:rPr>
          <w:szCs w:val="24"/>
        </w:rPr>
        <w:t>CERUG-CN</w:t>
      </w:r>
      <w:r w:rsidR="00D82C55" w:rsidRPr="00F81361">
        <w:rPr>
          <w:szCs w:val="24"/>
        </w:rPr>
        <w:t xml:space="preserve"> for Chinese writing in page 1 and 2, CERUG-EN in page 3 (split over two images), and CERUG-MIXED in page 4 which consists of a mix of Chinese and English. </w:t>
      </w:r>
      <w:r w:rsidR="006B3460" w:rsidRPr="00F81361">
        <w:rPr>
          <w:szCs w:val="24"/>
        </w:rPr>
        <w:t>Three experiments are performed in this study (</w:t>
      </w:r>
      <w:r w:rsidR="006679F1">
        <w:rPr>
          <w:szCs w:val="24"/>
        </w:rPr>
        <w:t xml:space="preserve">two of </w:t>
      </w:r>
      <w:r w:rsidR="005B352F">
        <w:rPr>
          <w:szCs w:val="24"/>
        </w:rPr>
        <w:t>which follo</w:t>
      </w:r>
      <w:r w:rsidR="006679F1">
        <w:rPr>
          <w:szCs w:val="24"/>
        </w:rPr>
        <w:t>w</w:t>
      </w:r>
      <w:r w:rsidR="006B3460" w:rsidRPr="00F81361">
        <w:rPr>
          <w:szCs w:val="24"/>
        </w:rPr>
        <w:t xml:space="preserve"> the tasks</w:t>
      </w:r>
      <w:r w:rsidR="006679F1">
        <w:rPr>
          <w:szCs w:val="24"/>
        </w:rPr>
        <w:t xml:space="preserve"> described</w:t>
      </w:r>
      <w:r w:rsidR="006B3460" w:rsidRPr="00F81361">
        <w:rPr>
          <w:szCs w:val="24"/>
        </w:rPr>
        <w:t xml:space="preserve"> in </w:t>
      </w:r>
      <w:r w:rsidR="006B3460" w:rsidRPr="00F81361">
        <w:rPr>
          <w:szCs w:val="24"/>
        </w:rPr>
        <w:fldChar w:fldCharType="begin"/>
      </w:r>
      <w:r w:rsidR="006A6E43">
        <w:rPr>
          <w:szCs w:val="24"/>
        </w:rPr>
        <w:instrText xml:space="preserve"> ADDIN ZOTERO_ITEM CSL_CITATION {"citationID":"RzL3z4ON","properties":{"formattedCitation":"[3]","plainCitation":"[3]","noteIndex":0},"citationItems":[{"id":585,"uris":["http://zotero.org/users/8461198/items/EPWHBKG4"],"itemData":{"id":585,"type":"paper-conference","abstract":"This paper describes the ICFHR 2018 Competition on Multi-script Writer Identification with details on the competition tasks, databases employed, submitted systems, evaluation protocol and the reported results. The competition was aimed at exploring the traditional writer identification problem in a more challenging scenario of a multi-script environment where training and test samples of writers come from different scripts. Three different databases with handwriting samples in Arabic, French, English, Chinese and Farsi were employed in the six competition tasks. The realized results indicate that while high identification rates are reported in the literature by traditional writer identification systems, identifying writers in a multiscript environment is a much more challenging problem that requires significant investigations to extract effective handwriting representations that are able to characterize the writer across different scripts.","container-title":"2018 16th International Conference on Frontiers in Handwriting Recognition (ICFHR)","DOI":"10.1109/ICFHR-2018.2018.00094","event-title":"2018 16th International Conference on Frontiers in Handwriting Recognition (ICFHR)","page":"506-510","source":"IEEE Xplore","title":"ICFHR 2018 Competition on Multi-Script Writer Identification","author":[{"family":"Djeddi","given":"Chawki"},{"family":"Al-Maadeed","given":"Somaya"},{"family":"Siddiqi","given":"Imran"},{"family":"Abdeljalil","given":"Gattal"},{"family":"He","given":"Sheng"},{"family":"Akbari","given":"Younes"}],"issued":{"date-parts":[["2018",8]]}}}],"schema":"https://github.com/citation-style-language/schema/raw/master/csl-citation.json"} </w:instrText>
      </w:r>
      <w:r w:rsidR="006B3460" w:rsidRPr="00F81361">
        <w:rPr>
          <w:szCs w:val="24"/>
        </w:rPr>
        <w:fldChar w:fldCharType="separate"/>
      </w:r>
      <w:r w:rsidR="006A6E43" w:rsidRPr="006A6E43">
        <w:t>[3]</w:t>
      </w:r>
      <w:r w:rsidR="006B3460" w:rsidRPr="00F81361">
        <w:rPr>
          <w:szCs w:val="24"/>
        </w:rPr>
        <w:fldChar w:fldCharType="end"/>
      </w:r>
      <w:r w:rsidR="00C671BB" w:rsidRPr="00F81361">
        <w:rPr>
          <w:szCs w:val="24"/>
        </w:rPr>
        <w:t>).</w:t>
      </w:r>
      <w:r w:rsidR="005F4227" w:rsidRPr="00F81361">
        <w:rPr>
          <w:szCs w:val="24"/>
        </w:rPr>
        <w:t xml:space="preserve"> </w:t>
      </w:r>
      <w:r w:rsidR="003B20B6" w:rsidRPr="00F81361">
        <w:rPr>
          <w:szCs w:val="24"/>
        </w:rPr>
        <w:t>Experiment 1 use</w:t>
      </w:r>
      <w:r w:rsidR="00C671BB" w:rsidRPr="00F81361">
        <w:rPr>
          <w:szCs w:val="24"/>
        </w:rPr>
        <w:t>s</w:t>
      </w:r>
      <w:r w:rsidR="003B20B6" w:rsidRPr="00F81361">
        <w:rPr>
          <w:szCs w:val="24"/>
        </w:rPr>
        <w:t xml:space="preserve"> the CERUG-CN</w:t>
      </w:r>
      <w:r w:rsidR="00DE6D2E" w:rsidRPr="00F81361">
        <w:rPr>
          <w:szCs w:val="24"/>
        </w:rPr>
        <w:t xml:space="preserve"> </w:t>
      </w:r>
      <w:r w:rsidR="00A450EF" w:rsidRPr="00F81361">
        <w:rPr>
          <w:szCs w:val="24"/>
        </w:rPr>
        <w:t>as the training-set, and</w:t>
      </w:r>
      <w:r w:rsidR="003B20B6" w:rsidRPr="00F81361">
        <w:rPr>
          <w:szCs w:val="24"/>
        </w:rPr>
        <w:t xml:space="preserve"> CERUG-EN as a test set</w:t>
      </w:r>
      <w:r w:rsidR="00C3703C" w:rsidRPr="00F81361">
        <w:rPr>
          <w:szCs w:val="24"/>
        </w:rPr>
        <w:t xml:space="preserve">. Experiment 2 </w:t>
      </w:r>
      <w:r w:rsidR="00F47AA0" w:rsidRPr="00F81361">
        <w:rPr>
          <w:szCs w:val="24"/>
        </w:rPr>
        <w:t>us</w:t>
      </w:r>
      <w:r w:rsidR="00A450EF" w:rsidRPr="00F81361">
        <w:rPr>
          <w:szCs w:val="24"/>
        </w:rPr>
        <w:t>es</w:t>
      </w:r>
      <w:r w:rsidR="00F47AA0" w:rsidRPr="00F81361">
        <w:rPr>
          <w:szCs w:val="24"/>
        </w:rPr>
        <w:t xml:space="preserve"> CERUG-EN as the training set and CERUG-CN as the test set.</w:t>
      </w:r>
      <w:r w:rsidR="00DE6D2E" w:rsidRPr="00F81361">
        <w:rPr>
          <w:szCs w:val="24"/>
        </w:rPr>
        <w:t xml:space="preserve"> </w:t>
      </w:r>
      <w:r w:rsidR="00DE6D2E" w:rsidRPr="00E72246">
        <w:rPr>
          <w:szCs w:val="24"/>
        </w:rPr>
        <w:t>Experiment 3</w:t>
      </w:r>
      <w:r w:rsidR="009925DA" w:rsidRPr="00E72246">
        <w:rPr>
          <w:szCs w:val="24"/>
        </w:rPr>
        <w:t xml:space="preserve"> merges CERUG-CN and CERUG-EN together for use as the training-set and uses CERUG-MIXED as the test-set.</w:t>
      </w:r>
      <w:r w:rsidR="001829CB">
        <w:rPr>
          <w:szCs w:val="24"/>
        </w:rPr>
        <w:t xml:space="preserve"> Note tha</w:t>
      </w:r>
      <w:r w:rsidR="00427B3D">
        <w:rPr>
          <w:szCs w:val="24"/>
        </w:rPr>
        <w:t>t experiment 3 does not fit the goal of training on one writing set and evaluating on another and is used as more of a baseline model.</w:t>
      </w:r>
      <w:r w:rsidR="00E37681">
        <w:rPr>
          <w:szCs w:val="24"/>
        </w:rPr>
        <w:br w:type="page"/>
      </w:r>
    </w:p>
    <w:p w14:paraId="22D6020D" w14:textId="3EA6FCA9" w:rsidR="009677CD" w:rsidRDefault="00BB26C7" w:rsidP="001F3F3F">
      <w:pPr>
        <w:spacing w:line="240" w:lineRule="auto"/>
        <w:contextualSpacing/>
        <w:jc w:val="center"/>
        <w:rPr>
          <w:szCs w:val="24"/>
        </w:rPr>
      </w:pPr>
      <w:r w:rsidRPr="00BB26C7">
        <w:rPr>
          <w:noProof/>
          <w:szCs w:val="24"/>
        </w:rPr>
        <w:lastRenderedPageBreak/>
        <w:drawing>
          <wp:inline distT="0" distB="0" distL="0" distR="0" wp14:anchorId="2BDC66A9" wp14:editId="13016F39">
            <wp:extent cx="5452396" cy="4084320"/>
            <wp:effectExtent l="19050" t="19050" r="15240" b="11430"/>
            <wp:docPr id="16490058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9005896" name="Picture 1"/>
                    <pic:cNvPicPr/>
                  </pic:nvPicPr>
                  <pic:blipFill>
                    <a:blip r:embed="rId20"/>
                    <a:stretch>
                      <a:fillRect/>
                    </a:stretch>
                  </pic:blipFill>
                  <pic:spPr>
                    <a:xfrm>
                      <a:off x="0" y="0"/>
                      <a:ext cx="5452396" cy="4084320"/>
                    </a:xfrm>
                    <a:prstGeom prst="rect">
                      <a:avLst/>
                    </a:prstGeom>
                    <a:solidFill>
                      <a:sysClr val="windowText" lastClr="000000"/>
                    </a:solidFill>
                    <a:ln w="6350">
                      <a:solidFill>
                        <a:schemeClr val="tx1"/>
                      </a:solidFill>
                    </a:ln>
                    <a:effectLst>
                      <a:softEdge rad="0"/>
                    </a:effectLst>
                  </pic:spPr>
                </pic:pic>
              </a:graphicData>
            </a:graphic>
          </wp:inline>
        </w:drawing>
      </w:r>
    </w:p>
    <w:p w14:paraId="05F111ED" w14:textId="77777777" w:rsidR="00A722FE" w:rsidRDefault="00A722FE" w:rsidP="001F3F3F">
      <w:pPr>
        <w:spacing w:line="240" w:lineRule="auto"/>
        <w:contextualSpacing/>
        <w:jc w:val="center"/>
        <w:rPr>
          <w:szCs w:val="24"/>
        </w:rPr>
      </w:pPr>
    </w:p>
    <w:p w14:paraId="2C94D097" w14:textId="5119D6A5" w:rsidR="00D87254" w:rsidRDefault="005044DB" w:rsidP="001F3F3F">
      <w:pPr>
        <w:spacing w:line="240" w:lineRule="auto"/>
        <w:contextualSpacing/>
        <w:jc w:val="center"/>
      </w:pPr>
      <w:r w:rsidRPr="009B47C0">
        <w:rPr>
          <w:sz w:val="22"/>
        </w:rPr>
        <w:t xml:space="preserve">Figure </w:t>
      </w:r>
      <w:r w:rsidR="00FE1097">
        <w:t>4</w:t>
      </w:r>
      <w:r w:rsidRPr="009B47C0">
        <w:rPr>
          <w:sz w:val="22"/>
        </w:rPr>
        <w:t xml:space="preserve">. </w:t>
      </w:r>
      <w:r w:rsidRPr="00342834">
        <w:rPr>
          <w:sz w:val="22"/>
        </w:rPr>
        <w:t xml:space="preserve">Visualization of </w:t>
      </w:r>
      <w:r w:rsidR="00090395" w:rsidRPr="00342834">
        <w:rPr>
          <w:sz w:val="22"/>
        </w:rPr>
        <w:t>class distributions in the CERUG-CN and CERUG-EN datasets vs, the total number of stroke fragments extracted from each</w:t>
      </w:r>
      <w:r w:rsidR="00090395" w:rsidRPr="009B47C0">
        <w:rPr>
          <w:sz w:val="22"/>
        </w:rPr>
        <w:t>.</w:t>
      </w:r>
      <w:r w:rsidR="00DB3482">
        <w:rPr>
          <w:sz w:val="22"/>
        </w:rPr>
        <w:t xml:space="preserve"> The number of sub-image samples in CERUG-CN</w:t>
      </w:r>
      <w:r w:rsidR="00772BAB">
        <w:rPr>
          <w:sz w:val="22"/>
        </w:rPr>
        <w:t xml:space="preserve"> greatly outnumbers the number of sub-image samples in CERUG-EN.</w:t>
      </w:r>
    </w:p>
    <w:p w14:paraId="2DF5227E" w14:textId="77777777" w:rsidR="00772BAB" w:rsidRDefault="00772BAB" w:rsidP="001F3F3F">
      <w:pPr>
        <w:spacing w:line="240" w:lineRule="auto"/>
        <w:contextualSpacing/>
        <w:jc w:val="center"/>
      </w:pPr>
    </w:p>
    <w:p w14:paraId="48A68AB3" w14:textId="77777777" w:rsidR="00A722FE" w:rsidRDefault="00A722FE" w:rsidP="001F3F3F">
      <w:pPr>
        <w:spacing w:line="240" w:lineRule="auto"/>
        <w:contextualSpacing/>
        <w:jc w:val="center"/>
      </w:pPr>
    </w:p>
    <w:p w14:paraId="53590E93" w14:textId="77777777" w:rsidR="00A722FE" w:rsidRDefault="00A722FE" w:rsidP="001F3F3F">
      <w:pPr>
        <w:spacing w:line="240" w:lineRule="auto"/>
        <w:contextualSpacing/>
        <w:jc w:val="center"/>
      </w:pPr>
    </w:p>
    <w:p w14:paraId="6838A2A0" w14:textId="1C9371A4" w:rsidR="00BE25F6" w:rsidRDefault="009652A6" w:rsidP="001F3F3F">
      <w:pPr>
        <w:ind w:firstLine="720"/>
        <w:contextualSpacing/>
        <w:rPr>
          <w:szCs w:val="24"/>
        </w:rPr>
      </w:pPr>
      <w:r w:rsidRPr="009652A6">
        <w:rPr>
          <w:szCs w:val="24"/>
        </w:rPr>
        <w:t xml:space="preserve">Figure </w:t>
      </w:r>
      <w:r w:rsidR="002D6494">
        <w:rPr>
          <w:szCs w:val="24"/>
        </w:rPr>
        <w:t>4</w:t>
      </w:r>
      <w:r w:rsidRPr="009652A6">
        <w:rPr>
          <w:szCs w:val="24"/>
        </w:rPr>
        <w:t xml:space="preserve">. shows </w:t>
      </w:r>
      <w:r w:rsidR="00AB63E6">
        <w:rPr>
          <w:szCs w:val="24"/>
        </w:rPr>
        <w:t xml:space="preserve">the class distribution CERUG-CN and CERUG-EN vs. the distribution of </w:t>
      </w:r>
      <w:r w:rsidR="00020E07">
        <w:rPr>
          <w:szCs w:val="24"/>
        </w:rPr>
        <w:t>stroke fragments extracted from each.</w:t>
      </w:r>
      <w:r w:rsidR="002B6CF6" w:rsidRPr="00E72246">
        <w:rPr>
          <w:szCs w:val="24"/>
        </w:rPr>
        <w:t xml:space="preserve"> </w:t>
      </w:r>
      <w:r w:rsidR="00E54837">
        <w:rPr>
          <w:szCs w:val="24"/>
        </w:rPr>
        <w:t xml:space="preserve">It </w:t>
      </w:r>
      <w:r w:rsidR="002B6CF6" w:rsidRPr="00E72246">
        <w:rPr>
          <w:szCs w:val="24"/>
        </w:rPr>
        <w:t xml:space="preserve">is of interest to note that, while the individual classes seem relatively balanced, the different writing scripts themselves constitute a data imbalance. In Total: there were 463,507 sub-images extracted from CERUG-CN, 137,258 sub-images extracted from CERUG-EN, </w:t>
      </w:r>
      <w:r w:rsidR="005947C9">
        <w:rPr>
          <w:szCs w:val="24"/>
        </w:rPr>
        <w:t xml:space="preserve">resulting in different </w:t>
      </w:r>
      <w:r w:rsidR="0098606E">
        <w:rPr>
          <w:szCs w:val="24"/>
        </w:rPr>
        <w:t xml:space="preserve">drastically differing </w:t>
      </w:r>
      <w:r w:rsidR="005947C9">
        <w:rPr>
          <w:szCs w:val="24"/>
        </w:rPr>
        <w:t>performances in all three experiments.</w:t>
      </w:r>
      <w:r w:rsidR="002B6CF6" w:rsidRPr="00E72246">
        <w:rPr>
          <w:szCs w:val="24"/>
        </w:rPr>
        <w:t xml:space="preserve"> </w:t>
      </w:r>
    </w:p>
    <w:p w14:paraId="7E5BD5A4" w14:textId="77777777" w:rsidR="00DB1BF3" w:rsidRDefault="00DB1BF3" w:rsidP="001F3F3F">
      <w:pPr>
        <w:contextualSpacing/>
        <w:rPr>
          <w:szCs w:val="24"/>
        </w:rPr>
      </w:pPr>
    </w:p>
    <w:p w14:paraId="04F67136" w14:textId="2A64C2B7" w:rsidR="00DB1BF3" w:rsidRDefault="00C26D4F" w:rsidP="001F3F3F">
      <w:pPr>
        <w:pStyle w:val="Heading2"/>
        <w:contextualSpacing/>
      </w:pPr>
      <w:bookmarkStart w:id="114" w:name="_Toc161382803"/>
      <w:r>
        <w:lastRenderedPageBreak/>
        <w:t xml:space="preserve">4.1 </w:t>
      </w:r>
      <w:r w:rsidR="00DB1BF3">
        <w:t>Visual Examination of Stroke Fragments</w:t>
      </w:r>
      <w:bookmarkEnd w:id="114"/>
    </w:p>
    <w:p w14:paraId="4A13EA8A" w14:textId="5E1B2B8E" w:rsidR="00594BAA" w:rsidRDefault="004370A4" w:rsidP="001F3F3F">
      <w:pPr>
        <w:contextualSpacing/>
      </w:pPr>
      <w:r>
        <w:tab/>
        <w:t xml:space="preserve">It may be useful to examine the </w:t>
      </w:r>
      <w:r w:rsidR="00BD4F6A">
        <w:t>images</w:t>
      </w:r>
      <w:r>
        <w:t xml:space="preserve"> </w:t>
      </w:r>
      <w:r w:rsidR="00BD4F6A">
        <w:t>extracted</w:t>
      </w:r>
      <w:r>
        <w:t xml:space="preserve"> during the stroke fragmentation </w:t>
      </w:r>
      <w:r w:rsidR="00CD04F6">
        <w:t>process</w:t>
      </w:r>
      <w:r w:rsidR="00BD4F6A">
        <w:t xml:space="preserve">. The stroke fragments of </w:t>
      </w:r>
      <w:r w:rsidR="00256C69">
        <w:t xml:space="preserve">the sub-images are essentially parts of a handwriting stroke in between the </w:t>
      </w:r>
      <w:r w:rsidR="00022BCE">
        <w:t xml:space="preserve">critical points of a character: the branching points between strokes </w:t>
      </w:r>
      <w:proofErr w:type="gramStart"/>
      <w:r w:rsidR="00022BCE">
        <w:t>and also</w:t>
      </w:r>
      <w:proofErr w:type="gramEnd"/>
      <w:r w:rsidR="00022BCE">
        <w:t xml:space="preserve"> where a stroke begins or ends. </w:t>
      </w:r>
      <w:r w:rsidR="00745498">
        <w:t xml:space="preserve">The </w:t>
      </w:r>
      <w:r w:rsidR="00E67A86">
        <w:t>pixels corresponding to the critical points aren’t</w:t>
      </w:r>
      <w:r w:rsidR="00745498">
        <w:t xml:space="preserve"> </w:t>
      </w:r>
      <w:r w:rsidR="00E67A86">
        <w:t>necessarily in the stroke fragment,</w:t>
      </w:r>
      <w:r w:rsidR="00745498">
        <w:t xml:space="preserve"> since only the edge pixels in the graph are used in </w:t>
      </w:r>
      <w:r w:rsidR="00E328B5">
        <w:t>the KNN region growing step. Thus</w:t>
      </w:r>
      <w:r w:rsidR="00C50D36">
        <w:t>,</w:t>
      </w:r>
      <w:r w:rsidR="00E328B5">
        <w:t xml:space="preserve"> the stroke fragments </w:t>
      </w:r>
      <w:r w:rsidR="0039320F">
        <w:t xml:space="preserve">generated will be line curves </w:t>
      </w:r>
      <w:r w:rsidR="00394DAE">
        <w:t>with</w:t>
      </w:r>
      <w:r w:rsidR="00303237">
        <w:t xml:space="preserve"> no</w:t>
      </w:r>
      <w:r w:rsidR="0039320F">
        <w:t xml:space="preserve"> </w:t>
      </w:r>
      <w:r w:rsidR="005B3FC2">
        <w:t>branching off parts</w:t>
      </w:r>
      <w:r w:rsidR="00C50D36">
        <w:t>, and little, if any at all, will be complete loops</w:t>
      </w:r>
      <w:r w:rsidR="005B3FC2">
        <w:t>.</w:t>
      </w:r>
      <w:r w:rsidR="006A1CDF">
        <w:t xml:space="preserve"> Figures 5 and 6</w:t>
      </w:r>
      <w:r w:rsidR="000C6BA7">
        <w:t xml:space="preserve"> show two different samples of CERUG-CN and CERUG EN, respectively.</w:t>
      </w:r>
      <w:r w:rsidR="00C774E5">
        <w:t xml:space="preserve"> Each shows </w:t>
      </w:r>
      <w:r w:rsidR="00394DAE">
        <w:t xml:space="preserve">a sample of </w:t>
      </w:r>
      <w:r w:rsidR="00C774E5">
        <w:t xml:space="preserve">400 different stroke fragments of varying </w:t>
      </w:r>
      <w:r w:rsidR="005B3FC2">
        <w:t>scales</w:t>
      </w:r>
      <w:r w:rsidR="00C774E5">
        <w:t>.</w:t>
      </w:r>
    </w:p>
    <w:p w14:paraId="363FCD3B" w14:textId="42EB87C6" w:rsidR="00AF4E6F" w:rsidRDefault="00AF4E6F" w:rsidP="001F3F3F">
      <w:pPr>
        <w:spacing w:after="0" w:line="240" w:lineRule="auto"/>
        <w:contextualSpacing/>
      </w:pPr>
      <w:r>
        <w:br w:type="page"/>
      </w:r>
    </w:p>
    <w:p w14:paraId="60C49231" w14:textId="77777777" w:rsidR="002019A6" w:rsidRDefault="002019A6" w:rsidP="001F3F3F">
      <w:pPr>
        <w:spacing w:line="240" w:lineRule="auto"/>
        <w:contextualSpacing/>
        <w:jc w:val="center"/>
      </w:pPr>
    </w:p>
    <w:p w14:paraId="7A408478" w14:textId="77777777" w:rsidR="00AF4E6F" w:rsidRDefault="00AF4E6F" w:rsidP="001F3F3F">
      <w:pPr>
        <w:spacing w:line="240" w:lineRule="auto"/>
        <w:contextualSpacing/>
        <w:jc w:val="center"/>
      </w:pPr>
    </w:p>
    <w:p w14:paraId="281DBE9E" w14:textId="77777777" w:rsidR="00AF4E6F" w:rsidRDefault="00AF4E6F" w:rsidP="001F3F3F">
      <w:pPr>
        <w:spacing w:line="240" w:lineRule="auto"/>
        <w:contextualSpacing/>
        <w:jc w:val="center"/>
      </w:pPr>
    </w:p>
    <w:p w14:paraId="17CEE850" w14:textId="4CD6C5C7" w:rsidR="00AF4E6F" w:rsidRPr="00594BAA" w:rsidRDefault="00AF4E6F" w:rsidP="001F3F3F">
      <w:pPr>
        <w:spacing w:line="240" w:lineRule="auto"/>
        <w:contextualSpacing/>
        <w:jc w:val="center"/>
      </w:pPr>
    </w:p>
    <w:p w14:paraId="31456F55" w14:textId="77777777" w:rsidR="00D4294B" w:rsidRDefault="00D4294B" w:rsidP="001F3F3F">
      <w:pPr>
        <w:spacing w:after="0" w:line="240" w:lineRule="auto"/>
        <w:contextualSpacing/>
        <w:jc w:val="center"/>
        <w:rPr>
          <w:sz w:val="22"/>
        </w:rPr>
      </w:pPr>
    </w:p>
    <w:p w14:paraId="7F637539" w14:textId="77777777" w:rsidR="00D4294B" w:rsidRDefault="00D4294B" w:rsidP="001F3F3F">
      <w:pPr>
        <w:spacing w:after="0" w:line="240" w:lineRule="auto"/>
        <w:contextualSpacing/>
        <w:jc w:val="center"/>
        <w:rPr>
          <w:sz w:val="22"/>
        </w:rPr>
      </w:pPr>
    </w:p>
    <w:p w14:paraId="63ABA7BB" w14:textId="77777777" w:rsidR="00D4294B" w:rsidRDefault="00D4294B" w:rsidP="001F3F3F">
      <w:pPr>
        <w:spacing w:after="0" w:line="240" w:lineRule="auto"/>
        <w:contextualSpacing/>
        <w:jc w:val="center"/>
        <w:rPr>
          <w:sz w:val="22"/>
        </w:rPr>
      </w:pPr>
    </w:p>
    <w:p w14:paraId="240587DD" w14:textId="77777777" w:rsidR="00D4294B" w:rsidRDefault="00D4294B" w:rsidP="001F3F3F">
      <w:pPr>
        <w:spacing w:after="0" w:line="240" w:lineRule="auto"/>
        <w:contextualSpacing/>
        <w:jc w:val="center"/>
        <w:rPr>
          <w:sz w:val="22"/>
        </w:rPr>
      </w:pPr>
    </w:p>
    <w:p w14:paraId="61CDA8DC" w14:textId="77777777" w:rsidR="00D4294B" w:rsidRDefault="00D4294B" w:rsidP="001F3F3F">
      <w:pPr>
        <w:spacing w:after="0" w:line="240" w:lineRule="auto"/>
        <w:contextualSpacing/>
        <w:jc w:val="center"/>
        <w:rPr>
          <w:sz w:val="22"/>
        </w:rPr>
      </w:pPr>
    </w:p>
    <w:p w14:paraId="3FBA91FD" w14:textId="77777777" w:rsidR="00D4294B" w:rsidRDefault="00D4294B" w:rsidP="001F3F3F">
      <w:pPr>
        <w:spacing w:after="0" w:line="240" w:lineRule="auto"/>
        <w:contextualSpacing/>
        <w:jc w:val="center"/>
        <w:rPr>
          <w:sz w:val="22"/>
        </w:rPr>
      </w:pPr>
    </w:p>
    <w:p w14:paraId="7B09C7F0" w14:textId="77777777" w:rsidR="00D4294B" w:rsidRDefault="00D4294B" w:rsidP="001F3F3F">
      <w:pPr>
        <w:spacing w:after="0" w:line="240" w:lineRule="auto"/>
        <w:contextualSpacing/>
        <w:jc w:val="center"/>
        <w:rPr>
          <w:sz w:val="22"/>
        </w:rPr>
      </w:pPr>
    </w:p>
    <w:p w14:paraId="3212EE4F" w14:textId="737F7072" w:rsidR="0039320F" w:rsidRDefault="00951A33" w:rsidP="001F3F3F">
      <w:pPr>
        <w:spacing w:after="0" w:line="240" w:lineRule="auto"/>
        <w:contextualSpacing/>
        <w:jc w:val="center"/>
        <w:rPr>
          <w:sz w:val="22"/>
        </w:rPr>
      </w:pPr>
      <w:r w:rsidRPr="00951A33">
        <w:rPr>
          <w:szCs w:val="24"/>
        </w:rPr>
        <w:drawing>
          <wp:anchor distT="0" distB="0" distL="114300" distR="114300" simplePos="0" relativeHeight="251683840" behindDoc="0" locked="0" layoutInCell="1" allowOverlap="1" wp14:anchorId="79697278" wp14:editId="554B4038">
            <wp:simplePos x="1394308" y="933450"/>
            <wp:positionH relativeFrom="margin">
              <wp:align>center</wp:align>
            </wp:positionH>
            <wp:positionV relativeFrom="margin">
              <wp:align>center</wp:align>
            </wp:positionV>
            <wp:extent cx="5486400" cy="4142105"/>
            <wp:effectExtent l="19050" t="19050" r="19050" b="10795"/>
            <wp:wrapSquare wrapText="bothSides"/>
            <wp:docPr id="557135026" name="Picture 1" descr="A group of black and white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135026" name="Picture 1" descr="A group of black and white symbols&#10;&#10;Description automatically generated"/>
                    <pic:cNvPicPr/>
                  </pic:nvPicPr>
                  <pic:blipFill>
                    <a:blip r:embed="rId21"/>
                    <a:stretch>
                      <a:fillRect/>
                    </a:stretch>
                  </pic:blipFill>
                  <pic:spPr>
                    <a:xfrm>
                      <a:off x="0" y="0"/>
                      <a:ext cx="5486400" cy="4142105"/>
                    </a:xfrm>
                    <a:prstGeom prst="rect">
                      <a:avLst/>
                    </a:prstGeom>
                    <a:ln>
                      <a:solidFill>
                        <a:schemeClr val="tx1"/>
                      </a:solidFill>
                    </a:ln>
                  </pic:spPr>
                </pic:pic>
              </a:graphicData>
            </a:graphic>
          </wp:anchor>
        </w:drawing>
      </w:r>
    </w:p>
    <w:p w14:paraId="2912D16D" w14:textId="550A026D" w:rsidR="003A10DA" w:rsidRDefault="0039320F" w:rsidP="001F3F3F">
      <w:pPr>
        <w:spacing w:after="0" w:line="240" w:lineRule="auto"/>
        <w:contextualSpacing/>
        <w:jc w:val="center"/>
        <w:rPr>
          <w:sz w:val="22"/>
        </w:rPr>
      </w:pPr>
      <w:r>
        <w:rPr>
          <w:sz w:val="22"/>
        </w:rPr>
        <w:t xml:space="preserve">Figure 5. Random Sample of </w:t>
      </w:r>
      <w:r w:rsidR="00CA5360">
        <w:rPr>
          <w:sz w:val="22"/>
        </w:rPr>
        <w:t xml:space="preserve">400 sub-images extracted from </w:t>
      </w:r>
      <w:r w:rsidR="003A10DA">
        <w:rPr>
          <w:sz w:val="22"/>
        </w:rPr>
        <w:t>CERUG-CN</w:t>
      </w:r>
      <w:r w:rsidR="00C774E5">
        <w:rPr>
          <w:sz w:val="22"/>
        </w:rPr>
        <w:t>.</w:t>
      </w:r>
    </w:p>
    <w:p w14:paraId="2899F96C" w14:textId="77777777" w:rsidR="002E53E8" w:rsidRDefault="002E53E8" w:rsidP="001F3F3F">
      <w:pPr>
        <w:spacing w:after="0" w:line="240" w:lineRule="auto"/>
        <w:contextualSpacing/>
        <w:jc w:val="center"/>
        <w:rPr>
          <w:sz w:val="22"/>
        </w:rPr>
      </w:pPr>
      <w:r w:rsidRPr="002E53E8">
        <w:rPr>
          <w:szCs w:val="24"/>
        </w:rPr>
        <w:lastRenderedPageBreak/>
        <w:drawing>
          <wp:inline distT="0" distB="0" distL="0" distR="0" wp14:anchorId="056A9AC0" wp14:editId="4A031A69">
            <wp:extent cx="5486400" cy="4142105"/>
            <wp:effectExtent l="19050" t="19050" r="19050" b="10795"/>
            <wp:docPr id="1134976083" name="Picture 1" descr="A close up of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976083" name="Picture 1" descr="A close up of a number&#10;&#10;Description automatically generated"/>
                    <pic:cNvPicPr/>
                  </pic:nvPicPr>
                  <pic:blipFill>
                    <a:blip r:embed="rId22"/>
                    <a:stretch>
                      <a:fillRect/>
                    </a:stretch>
                  </pic:blipFill>
                  <pic:spPr>
                    <a:xfrm>
                      <a:off x="0" y="0"/>
                      <a:ext cx="5486400" cy="4142105"/>
                    </a:xfrm>
                    <a:prstGeom prst="rect">
                      <a:avLst/>
                    </a:prstGeom>
                    <a:ln>
                      <a:solidFill>
                        <a:schemeClr val="tx1"/>
                      </a:solidFill>
                    </a:ln>
                  </pic:spPr>
                </pic:pic>
              </a:graphicData>
            </a:graphic>
          </wp:inline>
        </w:drawing>
      </w:r>
    </w:p>
    <w:p w14:paraId="28D2EDD9" w14:textId="77777777" w:rsidR="00AF4E6F" w:rsidRDefault="00AF4E6F" w:rsidP="001F3F3F">
      <w:pPr>
        <w:spacing w:after="0" w:line="240" w:lineRule="auto"/>
        <w:contextualSpacing/>
        <w:jc w:val="center"/>
        <w:rPr>
          <w:sz w:val="22"/>
        </w:rPr>
      </w:pPr>
    </w:p>
    <w:p w14:paraId="47CBBFCE" w14:textId="7C0BFE1D" w:rsidR="002E53E8" w:rsidRDefault="002E53E8" w:rsidP="001F3F3F">
      <w:pPr>
        <w:spacing w:after="0" w:line="240" w:lineRule="auto"/>
        <w:contextualSpacing/>
        <w:jc w:val="center"/>
        <w:rPr>
          <w:sz w:val="22"/>
        </w:rPr>
      </w:pPr>
      <w:r>
        <w:rPr>
          <w:sz w:val="22"/>
        </w:rPr>
        <w:t xml:space="preserve">Figure 6. </w:t>
      </w:r>
      <w:r>
        <w:rPr>
          <w:sz w:val="22"/>
        </w:rPr>
        <w:t>Random Sample of 400 sub-images extracted from CERUG-</w:t>
      </w:r>
      <w:r>
        <w:rPr>
          <w:sz w:val="22"/>
        </w:rPr>
        <w:t>EN</w:t>
      </w:r>
      <w:r w:rsidR="00C774E5">
        <w:rPr>
          <w:sz w:val="22"/>
        </w:rPr>
        <w:t>.</w:t>
      </w:r>
    </w:p>
    <w:p w14:paraId="176F66BC" w14:textId="77777777" w:rsidR="00FB14A8" w:rsidRDefault="00FB14A8" w:rsidP="001F3F3F">
      <w:pPr>
        <w:spacing w:after="0" w:line="240" w:lineRule="auto"/>
        <w:contextualSpacing/>
        <w:jc w:val="center"/>
        <w:rPr>
          <w:szCs w:val="24"/>
        </w:rPr>
      </w:pPr>
    </w:p>
    <w:p w14:paraId="7E8ED84E" w14:textId="77777777" w:rsidR="00D4294B" w:rsidRDefault="00D4294B" w:rsidP="001F3F3F">
      <w:pPr>
        <w:spacing w:after="0" w:line="240" w:lineRule="auto"/>
        <w:contextualSpacing/>
        <w:jc w:val="center"/>
        <w:rPr>
          <w:szCs w:val="24"/>
        </w:rPr>
      </w:pPr>
    </w:p>
    <w:p w14:paraId="15E7E9C4" w14:textId="77777777" w:rsidR="00D4294B" w:rsidRPr="00DF5995" w:rsidRDefault="00D4294B" w:rsidP="001F3F3F">
      <w:pPr>
        <w:spacing w:after="0" w:line="240" w:lineRule="auto"/>
        <w:contextualSpacing/>
        <w:jc w:val="center"/>
        <w:rPr>
          <w:szCs w:val="24"/>
        </w:rPr>
      </w:pPr>
    </w:p>
    <w:p w14:paraId="6E8A1A19" w14:textId="416694CD" w:rsidR="002E53E8" w:rsidRDefault="003E1000" w:rsidP="001F3F3F">
      <w:pPr>
        <w:spacing w:after="0"/>
        <w:ind w:firstLine="720"/>
        <w:contextualSpacing/>
        <w:rPr>
          <w:szCs w:val="24"/>
        </w:rPr>
      </w:pPr>
      <w:r>
        <w:rPr>
          <w:szCs w:val="24"/>
        </w:rPr>
        <w:t>With the assumption that both stroke fragment samples are representative of the total dataset</w:t>
      </w:r>
      <w:r w:rsidR="005114D0">
        <w:rPr>
          <w:szCs w:val="24"/>
        </w:rPr>
        <w:t>, we can draw some visual observations from the two figures.</w:t>
      </w:r>
      <w:r w:rsidR="005B3FC2">
        <w:rPr>
          <w:szCs w:val="24"/>
        </w:rPr>
        <w:t xml:space="preserve"> Three </w:t>
      </w:r>
      <w:r w:rsidR="004D3414">
        <w:rPr>
          <w:szCs w:val="24"/>
        </w:rPr>
        <w:t>classes of stroke fragments are observed: blobs, curves, and loops. Blobs</w:t>
      </w:r>
      <w:r w:rsidR="00D36213">
        <w:rPr>
          <w:szCs w:val="24"/>
        </w:rPr>
        <w:t xml:space="preserve"> are squarish</w:t>
      </w:r>
      <w:r w:rsidR="002705D4">
        <w:rPr>
          <w:szCs w:val="24"/>
        </w:rPr>
        <w:t xml:space="preserve">, </w:t>
      </w:r>
      <w:r w:rsidR="00114FB9">
        <w:rPr>
          <w:szCs w:val="24"/>
        </w:rPr>
        <w:t>small-scale</w:t>
      </w:r>
      <w:r w:rsidR="002705D4">
        <w:rPr>
          <w:szCs w:val="24"/>
        </w:rPr>
        <w:t xml:space="preserve"> parts of a stroke that were sandwiched between two critical points in </w:t>
      </w:r>
      <w:proofErr w:type="gramStart"/>
      <w:r w:rsidR="002705D4">
        <w:rPr>
          <w:szCs w:val="24"/>
        </w:rPr>
        <w:t>close proximity</w:t>
      </w:r>
      <w:proofErr w:type="gramEnd"/>
      <w:r w:rsidR="005B0D03">
        <w:rPr>
          <w:szCs w:val="24"/>
        </w:rPr>
        <w:t xml:space="preserve">. It is assumed that little useful information can be drawn from the blobs, and the filtering criterion (step 6 of stroke fragmentations) </w:t>
      </w:r>
      <w:r w:rsidR="00550BA0">
        <w:rPr>
          <w:szCs w:val="24"/>
        </w:rPr>
        <w:t>removes the especially small blobs.</w:t>
      </w:r>
      <w:r w:rsidR="00963FA8">
        <w:rPr>
          <w:szCs w:val="24"/>
        </w:rPr>
        <w:t xml:space="preserve"> </w:t>
      </w:r>
      <w:r w:rsidR="00A0372E">
        <w:rPr>
          <w:szCs w:val="24"/>
        </w:rPr>
        <w:t>Curves</w:t>
      </w:r>
      <w:r w:rsidR="00963FA8">
        <w:rPr>
          <w:szCs w:val="24"/>
        </w:rPr>
        <w:t xml:space="preserve"> </w:t>
      </w:r>
      <w:r w:rsidR="00076D35">
        <w:rPr>
          <w:szCs w:val="24"/>
        </w:rPr>
        <w:t>are any sufficiently long stroke fragment that do</w:t>
      </w:r>
      <w:r w:rsidR="0053003B">
        <w:rPr>
          <w:szCs w:val="24"/>
        </w:rPr>
        <w:t>es</w:t>
      </w:r>
      <w:r w:rsidR="00076D35">
        <w:rPr>
          <w:szCs w:val="24"/>
        </w:rPr>
        <w:t xml:space="preserve"> not contain a loop</w:t>
      </w:r>
      <w:r w:rsidR="008A5DD0">
        <w:rPr>
          <w:szCs w:val="24"/>
        </w:rPr>
        <w:t xml:space="preserve">. Curves seem to make up </w:t>
      </w:r>
      <w:r w:rsidR="005949E6">
        <w:rPr>
          <w:szCs w:val="24"/>
        </w:rPr>
        <w:t>most of</w:t>
      </w:r>
      <w:r w:rsidR="008A5DD0">
        <w:rPr>
          <w:szCs w:val="24"/>
        </w:rPr>
        <w:t xml:space="preserve"> the stroke fragments extracted</w:t>
      </w:r>
      <w:r w:rsidR="005949E6">
        <w:rPr>
          <w:szCs w:val="24"/>
        </w:rPr>
        <w:t xml:space="preserve"> f</w:t>
      </w:r>
      <w:r w:rsidR="007F4774">
        <w:rPr>
          <w:szCs w:val="24"/>
        </w:rPr>
        <w:t>rom CERUG</w:t>
      </w:r>
      <w:r w:rsidR="008A5DD0">
        <w:rPr>
          <w:szCs w:val="24"/>
        </w:rPr>
        <w:t>. Finally, loops are any curve</w:t>
      </w:r>
      <w:r w:rsidR="00BD210C">
        <w:rPr>
          <w:szCs w:val="24"/>
        </w:rPr>
        <w:t>s</w:t>
      </w:r>
      <w:r w:rsidR="008A5DD0">
        <w:rPr>
          <w:szCs w:val="24"/>
        </w:rPr>
        <w:t xml:space="preserve"> that completely wrap around and connect</w:t>
      </w:r>
      <w:r w:rsidR="00BD210C">
        <w:rPr>
          <w:szCs w:val="24"/>
        </w:rPr>
        <w:t xml:space="preserve"> to themselves</w:t>
      </w:r>
      <w:r w:rsidR="00267080">
        <w:rPr>
          <w:szCs w:val="24"/>
        </w:rPr>
        <w:t xml:space="preserve">. For curves to form, </w:t>
      </w:r>
      <w:r w:rsidR="00267080">
        <w:rPr>
          <w:szCs w:val="24"/>
        </w:rPr>
        <w:lastRenderedPageBreak/>
        <w:t>the part of the handwriting character making up the loop would have to be connected to the character by only one branching point</w:t>
      </w:r>
      <w:r w:rsidR="00BF6C90">
        <w:rPr>
          <w:szCs w:val="24"/>
        </w:rPr>
        <w:t xml:space="preserve">, or the branching points would have to be positioned such that the region growing step partitions all of them into the </w:t>
      </w:r>
      <w:r w:rsidR="009B16B0">
        <w:rPr>
          <w:szCs w:val="24"/>
        </w:rPr>
        <w:t>loops filter.</w:t>
      </w:r>
    </w:p>
    <w:p w14:paraId="66124D3E" w14:textId="7AF8672E" w:rsidR="00E95D10" w:rsidRDefault="0097761C" w:rsidP="001F3F3F">
      <w:pPr>
        <w:spacing w:after="0"/>
        <w:ind w:firstLine="720"/>
        <w:contextualSpacing/>
        <w:rPr>
          <w:szCs w:val="24"/>
        </w:rPr>
      </w:pPr>
      <w:r>
        <w:rPr>
          <w:szCs w:val="24"/>
        </w:rPr>
        <w:t xml:space="preserve">The following is based on casual </w:t>
      </w:r>
      <w:r w:rsidR="00C53366">
        <w:rPr>
          <w:szCs w:val="24"/>
        </w:rPr>
        <w:t xml:space="preserve">examination of the two samples. </w:t>
      </w:r>
      <w:r w:rsidR="00E95D10">
        <w:rPr>
          <w:szCs w:val="24"/>
        </w:rPr>
        <w:t>CERUG-CN appears to have many more blobs than CERUG-EN</w:t>
      </w:r>
      <w:r w:rsidR="00C53366">
        <w:rPr>
          <w:szCs w:val="24"/>
        </w:rPr>
        <w:t xml:space="preserve"> while </w:t>
      </w:r>
      <w:r w:rsidR="00114FB9">
        <w:rPr>
          <w:szCs w:val="24"/>
        </w:rPr>
        <w:t>CERUG-EN seems to have more loops</w:t>
      </w:r>
      <w:r w:rsidR="00C53366">
        <w:rPr>
          <w:szCs w:val="24"/>
        </w:rPr>
        <w:t xml:space="preserve">. The curves of </w:t>
      </w:r>
      <w:r w:rsidR="009616CA">
        <w:rPr>
          <w:szCs w:val="24"/>
        </w:rPr>
        <w:t xml:space="preserve">CERUG-EN also seem to have more curvature than the curves of CERUG-CN. </w:t>
      </w:r>
      <w:r w:rsidR="00B120D6">
        <w:rPr>
          <w:szCs w:val="24"/>
        </w:rPr>
        <w:t xml:space="preserve">The increased number of blobs, at least in </w:t>
      </w:r>
      <w:r w:rsidR="002E68DE">
        <w:rPr>
          <w:szCs w:val="24"/>
        </w:rPr>
        <w:t>CERUG-CN</w:t>
      </w:r>
      <w:r w:rsidR="00B120D6">
        <w:rPr>
          <w:szCs w:val="24"/>
        </w:rPr>
        <w:t xml:space="preserve"> could be attributed to tightly packed</w:t>
      </w:r>
      <w:r w:rsidR="002E68DE">
        <w:rPr>
          <w:szCs w:val="24"/>
        </w:rPr>
        <w:t>, crisscrossing handwriting strokes making up the characters. The loops and higher curvature of the curves in CERUG-</w:t>
      </w:r>
      <w:r w:rsidR="007F4A38">
        <w:rPr>
          <w:szCs w:val="24"/>
        </w:rPr>
        <w:t xml:space="preserve">EN </w:t>
      </w:r>
      <w:r w:rsidR="006C010B">
        <w:rPr>
          <w:szCs w:val="24"/>
        </w:rPr>
        <w:t>seems to be due to the more cursive nature of English</w:t>
      </w:r>
      <w:r w:rsidR="005E0B97">
        <w:rPr>
          <w:szCs w:val="24"/>
        </w:rPr>
        <w:t xml:space="preserve"> in CERUG-EN</w:t>
      </w:r>
      <w:r w:rsidR="006C010B">
        <w:rPr>
          <w:szCs w:val="24"/>
        </w:rPr>
        <w:t xml:space="preserve">, with the handwriting strokes overall being more flowing that than of the handwriting strokes </w:t>
      </w:r>
      <w:r w:rsidR="005E0B97">
        <w:rPr>
          <w:szCs w:val="24"/>
        </w:rPr>
        <w:t>of</w:t>
      </w:r>
      <w:r w:rsidR="006C010B">
        <w:rPr>
          <w:szCs w:val="24"/>
        </w:rPr>
        <w:t xml:space="preserve"> </w:t>
      </w:r>
      <w:r w:rsidR="005E0B97">
        <w:rPr>
          <w:szCs w:val="24"/>
        </w:rPr>
        <w:t>Hanzi (Chinese) in CERUG-CN.</w:t>
      </w:r>
    </w:p>
    <w:p w14:paraId="7A6E5DD9" w14:textId="03181307" w:rsidR="007F6457" w:rsidRDefault="007F6457" w:rsidP="001F3F3F">
      <w:pPr>
        <w:spacing w:after="0"/>
        <w:contextualSpacing/>
        <w:jc w:val="center"/>
        <w:rPr>
          <w:szCs w:val="24"/>
        </w:rPr>
      </w:pPr>
    </w:p>
    <w:p w14:paraId="73A4B551" w14:textId="5DD976EF" w:rsidR="00A340B2" w:rsidRDefault="008F242A" w:rsidP="001F3F3F">
      <w:pPr>
        <w:pStyle w:val="Heading2"/>
        <w:keepNext/>
        <w:contextualSpacing/>
      </w:pPr>
      <w:bookmarkStart w:id="115" w:name="_Toc161382804"/>
      <w:r>
        <w:lastRenderedPageBreak/>
        <w:t>4.</w:t>
      </w:r>
      <w:r w:rsidR="00C26D4F">
        <w:t>2</w:t>
      </w:r>
      <w:r>
        <w:t xml:space="preserve"> </w:t>
      </w:r>
      <w:r w:rsidR="00A677EE">
        <w:t>CERUG Evaluation Results</w:t>
      </w:r>
      <w:bookmarkEnd w:id="115"/>
    </w:p>
    <w:p w14:paraId="3F8E11CF" w14:textId="4689564E" w:rsidR="0024360B" w:rsidRDefault="0024360B" w:rsidP="001F3F3F">
      <w:pPr>
        <w:spacing w:after="0"/>
        <w:ind w:firstLine="720"/>
        <w:contextualSpacing/>
        <w:rPr>
          <w:szCs w:val="24"/>
        </w:rPr>
      </w:pPr>
      <w:r w:rsidRPr="007E79F6">
        <w:rPr>
          <w:szCs w:val="24"/>
        </w:rPr>
        <w:t>Table</w:t>
      </w:r>
      <w:r>
        <w:rPr>
          <w:szCs w:val="24"/>
        </w:rPr>
        <w:t xml:space="preserve"> 1 presents the experimental results from all three experiments. The performance results of the junctlets feature, from, are also added for reference. Note that the two metrics are not exactly comparable because the junctlets feature compute a global feature (the occurrence histogram) over the entire document while this study tests CNN accuracy across the fragmented strokes of all documents of a particular script (with an additional split along the training dataset for verification). However the results from </w:t>
      </w:r>
      <w:r>
        <w:rPr>
          <w:szCs w:val="24"/>
        </w:rPr>
        <w:fldChar w:fldCharType="begin"/>
      </w:r>
      <w:r w:rsidR="00DF635B">
        <w:rPr>
          <w:szCs w:val="24"/>
        </w:rPr>
        <w:instrText xml:space="preserve"> ADDIN ZOTERO_ITEM CSL_CITATION {"citationID":"xVuZNrQ8","properties":{"formattedCitation":"[17]","plainCitation":"[17]","noteIndex":0},"citationItems":[{"id":579,"uris":["http://zotero.org/users/8461198/items/3A2LAY2L"],"itemData":{"id":579,"type":"article-journal","abstract":"In this paper, we propose a novel junction detection method in handwritten images, which uses the stroke-length distribution in every direction around a reference point inside the ink of texts. Our proposed junction detection method is simple and efficient, and yields a junction feature in a natural manner, which can be considered as a local descriptor. We apply our proposed junction detector to writer identification by Junclets which is a codebook-based representation trained from the detected junctions. A new challenging data set which contains multiple scripts (English and Chinese) written by the same writers is introduced to evaluate the performance of the proposed junctions for cross-script writer identification. Furthermore, two other common data sets are used to evaluate our junction-based descriptor. Experimental results show that our proposed junction detector is stable under rotation and scale changes, and the performance of writer identification indicates that junctions are important atomic elements to characterize the writing styles. The proposed junction detector is applicable to both historical documents and modern handwritings, and can be used as well for junction retrieval.","container-title":"Pattern Recognition","DOI":"10.1016/j.patcog.2015.05.022","ISSN":"0031-3203","issue":"12","journalAbbreviation":"Pattern Recognition","language":"en","page":"4036-4048","source":"ScienceDirect","title":"Junction detection in handwritten documents and its application to writer identification","volume":"48","author":[{"family":"He","given":"Sheng"},{"family":"Wiering","given":"Marco"},{"family":"Schomaker","given":"Lambert"}],"issued":{"date-parts":[["2015",12,1]]}}}],"schema":"https://github.com/citation-style-language/schema/raw/master/csl-citation.json"} </w:instrText>
      </w:r>
      <w:r>
        <w:rPr>
          <w:szCs w:val="24"/>
        </w:rPr>
        <w:fldChar w:fldCharType="separate"/>
      </w:r>
      <w:r w:rsidR="00DF635B" w:rsidRPr="00DF635B">
        <w:t>[17]</w:t>
      </w:r>
      <w:r>
        <w:rPr>
          <w:szCs w:val="24"/>
        </w:rPr>
        <w:fldChar w:fldCharType="end"/>
      </w:r>
      <w:r>
        <w:rPr>
          <w:szCs w:val="24"/>
        </w:rPr>
        <w:t xml:space="preserve"> are still a good baseline metric.</w:t>
      </w:r>
    </w:p>
    <w:p w14:paraId="553A7B03" w14:textId="4EE2C7B1" w:rsidR="0024360B" w:rsidRDefault="0024360B" w:rsidP="001F3F3F">
      <w:pPr>
        <w:contextualSpacing/>
        <w:rPr>
          <w:szCs w:val="24"/>
        </w:rPr>
      </w:pPr>
      <w:r>
        <w:rPr>
          <w:szCs w:val="24"/>
        </w:rPr>
        <w:tab/>
        <w:t xml:space="preserve">While not performing nearly as well as the junctlets feature proposed in </w:t>
      </w:r>
      <w:r>
        <w:rPr>
          <w:szCs w:val="24"/>
        </w:rPr>
        <w:fldChar w:fldCharType="begin"/>
      </w:r>
      <w:r w:rsidR="00DF635B">
        <w:rPr>
          <w:szCs w:val="24"/>
        </w:rPr>
        <w:instrText xml:space="preserve"> ADDIN ZOTERO_ITEM CSL_CITATION {"citationID":"LQya1rOw","properties":{"formattedCitation":"[17]","plainCitation":"[17]","noteIndex":0},"citationItems":[{"id":579,"uris":["http://zotero.org/users/8461198/items/3A2LAY2L"],"itemData":{"id":579,"type":"article-journal","abstract":"In this paper, we propose a novel junction detection method in handwritten images, which uses the stroke-length distribution in every direction around a reference point inside the ink of texts. Our proposed junction detection method is simple and efficient, and yields a junction feature in a natural manner, which can be considered as a local descriptor. We apply our proposed junction detector to writer identification by Junclets which is a codebook-based representation trained from the detected junctions. A new challenging data set which contains multiple scripts (English and Chinese) written by the same writers is introduced to evaluate the performance of the proposed junctions for cross-script writer identification. Furthermore, two other common data sets are used to evaluate our junction-based descriptor. Experimental results show that our proposed junction detector is stable under rotation and scale changes, and the performance of writer identification indicates that junctions are important atomic elements to characterize the writing styles. The proposed junction detector is applicable to both historical documents and modern handwritings, and can be used as well for junction retrieval.","container-title":"Pattern Recognition","DOI":"10.1016/j.patcog.2015.05.022","ISSN":"0031-3203","issue":"12","journalAbbreviation":"Pattern Recognition","language":"en","page":"4036-4048","source":"ScienceDirect","title":"Junction detection in handwritten documents and its application to writer identification","volume":"48","author":[{"family":"He","given":"Sheng"},{"family":"Wiering","given":"Marco"},{"family":"Schomaker","given":"Lambert"}],"issued":{"date-parts":[["2015",12,1]]}}}],"schema":"https://github.com/citation-style-language/schema/raw/master/csl-citation.json"} </w:instrText>
      </w:r>
      <w:r>
        <w:rPr>
          <w:szCs w:val="24"/>
        </w:rPr>
        <w:fldChar w:fldCharType="separate"/>
      </w:r>
      <w:r w:rsidR="00DF635B" w:rsidRPr="00DF635B">
        <w:t>[17]</w:t>
      </w:r>
      <w:r>
        <w:rPr>
          <w:szCs w:val="24"/>
        </w:rPr>
        <w:fldChar w:fldCharType="end"/>
      </w:r>
      <w:r>
        <w:rPr>
          <w:szCs w:val="24"/>
        </w:rPr>
        <w:t>, the evaluation performance does show that the method of simplifying stroke shapes has promise in use for writing identification. A completely random classifier would have an average top-1 (categorical accuracy) score of about 1% for the 105 writer classes of CERUG. The range of 21%-47% implies that there is some information of the writer carried in the stroke fragments produced in this experiment. Furthermore, the top-10 accuracy, having a range of 71-92%, implies that the writer producing a stroke is classified as being in the ten most likely writers, out of 105 writers, for at least 71% of all the strokes in the dataset.</w:t>
      </w:r>
    </w:p>
    <w:p w14:paraId="37394906" w14:textId="1E21FCDF" w:rsidR="0024360B" w:rsidRDefault="0024360B" w:rsidP="001F3F3F">
      <w:pPr>
        <w:spacing w:after="0" w:line="240" w:lineRule="auto"/>
        <w:contextualSpacing/>
        <w:jc w:val="center"/>
        <w:rPr>
          <w:szCs w:val="24"/>
        </w:rPr>
      </w:pPr>
    </w:p>
    <w:p w14:paraId="0199AA1F" w14:textId="77777777" w:rsidR="00D31FDC" w:rsidRDefault="00D31FDC" w:rsidP="001F3F3F">
      <w:pPr>
        <w:spacing w:after="0" w:line="240" w:lineRule="auto"/>
        <w:contextualSpacing/>
        <w:jc w:val="center"/>
        <w:rPr>
          <w:szCs w:val="24"/>
        </w:rPr>
      </w:pPr>
    </w:p>
    <w:p w14:paraId="0F244586" w14:textId="77777777" w:rsidR="00D31FDC" w:rsidRDefault="00D31FDC" w:rsidP="001F3F3F">
      <w:pPr>
        <w:spacing w:after="0" w:line="240" w:lineRule="auto"/>
        <w:contextualSpacing/>
        <w:jc w:val="center"/>
        <w:rPr>
          <w:szCs w:val="24"/>
        </w:rPr>
      </w:pPr>
    </w:p>
    <w:tbl>
      <w:tblPr>
        <w:tblStyle w:val="TableGrid"/>
        <w:tblW w:w="8640" w:type="dxa"/>
        <w:tblLook w:val="04A0" w:firstRow="1" w:lastRow="0" w:firstColumn="1" w:lastColumn="0" w:noHBand="0" w:noVBand="1"/>
      </w:tblPr>
      <w:tblGrid>
        <w:gridCol w:w="1338"/>
        <w:gridCol w:w="1238"/>
        <w:gridCol w:w="1210"/>
        <w:gridCol w:w="1239"/>
        <w:gridCol w:w="1211"/>
        <w:gridCol w:w="1230"/>
        <w:gridCol w:w="1174"/>
      </w:tblGrid>
      <w:tr w:rsidR="002E2473" w:rsidRPr="00E72246" w14:paraId="47399AAD" w14:textId="77777777" w:rsidTr="0021199B">
        <w:trPr>
          <w:trHeight w:val="576"/>
        </w:trPr>
        <w:tc>
          <w:tcPr>
            <w:tcW w:w="1338" w:type="dxa"/>
            <w:vMerge w:val="restart"/>
          </w:tcPr>
          <w:p w14:paraId="20A5085A" w14:textId="7DFBB46B" w:rsidR="002E2473" w:rsidRPr="00E72246" w:rsidRDefault="002E2473" w:rsidP="001F3F3F">
            <w:pPr>
              <w:spacing w:line="240" w:lineRule="auto"/>
              <w:contextualSpacing/>
              <w:rPr>
                <w:szCs w:val="24"/>
              </w:rPr>
            </w:pPr>
            <w:r>
              <w:rPr>
                <w:szCs w:val="24"/>
              </w:rPr>
              <w:lastRenderedPageBreak/>
              <w:t>Experiment Number</w:t>
            </w:r>
          </w:p>
        </w:tc>
        <w:tc>
          <w:tcPr>
            <w:tcW w:w="2448" w:type="dxa"/>
            <w:gridSpan w:val="2"/>
          </w:tcPr>
          <w:p w14:paraId="3093F590" w14:textId="1123ACB3" w:rsidR="002E2473" w:rsidRPr="00E72246" w:rsidRDefault="002E2473" w:rsidP="001F3F3F">
            <w:pPr>
              <w:spacing w:line="240" w:lineRule="auto"/>
              <w:contextualSpacing/>
              <w:rPr>
                <w:szCs w:val="24"/>
              </w:rPr>
            </w:pPr>
            <w:r w:rsidRPr="00E72246">
              <w:rPr>
                <w:szCs w:val="24"/>
              </w:rPr>
              <w:t>Top-1 Accuracy</w:t>
            </w:r>
          </w:p>
        </w:tc>
        <w:tc>
          <w:tcPr>
            <w:tcW w:w="2450" w:type="dxa"/>
            <w:gridSpan w:val="2"/>
          </w:tcPr>
          <w:p w14:paraId="3C542F98" w14:textId="33E1DC13" w:rsidR="002E2473" w:rsidRPr="00E72246" w:rsidRDefault="002E2473" w:rsidP="001F3F3F">
            <w:pPr>
              <w:spacing w:line="240" w:lineRule="auto"/>
              <w:contextualSpacing/>
              <w:rPr>
                <w:szCs w:val="24"/>
              </w:rPr>
            </w:pPr>
            <w:r w:rsidRPr="00E72246">
              <w:rPr>
                <w:szCs w:val="24"/>
              </w:rPr>
              <w:t>Top-10 Accuracy</w:t>
            </w:r>
          </w:p>
        </w:tc>
        <w:tc>
          <w:tcPr>
            <w:tcW w:w="1230" w:type="dxa"/>
          </w:tcPr>
          <w:p w14:paraId="04B2A35A" w14:textId="60C12313" w:rsidR="002E2473" w:rsidRPr="00E72246" w:rsidRDefault="002E2473" w:rsidP="001F3F3F">
            <w:pPr>
              <w:spacing w:line="240" w:lineRule="auto"/>
              <w:contextualSpacing/>
              <w:rPr>
                <w:szCs w:val="24"/>
              </w:rPr>
            </w:pPr>
            <w:r w:rsidRPr="00E72246">
              <w:rPr>
                <w:szCs w:val="24"/>
              </w:rPr>
              <w:t>Precision</w:t>
            </w:r>
          </w:p>
        </w:tc>
        <w:tc>
          <w:tcPr>
            <w:tcW w:w="1174" w:type="dxa"/>
          </w:tcPr>
          <w:p w14:paraId="543171F6" w14:textId="4630B7A8" w:rsidR="002E2473" w:rsidRPr="00E72246" w:rsidRDefault="002E2473" w:rsidP="001F3F3F">
            <w:pPr>
              <w:spacing w:line="240" w:lineRule="auto"/>
              <w:contextualSpacing/>
              <w:rPr>
                <w:szCs w:val="24"/>
              </w:rPr>
            </w:pPr>
            <w:r w:rsidRPr="00E72246">
              <w:rPr>
                <w:szCs w:val="24"/>
              </w:rPr>
              <w:t>Recall</w:t>
            </w:r>
          </w:p>
        </w:tc>
      </w:tr>
      <w:tr w:rsidR="002E2473" w:rsidRPr="00E72246" w14:paraId="51B035DC" w14:textId="77777777" w:rsidTr="0021199B">
        <w:trPr>
          <w:trHeight w:val="576"/>
        </w:trPr>
        <w:tc>
          <w:tcPr>
            <w:tcW w:w="1338" w:type="dxa"/>
            <w:vMerge/>
          </w:tcPr>
          <w:p w14:paraId="58B1BFAA" w14:textId="77777777" w:rsidR="002E2473" w:rsidRPr="00E72246" w:rsidRDefault="002E2473" w:rsidP="001F3F3F">
            <w:pPr>
              <w:spacing w:line="240" w:lineRule="auto"/>
              <w:contextualSpacing/>
              <w:jc w:val="center"/>
              <w:rPr>
                <w:szCs w:val="24"/>
              </w:rPr>
            </w:pPr>
          </w:p>
        </w:tc>
        <w:tc>
          <w:tcPr>
            <w:tcW w:w="1238" w:type="dxa"/>
          </w:tcPr>
          <w:p w14:paraId="5BCEF98E" w14:textId="00EE8004" w:rsidR="002E2473" w:rsidRPr="00E72246" w:rsidRDefault="002E2473" w:rsidP="001F3F3F">
            <w:pPr>
              <w:spacing w:line="240" w:lineRule="auto"/>
              <w:contextualSpacing/>
              <w:jc w:val="center"/>
              <w:rPr>
                <w:szCs w:val="24"/>
              </w:rPr>
            </w:pPr>
            <w:r w:rsidRPr="00E72246">
              <w:rPr>
                <w:szCs w:val="24"/>
              </w:rPr>
              <w:t>Proposed</w:t>
            </w:r>
          </w:p>
        </w:tc>
        <w:tc>
          <w:tcPr>
            <w:tcW w:w="1210" w:type="dxa"/>
          </w:tcPr>
          <w:p w14:paraId="7A851BC8" w14:textId="0C644F57" w:rsidR="002E2473" w:rsidRPr="00E72246" w:rsidRDefault="002E2473" w:rsidP="001F3F3F">
            <w:pPr>
              <w:spacing w:line="240" w:lineRule="auto"/>
              <w:contextualSpacing/>
              <w:jc w:val="center"/>
              <w:rPr>
                <w:szCs w:val="24"/>
              </w:rPr>
            </w:pPr>
            <w:r w:rsidRPr="00E72246">
              <w:rPr>
                <w:szCs w:val="24"/>
              </w:rPr>
              <w:t>Junctlets</w:t>
            </w:r>
          </w:p>
        </w:tc>
        <w:tc>
          <w:tcPr>
            <w:tcW w:w="1239" w:type="dxa"/>
          </w:tcPr>
          <w:p w14:paraId="43F9A91D" w14:textId="01890CA0" w:rsidR="002E2473" w:rsidRPr="00E72246" w:rsidRDefault="002E2473" w:rsidP="001F3F3F">
            <w:pPr>
              <w:spacing w:line="240" w:lineRule="auto"/>
              <w:contextualSpacing/>
              <w:jc w:val="center"/>
              <w:rPr>
                <w:szCs w:val="24"/>
              </w:rPr>
            </w:pPr>
            <w:r w:rsidRPr="00E72246">
              <w:rPr>
                <w:szCs w:val="24"/>
              </w:rPr>
              <w:t>Proposed</w:t>
            </w:r>
          </w:p>
        </w:tc>
        <w:tc>
          <w:tcPr>
            <w:tcW w:w="1211" w:type="dxa"/>
          </w:tcPr>
          <w:p w14:paraId="5F87CB27" w14:textId="147EBA4B" w:rsidR="002E2473" w:rsidRPr="00E72246" w:rsidRDefault="002E2473" w:rsidP="001F3F3F">
            <w:pPr>
              <w:spacing w:line="240" w:lineRule="auto"/>
              <w:contextualSpacing/>
              <w:jc w:val="center"/>
              <w:rPr>
                <w:szCs w:val="24"/>
              </w:rPr>
            </w:pPr>
            <w:r w:rsidRPr="00E72246">
              <w:rPr>
                <w:szCs w:val="24"/>
              </w:rPr>
              <w:t>Junctlets</w:t>
            </w:r>
          </w:p>
        </w:tc>
        <w:tc>
          <w:tcPr>
            <w:tcW w:w="1230" w:type="dxa"/>
          </w:tcPr>
          <w:p w14:paraId="77898EFA" w14:textId="492B1E97" w:rsidR="002E2473" w:rsidRPr="00E72246" w:rsidRDefault="002E2473" w:rsidP="001F3F3F">
            <w:pPr>
              <w:spacing w:line="240" w:lineRule="auto"/>
              <w:contextualSpacing/>
              <w:rPr>
                <w:szCs w:val="24"/>
              </w:rPr>
            </w:pPr>
            <w:r>
              <w:rPr>
                <w:szCs w:val="24"/>
              </w:rPr>
              <w:t>Proposed</w:t>
            </w:r>
          </w:p>
        </w:tc>
        <w:tc>
          <w:tcPr>
            <w:tcW w:w="1174" w:type="dxa"/>
          </w:tcPr>
          <w:p w14:paraId="733EF7AA" w14:textId="661ED8DA" w:rsidR="002E2473" w:rsidRPr="00E72246" w:rsidRDefault="002E2473" w:rsidP="001F3F3F">
            <w:pPr>
              <w:spacing w:line="240" w:lineRule="auto"/>
              <w:contextualSpacing/>
              <w:rPr>
                <w:szCs w:val="24"/>
              </w:rPr>
            </w:pPr>
            <w:r>
              <w:rPr>
                <w:szCs w:val="24"/>
              </w:rPr>
              <w:t>Proposed</w:t>
            </w:r>
          </w:p>
        </w:tc>
      </w:tr>
      <w:tr w:rsidR="00022E47" w:rsidRPr="00E72246" w14:paraId="658E8FB8" w14:textId="77777777" w:rsidTr="0021199B">
        <w:trPr>
          <w:trHeight w:val="576"/>
        </w:trPr>
        <w:tc>
          <w:tcPr>
            <w:tcW w:w="1338" w:type="dxa"/>
          </w:tcPr>
          <w:p w14:paraId="4A90BFF6" w14:textId="52770EBE" w:rsidR="00022E47" w:rsidRPr="00E72246" w:rsidRDefault="00022E47" w:rsidP="001F3F3F">
            <w:pPr>
              <w:spacing w:line="240" w:lineRule="auto"/>
              <w:contextualSpacing/>
              <w:jc w:val="center"/>
              <w:rPr>
                <w:szCs w:val="24"/>
              </w:rPr>
            </w:pPr>
            <w:r w:rsidRPr="00E72246">
              <w:rPr>
                <w:szCs w:val="24"/>
              </w:rPr>
              <w:t>Experiment 1</w:t>
            </w:r>
          </w:p>
        </w:tc>
        <w:tc>
          <w:tcPr>
            <w:tcW w:w="1238" w:type="dxa"/>
          </w:tcPr>
          <w:p w14:paraId="5AD2725E" w14:textId="43DE8492" w:rsidR="00022E47" w:rsidRPr="00E72246" w:rsidRDefault="00022E47" w:rsidP="001F3F3F">
            <w:pPr>
              <w:spacing w:line="240" w:lineRule="auto"/>
              <w:contextualSpacing/>
              <w:jc w:val="center"/>
              <w:rPr>
                <w:szCs w:val="24"/>
              </w:rPr>
            </w:pPr>
            <w:r w:rsidRPr="00E72246">
              <w:rPr>
                <w:szCs w:val="24"/>
              </w:rPr>
              <w:t>0.365</w:t>
            </w:r>
          </w:p>
        </w:tc>
        <w:tc>
          <w:tcPr>
            <w:tcW w:w="1210" w:type="dxa"/>
          </w:tcPr>
          <w:p w14:paraId="567A6A78" w14:textId="74CDFAD3" w:rsidR="00022E47" w:rsidRPr="00E72246" w:rsidRDefault="00022E47" w:rsidP="001F3F3F">
            <w:pPr>
              <w:spacing w:line="240" w:lineRule="auto"/>
              <w:contextualSpacing/>
              <w:jc w:val="center"/>
              <w:rPr>
                <w:szCs w:val="24"/>
              </w:rPr>
            </w:pPr>
            <w:r w:rsidRPr="00E72246">
              <w:rPr>
                <w:szCs w:val="24"/>
              </w:rPr>
              <w:t>0.907</w:t>
            </w:r>
          </w:p>
        </w:tc>
        <w:tc>
          <w:tcPr>
            <w:tcW w:w="1239" w:type="dxa"/>
          </w:tcPr>
          <w:p w14:paraId="31537422" w14:textId="57DF33D9" w:rsidR="00022E47" w:rsidRPr="00E72246" w:rsidRDefault="00022E47" w:rsidP="001F3F3F">
            <w:pPr>
              <w:spacing w:line="240" w:lineRule="auto"/>
              <w:contextualSpacing/>
              <w:jc w:val="center"/>
              <w:rPr>
                <w:szCs w:val="24"/>
              </w:rPr>
            </w:pPr>
            <w:r w:rsidRPr="00E72246">
              <w:rPr>
                <w:szCs w:val="24"/>
              </w:rPr>
              <w:t>0.865</w:t>
            </w:r>
          </w:p>
        </w:tc>
        <w:tc>
          <w:tcPr>
            <w:tcW w:w="1211" w:type="dxa"/>
          </w:tcPr>
          <w:p w14:paraId="699AFD76" w14:textId="15E0803B" w:rsidR="00022E47" w:rsidRPr="00E72246" w:rsidRDefault="00022E47" w:rsidP="001F3F3F">
            <w:pPr>
              <w:spacing w:line="240" w:lineRule="auto"/>
              <w:contextualSpacing/>
              <w:jc w:val="center"/>
              <w:rPr>
                <w:szCs w:val="24"/>
              </w:rPr>
            </w:pPr>
            <w:r w:rsidRPr="00E72246">
              <w:rPr>
                <w:szCs w:val="24"/>
              </w:rPr>
              <w:t>0.967</w:t>
            </w:r>
          </w:p>
        </w:tc>
        <w:tc>
          <w:tcPr>
            <w:tcW w:w="1230" w:type="dxa"/>
          </w:tcPr>
          <w:p w14:paraId="79FA9226" w14:textId="12596A73" w:rsidR="00022E47" w:rsidRPr="00E72246" w:rsidRDefault="00022E47" w:rsidP="001F3F3F">
            <w:pPr>
              <w:spacing w:line="240" w:lineRule="auto"/>
              <w:contextualSpacing/>
              <w:jc w:val="center"/>
              <w:rPr>
                <w:szCs w:val="24"/>
              </w:rPr>
            </w:pPr>
            <w:r w:rsidRPr="00E72246">
              <w:rPr>
                <w:szCs w:val="24"/>
              </w:rPr>
              <w:t>0.524</w:t>
            </w:r>
          </w:p>
        </w:tc>
        <w:tc>
          <w:tcPr>
            <w:tcW w:w="1174" w:type="dxa"/>
          </w:tcPr>
          <w:p w14:paraId="1CC5A66E" w14:textId="67C8DA7B" w:rsidR="00022E47" w:rsidRPr="00E72246" w:rsidRDefault="00022E47" w:rsidP="001F3F3F">
            <w:pPr>
              <w:spacing w:line="240" w:lineRule="auto"/>
              <w:contextualSpacing/>
              <w:jc w:val="center"/>
              <w:rPr>
                <w:szCs w:val="24"/>
              </w:rPr>
            </w:pPr>
            <w:r w:rsidRPr="00E72246">
              <w:rPr>
                <w:szCs w:val="24"/>
              </w:rPr>
              <w:t>0.266</w:t>
            </w:r>
          </w:p>
        </w:tc>
      </w:tr>
      <w:tr w:rsidR="00022E47" w:rsidRPr="00E72246" w14:paraId="4066F5B8" w14:textId="77777777" w:rsidTr="0021199B">
        <w:trPr>
          <w:trHeight w:val="576"/>
        </w:trPr>
        <w:tc>
          <w:tcPr>
            <w:tcW w:w="1338" w:type="dxa"/>
          </w:tcPr>
          <w:p w14:paraId="53A19860" w14:textId="77777777" w:rsidR="00022E47" w:rsidRPr="00E72246" w:rsidRDefault="00022E47" w:rsidP="001F3F3F">
            <w:pPr>
              <w:spacing w:line="240" w:lineRule="auto"/>
              <w:contextualSpacing/>
              <w:jc w:val="center"/>
              <w:rPr>
                <w:szCs w:val="24"/>
              </w:rPr>
            </w:pPr>
            <w:r w:rsidRPr="00E72246">
              <w:rPr>
                <w:szCs w:val="24"/>
              </w:rPr>
              <w:t>Experiment</w:t>
            </w:r>
          </w:p>
          <w:p w14:paraId="02AF6B86" w14:textId="795F6FEA" w:rsidR="00022E47" w:rsidRPr="00E72246" w:rsidRDefault="00022E47" w:rsidP="001F3F3F">
            <w:pPr>
              <w:spacing w:line="240" w:lineRule="auto"/>
              <w:contextualSpacing/>
              <w:jc w:val="center"/>
              <w:rPr>
                <w:szCs w:val="24"/>
              </w:rPr>
            </w:pPr>
            <w:r w:rsidRPr="00E72246">
              <w:rPr>
                <w:szCs w:val="24"/>
              </w:rPr>
              <w:t>2</w:t>
            </w:r>
          </w:p>
        </w:tc>
        <w:tc>
          <w:tcPr>
            <w:tcW w:w="1238" w:type="dxa"/>
          </w:tcPr>
          <w:p w14:paraId="323F12F5" w14:textId="730ADC39" w:rsidR="00022E47" w:rsidRPr="00E72246" w:rsidRDefault="00022E47" w:rsidP="001F3F3F">
            <w:pPr>
              <w:spacing w:line="240" w:lineRule="auto"/>
              <w:contextualSpacing/>
              <w:jc w:val="center"/>
              <w:rPr>
                <w:szCs w:val="24"/>
              </w:rPr>
            </w:pPr>
            <w:r w:rsidRPr="00E72246">
              <w:rPr>
                <w:szCs w:val="24"/>
              </w:rPr>
              <w:t>0.214</w:t>
            </w:r>
          </w:p>
        </w:tc>
        <w:tc>
          <w:tcPr>
            <w:tcW w:w="1210" w:type="dxa"/>
          </w:tcPr>
          <w:p w14:paraId="38C7009E" w14:textId="5F8F7E51" w:rsidR="00022E47" w:rsidRPr="00E72246" w:rsidRDefault="00651AC1" w:rsidP="001F3F3F">
            <w:pPr>
              <w:spacing w:line="240" w:lineRule="auto"/>
              <w:contextualSpacing/>
              <w:jc w:val="center"/>
              <w:rPr>
                <w:szCs w:val="24"/>
              </w:rPr>
            </w:pPr>
            <w:r>
              <w:rPr>
                <w:szCs w:val="24"/>
              </w:rPr>
              <w:t>n/a</w:t>
            </w:r>
          </w:p>
        </w:tc>
        <w:tc>
          <w:tcPr>
            <w:tcW w:w="1239" w:type="dxa"/>
          </w:tcPr>
          <w:p w14:paraId="456F8F68" w14:textId="3D62396F" w:rsidR="00022E47" w:rsidRPr="00E72246" w:rsidRDefault="00022E47" w:rsidP="001F3F3F">
            <w:pPr>
              <w:spacing w:line="240" w:lineRule="auto"/>
              <w:contextualSpacing/>
              <w:jc w:val="center"/>
              <w:rPr>
                <w:szCs w:val="24"/>
              </w:rPr>
            </w:pPr>
            <w:r w:rsidRPr="00E72246">
              <w:rPr>
                <w:szCs w:val="24"/>
              </w:rPr>
              <w:t>0.715</w:t>
            </w:r>
          </w:p>
        </w:tc>
        <w:tc>
          <w:tcPr>
            <w:tcW w:w="1211" w:type="dxa"/>
          </w:tcPr>
          <w:p w14:paraId="63DD52BC" w14:textId="0DDF5680" w:rsidR="00022E47" w:rsidRPr="00E72246" w:rsidRDefault="00651AC1" w:rsidP="001F3F3F">
            <w:pPr>
              <w:spacing w:line="240" w:lineRule="auto"/>
              <w:contextualSpacing/>
              <w:jc w:val="center"/>
              <w:rPr>
                <w:szCs w:val="24"/>
              </w:rPr>
            </w:pPr>
            <w:r>
              <w:rPr>
                <w:szCs w:val="24"/>
              </w:rPr>
              <w:t>n/a</w:t>
            </w:r>
          </w:p>
        </w:tc>
        <w:tc>
          <w:tcPr>
            <w:tcW w:w="1230" w:type="dxa"/>
          </w:tcPr>
          <w:p w14:paraId="3CBBDADA" w14:textId="39FCA378" w:rsidR="00022E47" w:rsidRPr="00E72246" w:rsidRDefault="00022E47" w:rsidP="001F3F3F">
            <w:pPr>
              <w:spacing w:line="240" w:lineRule="auto"/>
              <w:contextualSpacing/>
              <w:jc w:val="center"/>
              <w:rPr>
                <w:szCs w:val="24"/>
              </w:rPr>
            </w:pPr>
            <w:r w:rsidRPr="00E72246">
              <w:rPr>
                <w:szCs w:val="24"/>
              </w:rPr>
              <w:t>0.318</w:t>
            </w:r>
          </w:p>
        </w:tc>
        <w:tc>
          <w:tcPr>
            <w:tcW w:w="1174" w:type="dxa"/>
          </w:tcPr>
          <w:p w14:paraId="0DC7ADE5" w14:textId="6658E59A" w:rsidR="00022E47" w:rsidRPr="00E72246" w:rsidRDefault="00022E47" w:rsidP="001F3F3F">
            <w:pPr>
              <w:spacing w:line="240" w:lineRule="auto"/>
              <w:contextualSpacing/>
              <w:jc w:val="center"/>
              <w:rPr>
                <w:szCs w:val="24"/>
              </w:rPr>
            </w:pPr>
            <w:r w:rsidRPr="00E72246">
              <w:rPr>
                <w:szCs w:val="24"/>
              </w:rPr>
              <w:t>0.138</w:t>
            </w:r>
          </w:p>
        </w:tc>
      </w:tr>
      <w:tr w:rsidR="00022E47" w:rsidRPr="00E72246" w14:paraId="05C8C664" w14:textId="77777777" w:rsidTr="0021199B">
        <w:trPr>
          <w:trHeight w:val="576"/>
        </w:trPr>
        <w:tc>
          <w:tcPr>
            <w:tcW w:w="1338" w:type="dxa"/>
          </w:tcPr>
          <w:p w14:paraId="65DE53A0" w14:textId="77777777" w:rsidR="00022E47" w:rsidRPr="00E72246" w:rsidRDefault="00022E47" w:rsidP="001F3F3F">
            <w:pPr>
              <w:spacing w:line="240" w:lineRule="auto"/>
              <w:contextualSpacing/>
              <w:jc w:val="center"/>
              <w:rPr>
                <w:szCs w:val="24"/>
              </w:rPr>
            </w:pPr>
            <w:r w:rsidRPr="00E72246">
              <w:rPr>
                <w:szCs w:val="24"/>
              </w:rPr>
              <w:t>Experiment</w:t>
            </w:r>
          </w:p>
          <w:p w14:paraId="2B4B0A56" w14:textId="1D3B20F5" w:rsidR="00022E47" w:rsidRPr="00E72246" w:rsidRDefault="00022E47" w:rsidP="001F3F3F">
            <w:pPr>
              <w:spacing w:line="240" w:lineRule="auto"/>
              <w:contextualSpacing/>
              <w:jc w:val="center"/>
              <w:rPr>
                <w:szCs w:val="24"/>
              </w:rPr>
            </w:pPr>
            <w:r w:rsidRPr="00E72246">
              <w:rPr>
                <w:szCs w:val="24"/>
              </w:rPr>
              <w:t>3</w:t>
            </w:r>
          </w:p>
        </w:tc>
        <w:tc>
          <w:tcPr>
            <w:tcW w:w="1238" w:type="dxa"/>
          </w:tcPr>
          <w:p w14:paraId="5E186AE8" w14:textId="5F827839" w:rsidR="00022E47" w:rsidRPr="00E72246" w:rsidRDefault="00022E47" w:rsidP="001F3F3F">
            <w:pPr>
              <w:spacing w:line="240" w:lineRule="auto"/>
              <w:contextualSpacing/>
              <w:jc w:val="center"/>
              <w:rPr>
                <w:szCs w:val="24"/>
              </w:rPr>
            </w:pPr>
            <w:r w:rsidRPr="00E72246">
              <w:rPr>
                <w:szCs w:val="24"/>
              </w:rPr>
              <w:t>0.477</w:t>
            </w:r>
          </w:p>
        </w:tc>
        <w:tc>
          <w:tcPr>
            <w:tcW w:w="1210" w:type="dxa"/>
          </w:tcPr>
          <w:p w14:paraId="69CA35FF" w14:textId="1DD79A79" w:rsidR="00022E47" w:rsidRPr="00E72246" w:rsidRDefault="00651AC1" w:rsidP="001F3F3F">
            <w:pPr>
              <w:spacing w:line="240" w:lineRule="auto"/>
              <w:contextualSpacing/>
              <w:jc w:val="center"/>
              <w:rPr>
                <w:szCs w:val="24"/>
              </w:rPr>
            </w:pPr>
            <w:r>
              <w:rPr>
                <w:szCs w:val="24"/>
              </w:rPr>
              <w:t>n/a</w:t>
            </w:r>
          </w:p>
        </w:tc>
        <w:tc>
          <w:tcPr>
            <w:tcW w:w="1239" w:type="dxa"/>
          </w:tcPr>
          <w:p w14:paraId="0D86712C" w14:textId="361CBCD3" w:rsidR="00022E47" w:rsidRPr="00E72246" w:rsidRDefault="00022E47" w:rsidP="001F3F3F">
            <w:pPr>
              <w:spacing w:line="240" w:lineRule="auto"/>
              <w:contextualSpacing/>
              <w:jc w:val="center"/>
              <w:rPr>
                <w:szCs w:val="24"/>
              </w:rPr>
            </w:pPr>
            <w:r w:rsidRPr="00E72246">
              <w:rPr>
                <w:szCs w:val="24"/>
              </w:rPr>
              <w:t>0.920</w:t>
            </w:r>
          </w:p>
        </w:tc>
        <w:tc>
          <w:tcPr>
            <w:tcW w:w="1211" w:type="dxa"/>
          </w:tcPr>
          <w:p w14:paraId="79B07049" w14:textId="0A03722C" w:rsidR="00022E47" w:rsidRPr="00E72246" w:rsidRDefault="00651AC1" w:rsidP="001F3F3F">
            <w:pPr>
              <w:spacing w:line="240" w:lineRule="auto"/>
              <w:contextualSpacing/>
              <w:jc w:val="center"/>
              <w:rPr>
                <w:szCs w:val="24"/>
              </w:rPr>
            </w:pPr>
            <w:r>
              <w:rPr>
                <w:szCs w:val="24"/>
              </w:rPr>
              <w:t>n/a</w:t>
            </w:r>
          </w:p>
        </w:tc>
        <w:tc>
          <w:tcPr>
            <w:tcW w:w="1230" w:type="dxa"/>
          </w:tcPr>
          <w:p w14:paraId="00D08F6B" w14:textId="0C9DDA00" w:rsidR="00022E47" w:rsidRPr="00E72246" w:rsidRDefault="00022E47" w:rsidP="001F3F3F">
            <w:pPr>
              <w:spacing w:line="240" w:lineRule="auto"/>
              <w:contextualSpacing/>
              <w:jc w:val="center"/>
              <w:rPr>
                <w:szCs w:val="24"/>
              </w:rPr>
            </w:pPr>
            <w:r w:rsidRPr="00E72246">
              <w:rPr>
                <w:szCs w:val="24"/>
              </w:rPr>
              <w:t>0.662</w:t>
            </w:r>
          </w:p>
        </w:tc>
        <w:tc>
          <w:tcPr>
            <w:tcW w:w="1174" w:type="dxa"/>
          </w:tcPr>
          <w:p w14:paraId="5C1AA8C0" w14:textId="1EC0DE6F" w:rsidR="00022E47" w:rsidRPr="00E72246" w:rsidRDefault="00022E47" w:rsidP="001F3F3F">
            <w:pPr>
              <w:spacing w:line="240" w:lineRule="auto"/>
              <w:contextualSpacing/>
              <w:jc w:val="center"/>
              <w:rPr>
                <w:szCs w:val="24"/>
              </w:rPr>
            </w:pPr>
            <w:r w:rsidRPr="00E72246">
              <w:rPr>
                <w:szCs w:val="24"/>
              </w:rPr>
              <w:t>0.355</w:t>
            </w:r>
          </w:p>
        </w:tc>
      </w:tr>
    </w:tbl>
    <w:p w14:paraId="2181ADE6" w14:textId="77777777" w:rsidR="000849F7" w:rsidRDefault="000849F7" w:rsidP="001F3F3F">
      <w:pPr>
        <w:spacing w:after="0" w:line="240" w:lineRule="auto"/>
        <w:contextualSpacing/>
        <w:jc w:val="center"/>
        <w:rPr>
          <w:sz w:val="22"/>
        </w:rPr>
      </w:pPr>
    </w:p>
    <w:p w14:paraId="1D046C1A" w14:textId="1E619AF0" w:rsidR="00E72246" w:rsidRDefault="004A095A" w:rsidP="001F3F3F">
      <w:pPr>
        <w:spacing w:after="0" w:line="240" w:lineRule="auto"/>
        <w:contextualSpacing/>
        <w:jc w:val="center"/>
        <w:rPr>
          <w:sz w:val="22"/>
        </w:rPr>
      </w:pPr>
      <w:r w:rsidRPr="000849F7">
        <w:rPr>
          <w:sz w:val="22"/>
        </w:rPr>
        <w:t xml:space="preserve">Table 1. Experimental results </w:t>
      </w:r>
      <w:r w:rsidR="00AB19F9" w:rsidRPr="000849F7">
        <w:rPr>
          <w:sz w:val="22"/>
        </w:rPr>
        <w:t xml:space="preserve">from experiments 1 (train CN test EN), 2 (train EN, test CN), and 3 (train </w:t>
      </w:r>
      <w:r w:rsidR="00195725" w:rsidRPr="000849F7">
        <w:rPr>
          <w:sz w:val="22"/>
        </w:rPr>
        <w:t>EN+CN, test MIXED).</w:t>
      </w:r>
    </w:p>
    <w:p w14:paraId="2010F21B" w14:textId="77777777" w:rsidR="007E79F6" w:rsidRDefault="007E79F6" w:rsidP="001F3F3F">
      <w:pPr>
        <w:spacing w:after="0" w:line="240" w:lineRule="auto"/>
        <w:contextualSpacing/>
        <w:jc w:val="center"/>
        <w:rPr>
          <w:szCs w:val="24"/>
        </w:rPr>
      </w:pPr>
    </w:p>
    <w:p w14:paraId="7AC26223" w14:textId="77777777" w:rsidR="00D3737B" w:rsidRDefault="00D3737B" w:rsidP="001F3F3F">
      <w:pPr>
        <w:spacing w:after="0" w:line="240" w:lineRule="auto"/>
        <w:contextualSpacing/>
        <w:jc w:val="center"/>
        <w:rPr>
          <w:szCs w:val="24"/>
        </w:rPr>
      </w:pPr>
    </w:p>
    <w:p w14:paraId="2876671F" w14:textId="77777777" w:rsidR="00D3737B" w:rsidRDefault="00D3737B" w:rsidP="001F3F3F">
      <w:pPr>
        <w:spacing w:after="0" w:line="240" w:lineRule="auto"/>
        <w:contextualSpacing/>
        <w:jc w:val="center"/>
        <w:rPr>
          <w:szCs w:val="24"/>
        </w:rPr>
      </w:pPr>
    </w:p>
    <w:p w14:paraId="69194A8F" w14:textId="6B9A716F" w:rsidR="00942B03" w:rsidRDefault="00174C27" w:rsidP="001F3F3F">
      <w:pPr>
        <w:spacing w:after="0"/>
        <w:contextualSpacing/>
        <w:rPr>
          <w:szCs w:val="24"/>
        </w:rPr>
      </w:pPr>
      <w:r>
        <w:rPr>
          <w:szCs w:val="24"/>
        </w:rPr>
        <w:t xml:space="preserve"> </w:t>
      </w:r>
      <w:r w:rsidR="00942B03">
        <w:rPr>
          <w:szCs w:val="24"/>
        </w:rPr>
        <w:tab/>
        <w:t>While not directly important to the study</w:t>
      </w:r>
      <w:r w:rsidR="006C1A7C">
        <w:rPr>
          <w:szCs w:val="24"/>
        </w:rPr>
        <w:t xml:space="preserve">, it is of interest to note the overall precision and recall of the trained CNN model for each experiment. </w:t>
      </w:r>
      <w:r w:rsidR="00124598">
        <w:rPr>
          <w:szCs w:val="24"/>
        </w:rPr>
        <w:t>The recall performance is noticeably less than the precision performance</w:t>
      </w:r>
      <w:r w:rsidR="006F1460">
        <w:rPr>
          <w:szCs w:val="24"/>
        </w:rPr>
        <w:t xml:space="preserve">, and the </w:t>
      </w:r>
      <w:r w:rsidR="00D6345A">
        <w:rPr>
          <w:szCs w:val="24"/>
        </w:rPr>
        <w:t xml:space="preserve">trend between precision and recall matches the training size between all three </w:t>
      </w:r>
      <w:r w:rsidR="00AA286A">
        <w:rPr>
          <w:szCs w:val="24"/>
        </w:rPr>
        <w:t>experiments</w:t>
      </w:r>
      <w:r w:rsidR="00D6345A">
        <w:rPr>
          <w:szCs w:val="24"/>
        </w:rPr>
        <w:t xml:space="preserve"> (with experiment 3 having the highest). </w:t>
      </w:r>
      <w:commentRangeStart w:id="116"/>
      <w:r w:rsidR="00126192">
        <w:rPr>
          <w:szCs w:val="24"/>
        </w:rPr>
        <w:t xml:space="preserve">These scores seem to imply that while the model is not able to </w:t>
      </w:r>
      <w:r w:rsidR="00AA286A">
        <w:rPr>
          <w:szCs w:val="24"/>
        </w:rPr>
        <w:t>correctly classify</w:t>
      </w:r>
      <w:r w:rsidR="00126192">
        <w:rPr>
          <w:szCs w:val="24"/>
        </w:rPr>
        <w:t xml:space="preserve"> </w:t>
      </w:r>
      <w:r w:rsidR="00AA286A">
        <w:rPr>
          <w:szCs w:val="24"/>
        </w:rPr>
        <w:t>many of the stroke fragments of a</w:t>
      </w:r>
      <w:r w:rsidR="00126192">
        <w:rPr>
          <w:szCs w:val="24"/>
        </w:rPr>
        <w:t xml:space="preserve"> writer,</w:t>
      </w:r>
      <w:r w:rsidR="00AA286A">
        <w:rPr>
          <w:szCs w:val="24"/>
        </w:rPr>
        <w:t xml:space="preserve"> the </w:t>
      </w:r>
      <w:r w:rsidR="004F56B2">
        <w:rPr>
          <w:szCs w:val="24"/>
        </w:rPr>
        <w:t xml:space="preserve">strokes it does classify as belonging to a particular writer have a, relatively, higher chance of </w:t>
      </w:r>
      <w:proofErr w:type="gramStart"/>
      <w:r w:rsidR="004F56B2">
        <w:rPr>
          <w:szCs w:val="24"/>
        </w:rPr>
        <w:t>actually being</w:t>
      </w:r>
      <w:proofErr w:type="gramEnd"/>
      <w:r w:rsidR="004F56B2">
        <w:rPr>
          <w:szCs w:val="24"/>
        </w:rPr>
        <w:t xml:space="preserve"> produced by that writer.</w:t>
      </w:r>
      <w:commentRangeEnd w:id="116"/>
      <w:r w:rsidR="0020266A">
        <w:rPr>
          <w:rStyle w:val="CommentReference"/>
        </w:rPr>
        <w:commentReference w:id="116"/>
      </w:r>
    </w:p>
    <w:p w14:paraId="1E4EDA93" w14:textId="77777777" w:rsidR="00761C1D" w:rsidRDefault="009C045F" w:rsidP="001F3F3F">
      <w:pPr>
        <w:spacing w:after="0"/>
        <w:contextualSpacing/>
        <w:rPr>
          <w:szCs w:val="24"/>
        </w:rPr>
      </w:pPr>
      <w:r>
        <w:rPr>
          <w:szCs w:val="24"/>
        </w:rPr>
        <w:tab/>
        <w:t xml:space="preserve">As expected with the </w:t>
      </w:r>
      <w:r w:rsidR="001F7B83">
        <w:rPr>
          <w:szCs w:val="24"/>
        </w:rPr>
        <w:t xml:space="preserve">imbalance of the writing scripts, </w:t>
      </w:r>
      <w:proofErr w:type="gramStart"/>
      <w:r w:rsidR="001F7B83">
        <w:rPr>
          <w:szCs w:val="24"/>
        </w:rPr>
        <w:t>Experiment</w:t>
      </w:r>
      <w:proofErr w:type="gramEnd"/>
      <w:r w:rsidR="001F7B83">
        <w:rPr>
          <w:szCs w:val="24"/>
        </w:rPr>
        <w:t xml:space="preserve"> 2 is the worst performer of all three experiments</w:t>
      </w:r>
      <w:r w:rsidR="005D5A2B">
        <w:rPr>
          <w:szCs w:val="24"/>
        </w:rPr>
        <w:t xml:space="preserve"> due to CERUG-EN being much smaller</w:t>
      </w:r>
      <w:r w:rsidR="007E4E47">
        <w:rPr>
          <w:szCs w:val="24"/>
        </w:rPr>
        <w:t>, at least in the number of extracted stroke fragments, than CERUG-CN</w:t>
      </w:r>
      <w:r w:rsidR="00D70BEC">
        <w:rPr>
          <w:szCs w:val="24"/>
        </w:rPr>
        <w:t>. Experiment 3</w:t>
      </w:r>
      <w:r w:rsidR="009A2F63">
        <w:rPr>
          <w:szCs w:val="24"/>
        </w:rPr>
        <w:t>, naturally, has the highest performance since it includes both</w:t>
      </w:r>
      <w:r w:rsidR="00D70BEC">
        <w:rPr>
          <w:szCs w:val="24"/>
        </w:rPr>
        <w:t xml:space="preserve"> CERUG-CN and CERUG-EN</w:t>
      </w:r>
      <w:r w:rsidR="00433B2D">
        <w:rPr>
          <w:szCs w:val="24"/>
        </w:rPr>
        <w:t xml:space="preserve"> as the training set.</w:t>
      </w:r>
    </w:p>
    <w:p w14:paraId="37E40E46" w14:textId="77777777" w:rsidR="0037745E" w:rsidRDefault="0037745E" w:rsidP="0037745E">
      <w:pPr>
        <w:spacing w:after="0"/>
        <w:contextualSpacing/>
        <w:jc w:val="center"/>
        <w:rPr>
          <w:szCs w:val="24"/>
        </w:rPr>
      </w:pPr>
    </w:p>
    <w:p w14:paraId="7DC2C7C4" w14:textId="65D0933C" w:rsidR="00693730" w:rsidRDefault="00C26D4F" w:rsidP="001F3F3F">
      <w:pPr>
        <w:pStyle w:val="Heading3"/>
        <w:contextualSpacing/>
      </w:pPr>
      <w:bookmarkStart w:id="117" w:name="_Toc161382805"/>
      <w:r>
        <w:t xml:space="preserve">4.2.1 </w:t>
      </w:r>
      <w:r w:rsidR="00761C1D">
        <w:t>Per Class Metrics</w:t>
      </w:r>
      <w:bookmarkEnd w:id="117"/>
    </w:p>
    <w:p w14:paraId="3909F123" w14:textId="38B62D96" w:rsidR="00784828" w:rsidRDefault="00693730" w:rsidP="001F3F3F">
      <w:pPr>
        <w:contextualSpacing/>
      </w:pPr>
      <w:r>
        <w:tab/>
        <w:t xml:space="preserve">The precision and recall metrics presented in table 1 are </w:t>
      </w:r>
      <w:r w:rsidR="004F3C9F">
        <w:t>the fine-grained metrics over all 105 writer classes. The per-class precision and recalls may</w:t>
      </w:r>
      <w:r w:rsidR="00EA5BE7">
        <w:t xml:space="preserve"> also be used to draw some useful insights of the model. </w:t>
      </w:r>
    </w:p>
    <w:p w14:paraId="4FBD5B23" w14:textId="77777777" w:rsidR="00F77A39" w:rsidRDefault="00F77A39" w:rsidP="001F3F3F">
      <w:pPr>
        <w:contextualSpacing/>
      </w:pPr>
    </w:p>
    <w:p w14:paraId="3363FFE0" w14:textId="77777777" w:rsidR="00575ED9" w:rsidRDefault="00784828" w:rsidP="001F3F3F">
      <w:pPr>
        <w:spacing w:line="240" w:lineRule="auto"/>
        <w:contextualSpacing/>
        <w:jc w:val="center"/>
        <w:rPr>
          <w:sz w:val="22"/>
        </w:rPr>
      </w:pPr>
      <w:r w:rsidRPr="00784828">
        <w:drawing>
          <wp:inline distT="0" distB="0" distL="0" distR="0" wp14:anchorId="079CFCC7" wp14:editId="05AA4AB5">
            <wp:extent cx="5486400" cy="3900805"/>
            <wp:effectExtent l="19050" t="19050" r="19050" b="23495"/>
            <wp:docPr id="1117719782" name="Picture 1" descr="A graph with multiple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719782" name="Picture 1" descr="A graph with multiple colored squares&#10;&#10;Description automatically generated with medium confidence"/>
                    <pic:cNvPicPr/>
                  </pic:nvPicPr>
                  <pic:blipFill>
                    <a:blip r:embed="rId23"/>
                    <a:stretch>
                      <a:fillRect/>
                    </a:stretch>
                  </pic:blipFill>
                  <pic:spPr>
                    <a:xfrm>
                      <a:off x="0" y="0"/>
                      <a:ext cx="5486400" cy="3900805"/>
                    </a:xfrm>
                    <a:prstGeom prst="rect">
                      <a:avLst/>
                    </a:prstGeom>
                    <a:ln>
                      <a:solidFill>
                        <a:schemeClr val="tx1"/>
                      </a:solidFill>
                    </a:ln>
                  </pic:spPr>
                </pic:pic>
              </a:graphicData>
            </a:graphic>
          </wp:inline>
        </w:drawing>
      </w:r>
    </w:p>
    <w:p w14:paraId="61209B06" w14:textId="77777777" w:rsidR="008A454A" w:rsidRDefault="008A454A" w:rsidP="001F3F3F">
      <w:pPr>
        <w:spacing w:line="240" w:lineRule="auto"/>
        <w:contextualSpacing/>
        <w:jc w:val="center"/>
        <w:rPr>
          <w:sz w:val="22"/>
        </w:rPr>
      </w:pPr>
    </w:p>
    <w:p w14:paraId="7928309E" w14:textId="00C8F7F2" w:rsidR="00034686" w:rsidRDefault="00575ED9" w:rsidP="001F3F3F">
      <w:pPr>
        <w:spacing w:line="240" w:lineRule="auto"/>
        <w:contextualSpacing/>
        <w:jc w:val="center"/>
        <w:rPr>
          <w:sz w:val="22"/>
        </w:rPr>
      </w:pPr>
      <w:r>
        <w:rPr>
          <w:sz w:val="22"/>
        </w:rPr>
        <w:t xml:space="preserve">Figure </w:t>
      </w:r>
      <w:r w:rsidR="00DF5995">
        <w:rPr>
          <w:sz w:val="22"/>
        </w:rPr>
        <w:t>7</w:t>
      </w:r>
      <w:r>
        <w:rPr>
          <w:sz w:val="22"/>
        </w:rPr>
        <w:t xml:space="preserve">. Box Plot of F1 Scores for Experiments 1, 2, and 3. </w:t>
      </w:r>
    </w:p>
    <w:p w14:paraId="121F5439" w14:textId="77777777" w:rsidR="00333219" w:rsidRDefault="00333219" w:rsidP="001F3F3F">
      <w:pPr>
        <w:contextualSpacing/>
        <w:jc w:val="center"/>
        <w:rPr>
          <w:szCs w:val="24"/>
        </w:rPr>
      </w:pPr>
    </w:p>
    <w:p w14:paraId="49193CF8" w14:textId="061ADB25" w:rsidR="00457232" w:rsidRDefault="00333219" w:rsidP="001F3F3F">
      <w:pPr>
        <w:ind w:firstLine="720"/>
        <w:contextualSpacing/>
        <w:rPr>
          <w:szCs w:val="24"/>
        </w:rPr>
      </w:pPr>
      <w:r>
        <w:rPr>
          <w:szCs w:val="24"/>
        </w:rPr>
        <w:t>Figure 7 shows the boxplots of the F1 score for experi</w:t>
      </w:r>
      <w:r w:rsidR="00923ED6">
        <w:rPr>
          <w:szCs w:val="24"/>
        </w:rPr>
        <w:t xml:space="preserve">ments 1, 2, and 3. Experiment 3 uses both CERUG-CN and CERUG-CN as it’s training </w:t>
      </w:r>
      <w:proofErr w:type="gramStart"/>
      <w:r w:rsidR="00923ED6">
        <w:rPr>
          <w:szCs w:val="24"/>
        </w:rPr>
        <w:t>set</w:t>
      </w:r>
      <w:proofErr w:type="gramEnd"/>
      <w:r w:rsidR="00AB6F41">
        <w:rPr>
          <w:szCs w:val="24"/>
        </w:rPr>
        <w:t xml:space="preserve"> so it is not surprising that it outperforms the models in both experiments 1 and 2. </w:t>
      </w:r>
      <w:r w:rsidR="00A71C13">
        <w:rPr>
          <w:szCs w:val="24"/>
        </w:rPr>
        <w:t>Experiment 3 is ignored for the remainder of this analysis as it does not experiment with the</w:t>
      </w:r>
      <w:r w:rsidR="00F349D3">
        <w:rPr>
          <w:szCs w:val="24"/>
        </w:rPr>
        <w:t xml:space="preserve"> specific case of MSWI used in this study, to train on one writing script and evaluate on the other, and is more of a baseline.</w:t>
      </w:r>
    </w:p>
    <w:p w14:paraId="4F55D569" w14:textId="77777777" w:rsidR="00457232" w:rsidRDefault="00457232" w:rsidP="001F3F3F">
      <w:pPr>
        <w:spacing w:after="0" w:line="240" w:lineRule="auto"/>
        <w:contextualSpacing/>
        <w:rPr>
          <w:szCs w:val="24"/>
        </w:rPr>
      </w:pPr>
      <w:r>
        <w:rPr>
          <w:szCs w:val="24"/>
        </w:rPr>
        <w:br w:type="page"/>
      </w:r>
    </w:p>
    <w:tbl>
      <w:tblPr>
        <w:tblStyle w:val="TableGrid"/>
        <w:tblW w:w="0" w:type="auto"/>
        <w:tblLook w:val="04A0" w:firstRow="1" w:lastRow="0" w:firstColumn="1" w:lastColumn="0" w:noHBand="0" w:noVBand="1"/>
      </w:tblPr>
      <w:tblGrid>
        <w:gridCol w:w="1231"/>
        <w:gridCol w:w="1023"/>
        <w:gridCol w:w="721"/>
        <w:gridCol w:w="721"/>
        <w:gridCol w:w="1023"/>
        <w:gridCol w:w="722"/>
        <w:gridCol w:w="722"/>
        <w:gridCol w:w="1023"/>
        <w:gridCol w:w="722"/>
        <w:gridCol w:w="722"/>
      </w:tblGrid>
      <w:tr w:rsidR="00044B44" w:rsidRPr="000249A6" w14:paraId="4BB7042A" w14:textId="77777777" w:rsidTr="00044B44">
        <w:tc>
          <w:tcPr>
            <w:tcW w:w="1231" w:type="dxa"/>
            <w:vMerge w:val="restart"/>
          </w:tcPr>
          <w:p w14:paraId="2B50619F" w14:textId="77777777" w:rsidR="00044B44" w:rsidRPr="000249A6" w:rsidRDefault="00044B44" w:rsidP="001F3F3F">
            <w:pPr>
              <w:contextualSpacing/>
              <w:jc w:val="center"/>
              <w:rPr>
                <w:b/>
                <w:bCs/>
                <w:sz w:val="22"/>
              </w:rPr>
            </w:pPr>
            <w:r w:rsidRPr="000249A6">
              <w:rPr>
                <w:b/>
                <w:bCs/>
                <w:sz w:val="22"/>
              </w:rPr>
              <w:t>Writer Class</w:t>
            </w:r>
          </w:p>
        </w:tc>
        <w:tc>
          <w:tcPr>
            <w:tcW w:w="2465" w:type="dxa"/>
            <w:gridSpan w:val="3"/>
          </w:tcPr>
          <w:p w14:paraId="45BDCE5A" w14:textId="77777777" w:rsidR="00044B44" w:rsidRPr="000249A6" w:rsidRDefault="00044B44" w:rsidP="001F3F3F">
            <w:pPr>
              <w:contextualSpacing/>
              <w:jc w:val="center"/>
              <w:rPr>
                <w:b/>
                <w:bCs/>
                <w:sz w:val="22"/>
              </w:rPr>
            </w:pPr>
            <w:r w:rsidRPr="000249A6">
              <w:rPr>
                <w:b/>
                <w:bCs/>
                <w:sz w:val="22"/>
              </w:rPr>
              <w:t>Experiment 1</w:t>
            </w:r>
          </w:p>
        </w:tc>
        <w:tc>
          <w:tcPr>
            <w:tcW w:w="2467" w:type="dxa"/>
            <w:gridSpan w:val="3"/>
          </w:tcPr>
          <w:p w14:paraId="1DA23860" w14:textId="77777777" w:rsidR="00044B44" w:rsidRPr="000249A6" w:rsidRDefault="00044B44" w:rsidP="001F3F3F">
            <w:pPr>
              <w:contextualSpacing/>
              <w:jc w:val="center"/>
              <w:rPr>
                <w:b/>
                <w:bCs/>
                <w:sz w:val="22"/>
              </w:rPr>
            </w:pPr>
            <w:r w:rsidRPr="000249A6">
              <w:rPr>
                <w:b/>
                <w:bCs/>
                <w:sz w:val="22"/>
              </w:rPr>
              <w:t>Experiment 2</w:t>
            </w:r>
          </w:p>
        </w:tc>
        <w:tc>
          <w:tcPr>
            <w:tcW w:w="2467" w:type="dxa"/>
            <w:gridSpan w:val="3"/>
          </w:tcPr>
          <w:p w14:paraId="73598101" w14:textId="77777777" w:rsidR="00044B44" w:rsidRPr="000249A6" w:rsidRDefault="00044B44" w:rsidP="001F3F3F">
            <w:pPr>
              <w:contextualSpacing/>
              <w:jc w:val="center"/>
              <w:rPr>
                <w:b/>
                <w:bCs/>
                <w:sz w:val="22"/>
              </w:rPr>
            </w:pPr>
            <w:r w:rsidRPr="000249A6">
              <w:rPr>
                <w:b/>
                <w:bCs/>
                <w:sz w:val="22"/>
              </w:rPr>
              <w:t>Experiment 3</w:t>
            </w:r>
          </w:p>
        </w:tc>
      </w:tr>
      <w:tr w:rsidR="00044B44" w:rsidRPr="004B77DE" w14:paraId="64EAEDDA" w14:textId="77777777" w:rsidTr="00044B44">
        <w:tc>
          <w:tcPr>
            <w:tcW w:w="1231" w:type="dxa"/>
            <w:vMerge/>
          </w:tcPr>
          <w:p w14:paraId="4727A263" w14:textId="77777777" w:rsidR="00044B44" w:rsidRPr="004B77DE" w:rsidRDefault="00044B44" w:rsidP="001F3F3F">
            <w:pPr>
              <w:contextualSpacing/>
              <w:jc w:val="center"/>
              <w:rPr>
                <w:sz w:val="22"/>
              </w:rPr>
            </w:pPr>
          </w:p>
        </w:tc>
        <w:tc>
          <w:tcPr>
            <w:tcW w:w="1023" w:type="dxa"/>
          </w:tcPr>
          <w:p w14:paraId="568D95B7" w14:textId="77777777" w:rsidR="00044B44" w:rsidRPr="004B77DE" w:rsidRDefault="00044B44" w:rsidP="001F3F3F">
            <w:pPr>
              <w:contextualSpacing/>
              <w:jc w:val="center"/>
              <w:rPr>
                <w:sz w:val="22"/>
              </w:rPr>
            </w:pPr>
            <w:r w:rsidRPr="004B77DE">
              <w:rPr>
                <w:sz w:val="22"/>
              </w:rPr>
              <w:t>precision</w:t>
            </w:r>
          </w:p>
        </w:tc>
        <w:tc>
          <w:tcPr>
            <w:tcW w:w="721" w:type="dxa"/>
          </w:tcPr>
          <w:p w14:paraId="10B580F3" w14:textId="77777777" w:rsidR="00044B44" w:rsidRPr="004B77DE" w:rsidRDefault="00044B44" w:rsidP="001F3F3F">
            <w:pPr>
              <w:contextualSpacing/>
              <w:jc w:val="center"/>
              <w:rPr>
                <w:sz w:val="22"/>
              </w:rPr>
            </w:pPr>
            <w:r>
              <w:rPr>
                <w:sz w:val="22"/>
              </w:rPr>
              <w:t>r</w:t>
            </w:r>
            <w:r w:rsidRPr="004B77DE">
              <w:rPr>
                <w:sz w:val="22"/>
              </w:rPr>
              <w:t>ecall</w:t>
            </w:r>
          </w:p>
        </w:tc>
        <w:tc>
          <w:tcPr>
            <w:tcW w:w="721" w:type="dxa"/>
          </w:tcPr>
          <w:p w14:paraId="1E209A3C" w14:textId="77777777" w:rsidR="00044B44" w:rsidRPr="004B77DE" w:rsidRDefault="00044B44" w:rsidP="001F3F3F">
            <w:pPr>
              <w:contextualSpacing/>
              <w:jc w:val="center"/>
              <w:rPr>
                <w:sz w:val="22"/>
              </w:rPr>
            </w:pPr>
            <w:r w:rsidRPr="004B77DE">
              <w:rPr>
                <w:sz w:val="22"/>
              </w:rPr>
              <w:t>F1</w:t>
            </w:r>
          </w:p>
        </w:tc>
        <w:tc>
          <w:tcPr>
            <w:tcW w:w="1023" w:type="dxa"/>
          </w:tcPr>
          <w:p w14:paraId="63C9ACDD" w14:textId="77777777" w:rsidR="00044B44" w:rsidRPr="004B77DE" w:rsidRDefault="00044B44" w:rsidP="001F3F3F">
            <w:pPr>
              <w:contextualSpacing/>
              <w:jc w:val="center"/>
              <w:rPr>
                <w:sz w:val="22"/>
              </w:rPr>
            </w:pPr>
            <w:r w:rsidRPr="004B77DE">
              <w:rPr>
                <w:sz w:val="22"/>
              </w:rPr>
              <w:t>precision</w:t>
            </w:r>
          </w:p>
        </w:tc>
        <w:tc>
          <w:tcPr>
            <w:tcW w:w="722" w:type="dxa"/>
          </w:tcPr>
          <w:p w14:paraId="4AF9758C" w14:textId="77777777" w:rsidR="00044B44" w:rsidRPr="004B77DE" w:rsidRDefault="00044B44" w:rsidP="001F3F3F">
            <w:pPr>
              <w:contextualSpacing/>
              <w:jc w:val="center"/>
              <w:rPr>
                <w:sz w:val="22"/>
              </w:rPr>
            </w:pPr>
            <w:r w:rsidRPr="004B77DE">
              <w:rPr>
                <w:sz w:val="22"/>
              </w:rPr>
              <w:t>recall</w:t>
            </w:r>
          </w:p>
        </w:tc>
        <w:tc>
          <w:tcPr>
            <w:tcW w:w="722" w:type="dxa"/>
          </w:tcPr>
          <w:p w14:paraId="5F1F5ED7" w14:textId="77777777" w:rsidR="00044B44" w:rsidRPr="004B77DE" w:rsidRDefault="00044B44" w:rsidP="001F3F3F">
            <w:pPr>
              <w:contextualSpacing/>
              <w:jc w:val="center"/>
              <w:rPr>
                <w:sz w:val="22"/>
              </w:rPr>
            </w:pPr>
            <w:r w:rsidRPr="004B77DE">
              <w:rPr>
                <w:sz w:val="22"/>
              </w:rPr>
              <w:t>F1</w:t>
            </w:r>
          </w:p>
        </w:tc>
        <w:tc>
          <w:tcPr>
            <w:tcW w:w="1023" w:type="dxa"/>
          </w:tcPr>
          <w:p w14:paraId="518635EC" w14:textId="77777777" w:rsidR="00044B44" w:rsidRPr="004B77DE" w:rsidRDefault="00044B44" w:rsidP="001F3F3F">
            <w:pPr>
              <w:contextualSpacing/>
              <w:jc w:val="center"/>
              <w:rPr>
                <w:sz w:val="22"/>
              </w:rPr>
            </w:pPr>
            <w:r w:rsidRPr="004B77DE">
              <w:rPr>
                <w:sz w:val="22"/>
              </w:rPr>
              <w:t>precision</w:t>
            </w:r>
          </w:p>
        </w:tc>
        <w:tc>
          <w:tcPr>
            <w:tcW w:w="722" w:type="dxa"/>
          </w:tcPr>
          <w:p w14:paraId="24CF7414" w14:textId="77777777" w:rsidR="00044B44" w:rsidRPr="004B77DE" w:rsidRDefault="00044B44" w:rsidP="001F3F3F">
            <w:pPr>
              <w:contextualSpacing/>
              <w:jc w:val="center"/>
              <w:rPr>
                <w:sz w:val="22"/>
              </w:rPr>
            </w:pPr>
            <w:r w:rsidRPr="004B77DE">
              <w:rPr>
                <w:sz w:val="22"/>
              </w:rPr>
              <w:t>recall</w:t>
            </w:r>
          </w:p>
        </w:tc>
        <w:tc>
          <w:tcPr>
            <w:tcW w:w="722" w:type="dxa"/>
          </w:tcPr>
          <w:p w14:paraId="45A4F8D5" w14:textId="77777777" w:rsidR="00044B44" w:rsidRPr="004B77DE" w:rsidRDefault="00044B44" w:rsidP="001F3F3F">
            <w:pPr>
              <w:contextualSpacing/>
              <w:jc w:val="center"/>
              <w:rPr>
                <w:sz w:val="22"/>
              </w:rPr>
            </w:pPr>
            <w:r w:rsidRPr="004B77DE">
              <w:rPr>
                <w:sz w:val="22"/>
              </w:rPr>
              <w:t>F1</w:t>
            </w:r>
          </w:p>
        </w:tc>
      </w:tr>
      <w:tr w:rsidR="001B3C47" w:rsidRPr="004B77DE" w14:paraId="1009BEE8" w14:textId="77777777" w:rsidTr="00044B44">
        <w:tc>
          <w:tcPr>
            <w:tcW w:w="1231" w:type="dxa"/>
          </w:tcPr>
          <w:p w14:paraId="07867F13" w14:textId="77777777" w:rsidR="001B3C47" w:rsidRPr="004B77DE" w:rsidRDefault="001B3C47" w:rsidP="001F3F3F">
            <w:pPr>
              <w:contextualSpacing/>
              <w:jc w:val="center"/>
              <w:rPr>
                <w:sz w:val="22"/>
              </w:rPr>
            </w:pPr>
            <w:r w:rsidRPr="004B77DE">
              <w:rPr>
                <w:sz w:val="22"/>
              </w:rPr>
              <w:t>Writer1616</w:t>
            </w:r>
          </w:p>
        </w:tc>
        <w:tc>
          <w:tcPr>
            <w:tcW w:w="1023" w:type="dxa"/>
          </w:tcPr>
          <w:p w14:paraId="4DC5BF00" w14:textId="77777777" w:rsidR="001B3C47" w:rsidRPr="004B77DE" w:rsidRDefault="001B3C47" w:rsidP="001F3F3F">
            <w:pPr>
              <w:contextualSpacing/>
              <w:jc w:val="center"/>
              <w:rPr>
                <w:sz w:val="22"/>
              </w:rPr>
            </w:pPr>
            <w:r w:rsidRPr="004B77DE">
              <w:rPr>
                <w:sz w:val="22"/>
              </w:rPr>
              <w:t>0.023</w:t>
            </w:r>
          </w:p>
        </w:tc>
        <w:tc>
          <w:tcPr>
            <w:tcW w:w="721" w:type="dxa"/>
          </w:tcPr>
          <w:p w14:paraId="363D42F2" w14:textId="77777777" w:rsidR="001B3C47" w:rsidRPr="004B77DE" w:rsidRDefault="001B3C47" w:rsidP="001F3F3F">
            <w:pPr>
              <w:contextualSpacing/>
              <w:jc w:val="center"/>
              <w:rPr>
                <w:sz w:val="22"/>
              </w:rPr>
            </w:pPr>
            <w:r w:rsidRPr="004B77DE">
              <w:rPr>
                <w:sz w:val="22"/>
              </w:rPr>
              <w:t>0.008</w:t>
            </w:r>
          </w:p>
        </w:tc>
        <w:tc>
          <w:tcPr>
            <w:tcW w:w="721" w:type="dxa"/>
          </w:tcPr>
          <w:p w14:paraId="673E1B46" w14:textId="77777777" w:rsidR="001B3C47" w:rsidRPr="004B77DE" w:rsidRDefault="001B3C47" w:rsidP="001F3F3F">
            <w:pPr>
              <w:contextualSpacing/>
              <w:jc w:val="center"/>
              <w:rPr>
                <w:sz w:val="22"/>
              </w:rPr>
            </w:pPr>
            <w:r w:rsidRPr="004B77DE">
              <w:rPr>
                <w:sz w:val="22"/>
              </w:rPr>
              <w:t>0.006</w:t>
            </w:r>
          </w:p>
        </w:tc>
        <w:tc>
          <w:tcPr>
            <w:tcW w:w="1023" w:type="dxa"/>
          </w:tcPr>
          <w:p w14:paraId="54A932B5" w14:textId="77777777" w:rsidR="001B3C47" w:rsidRPr="004B77DE" w:rsidRDefault="001B3C47" w:rsidP="001F3F3F">
            <w:pPr>
              <w:contextualSpacing/>
              <w:jc w:val="center"/>
              <w:rPr>
                <w:sz w:val="22"/>
              </w:rPr>
            </w:pPr>
            <w:r w:rsidRPr="004B77DE">
              <w:rPr>
                <w:sz w:val="22"/>
              </w:rPr>
              <w:t>0.06</w:t>
            </w:r>
          </w:p>
        </w:tc>
        <w:tc>
          <w:tcPr>
            <w:tcW w:w="722" w:type="dxa"/>
          </w:tcPr>
          <w:p w14:paraId="7A0B2144" w14:textId="77777777" w:rsidR="001B3C47" w:rsidRPr="004B77DE" w:rsidRDefault="001B3C47" w:rsidP="001F3F3F">
            <w:pPr>
              <w:contextualSpacing/>
              <w:jc w:val="center"/>
              <w:rPr>
                <w:sz w:val="22"/>
              </w:rPr>
            </w:pPr>
            <w:r w:rsidRPr="004B77DE">
              <w:rPr>
                <w:sz w:val="22"/>
              </w:rPr>
              <w:t>0.019</w:t>
            </w:r>
          </w:p>
        </w:tc>
        <w:tc>
          <w:tcPr>
            <w:tcW w:w="722" w:type="dxa"/>
          </w:tcPr>
          <w:p w14:paraId="180833E7" w14:textId="77777777" w:rsidR="001B3C47" w:rsidRPr="004B77DE" w:rsidRDefault="001B3C47" w:rsidP="001F3F3F">
            <w:pPr>
              <w:contextualSpacing/>
              <w:jc w:val="center"/>
              <w:rPr>
                <w:sz w:val="22"/>
              </w:rPr>
            </w:pPr>
            <w:r w:rsidRPr="004B77DE">
              <w:rPr>
                <w:sz w:val="22"/>
              </w:rPr>
              <w:t>0.014</w:t>
            </w:r>
          </w:p>
        </w:tc>
        <w:tc>
          <w:tcPr>
            <w:tcW w:w="1023" w:type="dxa"/>
          </w:tcPr>
          <w:p w14:paraId="0DBBE4AF" w14:textId="77777777" w:rsidR="001B3C47" w:rsidRPr="004B77DE" w:rsidRDefault="001B3C47" w:rsidP="001F3F3F">
            <w:pPr>
              <w:contextualSpacing/>
              <w:jc w:val="center"/>
              <w:rPr>
                <w:sz w:val="22"/>
              </w:rPr>
            </w:pPr>
            <w:r w:rsidRPr="004B77DE">
              <w:rPr>
                <w:sz w:val="22"/>
              </w:rPr>
              <w:t>0.186</w:t>
            </w:r>
          </w:p>
        </w:tc>
        <w:tc>
          <w:tcPr>
            <w:tcW w:w="722" w:type="dxa"/>
          </w:tcPr>
          <w:p w14:paraId="7C40D727" w14:textId="77777777" w:rsidR="001B3C47" w:rsidRPr="004B77DE" w:rsidRDefault="001B3C47" w:rsidP="001F3F3F">
            <w:pPr>
              <w:contextualSpacing/>
              <w:jc w:val="center"/>
              <w:rPr>
                <w:sz w:val="22"/>
              </w:rPr>
            </w:pPr>
            <w:r w:rsidRPr="004B77DE">
              <w:rPr>
                <w:sz w:val="22"/>
              </w:rPr>
              <w:t>0.218</w:t>
            </w:r>
          </w:p>
        </w:tc>
        <w:tc>
          <w:tcPr>
            <w:tcW w:w="722" w:type="dxa"/>
          </w:tcPr>
          <w:p w14:paraId="5E8ADB3E" w14:textId="77777777" w:rsidR="001B3C47" w:rsidRPr="004B77DE" w:rsidRDefault="001B3C47" w:rsidP="001F3F3F">
            <w:pPr>
              <w:contextualSpacing/>
              <w:jc w:val="center"/>
              <w:rPr>
                <w:sz w:val="22"/>
              </w:rPr>
            </w:pPr>
            <w:r w:rsidRPr="004B77DE">
              <w:rPr>
                <w:sz w:val="22"/>
              </w:rPr>
              <w:t>0.1</w:t>
            </w:r>
          </w:p>
        </w:tc>
      </w:tr>
      <w:tr w:rsidR="003850BD" w:rsidRPr="004B77DE" w14:paraId="7D14424D" w14:textId="77777777" w:rsidTr="00044B44">
        <w:tc>
          <w:tcPr>
            <w:tcW w:w="1231" w:type="dxa"/>
          </w:tcPr>
          <w:p w14:paraId="18B71E86" w14:textId="77777777" w:rsidR="003850BD" w:rsidRPr="004B77DE" w:rsidRDefault="003850BD" w:rsidP="001F3F3F">
            <w:pPr>
              <w:contextualSpacing/>
              <w:jc w:val="center"/>
              <w:rPr>
                <w:sz w:val="22"/>
              </w:rPr>
            </w:pPr>
            <w:r w:rsidRPr="004B77DE">
              <w:rPr>
                <w:sz w:val="22"/>
              </w:rPr>
              <w:t>Writer9101</w:t>
            </w:r>
          </w:p>
        </w:tc>
        <w:tc>
          <w:tcPr>
            <w:tcW w:w="1023" w:type="dxa"/>
          </w:tcPr>
          <w:p w14:paraId="441AC948" w14:textId="77777777" w:rsidR="003850BD" w:rsidRPr="004B77DE" w:rsidRDefault="003850BD" w:rsidP="001F3F3F">
            <w:pPr>
              <w:contextualSpacing/>
              <w:jc w:val="center"/>
              <w:rPr>
                <w:sz w:val="22"/>
              </w:rPr>
            </w:pPr>
            <w:r w:rsidRPr="004B77DE">
              <w:rPr>
                <w:sz w:val="22"/>
              </w:rPr>
              <w:t>0.107</w:t>
            </w:r>
          </w:p>
        </w:tc>
        <w:tc>
          <w:tcPr>
            <w:tcW w:w="721" w:type="dxa"/>
          </w:tcPr>
          <w:p w14:paraId="52A89763" w14:textId="77777777" w:rsidR="003850BD" w:rsidRPr="004B77DE" w:rsidRDefault="003850BD" w:rsidP="001F3F3F">
            <w:pPr>
              <w:contextualSpacing/>
              <w:jc w:val="center"/>
              <w:rPr>
                <w:sz w:val="22"/>
              </w:rPr>
            </w:pPr>
            <w:r w:rsidRPr="004B77DE">
              <w:rPr>
                <w:sz w:val="22"/>
              </w:rPr>
              <w:t>0.015</w:t>
            </w:r>
          </w:p>
        </w:tc>
        <w:tc>
          <w:tcPr>
            <w:tcW w:w="721" w:type="dxa"/>
          </w:tcPr>
          <w:p w14:paraId="28C48EB4" w14:textId="77777777" w:rsidR="003850BD" w:rsidRPr="004B77DE" w:rsidRDefault="003850BD" w:rsidP="001F3F3F">
            <w:pPr>
              <w:contextualSpacing/>
              <w:jc w:val="center"/>
              <w:rPr>
                <w:sz w:val="22"/>
              </w:rPr>
            </w:pPr>
            <w:r w:rsidRPr="004B77DE">
              <w:rPr>
                <w:sz w:val="22"/>
              </w:rPr>
              <w:t>0.013</w:t>
            </w:r>
          </w:p>
        </w:tc>
        <w:tc>
          <w:tcPr>
            <w:tcW w:w="1023" w:type="dxa"/>
          </w:tcPr>
          <w:p w14:paraId="17A34BC9" w14:textId="77777777" w:rsidR="003850BD" w:rsidRPr="004B77DE" w:rsidRDefault="003850BD" w:rsidP="001F3F3F">
            <w:pPr>
              <w:contextualSpacing/>
              <w:jc w:val="center"/>
              <w:rPr>
                <w:sz w:val="22"/>
              </w:rPr>
            </w:pPr>
            <w:r w:rsidRPr="004B77DE">
              <w:rPr>
                <w:sz w:val="22"/>
              </w:rPr>
              <w:t>0.023</w:t>
            </w:r>
          </w:p>
        </w:tc>
        <w:tc>
          <w:tcPr>
            <w:tcW w:w="722" w:type="dxa"/>
          </w:tcPr>
          <w:p w14:paraId="6E9F20EE" w14:textId="77777777" w:rsidR="003850BD" w:rsidRPr="004B77DE" w:rsidRDefault="003850BD" w:rsidP="001F3F3F">
            <w:pPr>
              <w:contextualSpacing/>
              <w:jc w:val="center"/>
              <w:rPr>
                <w:sz w:val="22"/>
              </w:rPr>
            </w:pPr>
            <w:r w:rsidRPr="004B77DE">
              <w:rPr>
                <w:sz w:val="22"/>
              </w:rPr>
              <w:t>0.021</w:t>
            </w:r>
          </w:p>
        </w:tc>
        <w:tc>
          <w:tcPr>
            <w:tcW w:w="722" w:type="dxa"/>
          </w:tcPr>
          <w:p w14:paraId="69BF2C2A" w14:textId="77777777" w:rsidR="003850BD" w:rsidRPr="004B77DE" w:rsidRDefault="003850BD" w:rsidP="001F3F3F">
            <w:pPr>
              <w:contextualSpacing/>
              <w:jc w:val="center"/>
              <w:rPr>
                <w:sz w:val="22"/>
              </w:rPr>
            </w:pPr>
            <w:r w:rsidRPr="004B77DE">
              <w:rPr>
                <w:sz w:val="22"/>
              </w:rPr>
              <w:t>0.011</w:t>
            </w:r>
          </w:p>
        </w:tc>
        <w:tc>
          <w:tcPr>
            <w:tcW w:w="1023" w:type="dxa"/>
          </w:tcPr>
          <w:p w14:paraId="660E4210" w14:textId="77777777" w:rsidR="003850BD" w:rsidRPr="004B77DE" w:rsidRDefault="003850BD" w:rsidP="001F3F3F">
            <w:pPr>
              <w:contextualSpacing/>
              <w:jc w:val="center"/>
              <w:rPr>
                <w:sz w:val="22"/>
              </w:rPr>
            </w:pPr>
            <w:r w:rsidRPr="004B77DE">
              <w:rPr>
                <w:sz w:val="22"/>
              </w:rPr>
              <w:t>0.504</w:t>
            </w:r>
          </w:p>
        </w:tc>
        <w:tc>
          <w:tcPr>
            <w:tcW w:w="722" w:type="dxa"/>
          </w:tcPr>
          <w:p w14:paraId="4C0954DA" w14:textId="77777777" w:rsidR="003850BD" w:rsidRPr="004B77DE" w:rsidRDefault="003850BD" w:rsidP="001F3F3F">
            <w:pPr>
              <w:contextualSpacing/>
              <w:jc w:val="center"/>
              <w:rPr>
                <w:sz w:val="22"/>
              </w:rPr>
            </w:pPr>
            <w:r w:rsidRPr="004B77DE">
              <w:rPr>
                <w:sz w:val="22"/>
              </w:rPr>
              <w:t>0.404</w:t>
            </w:r>
          </w:p>
        </w:tc>
        <w:tc>
          <w:tcPr>
            <w:tcW w:w="722" w:type="dxa"/>
          </w:tcPr>
          <w:p w14:paraId="1D08FE66" w14:textId="77777777" w:rsidR="003850BD" w:rsidRPr="004B77DE" w:rsidRDefault="003850BD" w:rsidP="001F3F3F">
            <w:pPr>
              <w:contextualSpacing/>
              <w:jc w:val="center"/>
              <w:rPr>
                <w:sz w:val="22"/>
              </w:rPr>
            </w:pPr>
            <w:r w:rsidRPr="004B77DE">
              <w:rPr>
                <w:sz w:val="22"/>
              </w:rPr>
              <w:t>0.224</w:t>
            </w:r>
          </w:p>
        </w:tc>
      </w:tr>
      <w:tr w:rsidR="003F3C41" w:rsidRPr="004B77DE" w14:paraId="7257BC69" w14:textId="77777777" w:rsidTr="00044B44">
        <w:tc>
          <w:tcPr>
            <w:tcW w:w="1231" w:type="dxa"/>
          </w:tcPr>
          <w:p w14:paraId="4A20AE03" w14:textId="77777777" w:rsidR="003F3C41" w:rsidRPr="004B77DE" w:rsidRDefault="003F3C41" w:rsidP="001F3F3F">
            <w:pPr>
              <w:contextualSpacing/>
              <w:jc w:val="center"/>
              <w:rPr>
                <w:sz w:val="22"/>
              </w:rPr>
            </w:pPr>
            <w:r w:rsidRPr="004B77DE">
              <w:rPr>
                <w:sz w:val="22"/>
              </w:rPr>
              <w:t>Writer6464</w:t>
            </w:r>
          </w:p>
        </w:tc>
        <w:tc>
          <w:tcPr>
            <w:tcW w:w="1023" w:type="dxa"/>
          </w:tcPr>
          <w:p w14:paraId="62C08506" w14:textId="77777777" w:rsidR="003F3C41" w:rsidRPr="004B77DE" w:rsidRDefault="003F3C41" w:rsidP="001F3F3F">
            <w:pPr>
              <w:contextualSpacing/>
              <w:jc w:val="center"/>
              <w:rPr>
                <w:sz w:val="22"/>
              </w:rPr>
            </w:pPr>
            <w:r w:rsidRPr="004B77DE">
              <w:rPr>
                <w:sz w:val="22"/>
              </w:rPr>
              <w:t>0.833</w:t>
            </w:r>
          </w:p>
        </w:tc>
        <w:tc>
          <w:tcPr>
            <w:tcW w:w="721" w:type="dxa"/>
          </w:tcPr>
          <w:p w14:paraId="0EBC3284" w14:textId="77777777" w:rsidR="003F3C41" w:rsidRPr="004B77DE" w:rsidRDefault="003F3C41" w:rsidP="001F3F3F">
            <w:pPr>
              <w:contextualSpacing/>
              <w:jc w:val="center"/>
              <w:rPr>
                <w:sz w:val="22"/>
              </w:rPr>
            </w:pPr>
            <w:r w:rsidRPr="004B77DE">
              <w:rPr>
                <w:sz w:val="22"/>
              </w:rPr>
              <w:t>0.95</w:t>
            </w:r>
          </w:p>
        </w:tc>
        <w:tc>
          <w:tcPr>
            <w:tcW w:w="721" w:type="dxa"/>
          </w:tcPr>
          <w:p w14:paraId="64EAA4AD" w14:textId="77777777" w:rsidR="003F3C41" w:rsidRPr="004B77DE" w:rsidRDefault="003F3C41" w:rsidP="001F3F3F">
            <w:pPr>
              <w:contextualSpacing/>
              <w:jc w:val="center"/>
              <w:rPr>
                <w:sz w:val="22"/>
              </w:rPr>
            </w:pPr>
            <w:r w:rsidRPr="004B77DE">
              <w:rPr>
                <w:sz w:val="22"/>
              </w:rPr>
              <w:t>0.444</w:t>
            </w:r>
          </w:p>
        </w:tc>
        <w:tc>
          <w:tcPr>
            <w:tcW w:w="1023" w:type="dxa"/>
          </w:tcPr>
          <w:p w14:paraId="18BC7FEE" w14:textId="77777777" w:rsidR="003F3C41" w:rsidRPr="004B77DE" w:rsidRDefault="003F3C41" w:rsidP="001F3F3F">
            <w:pPr>
              <w:contextualSpacing/>
              <w:jc w:val="center"/>
              <w:rPr>
                <w:sz w:val="22"/>
              </w:rPr>
            </w:pPr>
            <w:r w:rsidRPr="004B77DE">
              <w:rPr>
                <w:sz w:val="22"/>
              </w:rPr>
              <w:t>0.651</w:t>
            </w:r>
          </w:p>
        </w:tc>
        <w:tc>
          <w:tcPr>
            <w:tcW w:w="722" w:type="dxa"/>
          </w:tcPr>
          <w:p w14:paraId="12848356" w14:textId="77777777" w:rsidR="003F3C41" w:rsidRPr="004B77DE" w:rsidRDefault="003F3C41" w:rsidP="001F3F3F">
            <w:pPr>
              <w:contextualSpacing/>
              <w:jc w:val="center"/>
              <w:rPr>
                <w:sz w:val="22"/>
              </w:rPr>
            </w:pPr>
            <w:r w:rsidRPr="004B77DE">
              <w:rPr>
                <w:sz w:val="22"/>
              </w:rPr>
              <w:t>0.673</w:t>
            </w:r>
          </w:p>
        </w:tc>
        <w:tc>
          <w:tcPr>
            <w:tcW w:w="722" w:type="dxa"/>
          </w:tcPr>
          <w:p w14:paraId="00AF44BA" w14:textId="77777777" w:rsidR="003F3C41" w:rsidRPr="004B77DE" w:rsidRDefault="003F3C41" w:rsidP="001F3F3F">
            <w:pPr>
              <w:contextualSpacing/>
              <w:jc w:val="center"/>
              <w:rPr>
                <w:sz w:val="22"/>
              </w:rPr>
            </w:pPr>
            <w:r w:rsidRPr="004B77DE">
              <w:rPr>
                <w:sz w:val="22"/>
              </w:rPr>
              <w:t>0.331</w:t>
            </w:r>
          </w:p>
        </w:tc>
        <w:tc>
          <w:tcPr>
            <w:tcW w:w="1023" w:type="dxa"/>
          </w:tcPr>
          <w:p w14:paraId="5EEC35D0" w14:textId="77777777" w:rsidR="003F3C41" w:rsidRPr="004B77DE" w:rsidRDefault="003F3C41" w:rsidP="001F3F3F">
            <w:pPr>
              <w:contextualSpacing/>
              <w:jc w:val="center"/>
              <w:rPr>
                <w:sz w:val="22"/>
              </w:rPr>
            </w:pPr>
            <w:r w:rsidRPr="004B77DE">
              <w:rPr>
                <w:sz w:val="22"/>
              </w:rPr>
              <w:t>0.886</w:t>
            </w:r>
          </w:p>
        </w:tc>
        <w:tc>
          <w:tcPr>
            <w:tcW w:w="722" w:type="dxa"/>
          </w:tcPr>
          <w:p w14:paraId="26D946C7" w14:textId="77777777" w:rsidR="003F3C41" w:rsidRPr="004B77DE" w:rsidRDefault="003F3C41" w:rsidP="001F3F3F">
            <w:pPr>
              <w:contextualSpacing/>
              <w:jc w:val="center"/>
              <w:rPr>
                <w:sz w:val="22"/>
              </w:rPr>
            </w:pPr>
            <w:r w:rsidRPr="004B77DE">
              <w:rPr>
                <w:sz w:val="22"/>
              </w:rPr>
              <w:t>0.82</w:t>
            </w:r>
          </w:p>
        </w:tc>
        <w:tc>
          <w:tcPr>
            <w:tcW w:w="722" w:type="dxa"/>
          </w:tcPr>
          <w:p w14:paraId="787D19E7" w14:textId="77777777" w:rsidR="003F3C41" w:rsidRPr="004B77DE" w:rsidRDefault="003F3C41" w:rsidP="001F3F3F">
            <w:pPr>
              <w:contextualSpacing/>
              <w:jc w:val="center"/>
              <w:rPr>
                <w:sz w:val="22"/>
              </w:rPr>
            </w:pPr>
            <w:r w:rsidRPr="004B77DE">
              <w:rPr>
                <w:sz w:val="22"/>
              </w:rPr>
              <w:t>0.426</w:t>
            </w:r>
          </w:p>
        </w:tc>
      </w:tr>
    </w:tbl>
    <w:p w14:paraId="73AAF335" w14:textId="77777777" w:rsidR="00E83A78" w:rsidRDefault="00E83A78" w:rsidP="001F3F3F">
      <w:pPr>
        <w:spacing w:line="240" w:lineRule="auto"/>
        <w:contextualSpacing/>
        <w:jc w:val="center"/>
        <w:rPr>
          <w:sz w:val="22"/>
        </w:rPr>
      </w:pPr>
    </w:p>
    <w:p w14:paraId="0951CFB2" w14:textId="39B455DD" w:rsidR="00E83A78" w:rsidRDefault="00E83A78" w:rsidP="001F3F3F">
      <w:pPr>
        <w:spacing w:line="240" w:lineRule="auto"/>
        <w:contextualSpacing/>
        <w:jc w:val="center"/>
        <w:rPr>
          <w:sz w:val="22"/>
        </w:rPr>
      </w:pPr>
      <w:r>
        <w:rPr>
          <w:sz w:val="22"/>
        </w:rPr>
        <w:t xml:space="preserve">Table 2. </w:t>
      </w:r>
      <w:r w:rsidR="00BE2C27">
        <w:rPr>
          <w:sz w:val="22"/>
        </w:rPr>
        <w:t>Worst and best</w:t>
      </w:r>
      <w:r>
        <w:rPr>
          <w:sz w:val="22"/>
        </w:rPr>
        <w:t xml:space="preserve"> performers</w:t>
      </w:r>
      <w:r w:rsidR="00BE2C27">
        <w:rPr>
          <w:sz w:val="22"/>
        </w:rPr>
        <w:t xml:space="preserve"> in experiments 1 and 2 </w:t>
      </w:r>
      <w:r w:rsidR="00EA1459">
        <w:rPr>
          <w:sz w:val="22"/>
        </w:rPr>
        <w:t>with respect to</w:t>
      </w:r>
      <w:r w:rsidR="00BE2C27">
        <w:rPr>
          <w:sz w:val="22"/>
        </w:rPr>
        <w:t xml:space="preserve"> F1 score. Writer1616 performed the worst in experiment 1, Writer9191 performed the worst in experiment 2, and Writer6464 performed the best in all three experiments.</w:t>
      </w:r>
    </w:p>
    <w:p w14:paraId="14BDCF85" w14:textId="77777777" w:rsidR="005901BE" w:rsidRDefault="005901BE" w:rsidP="001F3F3F">
      <w:pPr>
        <w:spacing w:line="240" w:lineRule="auto"/>
        <w:contextualSpacing/>
        <w:jc w:val="center"/>
        <w:rPr>
          <w:sz w:val="22"/>
        </w:rPr>
      </w:pPr>
    </w:p>
    <w:p w14:paraId="2F6B8CE3" w14:textId="77777777" w:rsidR="00457232" w:rsidRDefault="00457232" w:rsidP="001F3F3F">
      <w:pPr>
        <w:spacing w:line="240" w:lineRule="auto"/>
        <w:contextualSpacing/>
        <w:jc w:val="center"/>
        <w:rPr>
          <w:sz w:val="22"/>
        </w:rPr>
      </w:pPr>
    </w:p>
    <w:p w14:paraId="021FFF35" w14:textId="77777777" w:rsidR="00457232" w:rsidRDefault="00457232" w:rsidP="001F3F3F">
      <w:pPr>
        <w:spacing w:line="240" w:lineRule="auto"/>
        <w:contextualSpacing/>
        <w:jc w:val="center"/>
        <w:rPr>
          <w:sz w:val="22"/>
        </w:rPr>
      </w:pPr>
    </w:p>
    <w:p w14:paraId="2AD276C6" w14:textId="5920041D" w:rsidR="005901BE" w:rsidRDefault="00F87D90" w:rsidP="001F3F3F">
      <w:pPr>
        <w:contextualSpacing/>
        <w:rPr>
          <w:sz w:val="22"/>
        </w:rPr>
      </w:pPr>
      <w:r>
        <w:rPr>
          <w:sz w:val="22"/>
        </w:rPr>
        <w:tab/>
        <w:t xml:space="preserve">Table 2 presents the </w:t>
      </w:r>
      <w:r w:rsidR="00014FAB">
        <w:rPr>
          <w:sz w:val="22"/>
        </w:rPr>
        <w:t>worst performers in experiments 1 and 2, and then the best</w:t>
      </w:r>
      <w:r w:rsidR="00D770D4">
        <w:rPr>
          <w:sz w:val="22"/>
        </w:rPr>
        <w:t xml:space="preserve"> performer in all three experiments.</w:t>
      </w:r>
      <w:r w:rsidR="00643CA3">
        <w:rPr>
          <w:sz w:val="22"/>
        </w:rPr>
        <w:t xml:space="preserve"> The full table of writers and their performances in all three experiments can be found in Appendix A, table A1.</w:t>
      </w:r>
      <w:r w:rsidR="00D770D4">
        <w:rPr>
          <w:sz w:val="22"/>
        </w:rPr>
        <w:t xml:space="preserve"> Writer1616 performed the worst in experiment 1, Writer9101 performed the worst in experiment 2, and Writer6464</w:t>
      </w:r>
      <w:r w:rsidR="00CA7AB8">
        <w:rPr>
          <w:sz w:val="22"/>
        </w:rPr>
        <w:t xml:space="preserve"> </w:t>
      </w:r>
      <w:r w:rsidR="00294E0F">
        <w:rPr>
          <w:sz w:val="22"/>
        </w:rPr>
        <w:t>performed the best in all three experiments.</w:t>
      </w:r>
      <w:r w:rsidR="001C07DC">
        <w:rPr>
          <w:sz w:val="22"/>
        </w:rPr>
        <w:t xml:space="preserve"> There does not appear to be a correlation between the number of samples</w:t>
      </w:r>
      <w:r w:rsidR="001E0320">
        <w:rPr>
          <w:sz w:val="22"/>
        </w:rPr>
        <w:t xml:space="preserve"> (</w:t>
      </w:r>
      <w:r w:rsidR="002158C4">
        <w:rPr>
          <w:sz w:val="22"/>
        </w:rPr>
        <w:t>filtered sub-images</w:t>
      </w:r>
      <w:r w:rsidR="001E0320">
        <w:rPr>
          <w:sz w:val="22"/>
        </w:rPr>
        <w:t>)</w:t>
      </w:r>
      <w:r w:rsidR="00437FF9">
        <w:rPr>
          <w:sz w:val="22"/>
        </w:rPr>
        <w:t xml:space="preserve"> of the writer classes, per script, and the performance of that class</w:t>
      </w:r>
      <w:r w:rsidR="002158C4">
        <w:rPr>
          <w:sz w:val="22"/>
        </w:rPr>
        <w:t xml:space="preserve"> in a particular experiment. </w:t>
      </w:r>
      <w:r w:rsidR="00ED7E9E">
        <w:rPr>
          <w:sz w:val="22"/>
        </w:rPr>
        <w:t>Table 3 shows the number of samples in the writer classes of CERUG-CN and CERUG-EN, for all three writers.</w:t>
      </w:r>
      <w:r w:rsidR="00213C33">
        <w:rPr>
          <w:sz w:val="22"/>
        </w:rPr>
        <w:t xml:space="preserve"> If the number of samples were to be the deciding factor</w:t>
      </w:r>
      <w:r w:rsidR="00A06653">
        <w:rPr>
          <w:sz w:val="22"/>
        </w:rPr>
        <w:t>, Writer9191 would outperform Writer6464 in experiment 1, and Writer1616 would outperform Writer6464 in experiment 2, and neither is the case.</w:t>
      </w:r>
      <w:r w:rsidR="00BF41E9">
        <w:rPr>
          <w:sz w:val="22"/>
        </w:rPr>
        <w:t xml:space="preserve"> </w:t>
      </w:r>
    </w:p>
    <w:p w14:paraId="15C55BCE" w14:textId="5C48FD19" w:rsidR="008A454A" w:rsidRDefault="008A454A" w:rsidP="001F3F3F">
      <w:pPr>
        <w:spacing w:after="0" w:line="240" w:lineRule="auto"/>
        <w:contextualSpacing/>
        <w:rPr>
          <w:sz w:val="22"/>
        </w:rPr>
      </w:pPr>
      <w:r>
        <w:rPr>
          <w:sz w:val="22"/>
        </w:rPr>
        <w:br w:type="page"/>
      </w:r>
    </w:p>
    <w:tbl>
      <w:tblPr>
        <w:tblStyle w:val="TableGrid"/>
        <w:tblW w:w="0" w:type="auto"/>
        <w:tblLook w:val="04A0" w:firstRow="1" w:lastRow="0" w:firstColumn="1" w:lastColumn="0" w:noHBand="0" w:noVBand="1"/>
      </w:tblPr>
      <w:tblGrid>
        <w:gridCol w:w="2876"/>
        <w:gridCol w:w="2877"/>
        <w:gridCol w:w="2877"/>
      </w:tblGrid>
      <w:tr w:rsidR="003B0180" w14:paraId="4DBFE07A" w14:textId="77777777" w:rsidTr="003B0180">
        <w:tc>
          <w:tcPr>
            <w:tcW w:w="2876" w:type="dxa"/>
          </w:tcPr>
          <w:p w14:paraId="4AB311FD" w14:textId="0CA96A22" w:rsidR="003B0180" w:rsidRPr="008E62AB" w:rsidRDefault="003B0180" w:rsidP="001F3F3F">
            <w:pPr>
              <w:contextualSpacing/>
              <w:jc w:val="center"/>
              <w:rPr>
                <w:b/>
                <w:bCs/>
                <w:szCs w:val="24"/>
              </w:rPr>
            </w:pPr>
            <w:r w:rsidRPr="008E62AB">
              <w:rPr>
                <w:b/>
                <w:bCs/>
                <w:szCs w:val="24"/>
              </w:rPr>
              <w:t>Writer</w:t>
            </w:r>
          </w:p>
        </w:tc>
        <w:tc>
          <w:tcPr>
            <w:tcW w:w="2877" w:type="dxa"/>
          </w:tcPr>
          <w:p w14:paraId="52C5E117" w14:textId="175554DC" w:rsidR="003B0180" w:rsidRPr="008E62AB" w:rsidRDefault="003B0180" w:rsidP="001F3F3F">
            <w:pPr>
              <w:contextualSpacing/>
              <w:jc w:val="center"/>
              <w:rPr>
                <w:b/>
                <w:bCs/>
                <w:szCs w:val="24"/>
              </w:rPr>
            </w:pPr>
            <w:r w:rsidRPr="008E62AB">
              <w:rPr>
                <w:b/>
                <w:bCs/>
                <w:szCs w:val="24"/>
              </w:rPr>
              <w:t>Samples in CERUG-CN</w:t>
            </w:r>
          </w:p>
        </w:tc>
        <w:tc>
          <w:tcPr>
            <w:tcW w:w="2877" w:type="dxa"/>
          </w:tcPr>
          <w:p w14:paraId="0C590274" w14:textId="6EA9510A" w:rsidR="003B0180" w:rsidRPr="008E62AB" w:rsidRDefault="003B0180" w:rsidP="001F3F3F">
            <w:pPr>
              <w:contextualSpacing/>
              <w:rPr>
                <w:b/>
                <w:bCs/>
                <w:szCs w:val="24"/>
              </w:rPr>
            </w:pPr>
            <w:r w:rsidRPr="008E62AB">
              <w:rPr>
                <w:b/>
                <w:bCs/>
                <w:szCs w:val="24"/>
              </w:rPr>
              <w:t>Samples in CERUG-EN</w:t>
            </w:r>
          </w:p>
        </w:tc>
      </w:tr>
      <w:tr w:rsidR="003B0180" w14:paraId="5D5079B7" w14:textId="77777777" w:rsidTr="003B0180">
        <w:tc>
          <w:tcPr>
            <w:tcW w:w="2876" w:type="dxa"/>
          </w:tcPr>
          <w:p w14:paraId="2255BECC" w14:textId="72AABCAB" w:rsidR="003B0180" w:rsidRDefault="003B0180" w:rsidP="001F3F3F">
            <w:pPr>
              <w:contextualSpacing/>
              <w:jc w:val="center"/>
              <w:rPr>
                <w:sz w:val="22"/>
              </w:rPr>
            </w:pPr>
            <w:r>
              <w:rPr>
                <w:sz w:val="22"/>
              </w:rPr>
              <w:t>Writer1616</w:t>
            </w:r>
          </w:p>
        </w:tc>
        <w:tc>
          <w:tcPr>
            <w:tcW w:w="2877" w:type="dxa"/>
          </w:tcPr>
          <w:p w14:paraId="4E8557DF" w14:textId="4D51D63E" w:rsidR="003B0180" w:rsidRDefault="009E1083" w:rsidP="001F3F3F">
            <w:pPr>
              <w:contextualSpacing/>
              <w:jc w:val="center"/>
              <w:rPr>
                <w:sz w:val="22"/>
              </w:rPr>
            </w:pPr>
            <w:r>
              <w:rPr>
                <w:sz w:val="22"/>
              </w:rPr>
              <w:t>3174</w:t>
            </w:r>
          </w:p>
        </w:tc>
        <w:tc>
          <w:tcPr>
            <w:tcW w:w="2877" w:type="dxa"/>
          </w:tcPr>
          <w:p w14:paraId="6C88F5F4" w14:textId="3CCD2D77" w:rsidR="003B0180" w:rsidRDefault="009E1083" w:rsidP="001F3F3F">
            <w:pPr>
              <w:contextualSpacing/>
              <w:jc w:val="center"/>
              <w:rPr>
                <w:sz w:val="22"/>
              </w:rPr>
            </w:pPr>
            <w:r>
              <w:rPr>
                <w:sz w:val="22"/>
              </w:rPr>
              <w:t>1299</w:t>
            </w:r>
          </w:p>
        </w:tc>
      </w:tr>
      <w:tr w:rsidR="009E1083" w14:paraId="592ACDDC" w14:textId="77777777" w:rsidTr="003B0180">
        <w:tc>
          <w:tcPr>
            <w:tcW w:w="2876" w:type="dxa"/>
          </w:tcPr>
          <w:p w14:paraId="473E2481" w14:textId="2E4B2C2A" w:rsidR="009E1083" w:rsidRDefault="009E1083" w:rsidP="001F3F3F">
            <w:pPr>
              <w:contextualSpacing/>
              <w:jc w:val="center"/>
              <w:rPr>
                <w:sz w:val="22"/>
              </w:rPr>
            </w:pPr>
            <w:r>
              <w:rPr>
                <w:sz w:val="22"/>
              </w:rPr>
              <w:t>Writer9191</w:t>
            </w:r>
          </w:p>
        </w:tc>
        <w:tc>
          <w:tcPr>
            <w:tcW w:w="2877" w:type="dxa"/>
          </w:tcPr>
          <w:p w14:paraId="360B470D" w14:textId="100CA0C1" w:rsidR="009E1083" w:rsidRDefault="009E1083" w:rsidP="001F3F3F">
            <w:pPr>
              <w:contextualSpacing/>
              <w:jc w:val="center"/>
              <w:rPr>
                <w:sz w:val="22"/>
              </w:rPr>
            </w:pPr>
            <w:r>
              <w:rPr>
                <w:sz w:val="22"/>
              </w:rPr>
              <w:t>3916</w:t>
            </w:r>
          </w:p>
        </w:tc>
        <w:tc>
          <w:tcPr>
            <w:tcW w:w="2877" w:type="dxa"/>
          </w:tcPr>
          <w:p w14:paraId="69B17D8F" w14:textId="554C44EA" w:rsidR="009E1083" w:rsidRDefault="009E1083" w:rsidP="001F3F3F">
            <w:pPr>
              <w:contextualSpacing/>
              <w:jc w:val="center"/>
              <w:rPr>
                <w:sz w:val="22"/>
              </w:rPr>
            </w:pPr>
            <w:r>
              <w:rPr>
                <w:sz w:val="22"/>
              </w:rPr>
              <w:t>1244</w:t>
            </w:r>
          </w:p>
        </w:tc>
      </w:tr>
      <w:tr w:rsidR="009E1083" w14:paraId="5E6E9FBD" w14:textId="77777777" w:rsidTr="003B0180">
        <w:tc>
          <w:tcPr>
            <w:tcW w:w="2876" w:type="dxa"/>
          </w:tcPr>
          <w:p w14:paraId="110A7084" w14:textId="0D772C0D" w:rsidR="009E1083" w:rsidRDefault="009E1083" w:rsidP="001F3F3F">
            <w:pPr>
              <w:contextualSpacing/>
              <w:jc w:val="center"/>
              <w:rPr>
                <w:sz w:val="22"/>
              </w:rPr>
            </w:pPr>
            <w:r>
              <w:rPr>
                <w:sz w:val="22"/>
              </w:rPr>
              <w:t>Writer6464</w:t>
            </w:r>
          </w:p>
        </w:tc>
        <w:tc>
          <w:tcPr>
            <w:tcW w:w="2877" w:type="dxa"/>
          </w:tcPr>
          <w:p w14:paraId="588B2908" w14:textId="49ABCA4D" w:rsidR="009E1083" w:rsidRDefault="009E1083" w:rsidP="001F3F3F">
            <w:pPr>
              <w:contextualSpacing/>
              <w:jc w:val="center"/>
              <w:rPr>
                <w:sz w:val="22"/>
              </w:rPr>
            </w:pPr>
            <w:r>
              <w:rPr>
                <w:sz w:val="22"/>
              </w:rPr>
              <w:t>3816</w:t>
            </w:r>
          </w:p>
        </w:tc>
        <w:tc>
          <w:tcPr>
            <w:tcW w:w="2877" w:type="dxa"/>
          </w:tcPr>
          <w:p w14:paraId="6DB1F0C5" w14:textId="768FAEA5" w:rsidR="009E1083" w:rsidRDefault="00956DD3" w:rsidP="001F3F3F">
            <w:pPr>
              <w:contextualSpacing/>
              <w:jc w:val="center"/>
              <w:rPr>
                <w:sz w:val="22"/>
              </w:rPr>
            </w:pPr>
            <w:r>
              <w:rPr>
                <w:sz w:val="22"/>
              </w:rPr>
              <w:t>1126</w:t>
            </w:r>
          </w:p>
        </w:tc>
      </w:tr>
    </w:tbl>
    <w:p w14:paraId="24D8BEED" w14:textId="77777777" w:rsidR="002B2408" w:rsidRDefault="002B2408" w:rsidP="001F3F3F">
      <w:pPr>
        <w:spacing w:line="240" w:lineRule="auto"/>
        <w:contextualSpacing/>
        <w:jc w:val="center"/>
        <w:rPr>
          <w:sz w:val="22"/>
        </w:rPr>
      </w:pPr>
    </w:p>
    <w:p w14:paraId="26CEB318" w14:textId="4C103821" w:rsidR="00956DD3" w:rsidRDefault="00956DD3" w:rsidP="001F3F3F">
      <w:pPr>
        <w:spacing w:line="240" w:lineRule="auto"/>
        <w:contextualSpacing/>
        <w:jc w:val="center"/>
        <w:rPr>
          <w:sz w:val="22"/>
        </w:rPr>
      </w:pPr>
      <w:r>
        <w:rPr>
          <w:sz w:val="22"/>
        </w:rPr>
        <w:t xml:space="preserve">Table 3. </w:t>
      </w:r>
      <w:r w:rsidR="00697C79">
        <w:rPr>
          <w:sz w:val="22"/>
        </w:rPr>
        <w:t>Number of sub-image samples for the worst and best performers in experiments 1, and 2.</w:t>
      </w:r>
    </w:p>
    <w:p w14:paraId="351B735C" w14:textId="77777777" w:rsidR="0006203F" w:rsidRDefault="0006203F" w:rsidP="001F3F3F">
      <w:pPr>
        <w:spacing w:line="240" w:lineRule="auto"/>
        <w:contextualSpacing/>
        <w:jc w:val="center"/>
        <w:rPr>
          <w:szCs w:val="24"/>
        </w:rPr>
      </w:pPr>
    </w:p>
    <w:p w14:paraId="757AE6D3" w14:textId="77777777" w:rsidR="00B11872" w:rsidRDefault="00B11872" w:rsidP="001F3F3F">
      <w:pPr>
        <w:spacing w:line="240" w:lineRule="auto"/>
        <w:contextualSpacing/>
        <w:jc w:val="center"/>
        <w:rPr>
          <w:szCs w:val="24"/>
        </w:rPr>
      </w:pPr>
    </w:p>
    <w:p w14:paraId="2A498028" w14:textId="77777777" w:rsidR="00B11872" w:rsidRPr="00276146" w:rsidRDefault="00B11872" w:rsidP="001F3F3F">
      <w:pPr>
        <w:spacing w:line="240" w:lineRule="auto"/>
        <w:contextualSpacing/>
        <w:jc w:val="center"/>
        <w:rPr>
          <w:szCs w:val="24"/>
        </w:rPr>
      </w:pPr>
    </w:p>
    <w:p w14:paraId="2B05C28A" w14:textId="0F6B27B8" w:rsidR="00B83FCE" w:rsidRDefault="00C26D4F" w:rsidP="001F3F3F">
      <w:pPr>
        <w:contextualSpacing/>
        <w:rPr>
          <w:szCs w:val="24"/>
        </w:rPr>
      </w:pPr>
      <w:r w:rsidRPr="00276146">
        <w:rPr>
          <w:szCs w:val="24"/>
        </w:rPr>
        <w:tab/>
        <w:t xml:space="preserve">The following is a visual analysis of </w:t>
      </w:r>
      <w:r w:rsidR="00F72314" w:rsidRPr="00276146">
        <w:rPr>
          <w:szCs w:val="24"/>
        </w:rPr>
        <w:t>the three writers (as performed in 4.1)</w:t>
      </w:r>
      <w:r w:rsidR="001070BE">
        <w:rPr>
          <w:szCs w:val="24"/>
        </w:rPr>
        <w:t xml:space="preserve">. Figures 8, 9, and 10 </w:t>
      </w:r>
      <w:r w:rsidR="00CA6097">
        <w:rPr>
          <w:szCs w:val="24"/>
        </w:rPr>
        <w:t xml:space="preserve">(below) </w:t>
      </w:r>
      <w:r w:rsidR="001070BE">
        <w:rPr>
          <w:szCs w:val="24"/>
        </w:rPr>
        <w:t xml:space="preserve">show a random sample of stroke fragments from Writers 6464, 1616, and 9101, respectively. One immediate observation to make is that </w:t>
      </w:r>
      <w:r w:rsidR="00195A9F">
        <w:rPr>
          <w:szCs w:val="24"/>
        </w:rPr>
        <w:t>the stroke fragments of Writer6464 are much lighter than both the sample strokes of Writer1616 and Writer</w:t>
      </w:r>
      <w:r w:rsidR="00EC708C">
        <w:rPr>
          <w:szCs w:val="24"/>
        </w:rPr>
        <w:t xml:space="preserve">9101, as well as the sample strokes from CERUG-CN and CERUG-EN overall. It is highly likely that </w:t>
      </w:r>
      <w:r w:rsidR="00755FC9">
        <w:rPr>
          <w:szCs w:val="24"/>
        </w:rPr>
        <w:t xml:space="preserve">Writer6464 performed so well in all three experiments due to the lighter shade </w:t>
      </w:r>
      <w:r w:rsidR="004B0137">
        <w:rPr>
          <w:szCs w:val="24"/>
        </w:rPr>
        <w:t xml:space="preserve">used to create the </w:t>
      </w:r>
      <w:r w:rsidR="007468E9">
        <w:rPr>
          <w:szCs w:val="24"/>
        </w:rPr>
        <w:t>strokes. It is not as clear why</w:t>
      </w:r>
      <w:r w:rsidR="00BA7008">
        <w:rPr>
          <w:szCs w:val="24"/>
        </w:rPr>
        <w:t xml:space="preserve"> it may be that</w:t>
      </w:r>
      <w:r w:rsidR="007468E9">
        <w:rPr>
          <w:szCs w:val="24"/>
        </w:rPr>
        <w:t xml:space="preserve"> Writer1616 and Writer9101</w:t>
      </w:r>
      <w:r w:rsidR="00BA7008">
        <w:rPr>
          <w:szCs w:val="24"/>
        </w:rPr>
        <w:t xml:space="preserve"> perform worse in experiments 1 and 2, respectively</w:t>
      </w:r>
      <w:r w:rsidR="00F20B13">
        <w:rPr>
          <w:szCs w:val="24"/>
        </w:rPr>
        <w:t>.</w:t>
      </w:r>
      <w:r w:rsidR="00017914">
        <w:rPr>
          <w:szCs w:val="24"/>
        </w:rPr>
        <w:t xml:space="preserve"> One thing that stands out is that Writer1616 has consistently darker values representing their stroke fragments</w:t>
      </w:r>
      <w:r w:rsidR="00961890">
        <w:rPr>
          <w:szCs w:val="24"/>
        </w:rPr>
        <w:t xml:space="preserve">. The Stroke fragments presented in Figure 9 all have very dark </w:t>
      </w:r>
      <w:r w:rsidR="00684510">
        <w:rPr>
          <w:szCs w:val="24"/>
        </w:rPr>
        <w:t>gray level</w:t>
      </w:r>
      <w:r w:rsidR="00961890">
        <w:rPr>
          <w:szCs w:val="24"/>
        </w:rPr>
        <w:t xml:space="preserve"> values with little variation in light. These two observations</w:t>
      </w:r>
      <w:r w:rsidR="005B70CB">
        <w:rPr>
          <w:szCs w:val="24"/>
        </w:rPr>
        <w:t xml:space="preserve"> for Writer6464 and Writer1616 may indicate a grayscale level bias in the trained model for the three experiments.</w:t>
      </w:r>
      <w:r w:rsidR="00B2748C">
        <w:rPr>
          <w:szCs w:val="24"/>
        </w:rPr>
        <w:t xml:space="preserve"> It is less clear why Writer9101 performs badly. Possible reasons may be </w:t>
      </w:r>
      <w:r w:rsidR="00B83FCE">
        <w:rPr>
          <w:szCs w:val="24"/>
        </w:rPr>
        <w:t xml:space="preserve">that the </w:t>
      </w:r>
      <w:proofErr w:type="gramStart"/>
      <w:r w:rsidR="00B83FCE">
        <w:rPr>
          <w:szCs w:val="24"/>
        </w:rPr>
        <w:t>particular writing</w:t>
      </w:r>
      <w:proofErr w:type="gramEnd"/>
      <w:r w:rsidR="00B83FCE">
        <w:rPr>
          <w:szCs w:val="24"/>
        </w:rPr>
        <w:t xml:space="preserve"> style of Writer9101 may have a</w:t>
      </w:r>
      <w:r w:rsidR="00E33806">
        <w:rPr>
          <w:szCs w:val="24"/>
        </w:rPr>
        <w:t xml:space="preserve"> big impact on the stroke fragment generation process. The types of stroke fragments generated for Writer9101 may throw off the </w:t>
      </w:r>
      <w:r w:rsidR="00CA6097">
        <w:rPr>
          <w:szCs w:val="24"/>
        </w:rPr>
        <w:t>model for experiment 2.</w:t>
      </w:r>
    </w:p>
    <w:p w14:paraId="3353E71B" w14:textId="77777777" w:rsidR="00B83FCE" w:rsidRDefault="00B83FCE" w:rsidP="001F3F3F">
      <w:pPr>
        <w:spacing w:after="0" w:line="240" w:lineRule="auto"/>
        <w:contextualSpacing/>
        <w:rPr>
          <w:szCs w:val="24"/>
        </w:rPr>
      </w:pPr>
      <w:r>
        <w:rPr>
          <w:szCs w:val="24"/>
        </w:rPr>
        <w:br w:type="page"/>
      </w:r>
    </w:p>
    <w:p w14:paraId="54DE8BE8" w14:textId="77777777" w:rsidR="0006203F" w:rsidRPr="00276146" w:rsidRDefault="0006203F" w:rsidP="001F3F3F">
      <w:pPr>
        <w:spacing w:line="240" w:lineRule="auto"/>
        <w:contextualSpacing/>
        <w:jc w:val="center"/>
        <w:rPr>
          <w:szCs w:val="24"/>
        </w:rPr>
      </w:pPr>
    </w:p>
    <w:p w14:paraId="005FB1E5" w14:textId="77777777" w:rsidR="00D469FA" w:rsidRDefault="00D469FA" w:rsidP="001F3F3F">
      <w:pPr>
        <w:spacing w:line="240" w:lineRule="auto"/>
        <w:contextualSpacing/>
        <w:jc w:val="center"/>
        <w:rPr>
          <w:sz w:val="22"/>
        </w:rPr>
      </w:pPr>
    </w:p>
    <w:p w14:paraId="255CA7F1" w14:textId="77777777" w:rsidR="00AF4E6F" w:rsidRDefault="00AF4E6F" w:rsidP="001F3F3F">
      <w:pPr>
        <w:spacing w:line="240" w:lineRule="auto"/>
        <w:contextualSpacing/>
        <w:jc w:val="center"/>
        <w:rPr>
          <w:sz w:val="22"/>
        </w:rPr>
      </w:pPr>
    </w:p>
    <w:p w14:paraId="7323BB80" w14:textId="77777777" w:rsidR="00D469FA" w:rsidRDefault="00D469FA" w:rsidP="001F3F3F">
      <w:pPr>
        <w:spacing w:line="240" w:lineRule="auto"/>
        <w:contextualSpacing/>
        <w:jc w:val="center"/>
        <w:rPr>
          <w:sz w:val="22"/>
        </w:rPr>
      </w:pPr>
    </w:p>
    <w:p w14:paraId="236BD853" w14:textId="77777777" w:rsidR="009D2109" w:rsidRDefault="009D2109" w:rsidP="001F3F3F">
      <w:pPr>
        <w:spacing w:line="240" w:lineRule="auto"/>
        <w:contextualSpacing/>
        <w:jc w:val="center"/>
        <w:rPr>
          <w:sz w:val="22"/>
        </w:rPr>
      </w:pPr>
    </w:p>
    <w:p w14:paraId="4618B017" w14:textId="77777777" w:rsidR="009D2109" w:rsidRDefault="009D2109" w:rsidP="001F3F3F">
      <w:pPr>
        <w:spacing w:line="240" w:lineRule="auto"/>
        <w:contextualSpacing/>
        <w:jc w:val="center"/>
        <w:rPr>
          <w:sz w:val="22"/>
        </w:rPr>
      </w:pPr>
    </w:p>
    <w:p w14:paraId="5D93E12A" w14:textId="77777777" w:rsidR="009D2109" w:rsidRDefault="009D2109" w:rsidP="001F3F3F">
      <w:pPr>
        <w:spacing w:line="240" w:lineRule="auto"/>
        <w:contextualSpacing/>
        <w:jc w:val="center"/>
        <w:rPr>
          <w:sz w:val="22"/>
        </w:rPr>
      </w:pPr>
    </w:p>
    <w:p w14:paraId="524216A2" w14:textId="77777777" w:rsidR="009D2109" w:rsidRDefault="009D2109" w:rsidP="001F3F3F">
      <w:pPr>
        <w:spacing w:line="240" w:lineRule="auto"/>
        <w:contextualSpacing/>
        <w:jc w:val="center"/>
        <w:rPr>
          <w:sz w:val="22"/>
        </w:rPr>
      </w:pPr>
    </w:p>
    <w:p w14:paraId="48876FCE" w14:textId="77777777" w:rsidR="009D2109" w:rsidRDefault="009D2109" w:rsidP="001F3F3F">
      <w:pPr>
        <w:spacing w:line="240" w:lineRule="auto"/>
        <w:contextualSpacing/>
        <w:jc w:val="center"/>
        <w:rPr>
          <w:sz w:val="22"/>
        </w:rPr>
      </w:pPr>
    </w:p>
    <w:p w14:paraId="358DF572" w14:textId="77777777" w:rsidR="009D2109" w:rsidRDefault="009D2109" w:rsidP="001F3F3F">
      <w:pPr>
        <w:spacing w:line="240" w:lineRule="auto"/>
        <w:contextualSpacing/>
        <w:jc w:val="center"/>
        <w:rPr>
          <w:sz w:val="22"/>
        </w:rPr>
      </w:pPr>
    </w:p>
    <w:p w14:paraId="6D862840" w14:textId="77777777" w:rsidR="009D2109" w:rsidRDefault="009D2109" w:rsidP="001F3F3F">
      <w:pPr>
        <w:spacing w:line="240" w:lineRule="auto"/>
        <w:contextualSpacing/>
        <w:jc w:val="center"/>
        <w:rPr>
          <w:sz w:val="22"/>
        </w:rPr>
      </w:pPr>
    </w:p>
    <w:p w14:paraId="5D93A892" w14:textId="3C283500" w:rsidR="00276146" w:rsidRDefault="00276146" w:rsidP="001F3F3F">
      <w:pPr>
        <w:spacing w:line="240" w:lineRule="auto"/>
        <w:contextualSpacing/>
        <w:jc w:val="center"/>
        <w:rPr>
          <w:sz w:val="22"/>
        </w:rPr>
      </w:pPr>
      <w:r w:rsidRPr="00276146">
        <w:rPr>
          <w:sz w:val="22"/>
        </w:rPr>
        <w:drawing>
          <wp:anchor distT="0" distB="0" distL="114300" distR="114300" simplePos="0" relativeHeight="251643904" behindDoc="0" locked="0" layoutInCell="1" allowOverlap="1" wp14:anchorId="795E992A" wp14:editId="45DA9B7C">
            <wp:simplePos x="1394308" y="1408938"/>
            <wp:positionH relativeFrom="margin">
              <wp:align>center</wp:align>
            </wp:positionH>
            <wp:positionV relativeFrom="margin">
              <wp:align>center</wp:align>
            </wp:positionV>
            <wp:extent cx="5486400" cy="4142105"/>
            <wp:effectExtent l="19050" t="19050" r="19050" b="10795"/>
            <wp:wrapSquare wrapText="bothSides"/>
            <wp:docPr id="1990078188" name="Picture 1" descr="A group of black and white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078188" name="Picture 1" descr="A group of black and white letters&#10;&#10;Description automatically generated with medium confidence"/>
                    <pic:cNvPicPr/>
                  </pic:nvPicPr>
                  <pic:blipFill>
                    <a:blip r:embed="rId24"/>
                    <a:stretch>
                      <a:fillRect/>
                    </a:stretch>
                  </pic:blipFill>
                  <pic:spPr>
                    <a:xfrm>
                      <a:off x="0" y="0"/>
                      <a:ext cx="5486400" cy="4142105"/>
                    </a:xfrm>
                    <a:prstGeom prst="rect">
                      <a:avLst/>
                    </a:prstGeom>
                    <a:ln>
                      <a:solidFill>
                        <a:schemeClr val="tx1"/>
                      </a:solidFill>
                    </a:ln>
                  </pic:spPr>
                </pic:pic>
              </a:graphicData>
            </a:graphic>
          </wp:anchor>
        </w:drawing>
      </w:r>
    </w:p>
    <w:p w14:paraId="776F7BE1" w14:textId="5929A958" w:rsidR="00276146" w:rsidRDefault="008355EB" w:rsidP="001F3F3F">
      <w:pPr>
        <w:spacing w:line="240" w:lineRule="auto"/>
        <w:contextualSpacing/>
        <w:jc w:val="center"/>
        <w:rPr>
          <w:sz w:val="22"/>
        </w:rPr>
      </w:pPr>
      <w:r>
        <w:rPr>
          <w:sz w:val="22"/>
        </w:rPr>
        <w:t xml:space="preserve">Figure 8. Random Sample of </w:t>
      </w:r>
      <w:r w:rsidR="001B18C9">
        <w:rPr>
          <w:sz w:val="22"/>
        </w:rPr>
        <w:t>400</w:t>
      </w:r>
      <w:r w:rsidR="00D73EB4">
        <w:rPr>
          <w:sz w:val="22"/>
        </w:rPr>
        <w:t xml:space="preserve"> sub-images extracted from </w:t>
      </w:r>
      <w:r>
        <w:rPr>
          <w:sz w:val="22"/>
        </w:rPr>
        <w:t>Writer6464</w:t>
      </w:r>
      <w:r w:rsidR="001B18C9">
        <w:rPr>
          <w:sz w:val="22"/>
        </w:rPr>
        <w:t>.</w:t>
      </w:r>
    </w:p>
    <w:p w14:paraId="125DFBAA" w14:textId="13B45792" w:rsidR="005F2A1C" w:rsidRDefault="005F2A1C" w:rsidP="001F3F3F">
      <w:pPr>
        <w:spacing w:after="0" w:line="240" w:lineRule="auto"/>
        <w:contextualSpacing/>
        <w:rPr>
          <w:sz w:val="22"/>
        </w:rPr>
      </w:pPr>
      <w:r>
        <w:rPr>
          <w:sz w:val="22"/>
        </w:rPr>
        <w:br w:type="page"/>
      </w:r>
    </w:p>
    <w:p w14:paraId="35621F7B" w14:textId="43613B3C" w:rsidR="00D73EB4" w:rsidRDefault="00D73EB4" w:rsidP="001F3F3F">
      <w:pPr>
        <w:spacing w:line="240" w:lineRule="auto"/>
        <w:contextualSpacing/>
        <w:jc w:val="center"/>
        <w:rPr>
          <w:sz w:val="22"/>
        </w:rPr>
      </w:pPr>
      <w:r w:rsidRPr="00D73EB4">
        <w:rPr>
          <w:sz w:val="22"/>
        </w:rPr>
        <w:drawing>
          <wp:anchor distT="0" distB="0" distL="114300" distR="114300" simplePos="0" relativeHeight="251657216" behindDoc="0" locked="0" layoutInCell="1" allowOverlap="1" wp14:anchorId="042A4C42" wp14:editId="1797802E">
            <wp:simplePos x="1394308" y="933450"/>
            <wp:positionH relativeFrom="margin">
              <wp:align>center</wp:align>
            </wp:positionH>
            <wp:positionV relativeFrom="margin">
              <wp:align>center</wp:align>
            </wp:positionV>
            <wp:extent cx="5486400" cy="4142105"/>
            <wp:effectExtent l="19050" t="19050" r="19050" b="10795"/>
            <wp:wrapSquare wrapText="bothSides"/>
            <wp:docPr id="1119911540" name="Picture 1" descr="A group of black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911540" name="Picture 1" descr="A group of black letters&#10;&#10;Description automatically generated with medium confidence"/>
                    <pic:cNvPicPr/>
                  </pic:nvPicPr>
                  <pic:blipFill>
                    <a:blip r:embed="rId25"/>
                    <a:stretch>
                      <a:fillRect/>
                    </a:stretch>
                  </pic:blipFill>
                  <pic:spPr>
                    <a:xfrm>
                      <a:off x="0" y="0"/>
                      <a:ext cx="5486400" cy="4142105"/>
                    </a:xfrm>
                    <a:prstGeom prst="rect">
                      <a:avLst/>
                    </a:prstGeom>
                    <a:ln>
                      <a:solidFill>
                        <a:schemeClr val="tx1"/>
                      </a:solidFill>
                    </a:ln>
                  </pic:spPr>
                </pic:pic>
              </a:graphicData>
            </a:graphic>
          </wp:anchor>
        </w:drawing>
      </w:r>
    </w:p>
    <w:p w14:paraId="38BFE06A" w14:textId="77777777" w:rsidR="005F2A1C" w:rsidRDefault="005F2A1C" w:rsidP="001F3F3F">
      <w:pPr>
        <w:spacing w:line="240" w:lineRule="auto"/>
        <w:contextualSpacing/>
        <w:jc w:val="center"/>
        <w:rPr>
          <w:sz w:val="22"/>
        </w:rPr>
      </w:pPr>
    </w:p>
    <w:p w14:paraId="0BFB5C3A" w14:textId="77777777" w:rsidR="005F2A1C" w:rsidRDefault="005F2A1C" w:rsidP="001F3F3F">
      <w:pPr>
        <w:spacing w:line="240" w:lineRule="auto"/>
        <w:contextualSpacing/>
        <w:jc w:val="center"/>
        <w:rPr>
          <w:sz w:val="22"/>
        </w:rPr>
      </w:pPr>
    </w:p>
    <w:p w14:paraId="404DE247" w14:textId="77777777" w:rsidR="005F2A1C" w:rsidRDefault="005F2A1C" w:rsidP="001F3F3F">
      <w:pPr>
        <w:spacing w:line="240" w:lineRule="auto"/>
        <w:contextualSpacing/>
        <w:jc w:val="center"/>
        <w:rPr>
          <w:sz w:val="22"/>
        </w:rPr>
      </w:pPr>
    </w:p>
    <w:p w14:paraId="0B474780" w14:textId="77777777" w:rsidR="005F2A1C" w:rsidRDefault="005F2A1C" w:rsidP="001F3F3F">
      <w:pPr>
        <w:spacing w:line="240" w:lineRule="auto"/>
        <w:contextualSpacing/>
        <w:jc w:val="center"/>
        <w:rPr>
          <w:sz w:val="22"/>
        </w:rPr>
      </w:pPr>
    </w:p>
    <w:p w14:paraId="248BE4A0" w14:textId="77777777" w:rsidR="005F2A1C" w:rsidRDefault="005F2A1C" w:rsidP="001F3F3F">
      <w:pPr>
        <w:spacing w:line="240" w:lineRule="auto"/>
        <w:contextualSpacing/>
        <w:jc w:val="center"/>
        <w:rPr>
          <w:sz w:val="22"/>
        </w:rPr>
      </w:pPr>
    </w:p>
    <w:p w14:paraId="7EDB9C47" w14:textId="77777777" w:rsidR="005F2A1C" w:rsidRDefault="005F2A1C" w:rsidP="001F3F3F">
      <w:pPr>
        <w:spacing w:line="240" w:lineRule="auto"/>
        <w:contextualSpacing/>
        <w:jc w:val="center"/>
        <w:rPr>
          <w:sz w:val="22"/>
        </w:rPr>
      </w:pPr>
    </w:p>
    <w:p w14:paraId="0AFAA879" w14:textId="77777777" w:rsidR="009D2109" w:rsidRDefault="009D2109" w:rsidP="001F3F3F">
      <w:pPr>
        <w:spacing w:line="240" w:lineRule="auto"/>
        <w:contextualSpacing/>
        <w:jc w:val="center"/>
        <w:rPr>
          <w:sz w:val="22"/>
        </w:rPr>
      </w:pPr>
    </w:p>
    <w:p w14:paraId="0B8E767A" w14:textId="77777777" w:rsidR="009D2109" w:rsidRDefault="009D2109" w:rsidP="001F3F3F">
      <w:pPr>
        <w:spacing w:line="240" w:lineRule="auto"/>
        <w:contextualSpacing/>
        <w:jc w:val="center"/>
        <w:rPr>
          <w:sz w:val="22"/>
        </w:rPr>
      </w:pPr>
    </w:p>
    <w:p w14:paraId="59848ED2" w14:textId="77777777" w:rsidR="009D2109" w:rsidRDefault="009D2109" w:rsidP="001F3F3F">
      <w:pPr>
        <w:spacing w:line="240" w:lineRule="auto"/>
        <w:contextualSpacing/>
        <w:jc w:val="center"/>
        <w:rPr>
          <w:sz w:val="22"/>
        </w:rPr>
      </w:pPr>
    </w:p>
    <w:p w14:paraId="2A62DC12" w14:textId="77777777" w:rsidR="009D2109" w:rsidRDefault="009D2109" w:rsidP="001F3F3F">
      <w:pPr>
        <w:spacing w:line="240" w:lineRule="auto"/>
        <w:contextualSpacing/>
        <w:jc w:val="center"/>
        <w:rPr>
          <w:sz w:val="22"/>
        </w:rPr>
      </w:pPr>
    </w:p>
    <w:p w14:paraId="13FF6DB2" w14:textId="77777777" w:rsidR="005F2A1C" w:rsidRDefault="005F2A1C" w:rsidP="001F3F3F">
      <w:pPr>
        <w:spacing w:line="240" w:lineRule="auto"/>
        <w:contextualSpacing/>
        <w:jc w:val="center"/>
        <w:rPr>
          <w:sz w:val="22"/>
        </w:rPr>
      </w:pPr>
    </w:p>
    <w:p w14:paraId="168E220C" w14:textId="48DE3842" w:rsidR="005F2A1C" w:rsidRDefault="00D73EB4" w:rsidP="001F3F3F">
      <w:pPr>
        <w:spacing w:line="240" w:lineRule="auto"/>
        <w:contextualSpacing/>
        <w:jc w:val="center"/>
        <w:rPr>
          <w:sz w:val="22"/>
        </w:rPr>
      </w:pPr>
      <w:r>
        <w:rPr>
          <w:sz w:val="22"/>
        </w:rPr>
        <w:t xml:space="preserve">Figure 9. Random Sample of 400 sub-images extracted from </w:t>
      </w:r>
      <w:proofErr w:type="gramStart"/>
      <w:r>
        <w:rPr>
          <w:sz w:val="22"/>
        </w:rPr>
        <w:t>Writer1616</w:t>
      </w:r>
      <w:proofErr w:type="gramEnd"/>
    </w:p>
    <w:p w14:paraId="10211D03" w14:textId="77777777" w:rsidR="005F2A1C" w:rsidRDefault="005F2A1C" w:rsidP="001F3F3F">
      <w:pPr>
        <w:spacing w:after="0" w:line="240" w:lineRule="auto"/>
        <w:contextualSpacing/>
        <w:rPr>
          <w:sz w:val="22"/>
        </w:rPr>
      </w:pPr>
      <w:r>
        <w:rPr>
          <w:sz w:val="22"/>
        </w:rPr>
        <w:br w:type="page"/>
      </w:r>
    </w:p>
    <w:p w14:paraId="60AE4A36" w14:textId="77777777" w:rsidR="00521E2F" w:rsidRDefault="00521E2F" w:rsidP="001F3F3F">
      <w:pPr>
        <w:contextualSpacing/>
      </w:pPr>
      <w:r w:rsidRPr="00521E2F">
        <w:drawing>
          <wp:anchor distT="0" distB="0" distL="114300" distR="114300" simplePos="0" relativeHeight="251670528" behindDoc="0" locked="0" layoutInCell="1" allowOverlap="1" wp14:anchorId="5E4AA3C4" wp14:editId="47EE58FE">
            <wp:simplePos x="1394308" y="933450"/>
            <wp:positionH relativeFrom="margin">
              <wp:align>center</wp:align>
            </wp:positionH>
            <wp:positionV relativeFrom="margin">
              <wp:align>center</wp:align>
            </wp:positionV>
            <wp:extent cx="5486400" cy="4142105"/>
            <wp:effectExtent l="19050" t="19050" r="19050" b="10795"/>
            <wp:wrapSquare wrapText="bothSides"/>
            <wp:docPr id="405888770" name="Picture 1" descr="A group of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888770" name="Picture 1" descr="A group of black lines&#10;&#10;Description automatically generated"/>
                    <pic:cNvPicPr/>
                  </pic:nvPicPr>
                  <pic:blipFill>
                    <a:blip r:embed="rId26"/>
                    <a:stretch>
                      <a:fillRect/>
                    </a:stretch>
                  </pic:blipFill>
                  <pic:spPr>
                    <a:xfrm>
                      <a:off x="0" y="0"/>
                      <a:ext cx="5486400" cy="4142105"/>
                    </a:xfrm>
                    <a:prstGeom prst="rect">
                      <a:avLst/>
                    </a:prstGeom>
                    <a:ln>
                      <a:solidFill>
                        <a:schemeClr val="tx1"/>
                      </a:solidFill>
                    </a:ln>
                  </pic:spPr>
                </pic:pic>
              </a:graphicData>
            </a:graphic>
          </wp:anchor>
        </w:drawing>
      </w:r>
    </w:p>
    <w:p w14:paraId="22B257DE" w14:textId="77777777" w:rsidR="005F2A1C" w:rsidRDefault="005F2A1C" w:rsidP="001F3F3F">
      <w:pPr>
        <w:spacing w:line="240" w:lineRule="auto"/>
        <w:contextualSpacing/>
        <w:jc w:val="center"/>
        <w:rPr>
          <w:sz w:val="22"/>
        </w:rPr>
      </w:pPr>
    </w:p>
    <w:p w14:paraId="20A7AF59" w14:textId="77777777" w:rsidR="005F2A1C" w:rsidRDefault="005F2A1C" w:rsidP="001F3F3F">
      <w:pPr>
        <w:spacing w:line="240" w:lineRule="auto"/>
        <w:contextualSpacing/>
        <w:jc w:val="center"/>
        <w:rPr>
          <w:sz w:val="22"/>
        </w:rPr>
      </w:pPr>
    </w:p>
    <w:p w14:paraId="5530DC13" w14:textId="77777777" w:rsidR="005F2A1C" w:rsidRDefault="005F2A1C" w:rsidP="001F3F3F">
      <w:pPr>
        <w:spacing w:line="240" w:lineRule="auto"/>
        <w:contextualSpacing/>
        <w:jc w:val="center"/>
        <w:rPr>
          <w:sz w:val="22"/>
        </w:rPr>
      </w:pPr>
    </w:p>
    <w:p w14:paraId="5CB30079" w14:textId="77777777" w:rsidR="005F2A1C" w:rsidRDefault="005F2A1C" w:rsidP="001F3F3F">
      <w:pPr>
        <w:spacing w:line="240" w:lineRule="auto"/>
        <w:contextualSpacing/>
        <w:jc w:val="center"/>
        <w:rPr>
          <w:sz w:val="22"/>
        </w:rPr>
      </w:pPr>
    </w:p>
    <w:p w14:paraId="7EC38C92" w14:textId="77777777" w:rsidR="005F2A1C" w:rsidRDefault="005F2A1C" w:rsidP="001F3F3F">
      <w:pPr>
        <w:spacing w:line="240" w:lineRule="auto"/>
        <w:contextualSpacing/>
        <w:jc w:val="center"/>
        <w:rPr>
          <w:sz w:val="22"/>
        </w:rPr>
      </w:pPr>
    </w:p>
    <w:p w14:paraId="2374D6DD" w14:textId="77777777" w:rsidR="009D2109" w:rsidRDefault="009D2109" w:rsidP="001F3F3F">
      <w:pPr>
        <w:spacing w:line="240" w:lineRule="auto"/>
        <w:contextualSpacing/>
        <w:jc w:val="center"/>
        <w:rPr>
          <w:sz w:val="22"/>
        </w:rPr>
      </w:pPr>
    </w:p>
    <w:p w14:paraId="0F744521" w14:textId="77777777" w:rsidR="009D2109" w:rsidRDefault="009D2109" w:rsidP="001F3F3F">
      <w:pPr>
        <w:spacing w:line="240" w:lineRule="auto"/>
        <w:contextualSpacing/>
        <w:jc w:val="center"/>
        <w:rPr>
          <w:sz w:val="22"/>
        </w:rPr>
      </w:pPr>
    </w:p>
    <w:p w14:paraId="0420FAD2" w14:textId="77777777" w:rsidR="009D2109" w:rsidRDefault="009D2109" w:rsidP="001F3F3F">
      <w:pPr>
        <w:spacing w:line="240" w:lineRule="auto"/>
        <w:contextualSpacing/>
        <w:jc w:val="center"/>
        <w:rPr>
          <w:sz w:val="22"/>
        </w:rPr>
      </w:pPr>
    </w:p>
    <w:p w14:paraId="22CF33BE" w14:textId="77777777" w:rsidR="009D2109" w:rsidRDefault="009D2109" w:rsidP="001F3F3F">
      <w:pPr>
        <w:spacing w:line="240" w:lineRule="auto"/>
        <w:contextualSpacing/>
        <w:jc w:val="center"/>
        <w:rPr>
          <w:sz w:val="22"/>
        </w:rPr>
      </w:pPr>
    </w:p>
    <w:p w14:paraId="7D159064" w14:textId="77777777" w:rsidR="005F2A1C" w:rsidRDefault="005F2A1C" w:rsidP="001F3F3F">
      <w:pPr>
        <w:spacing w:line="240" w:lineRule="auto"/>
        <w:contextualSpacing/>
        <w:jc w:val="center"/>
        <w:rPr>
          <w:sz w:val="22"/>
        </w:rPr>
      </w:pPr>
    </w:p>
    <w:p w14:paraId="1961DB40" w14:textId="2EF4B6CD" w:rsidR="00521E2F" w:rsidRPr="00E83A78" w:rsidRDefault="00521E2F" w:rsidP="001F3F3F">
      <w:pPr>
        <w:spacing w:line="240" w:lineRule="auto"/>
        <w:contextualSpacing/>
        <w:jc w:val="center"/>
        <w:rPr>
          <w:sz w:val="22"/>
        </w:rPr>
      </w:pPr>
      <w:r>
        <w:rPr>
          <w:sz w:val="22"/>
        </w:rPr>
        <w:t xml:space="preserve">Figure </w:t>
      </w:r>
      <w:r>
        <w:rPr>
          <w:sz w:val="22"/>
        </w:rPr>
        <w:t>10</w:t>
      </w:r>
      <w:r>
        <w:rPr>
          <w:sz w:val="22"/>
        </w:rPr>
        <w:t xml:space="preserve">. Random Sample of 400 sub-images extracted from </w:t>
      </w:r>
      <w:proofErr w:type="gramStart"/>
      <w:r>
        <w:rPr>
          <w:sz w:val="22"/>
        </w:rPr>
        <w:t>Writer</w:t>
      </w:r>
      <w:r>
        <w:rPr>
          <w:sz w:val="22"/>
        </w:rPr>
        <w:t>9101</w:t>
      </w:r>
      <w:proofErr w:type="gramEnd"/>
    </w:p>
    <w:p w14:paraId="327FC020" w14:textId="53E704C1" w:rsidR="00DB2DE2" w:rsidRDefault="003B2DEB" w:rsidP="001F3F3F">
      <w:pPr>
        <w:contextualSpacing/>
        <w:jc w:val="center"/>
      </w:pPr>
      <w:r>
        <w:br w:type="page"/>
      </w:r>
    </w:p>
    <w:p w14:paraId="6EFE7A1D" w14:textId="77777777" w:rsidR="00F01844" w:rsidRPr="00F01844" w:rsidRDefault="00F01844" w:rsidP="001F3F3F">
      <w:pPr>
        <w:contextualSpacing/>
        <w:jc w:val="center"/>
      </w:pPr>
    </w:p>
    <w:p w14:paraId="45895E1C" w14:textId="77777777" w:rsidR="00DB2DE2" w:rsidRDefault="00DB2DE2" w:rsidP="001F3F3F">
      <w:pPr>
        <w:spacing w:after="0"/>
        <w:contextualSpacing/>
        <w:jc w:val="center"/>
      </w:pPr>
    </w:p>
    <w:p w14:paraId="6EA69973" w14:textId="77777777" w:rsidR="00DB2DE2" w:rsidRDefault="00DB2DE2" w:rsidP="001F3F3F">
      <w:pPr>
        <w:spacing w:after="0"/>
        <w:contextualSpacing/>
        <w:jc w:val="center"/>
      </w:pPr>
    </w:p>
    <w:p w14:paraId="48BBFE0D" w14:textId="3154CFED" w:rsidR="004958B8" w:rsidRPr="00B461D3" w:rsidRDefault="004958B8" w:rsidP="001F3F3F">
      <w:pPr>
        <w:pStyle w:val="Heading1"/>
        <w:spacing w:line="480" w:lineRule="auto"/>
        <w:contextualSpacing/>
      </w:pPr>
      <w:bookmarkStart w:id="118" w:name="_Toc158311884"/>
      <w:bookmarkStart w:id="119" w:name="_Toc161007893"/>
      <w:bookmarkStart w:id="120" w:name="_Toc161008416"/>
      <w:bookmarkStart w:id="121" w:name="_Toc161382806"/>
      <w:r w:rsidRPr="00B461D3">
        <w:t xml:space="preserve">CHAPTER </w:t>
      </w:r>
      <w:r w:rsidR="005C73CE" w:rsidRPr="00B461D3">
        <w:t>VI</w:t>
      </w:r>
      <w:bookmarkEnd w:id="118"/>
      <w:bookmarkEnd w:id="119"/>
      <w:bookmarkEnd w:id="120"/>
      <w:bookmarkEnd w:id="121"/>
    </w:p>
    <w:p w14:paraId="0AF1F431" w14:textId="3CF7E400" w:rsidR="004958B8" w:rsidRPr="00B461D3" w:rsidRDefault="00836EA2" w:rsidP="001F3F3F">
      <w:pPr>
        <w:autoSpaceDE w:val="0"/>
        <w:autoSpaceDN w:val="0"/>
        <w:adjustRightInd w:val="0"/>
        <w:spacing w:after="0"/>
        <w:contextualSpacing/>
        <w:jc w:val="center"/>
        <w:rPr>
          <w:b/>
          <w:szCs w:val="24"/>
        </w:rPr>
      </w:pPr>
      <w:r>
        <w:rPr>
          <w:b/>
          <w:szCs w:val="24"/>
        </w:rPr>
        <w:t>Conclusion</w:t>
      </w:r>
    </w:p>
    <w:p w14:paraId="2E6C88C7" w14:textId="77777777" w:rsidR="004958B8" w:rsidRPr="00B461D3" w:rsidRDefault="004958B8" w:rsidP="001F3F3F">
      <w:pPr>
        <w:keepNext/>
        <w:autoSpaceDE w:val="0"/>
        <w:autoSpaceDN w:val="0"/>
        <w:adjustRightInd w:val="0"/>
        <w:spacing w:after="0"/>
        <w:contextualSpacing/>
        <w:jc w:val="center"/>
        <w:rPr>
          <w:szCs w:val="24"/>
        </w:rPr>
      </w:pPr>
    </w:p>
    <w:p w14:paraId="5E02DB9C" w14:textId="14FCC355" w:rsidR="00CD486A" w:rsidRDefault="00E615F7" w:rsidP="001F3F3F">
      <w:pPr>
        <w:autoSpaceDE w:val="0"/>
        <w:autoSpaceDN w:val="0"/>
        <w:adjustRightInd w:val="0"/>
        <w:spacing w:after="0"/>
        <w:ind w:firstLine="720"/>
        <w:contextualSpacing/>
        <w:rPr>
          <w:szCs w:val="24"/>
        </w:rPr>
      </w:pPr>
      <w:r w:rsidRPr="007C62A1">
        <w:rPr>
          <w:szCs w:val="24"/>
        </w:rPr>
        <w:t>Multi-Script Handwriting Identification attempts to classify the writer of a handwritten document in a setting where there can be multiple writing scripts or languages in use</w:t>
      </w:r>
      <w:r w:rsidR="00AF12BC" w:rsidRPr="007C62A1">
        <w:rPr>
          <w:szCs w:val="24"/>
        </w:rPr>
        <w:t>, and with the possibility that a writer can create documents in more than one writing script</w:t>
      </w:r>
      <w:r w:rsidR="00F81F4A" w:rsidRPr="007C62A1">
        <w:rPr>
          <w:szCs w:val="24"/>
        </w:rPr>
        <w:t>. As such, Multi-Script Handwriting Analysis seeks common features between the different writing scripts that are both effective and consistent</w:t>
      </w:r>
      <w:r w:rsidR="00860D3D" w:rsidRPr="007C62A1">
        <w:rPr>
          <w:szCs w:val="24"/>
        </w:rPr>
        <w:t>. This study</w:t>
      </w:r>
      <w:r w:rsidR="00CC333B" w:rsidRPr="007C62A1">
        <w:rPr>
          <w:szCs w:val="24"/>
        </w:rPr>
        <w:t xml:space="preserve"> tested the effectiveness of breaking down the characters of a document into simpler </w:t>
      </w:r>
      <w:r w:rsidR="00713F2B" w:rsidRPr="007C62A1">
        <w:rPr>
          <w:szCs w:val="24"/>
        </w:rPr>
        <w:t>shapes and</w:t>
      </w:r>
      <w:r w:rsidR="00272615" w:rsidRPr="007C62A1">
        <w:rPr>
          <w:szCs w:val="24"/>
        </w:rPr>
        <w:t xml:space="preserve"> performed this by breaking down a character along its critical points</w:t>
      </w:r>
      <w:r w:rsidR="00251375" w:rsidRPr="007C62A1">
        <w:rPr>
          <w:szCs w:val="24"/>
        </w:rPr>
        <w:t xml:space="preserve">. While not state-of-the-art, the results of the three experiments performed on the CERUG dataset </w:t>
      </w:r>
      <w:r w:rsidR="00A2512E" w:rsidRPr="007C62A1">
        <w:rPr>
          <w:szCs w:val="24"/>
        </w:rPr>
        <w:t>show</w:t>
      </w:r>
      <w:r w:rsidR="00713F2B" w:rsidRPr="007C62A1">
        <w:rPr>
          <w:szCs w:val="24"/>
        </w:rPr>
        <w:t xml:space="preserve"> that the simplifying character shapes </w:t>
      </w:r>
      <w:r w:rsidR="00522C83" w:rsidRPr="007C62A1">
        <w:rPr>
          <w:szCs w:val="24"/>
        </w:rPr>
        <w:t>have</w:t>
      </w:r>
      <w:r w:rsidR="00713F2B" w:rsidRPr="007C62A1">
        <w:rPr>
          <w:szCs w:val="24"/>
        </w:rPr>
        <w:t xml:space="preserve"> a promising potential for being used in Handwriting Identification</w:t>
      </w:r>
      <w:r w:rsidR="000A2EA8">
        <w:rPr>
          <w:rStyle w:val="FootnoteReference"/>
          <w:szCs w:val="24"/>
        </w:rPr>
        <w:footnoteReference w:id="5"/>
      </w:r>
      <w:r w:rsidR="00713F2B" w:rsidRPr="007C62A1">
        <w:rPr>
          <w:szCs w:val="24"/>
        </w:rPr>
        <w:t>.</w:t>
      </w:r>
      <w:r w:rsidR="0052394E">
        <w:rPr>
          <w:szCs w:val="24"/>
        </w:rPr>
        <w:t xml:space="preserve"> </w:t>
      </w:r>
    </w:p>
    <w:p w14:paraId="17F86EBF" w14:textId="77777777" w:rsidR="0037745E" w:rsidRPr="007C62A1" w:rsidRDefault="0037745E" w:rsidP="0037745E">
      <w:pPr>
        <w:autoSpaceDE w:val="0"/>
        <w:autoSpaceDN w:val="0"/>
        <w:adjustRightInd w:val="0"/>
        <w:spacing w:after="0"/>
        <w:contextualSpacing/>
        <w:jc w:val="center"/>
        <w:rPr>
          <w:szCs w:val="24"/>
        </w:rPr>
      </w:pPr>
    </w:p>
    <w:p w14:paraId="5D785459" w14:textId="24876B9A" w:rsidR="007C62A1" w:rsidRPr="007C62A1" w:rsidRDefault="007C62A1" w:rsidP="001F3F3F">
      <w:pPr>
        <w:pStyle w:val="Heading2"/>
        <w:contextualSpacing/>
      </w:pPr>
      <w:bookmarkStart w:id="122" w:name="_Toc161007894"/>
      <w:bookmarkStart w:id="123" w:name="_Toc161008417"/>
      <w:bookmarkStart w:id="124" w:name="_Toc161382807"/>
      <w:r w:rsidRPr="007C62A1">
        <w:t>Future Work</w:t>
      </w:r>
      <w:bookmarkEnd w:id="122"/>
      <w:bookmarkEnd w:id="123"/>
      <w:bookmarkEnd w:id="124"/>
    </w:p>
    <w:p w14:paraId="2E39BADC" w14:textId="60E2B0AF" w:rsidR="00126F79" w:rsidRPr="007C62A1" w:rsidRDefault="007C62A1" w:rsidP="001F3F3F">
      <w:pPr>
        <w:contextualSpacing/>
        <w:rPr>
          <w:szCs w:val="24"/>
        </w:rPr>
      </w:pPr>
      <w:r w:rsidRPr="007C62A1">
        <w:rPr>
          <w:szCs w:val="24"/>
        </w:rPr>
        <w:tab/>
      </w:r>
      <w:r w:rsidR="00F13440">
        <w:rPr>
          <w:szCs w:val="24"/>
        </w:rPr>
        <w:t xml:space="preserve">In this study, the characters are broken down into simpler shapes by segmenting the </w:t>
      </w:r>
      <w:r w:rsidR="00074AD5">
        <w:rPr>
          <w:szCs w:val="24"/>
        </w:rPr>
        <w:t xml:space="preserve">fragments of a </w:t>
      </w:r>
      <w:r w:rsidR="00F13440">
        <w:rPr>
          <w:szCs w:val="24"/>
        </w:rPr>
        <w:t>stroke along the “critical points” found in the document. Performance might be increased by adding an additional step that re-merges th</w:t>
      </w:r>
      <w:r w:rsidR="00074AD5">
        <w:rPr>
          <w:szCs w:val="24"/>
        </w:rPr>
        <w:t xml:space="preserve">ese stroke fragments </w:t>
      </w:r>
      <w:r w:rsidR="00074AD5">
        <w:rPr>
          <w:szCs w:val="24"/>
        </w:rPr>
        <w:lastRenderedPageBreak/>
        <w:t xml:space="preserve">into larger, but still </w:t>
      </w:r>
      <w:r w:rsidR="000C37B5">
        <w:rPr>
          <w:szCs w:val="24"/>
        </w:rPr>
        <w:t>simpler, shapes</w:t>
      </w:r>
      <w:r w:rsidR="00074AD5">
        <w:rPr>
          <w:szCs w:val="24"/>
        </w:rPr>
        <w:t xml:space="preserve"> than the whole character, shapes. </w:t>
      </w:r>
      <w:r w:rsidR="00CA5593">
        <w:rPr>
          <w:szCs w:val="24"/>
        </w:rPr>
        <w:t xml:space="preserve">It may also be interesting to try and train a model directly on the curvature of the skeletons produced during the </w:t>
      </w:r>
      <w:r w:rsidR="000C6D90">
        <w:rPr>
          <w:szCs w:val="24"/>
        </w:rPr>
        <w:t xml:space="preserve">stroke fragmentation process. </w:t>
      </w:r>
      <w:r w:rsidR="004F5675">
        <w:rPr>
          <w:szCs w:val="24"/>
        </w:rPr>
        <w:t xml:space="preserve">The contours of </w:t>
      </w:r>
      <w:r w:rsidR="008A33C0">
        <w:rPr>
          <w:szCs w:val="24"/>
        </w:rPr>
        <w:t xml:space="preserve">a skeleton, produced during the stroke fragmentation process, may be used to classify the writer by converting those skeleton edges into a </w:t>
      </w:r>
      <w:r w:rsidR="00A2512E">
        <w:rPr>
          <w:szCs w:val="24"/>
        </w:rPr>
        <w:t>chain-code, or similar, representation.</w:t>
      </w:r>
      <w:bookmarkStart w:id="125" w:name="_Toc158311885"/>
    </w:p>
    <w:p w14:paraId="77B39AE2" w14:textId="77777777" w:rsidR="00780517" w:rsidRDefault="00DB2DE2" w:rsidP="001F3F3F">
      <w:pPr>
        <w:pStyle w:val="Heading1"/>
        <w:spacing w:line="480" w:lineRule="auto"/>
        <w:contextualSpacing/>
      </w:pPr>
      <w:r>
        <w:br w:type="page"/>
      </w:r>
      <w:bookmarkStart w:id="126" w:name="_Toc161382808"/>
    </w:p>
    <w:p w14:paraId="6BD745EC" w14:textId="77777777" w:rsidR="00780517" w:rsidRPr="00780517" w:rsidRDefault="00780517" w:rsidP="001F3F3F">
      <w:pPr>
        <w:contextualSpacing/>
        <w:jc w:val="center"/>
      </w:pPr>
    </w:p>
    <w:p w14:paraId="3EF11A13" w14:textId="77777777" w:rsidR="00780517" w:rsidRPr="00780517" w:rsidRDefault="00780517" w:rsidP="001F3F3F">
      <w:pPr>
        <w:contextualSpacing/>
        <w:jc w:val="center"/>
      </w:pPr>
    </w:p>
    <w:p w14:paraId="15DC7DCB" w14:textId="77777777" w:rsidR="00780517" w:rsidRPr="00780517" w:rsidRDefault="00780517" w:rsidP="001F3F3F">
      <w:pPr>
        <w:contextualSpacing/>
        <w:jc w:val="center"/>
      </w:pPr>
    </w:p>
    <w:p w14:paraId="41B6B839" w14:textId="42822544" w:rsidR="006576C9" w:rsidRDefault="006576C9" w:rsidP="001F3F3F">
      <w:pPr>
        <w:pStyle w:val="Heading1"/>
        <w:spacing w:line="480" w:lineRule="auto"/>
        <w:contextualSpacing/>
      </w:pPr>
      <w:r>
        <w:t>APPENDIX A</w:t>
      </w:r>
      <w:bookmarkEnd w:id="126"/>
    </w:p>
    <w:p w14:paraId="74EE0401" w14:textId="77777777" w:rsidR="00E1001D" w:rsidRDefault="00E1001D" w:rsidP="001F3F3F">
      <w:pPr>
        <w:contextualSpacing/>
        <w:jc w:val="center"/>
        <w:rPr>
          <w:b/>
          <w:bCs/>
        </w:rPr>
      </w:pPr>
      <w:r w:rsidRPr="00E1001D">
        <w:rPr>
          <w:b/>
          <w:bCs/>
        </w:rPr>
        <w:t>Per-Class Precision and Recall Metrics</w:t>
      </w:r>
    </w:p>
    <w:p w14:paraId="386DD10C" w14:textId="77777777" w:rsidR="00CB255D" w:rsidRPr="006C42AE" w:rsidRDefault="00CB255D" w:rsidP="001F3F3F">
      <w:pPr>
        <w:contextualSpacing/>
        <w:jc w:val="center"/>
      </w:pPr>
    </w:p>
    <w:p w14:paraId="6986BC1B" w14:textId="0A1E7DCC" w:rsidR="002E7085" w:rsidRDefault="006C42AE" w:rsidP="001F3F3F">
      <w:pPr>
        <w:spacing w:line="240" w:lineRule="auto"/>
        <w:contextualSpacing/>
        <w:jc w:val="center"/>
        <w:rPr>
          <w:sz w:val="22"/>
        </w:rPr>
      </w:pPr>
      <w:r w:rsidRPr="006C42AE">
        <w:rPr>
          <w:sz w:val="22"/>
        </w:rPr>
        <w:t>Table A</w:t>
      </w:r>
      <w:r w:rsidR="00132278">
        <w:rPr>
          <w:sz w:val="22"/>
        </w:rPr>
        <w:t>1</w:t>
      </w:r>
      <w:r>
        <w:rPr>
          <w:sz w:val="22"/>
        </w:rPr>
        <w:t xml:space="preserve">. </w:t>
      </w:r>
      <w:r w:rsidR="00491345">
        <w:rPr>
          <w:sz w:val="22"/>
        </w:rPr>
        <w:t>Per-Class precisions and recalls from the evaluation phase of all three experiments.</w:t>
      </w:r>
    </w:p>
    <w:p w14:paraId="7E6C2FB6" w14:textId="77777777" w:rsidR="00AC6457" w:rsidRPr="006C42AE" w:rsidRDefault="00AC6457" w:rsidP="001F3F3F">
      <w:pPr>
        <w:spacing w:line="240" w:lineRule="auto"/>
        <w:contextualSpacing/>
        <w:jc w:val="center"/>
        <w:rPr>
          <w:sz w:val="22"/>
        </w:rPr>
      </w:pPr>
    </w:p>
    <w:tbl>
      <w:tblPr>
        <w:tblStyle w:val="TableGrid"/>
        <w:tblW w:w="0" w:type="auto"/>
        <w:tblLook w:val="04A0" w:firstRow="1" w:lastRow="0" w:firstColumn="1" w:lastColumn="0" w:noHBand="0" w:noVBand="1"/>
      </w:tblPr>
      <w:tblGrid>
        <w:gridCol w:w="1231"/>
        <w:gridCol w:w="1023"/>
        <w:gridCol w:w="721"/>
        <w:gridCol w:w="721"/>
        <w:gridCol w:w="1023"/>
        <w:gridCol w:w="722"/>
        <w:gridCol w:w="722"/>
        <w:gridCol w:w="1023"/>
        <w:gridCol w:w="722"/>
        <w:gridCol w:w="722"/>
      </w:tblGrid>
      <w:tr w:rsidR="000249A6" w:rsidRPr="004B77DE" w14:paraId="68191175" w14:textId="77777777" w:rsidTr="00635381">
        <w:tc>
          <w:tcPr>
            <w:tcW w:w="1231" w:type="dxa"/>
            <w:vMerge w:val="restart"/>
          </w:tcPr>
          <w:p w14:paraId="71A2F62C" w14:textId="7202C6A7" w:rsidR="000249A6" w:rsidRPr="000249A6" w:rsidRDefault="000249A6" w:rsidP="001F3F3F">
            <w:pPr>
              <w:contextualSpacing/>
              <w:jc w:val="center"/>
              <w:rPr>
                <w:b/>
                <w:bCs/>
                <w:sz w:val="22"/>
              </w:rPr>
            </w:pPr>
            <w:r w:rsidRPr="000249A6">
              <w:rPr>
                <w:b/>
                <w:bCs/>
                <w:sz w:val="22"/>
              </w:rPr>
              <w:t>Writer Class</w:t>
            </w:r>
          </w:p>
        </w:tc>
        <w:tc>
          <w:tcPr>
            <w:tcW w:w="2465" w:type="dxa"/>
            <w:gridSpan w:val="3"/>
          </w:tcPr>
          <w:p w14:paraId="4DEA5DF6" w14:textId="0B2ECBE7" w:rsidR="000249A6" w:rsidRPr="000249A6" w:rsidRDefault="000249A6" w:rsidP="001F3F3F">
            <w:pPr>
              <w:contextualSpacing/>
              <w:jc w:val="center"/>
              <w:rPr>
                <w:b/>
                <w:bCs/>
                <w:sz w:val="22"/>
              </w:rPr>
            </w:pPr>
            <w:r w:rsidRPr="000249A6">
              <w:rPr>
                <w:b/>
                <w:bCs/>
                <w:sz w:val="22"/>
              </w:rPr>
              <w:t>Experiment 1</w:t>
            </w:r>
          </w:p>
        </w:tc>
        <w:tc>
          <w:tcPr>
            <w:tcW w:w="2467" w:type="dxa"/>
            <w:gridSpan w:val="3"/>
          </w:tcPr>
          <w:p w14:paraId="52B64E1F" w14:textId="0BFBFF46" w:rsidR="000249A6" w:rsidRPr="000249A6" w:rsidRDefault="000249A6" w:rsidP="001F3F3F">
            <w:pPr>
              <w:contextualSpacing/>
              <w:jc w:val="center"/>
              <w:rPr>
                <w:b/>
                <w:bCs/>
                <w:sz w:val="22"/>
              </w:rPr>
            </w:pPr>
            <w:r w:rsidRPr="000249A6">
              <w:rPr>
                <w:b/>
                <w:bCs/>
                <w:sz w:val="22"/>
              </w:rPr>
              <w:t>Experiment 2</w:t>
            </w:r>
          </w:p>
        </w:tc>
        <w:tc>
          <w:tcPr>
            <w:tcW w:w="2467" w:type="dxa"/>
            <w:gridSpan w:val="3"/>
          </w:tcPr>
          <w:p w14:paraId="6B599E41" w14:textId="6394DFE1" w:rsidR="000249A6" w:rsidRPr="000249A6" w:rsidRDefault="000249A6" w:rsidP="001F3F3F">
            <w:pPr>
              <w:contextualSpacing/>
              <w:jc w:val="center"/>
              <w:rPr>
                <w:b/>
                <w:bCs/>
                <w:sz w:val="22"/>
              </w:rPr>
            </w:pPr>
            <w:r w:rsidRPr="000249A6">
              <w:rPr>
                <w:b/>
                <w:bCs/>
                <w:sz w:val="22"/>
              </w:rPr>
              <w:t>Experiment 3</w:t>
            </w:r>
          </w:p>
        </w:tc>
      </w:tr>
      <w:tr w:rsidR="000249A6" w:rsidRPr="004B77DE" w14:paraId="6EDEBE35" w14:textId="77777777" w:rsidTr="004B77DE">
        <w:tc>
          <w:tcPr>
            <w:tcW w:w="1231" w:type="dxa"/>
            <w:vMerge/>
          </w:tcPr>
          <w:p w14:paraId="57450A93" w14:textId="77777777" w:rsidR="000249A6" w:rsidRPr="004B77DE" w:rsidRDefault="000249A6" w:rsidP="001F3F3F">
            <w:pPr>
              <w:contextualSpacing/>
              <w:jc w:val="center"/>
              <w:rPr>
                <w:sz w:val="22"/>
              </w:rPr>
            </w:pPr>
          </w:p>
        </w:tc>
        <w:tc>
          <w:tcPr>
            <w:tcW w:w="1023" w:type="dxa"/>
          </w:tcPr>
          <w:p w14:paraId="0EB37C5A" w14:textId="5EE4803F" w:rsidR="000249A6" w:rsidRPr="004B77DE" w:rsidRDefault="000249A6" w:rsidP="001F3F3F">
            <w:pPr>
              <w:contextualSpacing/>
              <w:jc w:val="center"/>
              <w:rPr>
                <w:sz w:val="22"/>
              </w:rPr>
            </w:pPr>
            <w:r w:rsidRPr="004B77DE">
              <w:rPr>
                <w:sz w:val="22"/>
              </w:rPr>
              <w:t>precision</w:t>
            </w:r>
          </w:p>
        </w:tc>
        <w:tc>
          <w:tcPr>
            <w:tcW w:w="721" w:type="dxa"/>
          </w:tcPr>
          <w:p w14:paraId="16B63F19" w14:textId="056DA34D" w:rsidR="000249A6" w:rsidRPr="004B77DE" w:rsidRDefault="000249A6" w:rsidP="001F3F3F">
            <w:pPr>
              <w:contextualSpacing/>
              <w:jc w:val="center"/>
              <w:rPr>
                <w:sz w:val="22"/>
              </w:rPr>
            </w:pPr>
            <w:r>
              <w:rPr>
                <w:sz w:val="22"/>
              </w:rPr>
              <w:t>r</w:t>
            </w:r>
            <w:r w:rsidRPr="004B77DE">
              <w:rPr>
                <w:sz w:val="22"/>
              </w:rPr>
              <w:t>ecall</w:t>
            </w:r>
          </w:p>
        </w:tc>
        <w:tc>
          <w:tcPr>
            <w:tcW w:w="721" w:type="dxa"/>
          </w:tcPr>
          <w:p w14:paraId="689F509C" w14:textId="792E04D0" w:rsidR="000249A6" w:rsidRPr="004B77DE" w:rsidRDefault="000249A6" w:rsidP="001F3F3F">
            <w:pPr>
              <w:contextualSpacing/>
              <w:jc w:val="center"/>
              <w:rPr>
                <w:sz w:val="22"/>
              </w:rPr>
            </w:pPr>
            <w:r w:rsidRPr="004B77DE">
              <w:rPr>
                <w:sz w:val="22"/>
              </w:rPr>
              <w:t>F1</w:t>
            </w:r>
          </w:p>
        </w:tc>
        <w:tc>
          <w:tcPr>
            <w:tcW w:w="1023" w:type="dxa"/>
          </w:tcPr>
          <w:p w14:paraId="42E46928" w14:textId="1F5FD9F9" w:rsidR="000249A6" w:rsidRPr="004B77DE" w:rsidRDefault="000249A6" w:rsidP="001F3F3F">
            <w:pPr>
              <w:contextualSpacing/>
              <w:jc w:val="center"/>
              <w:rPr>
                <w:sz w:val="22"/>
              </w:rPr>
            </w:pPr>
            <w:r w:rsidRPr="004B77DE">
              <w:rPr>
                <w:sz w:val="22"/>
              </w:rPr>
              <w:t>precision</w:t>
            </w:r>
          </w:p>
        </w:tc>
        <w:tc>
          <w:tcPr>
            <w:tcW w:w="722" w:type="dxa"/>
          </w:tcPr>
          <w:p w14:paraId="4FA3005E" w14:textId="3999A894" w:rsidR="000249A6" w:rsidRPr="004B77DE" w:rsidRDefault="000249A6" w:rsidP="001F3F3F">
            <w:pPr>
              <w:contextualSpacing/>
              <w:jc w:val="center"/>
              <w:rPr>
                <w:sz w:val="22"/>
              </w:rPr>
            </w:pPr>
            <w:r w:rsidRPr="004B77DE">
              <w:rPr>
                <w:sz w:val="22"/>
              </w:rPr>
              <w:t>recall</w:t>
            </w:r>
          </w:p>
        </w:tc>
        <w:tc>
          <w:tcPr>
            <w:tcW w:w="722" w:type="dxa"/>
          </w:tcPr>
          <w:p w14:paraId="3B51F203" w14:textId="29D71E8A" w:rsidR="000249A6" w:rsidRPr="004B77DE" w:rsidRDefault="000249A6" w:rsidP="001F3F3F">
            <w:pPr>
              <w:contextualSpacing/>
              <w:jc w:val="center"/>
              <w:rPr>
                <w:sz w:val="22"/>
              </w:rPr>
            </w:pPr>
            <w:r w:rsidRPr="004B77DE">
              <w:rPr>
                <w:sz w:val="22"/>
              </w:rPr>
              <w:t>F1</w:t>
            </w:r>
          </w:p>
        </w:tc>
        <w:tc>
          <w:tcPr>
            <w:tcW w:w="1023" w:type="dxa"/>
          </w:tcPr>
          <w:p w14:paraId="51BE2B17" w14:textId="78DC3026" w:rsidR="000249A6" w:rsidRPr="004B77DE" w:rsidRDefault="000249A6" w:rsidP="001F3F3F">
            <w:pPr>
              <w:contextualSpacing/>
              <w:jc w:val="center"/>
              <w:rPr>
                <w:sz w:val="22"/>
              </w:rPr>
            </w:pPr>
            <w:r w:rsidRPr="004B77DE">
              <w:rPr>
                <w:sz w:val="22"/>
              </w:rPr>
              <w:t>precision</w:t>
            </w:r>
          </w:p>
        </w:tc>
        <w:tc>
          <w:tcPr>
            <w:tcW w:w="722" w:type="dxa"/>
          </w:tcPr>
          <w:p w14:paraId="0787EE92" w14:textId="7BC37667" w:rsidR="000249A6" w:rsidRPr="004B77DE" w:rsidRDefault="000249A6" w:rsidP="001F3F3F">
            <w:pPr>
              <w:contextualSpacing/>
              <w:jc w:val="center"/>
              <w:rPr>
                <w:sz w:val="22"/>
              </w:rPr>
            </w:pPr>
            <w:r w:rsidRPr="004B77DE">
              <w:rPr>
                <w:sz w:val="22"/>
              </w:rPr>
              <w:t>recall</w:t>
            </w:r>
          </w:p>
        </w:tc>
        <w:tc>
          <w:tcPr>
            <w:tcW w:w="722" w:type="dxa"/>
          </w:tcPr>
          <w:p w14:paraId="04D80905" w14:textId="2E60E2ED" w:rsidR="000249A6" w:rsidRPr="004B77DE" w:rsidRDefault="000249A6" w:rsidP="001F3F3F">
            <w:pPr>
              <w:contextualSpacing/>
              <w:jc w:val="center"/>
              <w:rPr>
                <w:sz w:val="22"/>
              </w:rPr>
            </w:pPr>
            <w:r w:rsidRPr="004B77DE">
              <w:rPr>
                <w:sz w:val="22"/>
              </w:rPr>
              <w:t>F1</w:t>
            </w:r>
          </w:p>
        </w:tc>
      </w:tr>
      <w:tr w:rsidR="004B77DE" w:rsidRPr="004B77DE" w14:paraId="5B978494" w14:textId="77777777" w:rsidTr="004B77DE">
        <w:tc>
          <w:tcPr>
            <w:tcW w:w="1231" w:type="dxa"/>
          </w:tcPr>
          <w:p w14:paraId="7233FCB3" w14:textId="77777777" w:rsidR="004B77DE" w:rsidRPr="004B77DE" w:rsidRDefault="004B77DE" w:rsidP="001F3F3F">
            <w:pPr>
              <w:contextualSpacing/>
              <w:jc w:val="center"/>
              <w:rPr>
                <w:sz w:val="22"/>
              </w:rPr>
            </w:pPr>
            <w:r w:rsidRPr="004B77DE">
              <w:rPr>
                <w:sz w:val="22"/>
              </w:rPr>
              <w:t>Writer0101</w:t>
            </w:r>
          </w:p>
        </w:tc>
        <w:tc>
          <w:tcPr>
            <w:tcW w:w="1023" w:type="dxa"/>
          </w:tcPr>
          <w:p w14:paraId="4F724C32" w14:textId="77777777" w:rsidR="004B77DE" w:rsidRPr="004B77DE" w:rsidRDefault="004B77DE" w:rsidP="001F3F3F">
            <w:pPr>
              <w:contextualSpacing/>
              <w:jc w:val="center"/>
              <w:rPr>
                <w:sz w:val="22"/>
              </w:rPr>
            </w:pPr>
            <w:r w:rsidRPr="004B77DE">
              <w:rPr>
                <w:sz w:val="22"/>
              </w:rPr>
              <w:t>0.626</w:t>
            </w:r>
          </w:p>
        </w:tc>
        <w:tc>
          <w:tcPr>
            <w:tcW w:w="721" w:type="dxa"/>
          </w:tcPr>
          <w:p w14:paraId="6EE20D07" w14:textId="77777777" w:rsidR="004B77DE" w:rsidRPr="004B77DE" w:rsidRDefault="004B77DE" w:rsidP="001F3F3F">
            <w:pPr>
              <w:contextualSpacing/>
              <w:jc w:val="center"/>
              <w:rPr>
                <w:sz w:val="22"/>
              </w:rPr>
            </w:pPr>
            <w:r w:rsidRPr="004B77DE">
              <w:rPr>
                <w:sz w:val="22"/>
              </w:rPr>
              <w:t>0.739</w:t>
            </w:r>
          </w:p>
        </w:tc>
        <w:tc>
          <w:tcPr>
            <w:tcW w:w="721" w:type="dxa"/>
          </w:tcPr>
          <w:p w14:paraId="711AB0D6" w14:textId="77777777" w:rsidR="004B77DE" w:rsidRPr="004B77DE" w:rsidRDefault="004B77DE" w:rsidP="001F3F3F">
            <w:pPr>
              <w:contextualSpacing/>
              <w:jc w:val="center"/>
              <w:rPr>
                <w:sz w:val="22"/>
              </w:rPr>
            </w:pPr>
            <w:r w:rsidRPr="004B77DE">
              <w:rPr>
                <w:sz w:val="22"/>
              </w:rPr>
              <w:t>0.339</w:t>
            </w:r>
          </w:p>
        </w:tc>
        <w:tc>
          <w:tcPr>
            <w:tcW w:w="1023" w:type="dxa"/>
          </w:tcPr>
          <w:p w14:paraId="27FF0624" w14:textId="77777777" w:rsidR="004B77DE" w:rsidRPr="004B77DE" w:rsidRDefault="004B77DE" w:rsidP="001F3F3F">
            <w:pPr>
              <w:contextualSpacing/>
              <w:jc w:val="center"/>
              <w:rPr>
                <w:sz w:val="22"/>
              </w:rPr>
            </w:pPr>
            <w:r w:rsidRPr="004B77DE">
              <w:rPr>
                <w:sz w:val="22"/>
              </w:rPr>
              <w:t>0.537</w:t>
            </w:r>
          </w:p>
        </w:tc>
        <w:tc>
          <w:tcPr>
            <w:tcW w:w="722" w:type="dxa"/>
          </w:tcPr>
          <w:p w14:paraId="7D9B6B6A" w14:textId="77777777" w:rsidR="004B77DE" w:rsidRPr="004B77DE" w:rsidRDefault="004B77DE" w:rsidP="001F3F3F">
            <w:pPr>
              <w:contextualSpacing/>
              <w:jc w:val="center"/>
              <w:rPr>
                <w:sz w:val="22"/>
              </w:rPr>
            </w:pPr>
            <w:r w:rsidRPr="004B77DE">
              <w:rPr>
                <w:sz w:val="22"/>
              </w:rPr>
              <w:t>0.493</w:t>
            </w:r>
          </w:p>
        </w:tc>
        <w:tc>
          <w:tcPr>
            <w:tcW w:w="722" w:type="dxa"/>
          </w:tcPr>
          <w:p w14:paraId="4E74C7A1" w14:textId="77777777" w:rsidR="004B77DE" w:rsidRPr="004B77DE" w:rsidRDefault="004B77DE" w:rsidP="001F3F3F">
            <w:pPr>
              <w:contextualSpacing/>
              <w:jc w:val="center"/>
              <w:rPr>
                <w:sz w:val="22"/>
              </w:rPr>
            </w:pPr>
            <w:r w:rsidRPr="004B77DE">
              <w:rPr>
                <w:sz w:val="22"/>
              </w:rPr>
              <w:t>0.257</w:t>
            </w:r>
          </w:p>
        </w:tc>
        <w:tc>
          <w:tcPr>
            <w:tcW w:w="1023" w:type="dxa"/>
          </w:tcPr>
          <w:p w14:paraId="711B4AB8" w14:textId="77777777" w:rsidR="004B77DE" w:rsidRPr="004B77DE" w:rsidRDefault="004B77DE" w:rsidP="001F3F3F">
            <w:pPr>
              <w:contextualSpacing/>
              <w:jc w:val="center"/>
              <w:rPr>
                <w:sz w:val="22"/>
              </w:rPr>
            </w:pPr>
            <w:r w:rsidRPr="004B77DE">
              <w:rPr>
                <w:sz w:val="22"/>
              </w:rPr>
              <w:t>0.765</w:t>
            </w:r>
          </w:p>
        </w:tc>
        <w:tc>
          <w:tcPr>
            <w:tcW w:w="722" w:type="dxa"/>
          </w:tcPr>
          <w:p w14:paraId="3F0E6FE0" w14:textId="77777777" w:rsidR="004B77DE" w:rsidRPr="004B77DE" w:rsidRDefault="004B77DE" w:rsidP="001F3F3F">
            <w:pPr>
              <w:contextualSpacing/>
              <w:jc w:val="center"/>
              <w:rPr>
                <w:sz w:val="22"/>
              </w:rPr>
            </w:pPr>
            <w:r w:rsidRPr="004B77DE">
              <w:rPr>
                <w:sz w:val="22"/>
              </w:rPr>
              <w:t>0.811</w:t>
            </w:r>
          </w:p>
        </w:tc>
        <w:tc>
          <w:tcPr>
            <w:tcW w:w="722" w:type="dxa"/>
          </w:tcPr>
          <w:p w14:paraId="27E6C81B" w14:textId="77777777" w:rsidR="004B77DE" w:rsidRPr="004B77DE" w:rsidRDefault="004B77DE" w:rsidP="001F3F3F">
            <w:pPr>
              <w:contextualSpacing/>
              <w:jc w:val="center"/>
              <w:rPr>
                <w:sz w:val="22"/>
              </w:rPr>
            </w:pPr>
            <w:r w:rsidRPr="004B77DE">
              <w:rPr>
                <w:sz w:val="22"/>
              </w:rPr>
              <w:t>0.394</w:t>
            </w:r>
          </w:p>
        </w:tc>
      </w:tr>
      <w:tr w:rsidR="004B77DE" w:rsidRPr="004B77DE" w14:paraId="09547455" w14:textId="77777777" w:rsidTr="004B77DE">
        <w:tc>
          <w:tcPr>
            <w:tcW w:w="1231" w:type="dxa"/>
          </w:tcPr>
          <w:p w14:paraId="5EC61AA0" w14:textId="77777777" w:rsidR="004B77DE" w:rsidRPr="004B77DE" w:rsidRDefault="004B77DE" w:rsidP="001F3F3F">
            <w:pPr>
              <w:contextualSpacing/>
              <w:jc w:val="center"/>
              <w:rPr>
                <w:sz w:val="22"/>
              </w:rPr>
            </w:pPr>
            <w:r w:rsidRPr="004B77DE">
              <w:rPr>
                <w:sz w:val="22"/>
              </w:rPr>
              <w:t>Writer0202</w:t>
            </w:r>
          </w:p>
        </w:tc>
        <w:tc>
          <w:tcPr>
            <w:tcW w:w="1023" w:type="dxa"/>
          </w:tcPr>
          <w:p w14:paraId="70F84570" w14:textId="77777777" w:rsidR="004B77DE" w:rsidRPr="004B77DE" w:rsidRDefault="004B77DE" w:rsidP="001F3F3F">
            <w:pPr>
              <w:contextualSpacing/>
              <w:jc w:val="center"/>
              <w:rPr>
                <w:sz w:val="22"/>
              </w:rPr>
            </w:pPr>
            <w:r w:rsidRPr="004B77DE">
              <w:rPr>
                <w:sz w:val="22"/>
              </w:rPr>
              <w:t>0.454</w:t>
            </w:r>
          </w:p>
        </w:tc>
        <w:tc>
          <w:tcPr>
            <w:tcW w:w="721" w:type="dxa"/>
          </w:tcPr>
          <w:p w14:paraId="7F8CC74E" w14:textId="77777777" w:rsidR="004B77DE" w:rsidRPr="004B77DE" w:rsidRDefault="004B77DE" w:rsidP="001F3F3F">
            <w:pPr>
              <w:contextualSpacing/>
              <w:jc w:val="center"/>
              <w:rPr>
                <w:sz w:val="22"/>
              </w:rPr>
            </w:pPr>
            <w:r w:rsidRPr="004B77DE">
              <w:rPr>
                <w:sz w:val="22"/>
              </w:rPr>
              <w:t>0.36</w:t>
            </w:r>
          </w:p>
        </w:tc>
        <w:tc>
          <w:tcPr>
            <w:tcW w:w="721" w:type="dxa"/>
          </w:tcPr>
          <w:p w14:paraId="56C6F1A6" w14:textId="77777777" w:rsidR="004B77DE" w:rsidRPr="004B77DE" w:rsidRDefault="004B77DE" w:rsidP="001F3F3F">
            <w:pPr>
              <w:contextualSpacing/>
              <w:jc w:val="center"/>
              <w:rPr>
                <w:sz w:val="22"/>
              </w:rPr>
            </w:pPr>
            <w:r w:rsidRPr="004B77DE">
              <w:rPr>
                <w:sz w:val="22"/>
              </w:rPr>
              <w:t>0.201</w:t>
            </w:r>
          </w:p>
        </w:tc>
        <w:tc>
          <w:tcPr>
            <w:tcW w:w="1023" w:type="dxa"/>
          </w:tcPr>
          <w:p w14:paraId="29313FF4" w14:textId="77777777" w:rsidR="004B77DE" w:rsidRPr="004B77DE" w:rsidRDefault="004B77DE" w:rsidP="001F3F3F">
            <w:pPr>
              <w:contextualSpacing/>
              <w:jc w:val="center"/>
              <w:rPr>
                <w:sz w:val="22"/>
              </w:rPr>
            </w:pPr>
            <w:r w:rsidRPr="004B77DE">
              <w:rPr>
                <w:sz w:val="22"/>
              </w:rPr>
              <w:t>0.216</w:t>
            </w:r>
          </w:p>
        </w:tc>
        <w:tc>
          <w:tcPr>
            <w:tcW w:w="722" w:type="dxa"/>
          </w:tcPr>
          <w:p w14:paraId="616F3487" w14:textId="77777777" w:rsidR="004B77DE" w:rsidRPr="004B77DE" w:rsidRDefault="004B77DE" w:rsidP="001F3F3F">
            <w:pPr>
              <w:contextualSpacing/>
              <w:jc w:val="center"/>
              <w:rPr>
                <w:sz w:val="22"/>
              </w:rPr>
            </w:pPr>
            <w:r w:rsidRPr="004B77DE">
              <w:rPr>
                <w:sz w:val="22"/>
              </w:rPr>
              <w:t>0.114</w:t>
            </w:r>
          </w:p>
        </w:tc>
        <w:tc>
          <w:tcPr>
            <w:tcW w:w="722" w:type="dxa"/>
          </w:tcPr>
          <w:p w14:paraId="023F046D" w14:textId="77777777" w:rsidR="004B77DE" w:rsidRPr="004B77DE" w:rsidRDefault="004B77DE" w:rsidP="001F3F3F">
            <w:pPr>
              <w:contextualSpacing/>
              <w:jc w:val="center"/>
              <w:rPr>
                <w:sz w:val="22"/>
              </w:rPr>
            </w:pPr>
            <w:r w:rsidRPr="004B77DE">
              <w:rPr>
                <w:sz w:val="22"/>
              </w:rPr>
              <w:t>0.075</w:t>
            </w:r>
          </w:p>
        </w:tc>
        <w:tc>
          <w:tcPr>
            <w:tcW w:w="1023" w:type="dxa"/>
          </w:tcPr>
          <w:p w14:paraId="469973DB" w14:textId="77777777" w:rsidR="004B77DE" w:rsidRPr="004B77DE" w:rsidRDefault="004B77DE" w:rsidP="001F3F3F">
            <w:pPr>
              <w:contextualSpacing/>
              <w:jc w:val="center"/>
              <w:rPr>
                <w:sz w:val="22"/>
              </w:rPr>
            </w:pPr>
            <w:r w:rsidRPr="004B77DE">
              <w:rPr>
                <w:sz w:val="22"/>
              </w:rPr>
              <w:t>0.38</w:t>
            </w:r>
          </w:p>
        </w:tc>
        <w:tc>
          <w:tcPr>
            <w:tcW w:w="722" w:type="dxa"/>
          </w:tcPr>
          <w:p w14:paraId="07FE837D" w14:textId="77777777" w:rsidR="004B77DE" w:rsidRPr="004B77DE" w:rsidRDefault="004B77DE" w:rsidP="001F3F3F">
            <w:pPr>
              <w:contextualSpacing/>
              <w:jc w:val="center"/>
              <w:rPr>
                <w:sz w:val="22"/>
              </w:rPr>
            </w:pPr>
            <w:r w:rsidRPr="004B77DE">
              <w:rPr>
                <w:sz w:val="22"/>
              </w:rPr>
              <w:t>0.543</w:t>
            </w:r>
          </w:p>
        </w:tc>
        <w:tc>
          <w:tcPr>
            <w:tcW w:w="722" w:type="dxa"/>
          </w:tcPr>
          <w:p w14:paraId="4A06FE3E" w14:textId="77777777" w:rsidR="004B77DE" w:rsidRPr="004B77DE" w:rsidRDefault="004B77DE" w:rsidP="001F3F3F">
            <w:pPr>
              <w:contextualSpacing/>
              <w:jc w:val="center"/>
              <w:rPr>
                <w:sz w:val="22"/>
              </w:rPr>
            </w:pPr>
            <w:r w:rsidRPr="004B77DE">
              <w:rPr>
                <w:sz w:val="22"/>
              </w:rPr>
              <w:t>0.224</w:t>
            </w:r>
          </w:p>
        </w:tc>
      </w:tr>
      <w:tr w:rsidR="004B77DE" w:rsidRPr="004B77DE" w14:paraId="62C375E9" w14:textId="77777777" w:rsidTr="004B77DE">
        <w:tc>
          <w:tcPr>
            <w:tcW w:w="1231" w:type="dxa"/>
          </w:tcPr>
          <w:p w14:paraId="07FF9243" w14:textId="77777777" w:rsidR="004B77DE" w:rsidRPr="004B77DE" w:rsidRDefault="004B77DE" w:rsidP="001F3F3F">
            <w:pPr>
              <w:contextualSpacing/>
              <w:jc w:val="center"/>
              <w:rPr>
                <w:sz w:val="22"/>
              </w:rPr>
            </w:pPr>
            <w:r w:rsidRPr="004B77DE">
              <w:rPr>
                <w:sz w:val="22"/>
              </w:rPr>
              <w:t>Writer0303</w:t>
            </w:r>
          </w:p>
        </w:tc>
        <w:tc>
          <w:tcPr>
            <w:tcW w:w="1023" w:type="dxa"/>
          </w:tcPr>
          <w:p w14:paraId="729ABC59" w14:textId="77777777" w:rsidR="004B77DE" w:rsidRPr="004B77DE" w:rsidRDefault="004B77DE" w:rsidP="001F3F3F">
            <w:pPr>
              <w:contextualSpacing/>
              <w:jc w:val="center"/>
              <w:rPr>
                <w:sz w:val="22"/>
              </w:rPr>
            </w:pPr>
            <w:r w:rsidRPr="004B77DE">
              <w:rPr>
                <w:sz w:val="22"/>
              </w:rPr>
              <w:t>0.254</w:t>
            </w:r>
          </w:p>
        </w:tc>
        <w:tc>
          <w:tcPr>
            <w:tcW w:w="721" w:type="dxa"/>
          </w:tcPr>
          <w:p w14:paraId="3538A263" w14:textId="77777777" w:rsidR="004B77DE" w:rsidRPr="004B77DE" w:rsidRDefault="004B77DE" w:rsidP="001F3F3F">
            <w:pPr>
              <w:contextualSpacing/>
              <w:jc w:val="center"/>
              <w:rPr>
                <w:sz w:val="22"/>
              </w:rPr>
            </w:pPr>
            <w:r w:rsidRPr="004B77DE">
              <w:rPr>
                <w:sz w:val="22"/>
              </w:rPr>
              <w:t>0.286</w:t>
            </w:r>
          </w:p>
        </w:tc>
        <w:tc>
          <w:tcPr>
            <w:tcW w:w="721" w:type="dxa"/>
          </w:tcPr>
          <w:p w14:paraId="58BA73C6" w14:textId="77777777" w:rsidR="004B77DE" w:rsidRPr="004B77DE" w:rsidRDefault="004B77DE" w:rsidP="001F3F3F">
            <w:pPr>
              <w:contextualSpacing/>
              <w:jc w:val="center"/>
              <w:rPr>
                <w:sz w:val="22"/>
              </w:rPr>
            </w:pPr>
            <w:r w:rsidRPr="004B77DE">
              <w:rPr>
                <w:sz w:val="22"/>
              </w:rPr>
              <w:t>0.135</w:t>
            </w:r>
          </w:p>
        </w:tc>
        <w:tc>
          <w:tcPr>
            <w:tcW w:w="1023" w:type="dxa"/>
          </w:tcPr>
          <w:p w14:paraId="03F85B89" w14:textId="77777777" w:rsidR="004B77DE" w:rsidRPr="004B77DE" w:rsidRDefault="004B77DE" w:rsidP="001F3F3F">
            <w:pPr>
              <w:contextualSpacing/>
              <w:jc w:val="center"/>
              <w:rPr>
                <w:sz w:val="22"/>
              </w:rPr>
            </w:pPr>
            <w:r w:rsidRPr="004B77DE">
              <w:rPr>
                <w:sz w:val="22"/>
              </w:rPr>
              <w:t>0.15</w:t>
            </w:r>
          </w:p>
        </w:tc>
        <w:tc>
          <w:tcPr>
            <w:tcW w:w="722" w:type="dxa"/>
          </w:tcPr>
          <w:p w14:paraId="69DC39C2" w14:textId="77777777" w:rsidR="004B77DE" w:rsidRPr="004B77DE" w:rsidRDefault="004B77DE" w:rsidP="001F3F3F">
            <w:pPr>
              <w:contextualSpacing/>
              <w:jc w:val="center"/>
              <w:rPr>
                <w:sz w:val="22"/>
              </w:rPr>
            </w:pPr>
            <w:r w:rsidRPr="004B77DE">
              <w:rPr>
                <w:sz w:val="22"/>
              </w:rPr>
              <w:t>0.073</w:t>
            </w:r>
          </w:p>
        </w:tc>
        <w:tc>
          <w:tcPr>
            <w:tcW w:w="722" w:type="dxa"/>
          </w:tcPr>
          <w:p w14:paraId="40A0C103" w14:textId="77777777" w:rsidR="004B77DE" w:rsidRPr="004B77DE" w:rsidRDefault="004B77DE" w:rsidP="001F3F3F">
            <w:pPr>
              <w:contextualSpacing/>
              <w:jc w:val="center"/>
              <w:rPr>
                <w:sz w:val="22"/>
              </w:rPr>
            </w:pPr>
            <w:r w:rsidRPr="004B77DE">
              <w:rPr>
                <w:sz w:val="22"/>
              </w:rPr>
              <w:t>0.049</w:t>
            </w:r>
          </w:p>
        </w:tc>
        <w:tc>
          <w:tcPr>
            <w:tcW w:w="1023" w:type="dxa"/>
          </w:tcPr>
          <w:p w14:paraId="72195B64" w14:textId="77777777" w:rsidR="004B77DE" w:rsidRPr="004B77DE" w:rsidRDefault="004B77DE" w:rsidP="001F3F3F">
            <w:pPr>
              <w:contextualSpacing/>
              <w:jc w:val="center"/>
              <w:rPr>
                <w:sz w:val="22"/>
              </w:rPr>
            </w:pPr>
            <w:r w:rsidRPr="004B77DE">
              <w:rPr>
                <w:sz w:val="22"/>
              </w:rPr>
              <w:t>0.407</w:t>
            </w:r>
          </w:p>
        </w:tc>
        <w:tc>
          <w:tcPr>
            <w:tcW w:w="722" w:type="dxa"/>
          </w:tcPr>
          <w:p w14:paraId="51D3FA39" w14:textId="77777777" w:rsidR="004B77DE" w:rsidRPr="004B77DE" w:rsidRDefault="004B77DE" w:rsidP="001F3F3F">
            <w:pPr>
              <w:contextualSpacing/>
              <w:jc w:val="center"/>
              <w:rPr>
                <w:sz w:val="22"/>
              </w:rPr>
            </w:pPr>
            <w:r w:rsidRPr="004B77DE">
              <w:rPr>
                <w:sz w:val="22"/>
              </w:rPr>
              <w:t>0.464</w:t>
            </w:r>
          </w:p>
        </w:tc>
        <w:tc>
          <w:tcPr>
            <w:tcW w:w="722" w:type="dxa"/>
          </w:tcPr>
          <w:p w14:paraId="4C332FF4" w14:textId="77777777" w:rsidR="004B77DE" w:rsidRPr="004B77DE" w:rsidRDefault="004B77DE" w:rsidP="001F3F3F">
            <w:pPr>
              <w:contextualSpacing/>
              <w:jc w:val="center"/>
              <w:rPr>
                <w:sz w:val="22"/>
              </w:rPr>
            </w:pPr>
            <w:r w:rsidRPr="004B77DE">
              <w:rPr>
                <w:sz w:val="22"/>
              </w:rPr>
              <w:t>0.217</w:t>
            </w:r>
          </w:p>
        </w:tc>
      </w:tr>
      <w:tr w:rsidR="004B77DE" w:rsidRPr="004B77DE" w14:paraId="2E501216" w14:textId="77777777" w:rsidTr="004B77DE">
        <w:tc>
          <w:tcPr>
            <w:tcW w:w="1231" w:type="dxa"/>
          </w:tcPr>
          <w:p w14:paraId="7F8F566A" w14:textId="77777777" w:rsidR="004B77DE" w:rsidRPr="004B77DE" w:rsidRDefault="004B77DE" w:rsidP="001F3F3F">
            <w:pPr>
              <w:contextualSpacing/>
              <w:jc w:val="center"/>
              <w:rPr>
                <w:sz w:val="22"/>
              </w:rPr>
            </w:pPr>
            <w:r w:rsidRPr="004B77DE">
              <w:rPr>
                <w:sz w:val="22"/>
              </w:rPr>
              <w:t>Writer0404</w:t>
            </w:r>
          </w:p>
        </w:tc>
        <w:tc>
          <w:tcPr>
            <w:tcW w:w="1023" w:type="dxa"/>
          </w:tcPr>
          <w:p w14:paraId="38F31A7E" w14:textId="77777777" w:rsidR="004B77DE" w:rsidRPr="004B77DE" w:rsidRDefault="004B77DE" w:rsidP="001F3F3F">
            <w:pPr>
              <w:contextualSpacing/>
              <w:jc w:val="center"/>
              <w:rPr>
                <w:sz w:val="22"/>
              </w:rPr>
            </w:pPr>
            <w:r w:rsidRPr="004B77DE">
              <w:rPr>
                <w:sz w:val="22"/>
              </w:rPr>
              <w:t>0.336</w:t>
            </w:r>
          </w:p>
        </w:tc>
        <w:tc>
          <w:tcPr>
            <w:tcW w:w="721" w:type="dxa"/>
          </w:tcPr>
          <w:p w14:paraId="614C2285" w14:textId="77777777" w:rsidR="004B77DE" w:rsidRPr="004B77DE" w:rsidRDefault="004B77DE" w:rsidP="001F3F3F">
            <w:pPr>
              <w:contextualSpacing/>
              <w:jc w:val="center"/>
              <w:rPr>
                <w:sz w:val="22"/>
              </w:rPr>
            </w:pPr>
            <w:r w:rsidRPr="004B77DE">
              <w:rPr>
                <w:sz w:val="22"/>
              </w:rPr>
              <w:t>0.237</w:t>
            </w:r>
          </w:p>
        </w:tc>
        <w:tc>
          <w:tcPr>
            <w:tcW w:w="721" w:type="dxa"/>
          </w:tcPr>
          <w:p w14:paraId="40D544D9" w14:textId="77777777" w:rsidR="004B77DE" w:rsidRPr="004B77DE" w:rsidRDefault="004B77DE" w:rsidP="001F3F3F">
            <w:pPr>
              <w:contextualSpacing/>
              <w:jc w:val="center"/>
              <w:rPr>
                <w:sz w:val="22"/>
              </w:rPr>
            </w:pPr>
            <w:r w:rsidRPr="004B77DE">
              <w:rPr>
                <w:sz w:val="22"/>
              </w:rPr>
              <w:t>0.139</w:t>
            </w:r>
          </w:p>
        </w:tc>
        <w:tc>
          <w:tcPr>
            <w:tcW w:w="1023" w:type="dxa"/>
          </w:tcPr>
          <w:p w14:paraId="50BF0E53" w14:textId="77777777" w:rsidR="004B77DE" w:rsidRPr="004B77DE" w:rsidRDefault="004B77DE" w:rsidP="001F3F3F">
            <w:pPr>
              <w:contextualSpacing/>
              <w:jc w:val="center"/>
              <w:rPr>
                <w:sz w:val="22"/>
              </w:rPr>
            </w:pPr>
            <w:r w:rsidRPr="004B77DE">
              <w:rPr>
                <w:sz w:val="22"/>
              </w:rPr>
              <w:t>0.079</w:t>
            </w:r>
          </w:p>
        </w:tc>
        <w:tc>
          <w:tcPr>
            <w:tcW w:w="722" w:type="dxa"/>
          </w:tcPr>
          <w:p w14:paraId="4C9569A8" w14:textId="77777777" w:rsidR="004B77DE" w:rsidRPr="004B77DE" w:rsidRDefault="004B77DE" w:rsidP="001F3F3F">
            <w:pPr>
              <w:contextualSpacing/>
              <w:jc w:val="center"/>
              <w:rPr>
                <w:sz w:val="22"/>
              </w:rPr>
            </w:pPr>
            <w:r w:rsidRPr="004B77DE">
              <w:rPr>
                <w:sz w:val="22"/>
              </w:rPr>
              <w:t>0.303</w:t>
            </w:r>
          </w:p>
        </w:tc>
        <w:tc>
          <w:tcPr>
            <w:tcW w:w="722" w:type="dxa"/>
          </w:tcPr>
          <w:p w14:paraId="1B033444" w14:textId="77777777" w:rsidR="004B77DE" w:rsidRPr="004B77DE" w:rsidRDefault="004B77DE" w:rsidP="001F3F3F">
            <w:pPr>
              <w:contextualSpacing/>
              <w:jc w:val="center"/>
              <w:rPr>
                <w:sz w:val="22"/>
              </w:rPr>
            </w:pPr>
            <w:r w:rsidRPr="004B77DE">
              <w:rPr>
                <w:sz w:val="22"/>
              </w:rPr>
              <w:t>0.063</w:t>
            </w:r>
          </w:p>
        </w:tc>
        <w:tc>
          <w:tcPr>
            <w:tcW w:w="1023" w:type="dxa"/>
          </w:tcPr>
          <w:p w14:paraId="64F8CD32" w14:textId="77777777" w:rsidR="004B77DE" w:rsidRPr="004B77DE" w:rsidRDefault="004B77DE" w:rsidP="001F3F3F">
            <w:pPr>
              <w:contextualSpacing/>
              <w:jc w:val="center"/>
              <w:rPr>
                <w:sz w:val="22"/>
              </w:rPr>
            </w:pPr>
            <w:r w:rsidRPr="004B77DE">
              <w:rPr>
                <w:sz w:val="22"/>
              </w:rPr>
              <w:t>0.378</w:t>
            </w:r>
          </w:p>
        </w:tc>
        <w:tc>
          <w:tcPr>
            <w:tcW w:w="722" w:type="dxa"/>
          </w:tcPr>
          <w:p w14:paraId="37E4F5B8" w14:textId="77777777" w:rsidR="004B77DE" w:rsidRPr="004B77DE" w:rsidRDefault="004B77DE" w:rsidP="001F3F3F">
            <w:pPr>
              <w:contextualSpacing/>
              <w:jc w:val="center"/>
              <w:rPr>
                <w:sz w:val="22"/>
              </w:rPr>
            </w:pPr>
            <w:r w:rsidRPr="004B77DE">
              <w:rPr>
                <w:sz w:val="22"/>
              </w:rPr>
              <w:t>0.402</w:t>
            </w:r>
          </w:p>
        </w:tc>
        <w:tc>
          <w:tcPr>
            <w:tcW w:w="722" w:type="dxa"/>
          </w:tcPr>
          <w:p w14:paraId="65B365AA" w14:textId="77777777" w:rsidR="004B77DE" w:rsidRPr="004B77DE" w:rsidRDefault="004B77DE" w:rsidP="001F3F3F">
            <w:pPr>
              <w:contextualSpacing/>
              <w:jc w:val="center"/>
              <w:rPr>
                <w:sz w:val="22"/>
              </w:rPr>
            </w:pPr>
            <w:r w:rsidRPr="004B77DE">
              <w:rPr>
                <w:sz w:val="22"/>
              </w:rPr>
              <w:t>0.195</w:t>
            </w:r>
          </w:p>
        </w:tc>
      </w:tr>
      <w:tr w:rsidR="004B77DE" w:rsidRPr="004B77DE" w14:paraId="64B48FC9" w14:textId="77777777" w:rsidTr="004B77DE">
        <w:tc>
          <w:tcPr>
            <w:tcW w:w="1231" w:type="dxa"/>
          </w:tcPr>
          <w:p w14:paraId="50D29BF9" w14:textId="77777777" w:rsidR="004B77DE" w:rsidRPr="004B77DE" w:rsidRDefault="004B77DE" w:rsidP="001F3F3F">
            <w:pPr>
              <w:contextualSpacing/>
              <w:jc w:val="center"/>
              <w:rPr>
                <w:sz w:val="22"/>
              </w:rPr>
            </w:pPr>
            <w:r w:rsidRPr="004B77DE">
              <w:rPr>
                <w:sz w:val="22"/>
              </w:rPr>
              <w:t>Writer0505</w:t>
            </w:r>
          </w:p>
        </w:tc>
        <w:tc>
          <w:tcPr>
            <w:tcW w:w="1023" w:type="dxa"/>
          </w:tcPr>
          <w:p w14:paraId="3AB69253" w14:textId="77777777" w:rsidR="004B77DE" w:rsidRPr="004B77DE" w:rsidRDefault="004B77DE" w:rsidP="001F3F3F">
            <w:pPr>
              <w:contextualSpacing/>
              <w:jc w:val="center"/>
              <w:rPr>
                <w:sz w:val="22"/>
              </w:rPr>
            </w:pPr>
            <w:r w:rsidRPr="004B77DE">
              <w:rPr>
                <w:sz w:val="22"/>
              </w:rPr>
              <w:t>0.303</w:t>
            </w:r>
          </w:p>
        </w:tc>
        <w:tc>
          <w:tcPr>
            <w:tcW w:w="721" w:type="dxa"/>
          </w:tcPr>
          <w:p w14:paraId="09183F17" w14:textId="77777777" w:rsidR="004B77DE" w:rsidRPr="004B77DE" w:rsidRDefault="004B77DE" w:rsidP="001F3F3F">
            <w:pPr>
              <w:contextualSpacing/>
              <w:jc w:val="center"/>
              <w:rPr>
                <w:sz w:val="22"/>
              </w:rPr>
            </w:pPr>
            <w:r w:rsidRPr="004B77DE">
              <w:rPr>
                <w:sz w:val="22"/>
              </w:rPr>
              <w:t>0.13</w:t>
            </w:r>
          </w:p>
        </w:tc>
        <w:tc>
          <w:tcPr>
            <w:tcW w:w="721" w:type="dxa"/>
          </w:tcPr>
          <w:p w14:paraId="02390D08" w14:textId="77777777" w:rsidR="004B77DE" w:rsidRPr="004B77DE" w:rsidRDefault="004B77DE" w:rsidP="001F3F3F">
            <w:pPr>
              <w:contextualSpacing/>
              <w:jc w:val="center"/>
              <w:rPr>
                <w:sz w:val="22"/>
              </w:rPr>
            </w:pPr>
            <w:r w:rsidRPr="004B77DE">
              <w:rPr>
                <w:sz w:val="22"/>
              </w:rPr>
              <w:t>0.091</w:t>
            </w:r>
          </w:p>
        </w:tc>
        <w:tc>
          <w:tcPr>
            <w:tcW w:w="1023" w:type="dxa"/>
          </w:tcPr>
          <w:p w14:paraId="61B59DCF" w14:textId="77777777" w:rsidR="004B77DE" w:rsidRPr="004B77DE" w:rsidRDefault="004B77DE" w:rsidP="001F3F3F">
            <w:pPr>
              <w:contextualSpacing/>
              <w:jc w:val="center"/>
              <w:rPr>
                <w:sz w:val="22"/>
              </w:rPr>
            </w:pPr>
            <w:r w:rsidRPr="004B77DE">
              <w:rPr>
                <w:sz w:val="22"/>
              </w:rPr>
              <w:t>0.123</w:t>
            </w:r>
          </w:p>
        </w:tc>
        <w:tc>
          <w:tcPr>
            <w:tcW w:w="722" w:type="dxa"/>
          </w:tcPr>
          <w:p w14:paraId="0F73E6FF" w14:textId="77777777" w:rsidR="004B77DE" w:rsidRPr="004B77DE" w:rsidRDefault="004B77DE" w:rsidP="001F3F3F">
            <w:pPr>
              <w:contextualSpacing/>
              <w:jc w:val="center"/>
              <w:rPr>
                <w:sz w:val="22"/>
              </w:rPr>
            </w:pPr>
            <w:r w:rsidRPr="004B77DE">
              <w:rPr>
                <w:sz w:val="22"/>
              </w:rPr>
              <w:t>0.079</w:t>
            </w:r>
          </w:p>
        </w:tc>
        <w:tc>
          <w:tcPr>
            <w:tcW w:w="722" w:type="dxa"/>
          </w:tcPr>
          <w:p w14:paraId="6C71721E" w14:textId="77777777" w:rsidR="004B77DE" w:rsidRPr="004B77DE" w:rsidRDefault="004B77DE" w:rsidP="001F3F3F">
            <w:pPr>
              <w:contextualSpacing/>
              <w:jc w:val="center"/>
              <w:rPr>
                <w:sz w:val="22"/>
              </w:rPr>
            </w:pPr>
            <w:r w:rsidRPr="004B77DE">
              <w:rPr>
                <w:sz w:val="22"/>
              </w:rPr>
              <w:t>0.048</w:t>
            </w:r>
          </w:p>
        </w:tc>
        <w:tc>
          <w:tcPr>
            <w:tcW w:w="1023" w:type="dxa"/>
          </w:tcPr>
          <w:p w14:paraId="5733CC8D" w14:textId="77777777" w:rsidR="004B77DE" w:rsidRPr="004B77DE" w:rsidRDefault="004B77DE" w:rsidP="001F3F3F">
            <w:pPr>
              <w:contextualSpacing/>
              <w:jc w:val="center"/>
              <w:rPr>
                <w:sz w:val="22"/>
              </w:rPr>
            </w:pPr>
            <w:r w:rsidRPr="004B77DE">
              <w:rPr>
                <w:sz w:val="22"/>
              </w:rPr>
              <w:t>0.433</w:t>
            </w:r>
          </w:p>
        </w:tc>
        <w:tc>
          <w:tcPr>
            <w:tcW w:w="722" w:type="dxa"/>
          </w:tcPr>
          <w:p w14:paraId="793B2D89" w14:textId="77777777" w:rsidR="004B77DE" w:rsidRPr="004B77DE" w:rsidRDefault="004B77DE" w:rsidP="001F3F3F">
            <w:pPr>
              <w:contextualSpacing/>
              <w:jc w:val="center"/>
              <w:rPr>
                <w:sz w:val="22"/>
              </w:rPr>
            </w:pPr>
            <w:r w:rsidRPr="004B77DE">
              <w:rPr>
                <w:sz w:val="22"/>
              </w:rPr>
              <w:t>0.358</w:t>
            </w:r>
          </w:p>
        </w:tc>
        <w:tc>
          <w:tcPr>
            <w:tcW w:w="722" w:type="dxa"/>
          </w:tcPr>
          <w:p w14:paraId="6E4EEBAF" w14:textId="77777777" w:rsidR="004B77DE" w:rsidRPr="004B77DE" w:rsidRDefault="004B77DE" w:rsidP="001F3F3F">
            <w:pPr>
              <w:contextualSpacing/>
              <w:jc w:val="center"/>
              <w:rPr>
                <w:sz w:val="22"/>
              </w:rPr>
            </w:pPr>
            <w:r w:rsidRPr="004B77DE">
              <w:rPr>
                <w:sz w:val="22"/>
              </w:rPr>
              <w:t>0.196</w:t>
            </w:r>
          </w:p>
        </w:tc>
      </w:tr>
      <w:tr w:rsidR="004B77DE" w:rsidRPr="004B77DE" w14:paraId="39245A75" w14:textId="77777777" w:rsidTr="004B77DE">
        <w:tc>
          <w:tcPr>
            <w:tcW w:w="1231" w:type="dxa"/>
          </w:tcPr>
          <w:p w14:paraId="7DFCEB8E" w14:textId="77777777" w:rsidR="004B77DE" w:rsidRPr="004B77DE" w:rsidRDefault="004B77DE" w:rsidP="001F3F3F">
            <w:pPr>
              <w:contextualSpacing/>
              <w:jc w:val="center"/>
              <w:rPr>
                <w:sz w:val="22"/>
              </w:rPr>
            </w:pPr>
            <w:r w:rsidRPr="004B77DE">
              <w:rPr>
                <w:sz w:val="22"/>
              </w:rPr>
              <w:t>Writer0606</w:t>
            </w:r>
          </w:p>
        </w:tc>
        <w:tc>
          <w:tcPr>
            <w:tcW w:w="1023" w:type="dxa"/>
          </w:tcPr>
          <w:p w14:paraId="6AE5A91C" w14:textId="77777777" w:rsidR="004B77DE" w:rsidRPr="004B77DE" w:rsidRDefault="004B77DE" w:rsidP="001F3F3F">
            <w:pPr>
              <w:contextualSpacing/>
              <w:jc w:val="center"/>
              <w:rPr>
                <w:sz w:val="22"/>
              </w:rPr>
            </w:pPr>
            <w:r w:rsidRPr="004B77DE">
              <w:rPr>
                <w:sz w:val="22"/>
              </w:rPr>
              <w:t>0.222</w:t>
            </w:r>
          </w:p>
        </w:tc>
        <w:tc>
          <w:tcPr>
            <w:tcW w:w="721" w:type="dxa"/>
          </w:tcPr>
          <w:p w14:paraId="07958133" w14:textId="77777777" w:rsidR="004B77DE" w:rsidRPr="004B77DE" w:rsidRDefault="004B77DE" w:rsidP="001F3F3F">
            <w:pPr>
              <w:contextualSpacing/>
              <w:jc w:val="center"/>
              <w:rPr>
                <w:sz w:val="22"/>
              </w:rPr>
            </w:pPr>
            <w:r w:rsidRPr="004B77DE">
              <w:rPr>
                <w:sz w:val="22"/>
              </w:rPr>
              <w:t>0.09</w:t>
            </w:r>
          </w:p>
        </w:tc>
        <w:tc>
          <w:tcPr>
            <w:tcW w:w="721" w:type="dxa"/>
          </w:tcPr>
          <w:p w14:paraId="0D8A35E8" w14:textId="77777777" w:rsidR="004B77DE" w:rsidRPr="004B77DE" w:rsidRDefault="004B77DE" w:rsidP="001F3F3F">
            <w:pPr>
              <w:contextualSpacing/>
              <w:jc w:val="center"/>
              <w:rPr>
                <w:sz w:val="22"/>
              </w:rPr>
            </w:pPr>
            <w:r w:rsidRPr="004B77DE">
              <w:rPr>
                <w:sz w:val="22"/>
              </w:rPr>
              <w:t>0.064</w:t>
            </w:r>
          </w:p>
        </w:tc>
        <w:tc>
          <w:tcPr>
            <w:tcW w:w="1023" w:type="dxa"/>
          </w:tcPr>
          <w:p w14:paraId="0A42B77D" w14:textId="77777777" w:rsidR="004B77DE" w:rsidRPr="004B77DE" w:rsidRDefault="004B77DE" w:rsidP="001F3F3F">
            <w:pPr>
              <w:contextualSpacing/>
              <w:jc w:val="center"/>
              <w:rPr>
                <w:sz w:val="22"/>
              </w:rPr>
            </w:pPr>
            <w:r w:rsidRPr="004B77DE">
              <w:rPr>
                <w:sz w:val="22"/>
              </w:rPr>
              <w:t>0.09</w:t>
            </w:r>
          </w:p>
        </w:tc>
        <w:tc>
          <w:tcPr>
            <w:tcW w:w="722" w:type="dxa"/>
          </w:tcPr>
          <w:p w14:paraId="3C85DE59" w14:textId="77777777" w:rsidR="004B77DE" w:rsidRPr="004B77DE" w:rsidRDefault="004B77DE" w:rsidP="001F3F3F">
            <w:pPr>
              <w:contextualSpacing/>
              <w:jc w:val="center"/>
              <w:rPr>
                <w:sz w:val="22"/>
              </w:rPr>
            </w:pPr>
            <w:r w:rsidRPr="004B77DE">
              <w:rPr>
                <w:sz w:val="22"/>
              </w:rPr>
              <w:t>0.053</w:t>
            </w:r>
          </w:p>
        </w:tc>
        <w:tc>
          <w:tcPr>
            <w:tcW w:w="722" w:type="dxa"/>
          </w:tcPr>
          <w:p w14:paraId="76AFCF0D" w14:textId="77777777" w:rsidR="004B77DE" w:rsidRPr="004B77DE" w:rsidRDefault="004B77DE" w:rsidP="001F3F3F">
            <w:pPr>
              <w:contextualSpacing/>
              <w:jc w:val="center"/>
              <w:rPr>
                <w:sz w:val="22"/>
              </w:rPr>
            </w:pPr>
            <w:r w:rsidRPr="004B77DE">
              <w:rPr>
                <w:sz w:val="22"/>
              </w:rPr>
              <w:t>0.033</w:t>
            </w:r>
          </w:p>
        </w:tc>
        <w:tc>
          <w:tcPr>
            <w:tcW w:w="1023" w:type="dxa"/>
          </w:tcPr>
          <w:p w14:paraId="51A713F1" w14:textId="77777777" w:rsidR="004B77DE" w:rsidRPr="004B77DE" w:rsidRDefault="004B77DE" w:rsidP="001F3F3F">
            <w:pPr>
              <w:contextualSpacing/>
              <w:jc w:val="center"/>
              <w:rPr>
                <w:sz w:val="22"/>
              </w:rPr>
            </w:pPr>
            <w:r w:rsidRPr="004B77DE">
              <w:rPr>
                <w:sz w:val="22"/>
              </w:rPr>
              <w:t>0.366</w:t>
            </w:r>
          </w:p>
        </w:tc>
        <w:tc>
          <w:tcPr>
            <w:tcW w:w="722" w:type="dxa"/>
          </w:tcPr>
          <w:p w14:paraId="11B4E5E3" w14:textId="77777777" w:rsidR="004B77DE" w:rsidRPr="004B77DE" w:rsidRDefault="004B77DE" w:rsidP="001F3F3F">
            <w:pPr>
              <w:contextualSpacing/>
              <w:jc w:val="center"/>
              <w:rPr>
                <w:sz w:val="22"/>
              </w:rPr>
            </w:pPr>
            <w:r w:rsidRPr="004B77DE">
              <w:rPr>
                <w:sz w:val="22"/>
              </w:rPr>
              <w:t>0.178</w:t>
            </w:r>
          </w:p>
        </w:tc>
        <w:tc>
          <w:tcPr>
            <w:tcW w:w="722" w:type="dxa"/>
          </w:tcPr>
          <w:p w14:paraId="63E3E711" w14:textId="77777777" w:rsidR="004B77DE" w:rsidRPr="004B77DE" w:rsidRDefault="004B77DE" w:rsidP="001F3F3F">
            <w:pPr>
              <w:contextualSpacing/>
              <w:jc w:val="center"/>
              <w:rPr>
                <w:sz w:val="22"/>
              </w:rPr>
            </w:pPr>
            <w:r w:rsidRPr="004B77DE">
              <w:rPr>
                <w:sz w:val="22"/>
              </w:rPr>
              <w:t>0.12</w:t>
            </w:r>
          </w:p>
        </w:tc>
      </w:tr>
      <w:tr w:rsidR="004B77DE" w:rsidRPr="004B77DE" w14:paraId="50831AFB" w14:textId="77777777" w:rsidTr="004B77DE">
        <w:tc>
          <w:tcPr>
            <w:tcW w:w="1231" w:type="dxa"/>
          </w:tcPr>
          <w:p w14:paraId="42AF07D4" w14:textId="77777777" w:rsidR="004B77DE" w:rsidRPr="004B77DE" w:rsidRDefault="004B77DE" w:rsidP="001F3F3F">
            <w:pPr>
              <w:contextualSpacing/>
              <w:jc w:val="center"/>
              <w:rPr>
                <w:sz w:val="22"/>
              </w:rPr>
            </w:pPr>
            <w:r w:rsidRPr="004B77DE">
              <w:rPr>
                <w:sz w:val="22"/>
              </w:rPr>
              <w:t>Writer0707</w:t>
            </w:r>
          </w:p>
        </w:tc>
        <w:tc>
          <w:tcPr>
            <w:tcW w:w="1023" w:type="dxa"/>
          </w:tcPr>
          <w:p w14:paraId="4FCC3B3D" w14:textId="77777777" w:rsidR="004B77DE" w:rsidRPr="004B77DE" w:rsidRDefault="004B77DE" w:rsidP="001F3F3F">
            <w:pPr>
              <w:contextualSpacing/>
              <w:jc w:val="center"/>
              <w:rPr>
                <w:sz w:val="22"/>
              </w:rPr>
            </w:pPr>
            <w:r w:rsidRPr="004B77DE">
              <w:rPr>
                <w:sz w:val="22"/>
              </w:rPr>
              <w:t>0.188</w:t>
            </w:r>
          </w:p>
        </w:tc>
        <w:tc>
          <w:tcPr>
            <w:tcW w:w="721" w:type="dxa"/>
          </w:tcPr>
          <w:p w14:paraId="69096A3A" w14:textId="77777777" w:rsidR="004B77DE" w:rsidRPr="004B77DE" w:rsidRDefault="004B77DE" w:rsidP="001F3F3F">
            <w:pPr>
              <w:contextualSpacing/>
              <w:jc w:val="center"/>
              <w:rPr>
                <w:sz w:val="22"/>
              </w:rPr>
            </w:pPr>
            <w:r w:rsidRPr="004B77DE">
              <w:rPr>
                <w:sz w:val="22"/>
              </w:rPr>
              <w:t>0.147</w:t>
            </w:r>
          </w:p>
        </w:tc>
        <w:tc>
          <w:tcPr>
            <w:tcW w:w="721" w:type="dxa"/>
          </w:tcPr>
          <w:p w14:paraId="293D0F75" w14:textId="77777777" w:rsidR="004B77DE" w:rsidRPr="004B77DE" w:rsidRDefault="004B77DE" w:rsidP="001F3F3F">
            <w:pPr>
              <w:contextualSpacing/>
              <w:jc w:val="center"/>
              <w:rPr>
                <w:sz w:val="22"/>
              </w:rPr>
            </w:pPr>
            <w:r w:rsidRPr="004B77DE">
              <w:rPr>
                <w:sz w:val="22"/>
              </w:rPr>
              <w:t>0.083</w:t>
            </w:r>
          </w:p>
        </w:tc>
        <w:tc>
          <w:tcPr>
            <w:tcW w:w="1023" w:type="dxa"/>
          </w:tcPr>
          <w:p w14:paraId="2686D3EC" w14:textId="77777777" w:rsidR="004B77DE" w:rsidRPr="004B77DE" w:rsidRDefault="004B77DE" w:rsidP="001F3F3F">
            <w:pPr>
              <w:contextualSpacing/>
              <w:jc w:val="center"/>
              <w:rPr>
                <w:sz w:val="22"/>
              </w:rPr>
            </w:pPr>
            <w:r w:rsidRPr="004B77DE">
              <w:rPr>
                <w:sz w:val="22"/>
              </w:rPr>
              <w:t>0.07</w:t>
            </w:r>
          </w:p>
        </w:tc>
        <w:tc>
          <w:tcPr>
            <w:tcW w:w="722" w:type="dxa"/>
          </w:tcPr>
          <w:p w14:paraId="1D7CC51A" w14:textId="77777777" w:rsidR="004B77DE" w:rsidRPr="004B77DE" w:rsidRDefault="004B77DE" w:rsidP="001F3F3F">
            <w:pPr>
              <w:contextualSpacing/>
              <w:jc w:val="center"/>
              <w:rPr>
                <w:sz w:val="22"/>
              </w:rPr>
            </w:pPr>
            <w:r w:rsidRPr="004B77DE">
              <w:rPr>
                <w:sz w:val="22"/>
              </w:rPr>
              <w:t>0.065</w:t>
            </w:r>
          </w:p>
        </w:tc>
        <w:tc>
          <w:tcPr>
            <w:tcW w:w="722" w:type="dxa"/>
          </w:tcPr>
          <w:p w14:paraId="56A22B0B" w14:textId="77777777" w:rsidR="004B77DE" w:rsidRPr="004B77DE" w:rsidRDefault="004B77DE" w:rsidP="001F3F3F">
            <w:pPr>
              <w:contextualSpacing/>
              <w:jc w:val="center"/>
              <w:rPr>
                <w:sz w:val="22"/>
              </w:rPr>
            </w:pPr>
            <w:r w:rsidRPr="004B77DE">
              <w:rPr>
                <w:sz w:val="22"/>
              </w:rPr>
              <w:t>0.034</w:t>
            </w:r>
          </w:p>
        </w:tc>
        <w:tc>
          <w:tcPr>
            <w:tcW w:w="1023" w:type="dxa"/>
          </w:tcPr>
          <w:p w14:paraId="265A3278" w14:textId="77777777" w:rsidR="004B77DE" w:rsidRPr="004B77DE" w:rsidRDefault="004B77DE" w:rsidP="001F3F3F">
            <w:pPr>
              <w:contextualSpacing/>
              <w:jc w:val="center"/>
              <w:rPr>
                <w:sz w:val="22"/>
              </w:rPr>
            </w:pPr>
            <w:r w:rsidRPr="004B77DE">
              <w:rPr>
                <w:sz w:val="22"/>
              </w:rPr>
              <w:t>0.374</w:t>
            </w:r>
          </w:p>
        </w:tc>
        <w:tc>
          <w:tcPr>
            <w:tcW w:w="722" w:type="dxa"/>
          </w:tcPr>
          <w:p w14:paraId="6D4EE787" w14:textId="77777777" w:rsidR="004B77DE" w:rsidRPr="004B77DE" w:rsidRDefault="004B77DE" w:rsidP="001F3F3F">
            <w:pPr>
              <w:contextualSpacing/>
              <w:jc w:val="center"/>
              <w:rPr>
                <w:sz w:val="22"/>
              </w:rPr>
            </w:pPr>
            <w:r w:rsidRPr="004B77DE">
              <w:rPr>
                <w:sz w:val="22"/>
              </w:rPr>
              <w:t>0.228</w:t>
            </w:r>
          </w:p>
        </w:tc>
        <w:tc>
          <w:tcPr>
            <w:tcW w:w="722" w:type="dxa"/>
          </w:tcPr>
          <w:p w14:paraId="07152041" w14:textId="77777777" w:rsidR="004B77DE" w:rsidRPr="004B77DE" w:rsidRDefault="004B77DE" w:rsidP="001F3F3F">
            <w:pPr>
              <w:contextualSpacing/>
              <w:jc w:val="center"/>
              <w:rPr>
                <w:sz w:val="22"/>
              </w:rPr>
            </w:pPr>
            <w:r w:rsidRPr="004B77DE">
              <w:rPr>
                <w:sz w:val="22"/>
              </w:rPr>
              <w:t>0.142</w:t>
            </w:r>
          </w:p>
        </w:tc>
      </w:tr>
      <w:tr w:rsidR="004B77DE" w:rsidRPr="004B77DE" w14:paraId="208035CC" w14:textId="77777777" w:rsidTr="004B77DE">
        <w:tc>
          <w:tcPr>
            <w:tcW w:w="1231" w:type="dxa"/>
          </w:tcPr>
          <w:p w14:paraId="50AEDFF5" w14:textId="77777777" w:rsidR="004B77DE" w:rsidRPr="004B77DE" w:rsidRDefault="004B77DE" w:rsidP="001F3F3F">
            <w:pPr>
              <w:contextualSpacing/>
              <w:jc w:val="center"/>
              <w:rPr>
                <w:sz w:val="22"/>
              </w:rPr>
            </w:pPr>
            <w:r w:rsidRPr="004B77DE">
              <w:rPr>
                <w:sz w:val="22"/>
              </w:rPr>
              <w:t>Writer0808</w:t>
            </w:r>
          </w:p>
        </w:tc>
        <w:tc>
          <w:tcPr>
            <w:tcW w:w="1023" w:type="dxa"/>
          </w:tcPr>
          <w:p w14:paraId="5FD28C80" w14:textId="77777777" w:rsidR="004B77DE" w:rsidRPr="004B77DE" w:rsidRDefault="004B77DE" w:rsidP="001F3F3F">
            <w:pPr>
              <w:contextualSpacing/>
              <w:jc w:val="center"/>
              <w:rPr>
                <w:sz w:val="22"/>
              </w:rPr>
            </w:pPr>
            <w:r w:rsidRPr="004B77DE">
              <w:rPr>
                <w:sz w:val="22"/>
              </w:rPr>
              <w:t>0.321</w:t>
            </w:r>
          </w:p>
        </w:tc>
        <w:tc>
          <w:tcPr>
            <w:tcW w:w="721" w:type="dxa"/>
          </w:tcPr>
          <w:p w14:paraId="2B64E3D1" w14:textId="77777777" w:rsidR="004B77DE" w:rsidRPr="004B77DE" w:rsidRDefault="004B77DE" w:rsidP="001F3F3F">
            <w:pPr>
              <w:contextualSpacing/>
              <w:jc w:val="center"/>
              <w:rPr>
                <w:sz w:val="22"/>
              </w:rPr>
            </w:pPr>
            <w:r w:rsidRPr="004B77DE">
              <w:rPr>
                <w:sz w:val="22"/>
              </w:rPr>
              <w:t>0.166</w:t>
            </w:r>
          </w:p>
        </w:tc>
        <w:tc>
          <w:tcPr>
            <w:tcW w:w="721" w:type="dxa"/>
          </w:tcPr>
          <w:p w14:paraId="5884902E" w14:textId="77777777" w:rsidR="004B77DE" w:rsidRPr="004B77DE" w:rsidRDefault="004B77DE" w:rsidP="001F3F3F">
            <w:pPr>
              <w:contextualSpacing/>
              <w:jc w:val="center"/>
              <w:rPr>
                <w:sz w:val="22"/>
              </w:rPr>
            </w:pPr>
            <w:r w:rsidRPr="004B77DE">
              <w:rPr>
                <w:sz w:val="22"/>
              </w:rPr>
              <w:t>0.109</w:t>
            </w:r>
          </w:p>
        </w:tc>
        <w:tc>
          <w:tcPr>
            <w:tcW w:w="1023" w:type="dxa"/>
          </w:tcPr>
          <w:p w14:paraId="709C2AF2" w14:textId="77777777" w:rsidR="004B77DE" w:rsidRPr="004B77DE" w:rsidRDefault="004B77DE" w:rsidP="001F3F3F">
            <w:pPr>
              <w:contextualSpacing/>
              <w:jc w:val="center"/>
              <w:rPr>
                <w:sz w:val="22"/>
              </w:rPr>
            </w:pPr>
            <w:r w:rsidRPr="004B77DE">
              <w:rPr>
                <w:sz w:val="22"/>
              </w:rPr>
              <w:t>0.128</w:t>
            </w:r>
          </w:p>
        </w:tc>
        <w:tc>
          <w:tcPr>
            <w:tcW w:w="722" w:type="dxa"/>
          </w:tcPr>
          <w:p w14:paraId="322877E2" w14:textId="77777777" w:rsidR="004B77DE" w:rsidRPr="004B77DE" w:rsidRDefault="004B77DE" w:rsidP="001F3F3F">
            <w:pPr>
              <w:contextualSpacing/>
              <w:jc w:val="center"/>
              <w:rPr>
                <w:sz w:val="22"/>
              </w:rPr>
            </w:pPr>
            <w:r w:rsidRPr="004B77DE">
              <w:rPr>
                <w:sz w:val="22"/>
              </w:rPr>
              <w:t>0.148</w:t>
            </w:r>
          </w:p>
        </w:tc>
        <w:tc>
          <w:tcPr>
            <w:tcW w:w="722" w:type="dxa"/>
          </w:tcPr>
          <w:p w14:paraId="558BD737" w14:textId="77777777" w:rsidR="004B77DE" w:rsidRPr="004B77DE" w:rsidRDefault="004B77DE" w:rsidP="001F3F3F">
            <w:pPr>
              <w:contextualSpacing/>
              <w:jc w:val="center"/>
              <w:rPr>
                <w:sz w:val="22"/>
              </w:rPr>
            </w:pPr>
            <w:r w:rsidRPr="004B77DE">
              <w:rPr>
                <w:sz w:val="22"/>
              </w:rPr>
              <w:t>0.068</w:t>
            </w:r>
          </w:p>
        </w:tc>
        <w:tc>
          <w:tcPr>
            <w:tcW w:w="1023" w:type="dxa"/>
          </w:tcPr>
          <w:p w14:paraId="70CC4912" w14:textId="77777777" w:rsidR="004B77DE" w:rsidRPr="004B77DE" w:rsidRDefault="004B77DE" w:rsidP="001F3F3F">
            <w:pPr>
              <w:contextualSpacing/>
              <w:jc w:val="center"/>
              <w:rPr>
                <w:sz w:val="22"/>
              </w:rPr>
            </w:pPr>
            <w:r w:rsidRPr="004B77DE">
              <w:rPr>
                <w:sz w:val="22"/>
              </w:rPr>
              <w:t>0.554</w:t>
            </w:r>
          </w:p>
        </w:tc>
        <w:tc>
          <w:tcPr>
            <w:tcW w:w="722" w:type="dxa"/>
          </w:tcPr>
          <w:p w14:paraId="681C2D8D" w14:textId="77777777" w:rsidR="004B77DE" w:rsidRPr="004B77DE" w:rsidRDefault="004B77DE" w:rsidP="001F3F3F">
            <w:pPr>
              <w:contextualSpacing/>
              <w:jc w:val="center"/>
              <w:rPr>
                <w:sz w:val="22"/>
              </w:rPr>
            </w:pPr>
            <w:r w:rsidRPr="004B77DE">
              <w:rPr>
                <w:sz w:val="22"/>
              </w:rPr>
              <w:t>0.361</w:t>
            </w:r>
          </w:p>
        </w:tc>
        <w:tc>
          <w:tcPr>
            <w:tcW w:w="722" w:type="dxa"/>
          </w:tcPr>
          <w:p w14:paraId="1C0C575C" w14:textId="77777777" w:rsidR="004B77DE" w:rsidRPr="004B77DE" w:rsidRDefault="004B77DE" w:rsidP="001F3F3F">
            <w:pPr>
              <w:contextualSpacing/>
              <w:jc w:val="center"/>
              <w:rPr>
                <w:sz w:val="22"/>
              </w:rPr>
            </w:pPr>
            <w:r w:rsidRPr="004B77DE">
              <w:rPr>
                <w:sz w:val="22"/>
              </w:rPr>
              <w:t>0.219</w:t>
            </w:r>
          </w:p>
        </w:tc>
      </w:tr>
      <w:tr w:rsidR="004B77DE" w:rsidRPr="004B77DE" w14:paraId="30BC069D" w14:textId="77777777" w:rsidTr="004B77DE">
        <w:tc>
          <w:tcPr>
            <w:tcW w:w="1231" w:type="dxa"/>
          </w:tcPr>
          <w:p w14:paraId="719C909F" w14:textId="77777777" w:rsidR="004B77DE" w:rsidRPr="004B77DE" w:rsidRDefault="004B77DE" w:rsidP="001F3F3F">
            <w:pPr>
              <w:contextualSpacing/>
              <w:jc w:val="center"/>
              <w:rPr>
                <w:sz w:val="22"/>
              </w:rPr>
            </w:pPr>
            <w:r w:rsidRPr="004B77DE">
              <w:rPr>
                <w:sz w:val="22"/>
              </w:rPr>
              <w:t>Writer0909</w:t>
            </w:r>
          </w:p>
        </w:tc>
        <w:tc>
          <w:tcPr>
            <w:tcW w:w="1023" w:type="dxa"/>
          </w:tcPr>
          <w:p w14:paraId="1E6528D6" w14:textId="77777777" w:rsidR="004B77DE" w:rsidRPr="004B77DE" w:rsidRDefault="004B77DE" w:rsidP="001F3F3F">
            <w:pPr>
              <w:contextualSpacing/>
              <w:jc w:val="center"/>
              <w:rPr>
                <w:sz w:val="22"/>
              </w:rPr>
            </w:pPr>
            <w:r w:rsidRPr="004B77DE">
              <w:rPr>
                <w:sz w:val="22"/>
              </w:rPr>
              <w:t>0.26</w:t>
            </w:r>
          </w:p>
        </w:tc>
        <w:tc>
          <w:tcPr>
            <w:tcW w:w="721" w:type="dxa"/>
          </w:tcPr>
          <w:p w14:paraId="29DC63FF" w14:textId="77777777" w:rsidR="004B77DE" w:rsidRPr="004B77DE" w:rsidRDefault="004B77DE" w:rsidP="001F3F3F">
            <w:pPr>
              <w:contextualSpacing/>
              <w:jc w:val="center"/>
              <w:rPr>
                <w:sz w:val="22"/>
              </w:rPr>
            </w:pPr>
            <w:r w:rsidRPr="004B77DE">
              <w:rPr>
                <w:sz w:val="22"/>
              </w:rPr>
              <w:t>0.293</w:t>
            </w:r>
          </w:p>
        </w:tc>
        <w:tc>
          <w:tcPr>
            <w:tcW w:w="721" w:type="dxa"/>
          </w:tcPr>
          <w:p w14:paraId="06F507B4" w14:textId="77777777" w:rsidR="004B77DE" w:rsidRPr="004B77DE" w:rsidRDefault="004B77DE" w:rsidP="001F3F3F">
            <w:pPr>
              <w:contextualSpacing/>
              <w:jc w:val="center"/>
              <w:rPr>
                <w:sz w:val="22"/>
              </w:rPr>
            </w:pPr>
            <w:r w:rsidRPr="004B77DE">
              <w:rPr>
                <w:sz w:val="22"/>
              </w:rPr>
              <w:t>0.138</w:t>
            </w:r>
          </w:p>
        </w:tc>
        <w:tc>
          <w:tcPr>
            <w:tcW w:w="1023" w:type="dxa"/>
          </w:tcPr>
          <w:p w14:paraId="0135449C" w14:textId="77777777" w:rsidR="004B77DE" w:rsidRPr="004B77DE" w:rsidRDefault="004B77DE" w:rsidP="001F3F3F">
            <w:pPr>
              <w:contextualSpacing/>
              <w:jc w:val="center"/>
              <w:rPr>
                <w:sz w:val="22"/>
              </w:rPr>
            </w:pPr>
            <w:r w:rsidRPr="004B77DE">
              <w:rPr>
                <w:sz w:val="22"/>
              </w:rPr>
              <w:t>0.109</w:t>
            </w:r>
          </w:p>
        </w:tc>
        <w:tc>
          <w:tcPr>
            <w:tcW w:w="722" w:type="dxa"/>
          </w:tcPr>
          <w:p w14:paraId="7395BB55" w14:textId="77777777" w:rsidR="004B77DE" w:rsidRPr="004B77DE" w:rsidRDefault="004B77DE" w:rsidP="001F3F3F">
            <w:pPr>
              <w:contextualSpacing/>
              <w:jc w:val="center"/>
              <w:rPr>
                <w:sz w:val="22"/>
              </w:rPr>
            </w:pPr>
            <w:r w:rsidRPr="004B77DE">
              <w:rPr>
                <w:sz w:val="22"/>
              </w:rPr>
              <w:t>0.173</w:t>
            </w:r>
          </w:p>
        </w:tc>
        <w:tc>
          <w:tcPr>
            <w:tcW w:w="722" w:type="dxa"/>
          </w:tcPr>
          <w:p w14:paraId="5240A197" w14:textId="77777777" w:rsidR="004B77DE" w:rsidRPr="004B77DE" w:rsidRDefault="004B77DE" w:rsidP="001F3F3F">
            <w:pPr>
              <w:contextualSpacing/>
              <w:jc w:val="center"/>
              <w:rPr>
                <w:sz w:val="22"/>
              </w:rPr>
            </w:pPr>
            <w:r w:rsidRPr="004B77DE">
              <w:rPr>
                <w:sz w:val="22"/>
              </w:rPr>
              <w:t>0.067</w:t>
            </w:r>
          </w:p>
        </w:tc>
        <w:tc>
          <w:tcPr>
            <w:tcW w:w="1023" w:type="dxa"/>
          </w:tcPr>
          <w:p w14:paraId="14841106" w14:textId="77777777" w:rsidR="004B77DE" w:rsidRPr="004B77DE" w:rsidRDefault="004B77DE" w:rsidP="001F3F3F">
            <w:pPr>
              <w:contextualSpacing/>
              <w:jc w:val="center"/>
              <w:rPr>
                <w:sz w:val="22"/>
              </w:rPr>
            </w:pPr>
            <w:r w:rsidRPr="004B77DE">
              <w:rPr>
                <w:sz w:val="22"/>
              </w:rPr>
              <w:t>0.396</w:t>
            </w:r>
          </w:p>
        </w:tc>
        <w:tc>
          <w:tcPr>
            <w:tcW w:w="722" w:type="dxa"/>
          </w:tcPr>
          <w:p w14:paraId="298DCDA0" w14:textId="77777777" w:rsidR="004B77DE" w:rsidRPr="004B77DE" w:rsidRDefault="004B77DE" w:rsidP="001F3F3F">
            <w:pPr>
              <w:contextualSpacing/>
              <w:jc w:val="center"/>
              <w:rPr>
                <w:sz w:val="22"/>
              </w:rPr>
            </w:pPr>
            <w:r w:rsidRPr="004B77DE">
              <w:rPr>
                <w:sz w:val="22"/>
              </w:rPr>
              <w:t>0.344</w:t>
            </w:r>
          </w:p>
        </w:tc>
        <w:tc>
          <w:tcPr>
            <w:tcW w:w="722" w:type="dxa"/>
          </w:tcPr>
          <w:p w14:paraId="401640AD" w14:textId="77777777" w:rsidR="004B77DE" w:rsidRPr="004B77DE" w:rsidRDefault="004B77DE" w:rsidP="001F3F3F">
            <w:pPr>
              <w:contextualSpacing/>
              <w:jc w:val="center"/>
              <w:rPr>
                <w:sz w:val="22"/>
              </w:rPr>
            </w:pPr>
            <w:r w:rsidRPr="004B77DE">
              <w:rPr>
                <w:sz w:val="22"/>
              </w:rPr>
              <w:t>0.184</w:t>
            </w:r>
          </w:p>
        </w:tc>
      </w:tr>
      <w:tr w:rsidR="004B77DE" w:rsidRPr="004B77DE" w14:paraId="0FFA83E0" w14:textId="77777777" w:rsidTr="004B77DE">
        <w:tc>
          <w:tcPr>
            <w:tcW w:w="1231" w:type="dxa"/>
          </w:tcPr>
          <w:p w14:paraId="38567FBD" w14:textId="77777777" w:rsidR="004B77DE" w:rsidRPr="004B77DE" w:rsidRDefault="004B77DE" w:rsidP="001F3F3F">
            <w:pPr>
              <w:contextualSpacing/>
              <w:jc w:val="center"/>
              <w:rPr>
                <w:sz w:val="22"/>
              </w:rPr>
            </w:pPr>
            <w:r w:rsidRPr="004B77DE">
              <w:rPr>
                <w:sz w:val="22"/>
              </w:rPr>
              <w:t>Writer1010</w:t>
            </w:r>
          </w:p>
        </w:tc>
        <w:tc>
          <w:tcPr>
            <w:tcW w:w="1023" w:type="dxa"/>
          </w:tcPr>
          <w:p w14:paraId="696F532B" w14:textId="77777777" w:rsidR="004B77DE" w:rsidRPr="004B77DE" w:rsidRDefault="004B77DE" w:rsidP="001F3F3F">
            <w:pPr>
              <w:contextualSpacing/>
              <w:jc w:val="center"/>
              <w:rPr>
                <w:sz w:val="22"/>
              </w:rPr>
            </w:pPr>
            <w:r w:rsidRPr="004B77DE">
              <w:rPr>
                <w:sz w:val="22"/>
              </w:rPr>
              <w:t>0.302</w:t>
            </w:r>
          </w:p>
        </w:tc>
        <w:tc>
          <w:tcPr>
            <w:tcW w:w="721" w:type="dxa"/>
          </w:tcPr>
          <w:p w14:paraId="6ED68CD5" w14:textId="77777777" w:rsidR="004B77DE" w:rsidRPr="004B77DE" w:rsidRDefault="004B77DE" w:rsidP="001F3F3F">
            <w:pPr>
              <w:contextualSpacing/>
              <w:jc w:val="center"/>
              <w:rPr>
                <w:sz w:val="22"/>
              </w:rPr>
            </w:pPr>
            <w:r w:rsidRPr="004B77DE">
              <w:rPr>
                <w:sz w:val="22"/>
              </w:rPr>
              <w:t>0.159</w:t>
            </w:r>
          </w:p>
        </w:tc>
        <w:tc>
          <w:tcPr>
            <w:tcW w:w="721" w:type="dxa"/>
          </w:tcPr>
          <w:p w14:paraId="37E5BD04" w14:textId="77777777" w:rsidR="004B77DE" w:rsidRPr="004B77DE" w:rsidRDefault="004B77DE" w:rsidP="001F3F3F">
            <w:pPr>
              <w:contextualSpacing/>
              <w:jc w:val="center"/>
              <w:rPr>
                <w:sz w:val="22"/>
              </w:rPr>
            </w:pPr>
            <w:r w:rsidRPr="004B77DE">
              <w:rPr>
                <w:sz w:val="22"/>
              </w:rPr>
              <w:t>0.104</w:t>
            </w:r>
          </w:p>
        </w:tc>
        <w:tc>
          <w:tcPr>
            <w:tcW w:w="1023" w:type="dxa"/>
          </w:tcPr>
          <w:p w14:paraId="03912331" w14:textId="77777777" w:rsidR="004B77DE" w:rsidRPr="004B77DE" w:rsidRDefault="004B77DE" w:rsidP="001F3F3F">
            <w:pPr>
              <w:contextualSpacing/>
              <w:jc w:val="center"/>
              <w:rPr>
                <w:sz w:val="22"/>
              </w:rPr>
            </w:pPr>
            <w:r w:rsidRPr="004B77DE">
              <w:rPr>
                <w:sz w:val="22"/>
              </w:rPr>
              <w:t>0.122</w:t>
            </w:r>
          </w:p>
        </w:tc>
        <w:tc>
          <w:tcPr>
            <w:tcW w:w="722" w:type="dxa"/>
          </w:tcPr>
          <w:p w14:paraId="71FFAF04" w14:textId="77777777" w:rsidR="004B77DE" w:rsidRPr="004B77DE" w:rsidRDefault="004B77DE" w:rsidP="001F3F3F">
            <w:pPr>
              <w:contextualSpacing/>
              <w:jc w:val="center"/>
              <w:rPr>
                <w:sz w:val="22"/>
              </w:rPr>
            </w:pPr>
            <w:r w:rsidRPr="004B77DE">
              <w:rPr>
                <w:sz w:val="22"/>
              </w:rPr>
              <w:t>0.13</w:t>
            </w:r>
          </w:p>
        </w:tc>
        <w:tc>
          <w:tcPr>
            <w:tcW w:w="722" w:type="dxa"/>
          </w:tcPr>
          <w:p w14:paraId="78EA30B3" w14:textId="77777777" w:rsidR="004B77DE" w:rsidRPr="004B77DE" w:rsidRDefault="004B77DE" w:rsidP="001F3F3F">
            <w:pPr>
              <w:contextualSpacing/>
              <w:jc w:val="center"/>
              <w:rPr>
                <w:sz w:val="22"/>
              </w:rPr>
            </w:pPr>
            <w:r w:rsidRPr="004B77DE">
              <w:rPr>
                <w:sz w:val="22"/>
              </w:rPr>
              <w:t>0.063</w:t>
            </w:r>
          </w:p>
        </w:tc>
        <w:tc>
          <w:tcPr>
            <w:tcW w:w="1023" w:type="dxa"/>
          </w:tcPr>
          <w:p w14:paraId="4B5B33CB" w14:textId="77777777" w:rsidR="004B77DE" w:rsidRPr="004B77DE" w:rsidRDefault="004B77DE" w:rsidP="001F3F3F">
            <w:pPr>
              <w:contextualSpacing/>
              <w:jc w:val="center"/>
              <w:rPr>
                <w:sz w:val="22"/>
              </w:rPr>
            </w:pPr>
            <w:r w:rsidRPr="004B77DE">
              <w:rPr>
                <w:sz w:val="22"/>
              </w:rPr>
              <w:t>0.398</w:t>
            </w:r>
          </w:p>
        </w:tc>
        <w:tc>
          <w:tcPr>
            <w:tcW w:w="722" w:type="dxa"/>
          </w:tcPr>
          <w:p w14:paraId="04DEDAD3" w14:textId="77777777" w:rsidR="004B77DE" w:rsidRPr="004B77DE" w:rsidRDefault="004B77DE" w:rsidP="001F3F3F">
            <w:pPr>
              <w:contextualSpacing/>
              <w:jc w:val="center"/>
              <w:rPr>
                <w:sz w:val="22"/>
              </w:rPr>
            </w:pPr>
            <w:r w:rsidRPr="004B77DE">
              <w:rPr>
                <w:sz w:val="22"/>
              </w:rPr>
              <w:t>0.263</w:t>
            </w:r>
          </w:p>
        </w:tc>
        <w:tc>
          <w:tcPr>
            <w:tcW w:w="722" w:type="dxa"/>
          </w:tcPr>
          <w:p w14:paraId="747D8F97" w14:textId="77777777" w:rsidR="004B77DE" w:rsidRPr="004B77DE" w:rsidRDefault="004B77DE" w:rsidP="001F3F3F">
            <w:pPr>
              <w:contextualSpacing/>
              <w:jc w:val="center"/>
              <w:rPr>
                <w:sz w:val="22"/>
              </w:rPr>
            </w:pPr>
            <w:r w:rsidRPr="004B77DE">
              <w:rPr>
                <w:sz w:val="22"/>
              </w:rPr>
              <w:t>0.159</w:t>
            </w:r>
          </w:p>
        </w:tc>
      </w:tr>
      <w:tr w:rsidR="004B77DE" w:rsidRPr="004B77DE" w14:paraId="772002DD" w14:textId="77777777" w:rsidTr="004B77DE">
        <w:tc>
          <w:tcPr>
            <w:tcW w:w="1231" w:type="dxa"/>
          </w:tcPr>
          <w:p w14:paraId="18A1F122" w14:textId="77777777" w:rsidR="004B77DE" w:rsidRPr="004B77DE" w:rsidRDefault="004B77DE" w:rsidP="001F3F3F">
            <w:pPr>
              <w:contextualSpacing/>
              <w:jc w:val="center"/>
              <w:rPr>
                <w:sz w:val="22"/>
              </w:rPr>
            </w:pPr>
            <w:r w:rsidRPr="004B77DE">
              <w:rPr>
                <w:sz w:val="22"/>
              </w:rPr>
              <w:t>Writer1111</w:t>
            </w:r>
          </w:p>
        </w:tc>
        <w:tc>
          <w:tcPr>
            <w:tcW w:w="1023" w:type="dxa"/>
          </w:tcPr>
          <w:p w14:paraId="17AC6724" w14:textId="77777777" w:rsidR="004B77DE" w:rsidRPr="004B77DE" w:rsidRDefault="004B77DE" w:rsidP="001F3F3F">
            <w:pPr>
              <w:contextualSpacing/>
              <w:jc w:val="center"/>
              <w:rPr>
                <w:sz w:val="22"/>
              </w:rPr>
            </w:pPr>
            <w:r w:rsidRPr="004B77DE">
              <w:rPr>
                <w:sz w:val="22"/>
              </w:rPr>
              <w:t>0.705</w:t>
            </w:r>
          </w:p>
        </w:tc>
        <w:tc>
          <w:tcPr>
            <w:tcW w:w="721" w:type="dxa"/>
          </w:tcPr>
          <w:p w14:paraId="4BFD95FC" w14:textId="77777777" w:rsidR="004B77DE" w:rsidRPr="004B77DE" w:rsidRDefault="004B77DE" w:rsidP="001F3F3F">
            <w:pPr>
              <w:contextualSpacing/>
              <w:jc w:val="center"/>
              <w:rPr>
                <w:sz w:val="22"/>
              </w:rPr>
            </w:pPr>
            <w:r w:rsidRPr="004B77DE">
              <w:rPr>
                <w:sz w:val="22"/>
              </w:rPr>
              <w:t>0.793</w:t>
            </w:r>
          </w:p>
        </w:tc>
        <w:tc>
          <w:tcPr>
            <w:tcW w:w="721" w:type="dxa"/>
          </w:tcPr>
          <w:p w14:paraId="5A6FD071" w14:textId="77777777" w:rsidR="004B77DE" w:rsidRPr="004B77DE" w:rsidRDefault="004B77DE" w:rsidP="001F3F3F">
            <w:pPr>
              <w:contextualSpacing/>
              <w:jc w:val="center"/>
              <w:rPr>
                <w:sz w:val="22"/>
              </w:rPr>
            </w:pPr>
            <w:r w:rsidRPr="004B77DE">
              <w:rPr>
                <w:sz w:val="22"/>
              </w:rPr>
              <w:t>0.373</w:t>
            </w:r>
          </w:p>
        </w:tc>
        <w:tc>
          <w:tcPr>
            <w:tcW w:w="1023" w:type="dxa"/>
          </w:tcPr>
          <w:p w14:paraId="0E9C6E79" w14:textId="77777777" w:rsidR="004B77DE" w:rsidRPr="004B77DE" w:rsidRDefault="004B77DE" w:rsidP="001F3F3F">
            <w:pPr>
              <w:contextualSpacing/>
              <w:jc w:val="center"/>
              <w:rPr>
                <w:sz w:val="22"/>
              </w:rPr>
            </w:pPr>
            <w:r w:rsidRPr="004B77DE">
              <w:rPr>
                <w:sz w:val="22"/>
              </w:rPr>
              <w:t>0.293</w:t>
            </w:r>
          </w:p>
        </w:tc>
        <w:tc>
          <w:tcPr>
            <w:tcW w:w="722" w:type="dxa"/>
          </w:tcPr>
          <w:p w14:paraId="2246CF42" w14:textId="77777777" w:rsidR="004B77DE" w:rsidRPr="004B77DE" w:rsidRDefault="004B77DE" w:rsidP="001F3F3F">
            <w:pPr>
              <w:contextualSpacing/>
              <w:jc w:val="center"/>
              <w:rPr>
                <w:sz w:val="22"/>
              </w:rPr>
            </w:pPr>
            <w:r w:rsidRPr="004B77DE">
              <w:rPr>
                <w:sz w:val="22"/>
              </w:rPr>
              <w:t>0.498</w:t>
            </w:r>
          </w:p>
        </w:tc>
        <w:tc>
          <w:tcPr>
            <w:tcW w:w="722" w:type="dxa"/>
          </w:tcPr>
          <w:p w14:paraId="1189CC67" w14:textId="77777777" w:rsidR="004B77DE" w:rsidRPr="004B77DE" w:rsidRDefault="004B77DE" w:rsidP="001F3F3F">
            <w:pPr>
              <w:contextualSpacing/>
              <w:jc w:val="center"/>
              <w:rPr>
                <w:sz w:val="22"/>
              </w:rPr>
            </w:pPr>
            <w:r w:rsidRPr="004B77DE">
              <w:rPr>
                <w:sz w:val="22"/>
              </w:rPr>
              <w:t>0.185</w:t>
            </w:r>
          </w:p>
        </w:tc>
        <w:tc>
          <w:tcPr>
            <w:tcW w:w="1023" w:type="dxa"/>
          </w:tcPr>
          <w:p w14:paraId="6E735273" w14:textId="77777777" w:rsidR="004B77DE" w:rsidRPr="004B77DE" w:rsidRDefault="004B77DE" w:rsidP="001F3F3F">
            <w:pPr>
              <w:contextualSpacing/>
              <w:jc w:val="center"/>
              <w:rPr>
                <w:sz w:val="22"/>
              </w:rPr>
            </w:pPr>
            <w:r w:rsidRPr="004B77DE">
              <w:rPr>
                <w:sz w:val="22"/>
              </w:rPr>
              <w:t>0.765</w:t>
            </w:r>
          </w:p>
        </w:tc>
        <w:tc>
          <w:tcPr>
            <w:tcW w:w="722" w:type="dxa"/>
          </w:tcPr>
          <w:p w14:paraId="592EE71C" w14:textId="77777777" w:rsidR="004B77DE" w:rsidRPr="004B77DE" w:rsidRDefault="004B77DE" w:rsidP="001F3F3F">
            <w:pPr>
              <w:contextualSpacing/>
              <w:jc w:val="center"/>
              <w:rPr>
                <w:sz w:val="22"/>
              </w:rPr>
            </w:pPr>
            <w:r w:rsidRPr="004B77DE">
              <w:rPr>
                <w:sz w:val="22"/>
              </w:rPr>
              <w:t>0.751</w:t>
            </w:r>
          </w:p>
        </w:tc>
        <w:tc>
          <w:tcPr>
            <w:tcW w:w="722" w:type="dxa"/>
          </w:tcPr>
          <w:p w14:paraId="7764F536" w14:textId="77777777" w:rsidR="004B77DE" w:rsidRPr="004B77DE" w:rsidRDefault="004B77DE" w:rsidP="001F3F3F">
            <w:pPr>
              <w:contextualSpacing/>
              <w:jc w:val="center"/>
              <w:rPr>
                <w:sz w:val="22"/>
              </w:rPr>
            </w:pPr>
            <w:r w:rsidRPr="004B77DE">
              <w:rPr>
                <w:sz w:val="22"/>
              </w:rPr>
              <w:t>0.379</w:t>
            </w:r>
          </w:p>
        </w:tc>
      </w:tr>
      <w:tr w:rsidR="004B77DE" w:rsidRPr="004B77DE" w14:paraId="327DCFF8" w14:textId="77777777" w:rsidTr="004B77DE">
        <w:tc>
          <w:tcPr>
            <w:tcW w:w="1231" w:type="dxa"/>
          </w:tcPr>
          <w:p w14:paraId="221AC801" w14:textId="77777777" w:rsidR="004B77DE" w:rsidRPr="004B77DE" w:rsidRDefault="004B77DE" w:rsidP="001F3F3F">
            <w:pPr>
              <w:contextualSpacing/>
              <w:jc w:val="center"/>
              <w:rPr>
                <w:sz w:val="22"/>
              </w:rPr>
            </w:pPr>
            <w:r w:rsidRPr="004B77DE">
              <w:rPr>
                <w:sz w:val="22"/>
              </w:rPr>
              <w:lastRenderedPageBreak/>
              <w:t>Writer1212</w:t>
            </w:r>
          </w:p>
        </w:tc>
        <w:tc>
          <w:tcPr>
            <w:tcW w:w="1023" w:type="dxa"/>
          </w:tcPr>
          <w:p w14:paraId="7877A19B" w14:textId="77777777" w:rsidR="004B77DE" w:rsidRPr="004B77DE" w:rsidRDefault="004B77DE" w:rsidP="001F3F3F">
            <w:pPr>
              <w:contextualSpacing/>
              <w:jc w:val="center"/>
              <w:rPr>
                <w:sz w:val="22"/>
              </w:rPr>
            </w:pPr>
            <w:r w:rsidRPr="004B77DE">
              <w:rPr>
                <w:sz w:val="22"/>
              </w:rPr>
              <w:t>0.185</w:t>
            </w:r>
          </w:p>
        </w:tc>
        <w:tc>
          <w:tcPr>
            <w:tcW w:w="721" w:type="dxa"/>
          </w:tcPr>
          <w:p w14:paraId="207FAFF2" w14:textId="77777777" w:rsidR="004B77DE" w:rsidRPr="004B77DE" w:rsidRDefault="004B77DE" w:rsidP="001F3F3F">
            <w:pPr>
              <w:contextualSpacing/>
              <w:jc w:val="center"/>
              <w:rPr>
                <w:sz w:val="22"/>
              </w:rPr>
            </w:pPr>
            <w:r w:rsidRPr="004B77DE">
              <w:rPr>
                <w:sz w:val="22"/>
              </w:rPr>
              <w:t>0.171</w:t>
            </w:r>
          </w:p>
        </w:tc>
        <w:tc>
          <w:tcPr>
            <w:tcW w:w="721" w:type="dxa"/>
          </w:tcPr>
          <w:p w14:paraId="5D8D9B79" w14:textId="77777777" w:rsidR="004B77DE" w:rsidRPr="004B77DE" w:rsidRDefault="004B77DE" w:rsidP="001F3F3F">
            <w:pPr>
              <w:contextualSpacing/>
              <w:jc w:val="center"/>
              <w:rPr>
                <w:sz w:val="22"/>
              </w:rPr>
            </w:pPr>
            <w:r w:rsidRPr="004B77DE">
              <w:rPr>
                <w:sz w:val="22"/>
              </w:rPr>
              <w:t>0.089</w:t>
            </w:r>
          </w:p>
        </w:tc>
        <w:tc>
          <w:tcPr>
            <w:tcW w:w="1023" w:type="dxa"/>
          </w:tcPr>
          <w:p w14:paraId="1C925284" w14:textId="77777777" w:rsidR="004B77DE" w:rsidRPr="004B77DE" w:rsidRDefault="004B77DE" w:rsidP="001F3F3F">
            <w:pPr>
              <w:contextualSpacing/>
              <w:jc w:val="center"/>
              <w:rPr>
                <w:sz w:val="22"/>
              </w:rPr>
            </w:pPr>
            <w:r w:rsidRPr="004B77DE">
              <w:rPr>
                <w:sz w:val="22"/>
              </w:rPr>
              <w:t>0.193</w:t>
            </w:r>
          </w:p>
        </w:tc>
        <w:tc>
          <w:tcPr>
            <w:tcW w:w="722" w:type="dxa"/>
          </w:tcPr>
          <w:p w14:paraId="34745876" w14:textId="77777777" w:rsidR="004B77DE" w:rsidRPr="004B77DE" w:rsidRDefault="004B77DE" w:rsidP="001F3F3F">
            <w:pPr>
              <w:contextualSpacing/>
              <w:jc w:val="center"/>
              <w:rPr>
                <w:sz w:val="22"/>
              </w:rPr>
            </w:pPr>
            <w:r w:rsidRPr="004B77DE">
              <w:rPr>
                <w:sz w:val="22"/>
              </w:rPr>
              <w:t>0.026</w:t>
            </w:r>
          </w:p>
        </w:tc>
        <w:tc>
          <w:tcPr>
            <w:tcW w:w="722" w:type="dxa"/>
          </w:tcPr>
          <w:p w14:paraId="6E727DC8" w14:textId="77777777" w:rsidR="004B77DE" w:rsidRPr="004B77DE" w:rsidRDefault="004B77DE" w:rsidP="001F3F3F">
            <w:pPr>
              <w:contextualSpacing/>
              <w:jc w:val="center"/>
              <w:rPr>
                <w:sz w:val="22"/>
              </w:rPr>
            </w:pPr>
            <w:r w:rsidRPr="004B77DE">
              <w:rPr>
                <w:sz w:val="22"/>
              </w:rPr>
              <w:t>0.023</w:t>
            </w:r>
          </w:p>
        </w:tc>
        <w:tc>
          <w:tcPr>
            <w:tcW w:w="1023" w:type="dxa"/>
          </w:tcPr>
          <w:p w14:paraId="39505678" w14:textId="77777777" w:rsidR="004B77DE" w:rsidRPr="004B77DE" w:rsidRDefault="004B77DE" w:rsidP="001F3F3F">
            <w:pPr>
              <w:contextualSpacing/>
              <w:jc w:val="center"/>
              <w:rPr>
                <w:sz w:val="22"/>
              </w:rPr>
            </w:pPr>
            <w:r w:rsidRPr="004B77DE">
              <w:rPr>
                <w:sz w:val="22"/>
              </w:rPr>
              <w:t>0.372</w:t>
            </w:r>
          </w:p>
        </w:tc>
        <w:tc>
          <w:tcPr>
            <w:tcW w:w="722" w:type="dxa"/>
          </w:tcPr>
          <w:p w14:paraId="5A121A53" w14:textId="77777777" w:rsidR="004B77DE" w:rsidRPr="004B77DE" w:rsidRDefault="004B77DE" w:rsidP="001F3F3F">
            <w:pPr>
              <w:contextualSpacing/>
              <w:jc w:val="center"/>
              <w:rPr>
                <w:sz w:val="22"/>
              </w:rPr>
            </w:pPr>
            <w:r w:rsidRPr="004B77DE">
              <w:rPr>
                <w:sz w:val="22"/>
              </w:rPr>
              <w:t>0.216</w:t>
            </w:r>
          </w:p>
        </w:tc>
        <w:tc>
          <w:tcPr>
            <w:tcW w:w="722" w:type="dxa"/>
          </w:tcPr>
          <w:p w14:paraId="0388CF1A" w14:textId="77777777" w:rsidR="004B77DE" w:rsidRPr="004B77DE" w:rsidRDefault="004B77DE" w:rsidP="001F3F3F">
            <w:pPr>
              <w:contextualSpacing/>
              <w:jc w:val="center"/>
              <w:rPr>
                <w:sz w:val="22"/>
              </w:rPr>
            </w:pPr>
            <w:r w:rsidRPr="004B77DE">
              <w:rPr>
                <w:sz w:val="22"/>
              </w:rPr>
              <w:t>0.137</w:t>
            </w:r>
          </w:p>
        </w:tc>
      </w:tr>
      <w:tr w:rsidR="004B77DE" w:rsidRPr="004B77DE" w14:paraId="715CBAA7" w14:textId="77777777" w:rsidTr="004B77DE">
        <w:tc>
          <w:tcPr>
            <w:tcW w:w="1231" w:type="dxa"/>
          </w:tcPr>
          <w:p w14:paraId="1FA0276D" w14:textId="77777777" w:rsidR="004B77DE" w:rsidRPr="004B77DE" w:rsidRDefault="004B77DE" w:rsidP="001F3F3F">
            <w:pPr>
              <w:contextualSpacing/>
              <w:jc w:val="center"/>
              <w:rPr>
                <w:sz w:val="22"/>
              </w:rPr>
            </w:pPr>
            <w:r w:rsidRPr="004B77DE">
              <w:rPr>
                <w:sz w:val="22"/>
              </w:rPr>
              <w:t>Writer1313</w:t>
            </w:r>
          </w:p>
        </w:tc>
        <w:tc>
          <w:tcPr>
            <w:tcW w:w="1023" w:type="dxa"/>
          </w:tcPr>
          <w:p w14:paraId="5E153B44" w14:textId="77777777" w:rsidR="004B77DE" w:rsidRPr="004B77DE" w:rsidRDefault="004B77DE" w:rsidP="001F3F3F">
            <w:pPr>
              <w:contextualSpacing/>
              <w:jc w:val="center"/>
              <w:rPr>
                <w:sz w:val="22"/>
              </w:rPr>
            </w:pPr>
            <w:r w:rsidRPr="004B77DE">
              <w:rPr>
                <w:sz w:val="22"/>
              </w:rPr>
              <w:t>0.159</w:t>
            </w:r>
          </w:p>
        </w:tc>
        <w:tc>
          <w:tcPr>
            <w:tcW w:w="721" w:type="dxa"/>
          </w:tcPr>
          <w:p w14:paraId="6F8F8228" w14:textId="77777777" w:rsidR="004B77DE" w:rsidRPr="004B77DE" w:rsidRDefault="004B77DE" w:rsidP="001F3F3F">
            <w:pPr>
              <w:contextualSpacing/>
              <w:jc w:val="center"/>
              <w:rPr>
                <w:sz w:val="22"/>
              </w:rPr>
            </w:pPr>
            <w:r w:rsidRPr="004B77DE">
              <w:rPr>
                <w:sz w:val="22"/>
              </w:rPr>
              <w:t>0.082</w:t>
            </w:r>
          </w:p>
        </w:tc>
        <w:tc>
          <w:tcPr>
            <w:tcW w:w="721" w:type="dxa"/>
          </w:tcPr>
          <w:p w14:paraId="6F812C4B" w14:textId="77777777" w:rsidR="004B77DE" w:rsidRPr="004B77DE" w:rsidRDefault="004B77DE" w:rsidP="001F3F3F">
            <w:pPr>
              <w:contextualSpacing/>
              <w:jc w:val="center"/>
              <w:rPr>
                <w:sz w:val="22"/>
              </w:rPr>
            </w:pPr>
            <w:r w:rsidRPr="004B77DE">
              <w:rPr>
                <w:sz w:val="22"/>
              </w:rPr>
              <w:t>0.054</w:t>
            </w:r>
          </w:p>
        </w:tc>
        <w:tc>
          <w:tcPr>
            <w:tcW w:w="1023" w:type="dxa"/>
          </w:tcPr>
          <w:p w14:paraId="498D2B83" w14:textId="77777777" w:rsidR="004B77DE" w:rsidRPr="004B77DE" w:rsidRDefault="004B77DE" w:rsidP="001F3F3F">
            <w:pPr>
              <w:contextualSpacing/>
              <w:jc w:val="center"/>
              <w:rPr>
                <w:sz w:val="22"/>
              </w:rPr>
            </w:pPr>
            <w:r w:rsidRPr="004B77DE">
              <w:rPr>
                <w:sz w:val="22"/>
              </w:rPr>
              <w:t>0.066</w:t>
            </w:r>
          </w:p>
        </w:tc>
        <w:tc>
          <w:tcPr>
            <w:tcW w:w="722" w:type="dxa"/>
          </w:tcPr>
          <w:p w14:paraId="47CB1A94" w14:textId="77777777" w:rsidR="004B77DE" w:rsidRPr="004B77DE" w:rsidRDefault="004B77DE" w:rsidP="001F3F3F">
            <w:pPr>
              <w:contextualSpacing/>
              <w:jc w:val="center"/>
              <w:rPr>
                <w:sz w:val="22"/>
              </w:rPr>
            </w:pPr>
            <w:r w:rsidRPr="004B77DE">
              <w:rPr>
                <w:sz w:val="22"/>
              </w:rPr>
              <w:t>0.022</w:t>
            </w:r>
          </w:p>
        </w:tc>
        <w:tc>
          <w:tcPr>
            <w:tcW w:w="722" w:type="dxa"/>
          </w:tcPr>
          <w:p w14:paraId="55C77F60" w14:textId="77777777" w:rsidR="004B77DE" w:rsidRPr="004B77DE" w:rsidRDefault="004B77DE" w:rsidP="001F3F3F">
            <w:pPr>
              <w:contextualSpacing/>
              <w:jc w:val="center"/>
              <w:rPr>
                <w:sz w:val="22"/>
              </w:rPr>
            </w:pPr>
            <w:r w:rsidRPr="004B77DE">
              <w:rPr>
                <w:sz w:val="22"/>
              </w:rPr>
              <w:t>0.016</w:t>
            </w:r>
          </w:p>
        </w:tc>
        <w:tc>
          <w:tcPr>
            <w:tcW w:w="1023" w:type="dxa"/>
          </w:tcPr>
          <w:p w14:paraId="616E5705" w14:textId="77777777" w:rsidR="004B77DE" w:rsidRPr="004B77DE" w:rsidRDefault="004B77DE" w:rsidP="001F3F3F">
            <w:pPr>
              <w:contextualSpacing/>
              <w:jc w:val="center"/>
              <w:rPr>
                <w:sz w:val="22"/>
              </w:rPr>
            </w:pPr>
            <w:r w:rsidRPr="004B77DE">
              <w:rPr>
                <w:sz w:val="22"/>
              </w:rPr>
              <w:t>0.334</w:t>
            </w:r>
          </w:p>
        </w:tc>
        <w:tc>
          <w:tcPr>
            <w:tcW w:w="722" w:type="dxa"/>
          </w:tcPr>
          <w:p w14:paraId="610D5027" w14:textId="77777777" w:rsidR="004B77DE" w:rsidRPr="004B77DE" w:rsidRDefault="004B77DE" w:rsidP="001F3F3F">
            <w:pPr>
              <w:contextualSpacing/>
              <w:jc w:val="center"/>
              <w:rPr>
                <w:sz w:val="22"/>
              </w:rPr>
            </w:pPr>
            <w:r w:rsidRPr="004B77DE">
              <w:rPr>
                <w:sz w:val="22"/>
              </w:rPr>
              <w:t>0.27</w:t>
            </w:r>
          </w:p>
        </w:tc>
        <w:tc>
          <w:tcPr>
            <w:tcW w:w="722" w:type="dxa"/>
          </w:tcPr>
          <w:p w14:paraId="56C8D33D" w14:textId="77777777" w:rsidR="004B77DE" w:rsidRPr="004B77DE" w:rsidRDefault="004B77DE" w:rsidP="001F3F3F">
            <w:pPr>
              <w:contextualSpacing/>
              <w:jc w:val="center"/>
              <w:rPr>
                <w:sz w:val="22"/>
              </w:rPr>
            </w:pPr>
            <w:r w:rsidRPr="004B77DE">
              <w:rPr>
                <w:sz w:val="22"/>
              </w:rPr>
              <w:t>0.149</w:t>
            </w:r>
          </w:p>
        </w:tc>
      </w:tr>
      <w:tr w:rsidR="004B77DE" w:rsidRPr="004B77DE" w14:paraId="2BCA8585" w14:textId="77777777" w:rsidTr="004B77DE">
        <w:tc>
          <w:tcPr>
            <w:tcW w:w="1231" w:type="dxa"/>
          </w:tcPr>
          <w:p w14:paraId="0D717D4D" w14:textId="77777777" w:rsidR="004B77DE" w:rsidRPr="004B77DE" w:rsidRDefault="004B77DE" w:rsidP="001F3F3F">
            <w:pPr>
              <w:contextualSpacing/>
              <w:jc w:val="center"/>
              <w:rPr>
                <w:sz w:val="22"/>
              </w:rPr>
            </w:pPr>
            <w:r w:rsidRPr="004B77DE">
              <w:rPr>
                <w:sz w:val="22"/>
              </w:rPr>
              <w:t>Writer1414</w:t>
            </w:r>
          </w:p>
        </w:tc>
        <w:tc>
          <w:tcPr>
            <w:tcW w:w="1023" w:type="dxa"/>
          </w:tcPr>
          <w:p w14:paraId="55E0A459" w14:textId="77777777" w:rsidR="004B77DE" w:rsidRPr="004B77DE" w:rsidRDefault="004B77DE" w:rsidP="001F3F3F">
            <w:pPr>
              <w:contextualSpacing/>
              <w:jc w:val="center"/>
              <w:rPr>
                <w:sz w:val="22"/>
              </w:rPr>
            </w:pPr>
            <w:r w:rsidRPr="004B77DE">
              <w:rPr>
                <w:sz w:val="22"/>
              </w:rPr>
              <w:t>0.322</w:t>
            </w:r>
          </w:p>
        </w:tc>
        <w:tc>
          <w:tcPr>
            <w:tcW w:w="721" w:type="dxa"/>
          </w:tcPr>
          <w:p w14:paraId="260DDF12" w14:textId="77777777" w:rsidR="004B77DE" w:rsidRPr="004B77DE" w:rsidRDefault="004B77DE" w:rsidP="001F3F3F">
            <w:pPr>
              <w:contextualSpacing/>
              <w:jc w:val="center"/>
              <w:rPr>
                <w:sz w:val="22"/>
              </w:rPr>
            </w:pPr>
            <w:r w:rsidRPr="004B77DE">
              <w:rPr>
                <w:sz w:val="22"/>
              </w:rPr>
              <w:t>0.237</w:t>
            </w:r>
          </w:p>
        </w:tc>
        <w:tc>
          <w:tcPr>
            <w:tcW w:w="721" w:type="dxa"/>
          </w:tcPr>
          <w:p w14:paraId="7D338F3A" w14:textId="77777777" w:rsidR="004B77DE" w:rsidRPr="004B77DE" w:rsidRDefault="004B77DE" w:rsidP="001F3F3F">
            <w:pPr>
              <w:contextualSpacing/>
              <w:jc w:val="center"/>
              <w:rPr>
                <w:sz w:val="22"/>
              </w:rPr>
            </w:pPr>
            <w:r w:rsidRPr="004B77DE">
              <w:rPr>
                <w:sz w:val="22"/>
              </w:rPr>
              <w:t>0.136</w:t>
            </w:r>
          </w:p>
        </w:tc>
        <w:tc>
          <w:tcPr>
            <w:tcW w:w="1023" w:type="dxa"/>
          </w:tcPr>
          <w:p w14:paraId="3E0A8E2B" w14:textId="77777777" w:rsidR="004B77DE" w:rsidRPr="004B77DE" w:rsidRDefault="004B77DE" w:rsidP="001F3F3F">
            <w:pPr>
              <w:contextualSpacing/>
              <w:jc w:val="center"/>
              <w:rPr>
                <w:sz w:val="22"/>
              </w:rPr>
            </w:pPr>
            <w:r w:rsidRPr="004B77DE">
              <w:rPr>
                <w:sz w:val="22"/>
              </w:rPr>
              <w:t>0.111</w:t>
            </w:r>
          </w:p>
        </w:tc>
        <w:tc>
          <w:tcPr>
            <w:tcW w:w="722" w:type="dxa"/>
          </w:tcPr>
          <w:p w14:paraId="35FCE941" w14:textId="77777777" w:rsidR="004B77DE" w:rsidRPr="004B77DE" w:rsidRDefault="004B77DE" w:rsidP="001F3F3F">
            <w:pPr>
              <w:contextualSpacing/>
              <w:jc w:val="center"/>
              <w:rPr>
                <w:sz w:val="22"/>
              </w:rPr>
            </w:pPr>
            <w:r w:rsidRPr="004B77DE">
              <w:rPr>
                <w:sz w:val="22"/>
              </w:rPr>
              <w:t>0.32</w:t>
            </w:r>
          </w:p>
        </w:tc>
        <w:tc>
          <w:tcPr>
            <w:tcW w:w="722" w:type="dxa"/>
          </w:tcPr>
          <w:p w14:paraId="428D3017" w14:textId="77777777" w:rsidR="004B77DE" w:rsidRPr="004B77DE" w:rsidRDefault="004B77DE" w:rsidP="001F3F3F">
            <w:pPr>
              <w:contextualSpacing/>
              <w:jc w:val="center"/>
              <w:rPr>
                <w:sz w:val="22"/>
              </w:rPr>
            </w:pPr>
            <w:r w:rsidRPr="004B77DE">
              <w:rPr>
                <w:sz w:val="22"/>
              </w:rPr>
              <w:t>0.082</w:t>
            </w:r>
          </w:p>
        </w:tc>
        <w:tc>
          <w:tcPr>
            <w:tcW w:w="1023" w:type="dxa"/>
          </w:tcPr>
          <w:p w14:paraId="3D7AB527" w14:textId="77777777" w:rsidR="004B77DE" w:rsidRPr="004B77DE" w:rsidRDefault="004B77DE" w:rsidP="001F3F3F">
            <w:pPr>
              <w:contextualSpacing/>
              <w:jc w:val="center"/>
              <w:rPr>
                <w:sz w:val="22"/>
              </w:rPr>
            </w:pPr>
            <w:r w:rsidRPr="004B77DE">
              <w:rPr>
                <w:sz w:val="22"/>
              </w:rPr>
              <w:t>0.345</w:t>
            </w:r>
          </w:p>
        </w:tc>
        <w:tc>
          <w:tcPr>
            <w:tcW w:w="722" w:type="dxa"/>
          </w:tcPr>
          <w:p w14:paraId="278467FF" w14:textId="77777777" w:rsidR="004B77DE" w:rsidRPr="004B77DE" w:rsidRDefault="004B77DE" w:rsidP="001F3F3F">
            <w:pPr>
              <w:contextualSpacing/>
              <w:jc w:val="center"/>
              <w:rPr>
                <w:sz w:val="22"/>
              </w:rPr>
            </w:pPr>
            <w:r w:rsidRPr="004B77DE">
              <w:rPr>
                <w:sz w:val="22"/>
              </w:rPr>
              <w:t>0.467</w:t>
            </w:r>
          </w:p>
        </w:tc>
        <w:tc>
          <w:tcPr>
            <w:tcW w:w="722" w:type="dxa"/>
          </w:tcPr>
          <w:p w14:paraId="1D965869" w14:textId="77777777" w:rsidR="004B77DE" w:rsidRPr="004B77DE" w:rsidRDefault="004B77DE" w:rsidP="001F3F3F">
            <w:pPr>
              <w:contextualSpacing/>
              <w:jc w:val="center"/>
              <w:rPr>
                <w:sz w:val="22"/>
              </w:rPr>
            </w:pPr>
            <w:r w:rsidRPr="004B77DE">
              <w:rPr>
                <w:sz w:val="22"/>
              </w:rPr>
              <w:t>0.198</w:t>
            </w:r>
          </w:p>
        </w:tc>
      </w:tr>
      <w:tr w:rsidR="004B77DE" w:rsidRPr="004B77DE" w14:paraId="21E5D4EC" w14:textId="77777777" w:rsidTr="004B77DE">
        <w:tc>
          <w:tcPr>
            <w:tcW w:w="1231" w:type="dxa"/>
          </w:tcPr>
          <w:p w14:paraId="1370FCD6" w14:textId="77777777" w:rsidR="004B77DE" w:rsidRPr="004B77DE" w:rsidRDefault="004B77DE" w:rsidP="001F3F3F">
            <w:pPr>
              <w:contextualSpacing/>
              <w:jc w:val="center"/>
              <w:rPr>
                <w:sz w:val="22"/>
              </w:rPr>
            </w:pPr>
            <w:r w:rsidRPr="004B77DE">
              <w:rPr>
                <w:sz w:val="22"/>
              </w:rPr>
              <w:t>Writer1515</w:t>
            </w:r>
          </w:p>
        </w:tc>
        <w:tc>
          <w:tcPr>
            <w:tcW w:w="1023" w:type="dxa"/>
          </w:tcPr>
          <w:p w14:paraId="70A05616" w14:textId="77777777" w:rsidR="004B77DE" w:rsidRPr="004B77DE" w:rsidRDefault="004B77DE" w:rsidP="001F3F3F">
            <w:pPr>
              <w:contextualSpacing/>
              <w:jc w:val="center"/>
              <w:rPr>
                <w:sz w:val="22"/>
              </w:rPr>
            </w:pPr>
            <w:r w:rsidRPr="004B77DE">
              <w:rPr>
                <w:sz w:val="22"/>
              </w:rPr>
              <w:t>0.528</w:t>
            </w:r>
          </w:p>
        </w:tc>
        <w:tc>
          <w:tcPr>
            <w:tcW w:w="721" w:type="dxa"/>
          </w:tcPr>
          <w:p w14:paraId="52137A9C" w14:textId="77777777" w:rsidR="004B77DE" w:rsidRPr="004B77DE" w:rsidRDefault="004B77DE" w:rsidP="001F3F3F">
            <w:pPr>
              <w:contextualSpacing/>
              <w:jc w:val="center"/>
              <w:rPr>
                <w:sz w:val="22"/>
              </w:rPr>
            </w:pPr>
            <w:r w:rsidRPr="004B77DE">
              <w:rPr>
                <w:sz w:val="22"/>
              </w:rPr>
              <w:t>0.288</w:t>
            </w:r>
          </w:p>
        </w:tc>
        <w:tc>
          <w:tcPr>
            <w:tcW w:w="721" w:type="dxa"/>
          </w:tcPr>
          <w:p w14:paraId="50538CCF" w14:textId="77777777" w:rsidR="004B77DE" w:rsidRPr="004B77DE" w:rsidRDefault="004B77DE" w:rsidP="001F3F3F">
            <w:pPr>
              <w:contextualSpacing/>
              <w:jc w:val="center"/>
              <w:rPr>
                <w:sz w:val="22"/>
              </w:rPr>
            </w:pPr>
            <w:r w:rsidRPr="004B77DE">
              <w:rPr>
                <w:sz w:val="22"/>
              </w:rPr>
              <w:t>0.186</w:t>
            </w:r>
          </w:p>
        </w:tc>
        <w:tc>
          <w:tcPr>
            <w:tcW w:w="1023" w:type="dxa"/>
          </w:tcPr>
          <w:p w14:paraId="304DCEBF" w14:textId="77777777" w:rsidR="004B77DE" w:rsidRPr="004B77DE" w:rsidRDefault="004B77DE" w:rsidP="001F3F3F">
            <w:pPr>
              <w:contextualSpacing/>
              <w:jc w:val="center"/>
              <w:rPr>
                <w:sz w:val="22"/>
              </w:rPr>
            </w:pPr>
            <w:r w:rsidRPr="004B77DE">
              <w:rPr>
                <w:sz w:val="22"/>
              </w:rPr>
              <w:t>0.262</w:t>
            </w:r>
          </w:p>
        </w:tc>
        <w:tc>
          <w:tcPr>
            <w:tcW w:w="722" w:type="dxa"/>
          </w:tcPr>
          <w:p w14:paraId="34013E4B" w14:textId="77777777" w:rsidR="004B77DE" w:rsidRPr="004B77DE" w:rsidRDefault="004B77DE" w:rsidP="001F3F3F">
            <w:pPr>
              <w:contextualSpacing/>
              <w:jc w:val="center"/>
              <w:rPr>
                <w:sz w:val="22"/>
              </w:rPr>
            </w:pPr>
            <w:r w:rsidRPr="004B77DE">
              <w:rPr>
                <w:sz w:val="22"/>
              </w:rPr>
              <w:t>0.311</w:t>
            </w:r>
          </w:p>
        </w:tc>
        <w:tc>
          <w:tcPr>
            <w:tcW w:w="722" w:type="dxa"/>
          </w:tcPr>
          <w:p w14:paraId="2EBF92F9" w14:textId="77777777" w:rsidR="004B77DE" w:rsidRPr="004B77DE" w:rsidRDefault="004B77DE" w:rsidP="001F3F3F">
            <w:pPr>
              <w:contextualSpacing/>
              <w:jc w:val="center"/>
              <w:rPr>
                <w:sz w:val="22"/>
              </w:rPr>
            </w:pPr>
            <w:r w:rsidRPr="004B77DE">
              <w:rPr>
                <w:sz w:val="22"/>
              </w:rPr>
              <w:t>0.142</w:t>
            </w:r>
          </w:p>
        </w:tc>
        <w:tc>
          <w:tcPr>
            <w:tcW w:w="1023" w:type="dxa"/>
          </w:tcPr>
          <w:p w14:paraId="06761820" w14:textId="77777777" w:rsidR="004B77DE" w:rsidRPr="004B77DE" w:rsidRDefault="004B77DE" w:rsidP="001F3F3F">
            <w:pPr>
              <w:contextualSpacing/>
              <w:jc w:val="center"/>
              <w:rPr>
                <w:sz w:val="22"/>
              </w:rPr>
            </w:pPr>
            <w:r w:rsidRPr="004B77DE">
              <w:rPr>
                <w:sz w:val="22"/>
              </w:rPr>
              <w:t>0.606</w:t>
            </w:r>
          </w:p>
        </w:tc>
        <w:tc>
          <w:tcPr>
            <w:tcW w:w="722" w:type="dxa"/>
          </w:tcPr>
          <w:p w14:paraId="7B8849E8" w14:textId="77777777" w:rsidR="004B77DE" w:rsidRPr="004B77DE" w:rsidRDefault="004B77DE" w:rsidP="001F3F3F">
            <w:pPr>
              <w:contextualSpacing/>
              <w:jc w:val="center"/>
              <w:rPr>
                <w:sz w:val="22"/>
              </w:rPr>
            </w:pPr>
            <w:r w:rsidRPr="004B77DE">
              <w:rPr>
                <w:sz w:val="22"/>
              </w:rPr>
              <w:t>0.431</w:t>
            </w:r>
          </w:p>
        </w:tc>
        <w:tc>
          <w:tcPr>
            <w:tcW w:w="722" w:type="dxa"/>
          </w:tcPr>
          <w:p w14:paraId="368831A8" w14:textId="77777777" w:rsidR="004B77DE" w:rsidRPr="004B77DE" w:rsidRDefault="004B77DE" w:rsidP="001F3F3F">
            <w:pPr>
              <w:contextualSpacing/>
              <w:jc w:val="center"/>
              <w:rPr>
                <w:sz w:val="22"/>
              </w:rPr>
            </w:pPr>
            <w:r w:rsidRPr="004B77DE">
              <w:rPr>
                <w:sz w:val="22"/>
              </w:rPr>
              <w:t>0.252</w:t>
            </w:r>
          </w:p>
        </w:tc>
      </w:tr>
      <w:tr w:rsidR="004B77DE" w:rsidRPr="004B77DE" w14:paraId="565A0206" w14:textId="77777777" w:rsidTr="004B77DE">
        <w:tc>
          <w:tcPr>
            <w:tcW w:w="1231" w:type="dxa"/>
          </w:tcPr>
          <w:p w14:paraId="092621E0" w14:textId="77777777" w:rsidR="004B77DE" w:rsidRPr="004B77DE" w:rsidRDefault="004B77DE" w:rsidP="001F3F3F">
            <w:pPr>
              <w:contextualSpacing/>
              <w:jc w:val="center"/>
              <w:rPr>
                <w:sz w:val="22"/>
              </w:rPr>
            </w:pPr>
            <w:r w:rsidRPr="004B77DE">
              <w:rPr>
                <w:sz w:val="22"/>
              </w:rPr>
              <w:t>Writer1616</w:t>
            </w:r>
          </w:p>
        </w:tc>
        <w:tc>
          <w:tcPr>
            <w:tcW w:w="1023" w:type="dxa"/>
          </w:tcPr>
          <w:p w14:paraId="16EE5470" w14:textId="77777777" w:rsidR="004B77DE" w:rsidRPr="004B77DE" w:rsidRDefault="004B77DE" w:rsidP="001F3F3F">
            <w:pPr>
              <w:contextualSpacing/>
              <w:jc w:val="center"/>
              <w:rPr>
                <w:sz w:val="22"/>
              </w:rPr>
            </w:pPr>
            <w:r w:rsidRPr="004B77DE">
              <w:rPr>
                <w:sz w:val="22"/>
              </w:rPr>
              <w:t>0.023</w:t>
            </w:r>
          </w:p>
        </w:tc>
        <w:tc>
          <w:tcPr>
            <w:tcW w:w="721" w:type="dxa"/>
          </w:tcPr>
          <w:p w14:paraId="5029F9CB" w14:textId="77777777" w:rsidR="004B77DE" w:rsidRPr="004B77DE" w:rsidRDefault="004B77DE" w:rsidP="001F3F3F">
            <w:pPr>
              <w:contextualSpacing/>
              <w:jc w:val="center"/>
              <w:rPr>
                <w:sz w:val="22"/>
              </w:rPr>
            </w:pPr>
            <w:r w:rsidRPr="004B77DE">
              <w:rPr>
                <w:sz w:val="22"/>
              </w:rPr>
              <w:t>0.008</w:t>
            </w:r>
          </w:p>
        </w:tc>
        <w:tc>
          <w:tcPr>
            <w:tcW w:w="721" w:type="dxa"/>
          </w:tcPr>
          <w:p w14:paraId="7560C7EB" w14:textId="77777777" w:rsidR="004B77DE" w:rsidRPr="004B77DE" w:rsidRDefault="004B77DE" w:rsidP="001F3F3F">
            <w:pPr>
              <w:contextualSpacing/>
              <w:jc w:val="center"/>
              <w:rPr>
                <w:sz w:val="22"/>
              </w:rPr>
            </w:pPr>
            <w:r w:rsidRPr="004B77DE">
              <w:rPr>
                <w:sz w:val="22"/>
              </w:rPr>
              <w:t>0.006</w:t>
            </w:r>
          </w:p>
        </w:tc>
        <w:tc>
          <w:tcPr>
            <w:tcW w:w="1023" w:type="dxa"/>
          </w:tcPr>
          <w:p w14:paraId="1CE28726" w14:textId="77777777" w:rsidR="004B77DE" w:rsidRPr="004B77DE" w:rsidRDefault="004B77DE" w:rsidP="001F3F3F">
            <w:pPr>
              <w:contextualSpacing/>
              <w:jc w:val="center"/>
              <w:rPr>
                <w:sz w:val="22"/>
              </w:rPr>
            </w:pPr>
            <w:r w:rsidRPr="004B77DE">
              <w:rPr>
                <w:sz w:val="22"/>
              </w:rPr>
              <w:t>0.06</w:t>
            </w:r>
          </w:p>
        </w:tc>
        <w:tc>
          <w:tcPr>
            <w:tcW w:w="722" w:type="dxa"/>
          </w:tcPr>
          <w:p w14:paraId="39676B30" w14:textId="77777777" w:rsidR="004B77DE" w:rsidRPr="004B77DE" w:rsidRDefault="004B77DE" w:rsidP="001F3F3F">
            <w:pPr>
              <w:contextualSpacing/>
              <w:jc w:val="center"/>
              <w:rPr>
                <w:sz w:val="22"/>
              </w:rPr>
            </w:pPr>
            <w:r w:rsidRPr="004B77DE">
              <w:rPr>
                <w:sz w:val="22"/>
              </w:rPr>
              <w:t>0.019</w:t>
            </w:r>
          </w:p>
        </w:tc>
        <w:tc>
          <w:tcPr>
            <w:tcW w:w="722" w:type="dxa"/>
          </w:tcPr>
          <w:p w14:paraId="4F87D49F" w14:textId="77777777" w:rsidR="004B77DE" w:rsidRPr="004B77DE" w:rsidRDefault="004B77DE" w:rsidP="001F3F3F">
            <w:pPr>
              <w:contextualSpacing/>
              <w:jc w:val="center"/>
              <w:rPr>
                <w:sz w:val="22"/>
              </w:rPr>
            </w:pPr>
            <w:r w:rsidRPr="004B77DE">
              <w:rPr>
                <w:sz w:val="22"/>
              </w:rPr>
              <w:t>0.014</w:t>
            </w:r>
          </w:p>
        </w:tc>
        <w:tc>
          <w:tcPr>
            <w:tcW w:w="1023" w:type="dxa"/>
          </w:tcPr>
          <w:p w14:paraId="28F4BCD7" w14:textId="77777777" w:rsidR="004B77DE" w:rsidRPr="004B77DE" w:rsidRDefault="004B77DE" w:rsidP="001F3F3F">
            <w:pPr>
              <w:contextualSpacing/>
              <w:jc w:val="center"/>
              <w:rPr>
                <w:sz w:val="22"/>
              </w:rPr>
            </w:pPr>
            <w:r w:rsidRPr="004B77DE">
              <w:rPr>
                <w:sz w:val="22"/>
              </w:rPr>
              <w:t>0.186</w:t>
            </w:r>
          </w:p>
        </w:tc>
        <w:tc>
          <w:tcPr>
            <w:tcW w:w="722" w:type="dxa"/>
          </w:tcPr>
          <w:p w14:paraId="4FFD5F38" w14:textId="77777777" w:rsidR="004B77DE" w:rsidRPr="004B77DE" w:rsidRDefault="004B77DE" w:rsidP="001F3F3F">
            <w:pPr>
              <w:contextualSpacing/>
              <w:jc w:val="center"/>
              <w:rPr>
                <w:sz w:val="22"/>
              </w:rPr>
            </w:pPr>
            <w:r w:rsidRPr="004B77DE">
              <w:rPr>
                <w:sz w:val="22"/>
              </w:rPr>
              <w:t>0.218</w:t>
            </w:r>
          </w:p>
        </w:tc>
        <w:tc>
          <w:tcPr>
            <w:tcW w:w="722" w:type="dxa"/>
          </w:tcPr>
          <w:p w14:paraId="463ABC63" w14:textId="77777777" w:rsidR="004B77DE" w:rsidRPr="004B77DE" w:rsidRDefault="004B77DE" w:rsidP="001F3F3F">
            <w:pPr>
              <w:contextualSpacing/>
              <w:jc w:val="center"/>
              <w:rPr>
                <w:sz w:val="22"/>
              </w:rPr>
            </w:pPr>
            <w:r w:rsidRPr="004B77DE">
              <w:rPr>
                <w:sz w:val="22"/>
              </w:rPr>
              <w:t>0.1</w:t>
            </w:r>
          </w:p>
        </w:tc>
      </w:tr>
      <w:tr w:rsidR="004B77DE" w:rsidRPr="004B77DE" w14:paraId="2A0E9364" w14:textId="77777777" w:rsidTr="004B77DE">
        <w:tc>
          <w:tcPr>
            <w:tcW w:w="1231" w:type="dxa"/>
          </w:tcPr>
          <w:p w14:paraId="560C74C6" w14:textId="77777777" w:rsidR="004B77DE" w:rsidRPr="004B77DE" w:rsidRDefault="004B77DE" w:rsidP="001F3F3F">
            <w:pPr>
              <w:contextualSpacing/>
              <w:jc w:val="center"/>
              <w:rPr>
                <w:sz w:val="22"/>
              </w:rPr>
            </w:pPr>
            <w:r w:rsidRPr="004B77DE">
              <w:rPr>
                <w:sz w:val="22"/>
              </w:rPr>
              <w:t>Writer1717</w:t>
            </w:r>
          </w:p>
        </w:tc>
        <w:tc>
          <w:tcPr>
            <w:tcW w:w="1023" w:type="dxa"/>
          </w:tcPr>
          <w:p w14:paraId="36E8AC8B" w14:textId="77777777" w:rsidR="004B77DE" w:rsidRPr="004B77DE" w:rsidRDefault="004B77DE" w:rsidP="001F3F3F">
            <w:pPr>
              <w:contextualSpacing/>
              <w:jc w:val="center"/>
              <w:rPr>
                <w:sz w:val="22"/>
              </w:rPr>
            </w:pPr>
            <w:r w:rsidRPr="004B77DE">
              <w:rPr>
                <w:sz w:val="22"/>
              </w:rPr>
              <w:t>0.327</w:t>
            </w:r>
          </w:p>
        </w:tc>
        <w:tc>
          <w:tcPr>
            <w:tcW w:w="721" w:type="dxa"/>
          </w:tcPr>
          <w:p w14:paraId="17301775" w14:textId="77777777" w:rsidR="004B77DE" w:rsidRPr="004B77DE" w:rsidRDefault="004B77DE" w:rsidP="001F3F3F">
            <w:pPr>
              <w:contextualSpacing/>
              <w:jc w:val="center"/>
              <w:rPr>
                <w:sz w:val="22"/>
              </w:rPr>
            </w:pPr>
            <w:r w:rsidRPr="004B77DE">
              <w:rPr>
                <w:sz w:val="22"/>
              </w:rPr>
              <w:t>0.205</w:t>
            </w:r>
          </w:p>
        </w:tc>
        <w:tc>
          <w:tcPr>
            <w:tcW w:w="721" w:type="dxa"/>
          </w:tcPr>
          <w:p w14:paraId="2B009781" w14:textId="77777777" w:rsidR="004B77DE" w:rsidRPr="004B77DE" w:rsidRDefault="004B77DE" w:rsidP="001F3F3F">
            <w:pPr>
              <w:contextualSpacing/>
              <w:jc w:val="center"/>
              <w:rPr>
                <w:sz w:val="22"/>
              </w:rPr>
            </w:pPr>
            <w:r w:rsidRPr="004B77DE">
              <w:rPr>
                <w:sz w:val="22"/>
              </w:rPr>
              <w:t>0.126</w:t>
            </w:r>
          </w:p>
        </w:tc>
        <w:tc>
          <w:tcPr>
            <w:tcW w:w="1023" w:type="dxa"/>
          </w:tcPr>
          <w:p w14:paraId="50C10BF3" w14:textId="77777777" w:rsidR="004B77DE" w:rsidRPr="004B77DE" w:rsidRDefault="004B77DE" w:rsidP="001F3F3F">
            <w:pPr>
              <w:contextualSpacing/>
              <w:jc w:val="center"/>
              <w:rPr>
                <w:sz w:val="22"/>
              </w:rPr>
            </w:pPr>
            <w:r w:rsidRPr="004B77DE">
              <w:rPr>
                <w:sz w:val="22"/>
              </w:rPr>
              <w:t>0.279</w:t>
            </w:r>
          </w:p>
        </w:tc>
        <w:tc>
          <w:tcPr>
            <w:tcW w:w="722" w:type="dxa"/>
          </w:tcPr>
          <w:p w14:paraId="18F44C2F" w14:textId="77777777" w:rsidR="004B77DE" w:rsidRPr="004B77DE" w:rsidRDefault="004B77DE" w:rsidP="001F3F3F">
            <w:pPr>
              <w:contextualSpacing/>
              <w:jc w:val="center"/>
              <w:rPr>
                <w:sz w:val="22"/>
              </w:rPr>
            </w:pPr>
            <w:r w:rsidRPr="004B77DE">
              <w:rPr>
                <w:sz w:val="22"/>
              </w:rPr>
              <w:t>0.071</w:t>
            </w:r>
          </w:p>
        </w:tc>
        <w:tc>
          <w:tcPr>
            <w:tcW w:w="722" w:type="dxa"/>
          </w:tcPr>
          <w:p w14:paraId="6F1B77EB" w14:textId="77777777" w:rsidR="004B77DE" w:rsidRPr="004B77DE" w:rsidRDefault="004B77DE" w:rsidP="001F3F3F">
            <w:pPr>
              <w:contextualSpacing/>
              <w:jc w:val="center"/>
              <w:rPr>
                <w:sz w:val="22"/>
              </w:rPr>
            </w:pPr>
            <w:r w:rsidRPr="004B77DE">
              <w:rPr>
                <w:sz w:val="22"/>
              </w:rPr>
              <w:t>0.057</w:t>
            </w:r>
          </w:p>
        </w:tc>
        <w:tc>
          <w:tcPr>
            <w:tcW w:w="1023" w:type="dxa"/>
          </w:tcPr>
          <w:p w14:paraId="0BD47234" w14:textId="77777777" w:rsidR="004B77DE" w:rsidRPr="004B77DE" w:rsidRDefault="004B77DE" w:rsidP="001F3F3F">
            <w:pPr>
              <w:contextualSpacing/>
              <w:jc w:val="center"/>
              <w:rPr>
                <w:sz w:val="22"/>
              </w:rPr>
            </w:pPr>
            <w:r w:rsidRPr="004B77DE">
              <w:rPr>
                <w:sz w:val="22"/>
              </w:rPr>
              <w:t>0.374</w:t>
            </w:r>
          </w:p>
        </w:tc>
        <w:tc>
          <w:tcPr>
            <w:tcW w:w="722" w:type="dxa"/>
          </w:tcPr>
          <w:p w14:paraId="702DE3DE" w14:textId="77777777" w:rsidR="004B77DE" w:rsidRPr="004B77DE" w:rsidRDefault="004B77DE" w:rsidP="001F3F3F">
            <w:pPr>
              <w:contextualSpacing/>
              <w:jc w:val="center"/>
              <w:rPr>
                <w:sz w:val="22"/>
              </w:rPr>
            </w:pPr>
            <w:r w:rsidRPr="004B77DE">
              <w:rPr>
                <w:sz w:val="22"/>
              </w:rPr>
              <w:t>0.494</w:t>
            </w:r>
          </w:p>
        </w:tc>
        <w:tc>
          <w:tcPr>
            <w:tcW w:w="722" w:type="dxa"/>
          </w:tcPr>
          <w:p w14:paraId="2B8BB795" w14:textId="77777777" w:rsidR="004B77DE" w:rsidRPr="004B77DE" w:rsidRDefault="004B77DE" w:rsidP="001F3F3F">
            <w:pPr>
              <w:contextualSpacing/>
              <w:jc w:val="center"/>
              <w:rPr>
                <w:sz w:val="22"/>
              </w:rPr>
            </w:pPr>
            <w:r w:rsidRPr="004B77DE">
              <w:rPr>
                <w:sz w:val="22"/>
              </w:rPr>
              <w:t>0.213</w:t>
            </w:r>
          </w:p>
        </w:tc>
      </w:tr>
      <w:tr w:rsidR="004B77DE" w:rsidRPr="004B77DE" w14:paraId="19618331" w14:textId="77777777" w:rsidTr="004B77DE">
        <w:tc>
          <w:tcPr>
            <w:tcW w:w="1231" w:type="dxa"/>
          </w:tcPr>
          <w:p w14:paraId="0C392904" w14:textId="77777777" w:rsidR="004B77DE" w:rsidRPr="004B77DE" w:rsidRDefault="004B77DE" w:rsidP="001F3F3F">
            <w:pPr>
              <w:contextualSpacing/>
              <w:jc w:val="center"/>
              <w:rPr>
                <w:sz w:val="22"/>
              </w:rPr>
            </w:pPr>
            <w:r w:rsidRPr="004B77DE">
              <w:rPr>
                <w:sz w:val="22"/>
              </w:rPr>
              <w:t>Writer1818</w:t>
            </w:r>
          </w:p>
        </w:tc>
        <w:tc>
          <w:tcPr>
            <w:tcW w:w="1023" w:type="dxa"/>
          </w:tcPr>
          <w:p w14:paraId="07E72F16" w14:textId="77777777" w:rsidR="004B77DE" w:rsidRPr="004B77DE" w:rsidRDefault="004B77DE" w:rsidP="001F3F3F">
            <w:pPr>
              <w:contextualSpacing/>
              <w:jc w:val="center"/>
              <w:rPr>
                <w:sz w:val="22"/>
              </w:rPr>
            </w:pPr>
            <w:r w:rsidRPr="004B77DE">
              <w:rPr>
                <w:sz w:val="22"/>
              </w:rPr>
              <w:t>0.309</w:t>
            </w:r>
          </w:p>
        </w:tc>
        <w:tc>
          <w:tcPr>
            <w:tcW w:w="721" w:type="dxa"/>
          </w:tcPr>
          <w:p w14:paraId="4B060E0C" w14:textId="77777777" w:rsidR="004B77DE" w:rsidRPr="004B77DE" w:rsidRDefault="004B77DE" w:rsidP="001F3F3F">
            <w:pPr>
              <w:contextualSpacing/>
              <w:jc w:val="center"/>
              <w:rPr>
                <w:sz w:val="22"/>
              </w:rPr>
            </w:pPr>
            <w:r w:rsidRPr="004B77DE">
              <w:rPr>
                <w:sz w:val="22"/>
              </w:rPr>
              <w:t>0.33</w:t>
            </w:r>
          </w:p>
        </w:tc>
        <w:tc>
          <w:tcPr>
            <w:tcW w:w="721" w:type="dxa"/>
          </w:tcPr>
          <w:p w14:paraId="4255BEE5" w14:textId="77777777" w:rsidR="004B77DE" w:rsidRPr="004B77DE" w:rsidRDefault="004B77DE" w:rsidP="001F3F3F">
            <w:pPr>
              <w:contextualSpacing/>
              <w:jc w:val="center"/>
              <w:rPr>
                <w:sz w:val="22"/>
              </w:rPr>
            </w:pPr>
            <w:r w:rsidRPr="004B77DE">
              <w:rPr>
                <w:sz w:val="22"/>
              </w:rPr>
              <w:t>0.159</w:t>
            </w:r>
          </w:p>
        </w:tc>
        <w:tc>
          <w:tcPr>
            <w:tcW w:w="1023" w:type="dxa"/>
          </w:tcPr>
          <w:p w14:paraId="6E893D8A" w14:textId="77777777" w:rsidR="004B77DE" w:rsidRPr="004B77DE" w:rsidRDefault="004B77DE" w:rsidP="001F3F3F">
            <w:pPr>
              <w:contextualSpacing/>
              <w:jc w:val="center"/>
              <w:rPr>
                <w:sz w:val="22"/>
              </w:rPr>
            </w:pPr>
            <w:r w:rsidRPr="004B77DE">
              <w:rPr>
                <w:sz w:val="22"/>
              </w:rPr>
              <w:t>0.206</w:t>
            </w:r>
          </w:p>
        </w:tc>
        <w:tc>
          <w:tcPr>
            <w:tcW w:w="722" w:type="dxa"/>
          </w:tcPr>
          <w:p w14:paraId="220ADBFC" w14:textId="77777777" w:rsidR="004B77DE" w:rsidRPr="004B77DE" w:rsidRDefault="004B77DE" w:rsidP="001F3F3F">
            <w:pPr>
              <w:contextualSpacing/>
              <w:jc w:val="center"/>
              <w:rPr>
                <w:sz w:val="22"/>
              </w:rPr>
            </w:pPr>
            <w:r w:rsidRPr="004B77DE">
              <w:rPr>
                <w:sz w:val="22"/>
              </w:rPr>
              <w:t>0.132</w:t>
            </w:r>
          </w:p>
        </w:tc>
        <w:tc>
          <w:tcPr>
            <w:tcW w:w="722" w:type="dxa"/>
          </w:tcPr>
          <w:p w14:paraId="15A607F9" w14:textId="77777777" w:rsidR="004B77DE" w:rsidRPr="004B77DE" w:rsidRDefault="004B77DE" w:rsidP="001F3F3F">
            <w:pPr>
              <w:contextualSpacing/>
              <w:jc w:val="center"/>
              <w:rPr>
                <w:sz w:val="22"/>
              </w:rPr>
            </w:pPr>
            <w:r w:rsidRPr="004B77DE">
              <w:rPr>
                <w:sz w:val="22"/>
              </w:rPr>
              <w:t>0.08</w:t>
            </w:r>
          </w:p>
        </w:tc>
        <w:tc>
          <w:tcPr>
            <w:tcW w:w="1023" w:type="dxa"/>
          </w:tcPr>
          <w:p w14:paraId="1D8CA27E" w14:textId="77777777" w:rsidR="004B77DE" w:rsidRPr="004B77DE" w:rsidRDefault="004B77DE" w:rsidP="001F3F3F">
            <w:pPr>
              <w:contextualSpacing/>
              <w:jc w:val="center"/>
              <w:rPr>
                <w:sz w:val="22"/>
              </w:rPr>
            </w:pPr>
            <w:r w:rsidRPr="004B77DE">
              <w:rPr>
                <w:sz w:val="22"/>
              </w:rPr>
              <w:t>0.429</w:t>
            </w:r>
          </w:p>
        </w:tc>
        <w:tc>
          <w:tcPr>
            <w:tcW w:w="722" w:type="dxa"/>
          </w:tcPr>
          <w:p w14:paraId="374276BE" w14:textId="77777777" w:rsidR="004B77DE" w:rsidRPr="004B77DE" w:rsidRDefault="004B77DE" w:rsidP="001F3F3F">
            <w:pPr>
              <w:contextualSpacing/>
              <w:jc w:val="center"/>
              <w:rPr>
                <w:sz w:val="22"/>
              </w:rPr>
            </w:pPr>
            <w:r w:rsidRPr="004B77DE">
              <w:rPr>
                <w:sz w:val="22"/>
              </w:rPr>
              <w:t>0.303</w:t>
            </w:r>
          </w:p>
        </w:tc>
        <w:tc>
          <w:tcPr>
            <w:tcW w:w="722" w:type="dxa"/>
          </w:tcPr>
          <w:p w14:paraId="0BD22EFE" w14:textId="77777777" w:rsidR="004B77DE" w:rsidRPr="004B77DE" w:rsidRDefault="004B77DE" w:rsidP="001F3F3F">
            <w:pPr>
              <w:contextualSpacing/>
              <w:jc w:val="center"/>
              <w:rPr>
                <w:sz w:val="22"/>
              </w:rPr>
            </w:pPr>
            <w:r w:rsidRPr="004B77DE">
              <w:rPr>
                <w:sz w:val="22"/>
              </w:rPr>
              <w:t>0.178</w:t>
            </w:r>
          </w:p>
        </w:tc>
      </w:tr>
      <w:tr w:rsidR="004B77DE" w:rsidRPr="004B77DE" w14:paraId="6F073536" w14:textId="77777777" w:rsidTr="004B77DE">
        <w:tc>
          <w:tcPr>
            <w:tcW w:w="1231" w:type="dxa"/>
          </w:tcPr>
          <w:p w14:paraId="4CF2BC20" w14:textId="77777777" w:rsidR="004B77DE" w:rsidRPr="004B77DE" w:rsidRDefault="004B77DE" w:rsidP="001F3F3F">
            <w:pPr>
              <w:contextualSpacing/>
              <w:jc w:val="center"/>
              <w:rPr>
                <w:sz w:val="22"/>
              </w:rPr>
            </w:pPr>
            <w:r w:rsidRPr="004B77DE">
              <w:rPr>
                <w:sz w:val="22"/>
              </w:rPr>
              <w:t>Writer1919</w:t>
            </w:r>
          </w:p>
        </w:tc>
        <w:tc>
          <w:tcPr>
            <w:tcW w:w="1023" w:type="dxa"/>
          </w:tcPr>
          <w:p w14:paraId="172802DA" w14:textId="77777777" w:rsidR="004B77DE" w:rsidRPr="004B77DE" w:rsidRDefault="004B77DE" w:rsidP="001F3F3F">
            <w:pPr>
              <w:contextualSpacing/>
              <w:jc w:val="center"/>
              <w:rPr>
                <w:sz w:val="22"/>
              </w:rPr>
            </w:pPr>
            <w:r w:rsidRPr="004B77DE">
              <w:rPr>
                <w:sz w:val="22"/>
              </w:rPr>
              <w:t>0.093</w:t>
            </w:r>
          </w:p>
        </w:tc>
        <w:tc>
          <w:tcPr>
            <w:tcW w:w="721" w:type="dxa"/>
          </w:tcPr>
          <w:p w14:paraId="750215E5" w14:textId="77777777" w:rsidR="004B77DE" w:rsidRPr="004B77DE" w:rsidRDefault="004B77DE" w:rsidP="001F3F3F">
            <w:pPr>
              <w:contextualSpacing/>
              <w:jc w:val="center"/>
              <w:rPr>
                <w:sz w:val="22"/>
              </w:rPr>
            </w:pPr>
            <w:r w:rsidRPr="004B77DE">
              <w:rPr>
                <w:sz w:val="22"/>
              </w:rPr>
              <w:t>0.324</w:t>
            </w:r>
          </w:p>
        </w:tc>
        <w:tc>
          <w:tcPr>
            <w:tcW w:w="721" w:type="dxa"/>
          </w:tcPr>
          <w:p w14:paraId="6C0EF4F0" w14:textId="77777777" w:rsidR="004B77DE" w:rsidRPr="004B77DE" w:rsidRDefault="004B77DE" w:rsidP="001F3F3F">
            <w:pPr>
              <w:contextualSpacing/>
              <w:jc w:val="center"/>
              <w:rPr>
                <w:sz w:val="22"/>
              </w:rPr>
            </w:pPr>
            <w:r w:rsidRPr="004B77DE">
              <w:rPr>
                <w:sz w:val="22"/>
              </w:rPr>
              <w:t>0.073</w:t>
            </w:r>
          </w:p>
        </w:tc>
        <w:tc>
          <w:tcPr>
            <w:tcW w:w="1023" w:type="dxa"/>
          </w:tcPr>
          <w:p w14:paraId="14D79A0B" w14:textId="77777777" w:rsidR="004B77DE" w:rsidRPr="004B77DE" w:rsidRDefault="004B77DE" w:rsidP="001F3F3F">
            <w:pPr>
              <w:contextualSpacing/>
              <w:jc w:val="center"/>
              <w:rPr>
                <w:sz w:val="22"/>
              </w:rPr>
            </w:pPr>
            <w:r w:rsidRPr="004B77DE">
              <w:rPr>
                <w:sz w:val="22"/>
              </w:rPr>
              <w:t>0.076</w:t>
            </w:r>
          </w:p>
        </w:tc>
        <w:tc>
          <w:tcPr>
            <w:tcW w:w="722" w:type="dxa"/>
          </w:tcPr>
          <w:p w14:paraId="2E3D5F67" w14:textId="77777777" w:rsidR="004B77DE" w:rsidRPr="004B77DE" w:rsidRDefault="004B77DE" w:rsidP="001F3F3F">
            <w:pPr>
              <w:contextualSpacing/>
              <w:jc w:val="center"/>
              <w:rPr>
                <w:sz w:val="22"/>
              </w:rPr>
            </w:pPr>
            <w:r w:rsidRPr="004B77DE">
              <w:rPr>
                <w:sz w:val="22"/>
              </w:rPr>
              <w:t>0.116</w:t>
            </w:r>
          </w:p>
        </w:tc>
        <w:tc>
          <w:tcPr>
            <w:tcW w:w="722" w:type="dxa"/>
          </w:tcPr>
          <w:p w14:paraId="0381D03B" w14:textId="77777777" w:rsidR="004B77DE" w:rsidRPr="004B77DE" w:rsidRDefault="004B77DE" w:rsidP="001F3F3F">
            <w:pPr>
              <w:contextualSpacing/>
              <w:jc w:val="center"/>
              <w:rPr>
                <w:sz w:val="22"/>
              </w:rPr>
            </w:pPr>
            <w:r w:rsidRPr="004B77DE">
              <w:rPr>
                <w:sz w:val="22"/>
              </w:rPr>
              <w:t>0.046</w:t>
            </w:r>
          </w:p>
        </w:tc>
        <w:tc>
          <w:tcPr>
            <w:tcW w:w="1023" w:type="dxa"/>
          </w:tcPr>
          <w:p w14:paraId="261E2ACC" w14:textId="77777777" w:rsidR="004B77DE" w:rsidRPr="004B77DE" w:rsidRDefault="004B77DE" w:rsidP="001F3F3F">
            <w:pPr>
              <w:contextualSpacing/>
              <w:jc w:val="center"/>
              <w:rPr>
                <w:sz w:val="22"/>
              </w:rPr>
            </w:pPr>
            <w:r w:rsidRPr="004B77DE">
              <w:rPr>
                <w:sz w:val="22"/>
              </w:rPr>
              <w:t>0.328</w:t>
            </w:r>
          </w:p>
        </w:tc>
        <w:tc>
          <w:tcPr>
            <w:tcW w:w="722" w:type="dxa"/>
          </w:tcPr>
          <w:p w14:paraId="6E5C92E6" w14:textId="77777777" w:rsidR="004B77DE" w:rsidRPr="004B77DE" w:rsidRDefault="004B77DE" w:rsidP="001F3F3F">
            <w:pPr>
              <w:contextualSpacing/>
              <w:jc w:val="center"/>
              <w:rPr>
                <w:sz w:val="22"/>
              </w:rPr>
            </w:pPr>
            <w:r w:rsidRPr="004B77DE">
              <w:rPr>
                <w:sz w:val="22"/>
              </w:rPr>
              <w:t>0.446</w:t>
            </w:r>
          </w:p>
        </w:tc>
        <w:tc>
          <w:tcPr>
            <w:tcW w:w="722" w:type="dxa"/>
          </w:tcPr>
          <w:p w14:paraId="707C63A2" w14:textId="77777777" w:rsidR="004B77DE" w:rsidRPr="004B77DE" w:rsidRDefault="004B77DE" w:rsidP="001F3F3F">
            <w:pPr>
              <w:contextualSpacing/>
              <w:jc w:val="center"/>
              <w:rPr>
                <w:sz w:val="22"/>
              </w:rPr>
            </w:pPr>
            <w:r w:rsidRPr="004B77DE">
              <w:rPr>
                <w:sz w:val="22"/>
              </w:rPr>
              <w:t>0.189</w:t>
            </w:r>
          </w:p>
        </w:tc>
      </w:tr>
      <w:tr w:rsidR="004B77DE" w:rsidRPr="004B77DE" w14:paraId="5BB77ECF" w14:textId="77777777" w:rsidTr="004B77DE">
        <w:tc>
          <w:tcPr>
            <w:tcW w:w="1231" w:type="dxa"/>
          </w:tcPr>
          <w:p w14:paraId="02914019" w14:textId="77777777" w:rsidR="004B77DE" w:rsidRPr="004B77DE" w:rsidRDefault="004B77DE" w:rsidP="001F3F3F">
            <w:pPr>
              <w:contextualSpacing/>
              <w:jc w:val="center"/>
              <w:rPr>
                <w:sz w:val="22"/>
              </w:rPr>
            </w:pPr>
            <w:r w:rsidRPr="004B77DE">
              <w:rPr>
                <w:sz w:val="22"/>
              </w:rPr>
              <w:t>Writer2020</w:t>
            </w:r>
          </w:p>
        </w:tc>
        <w:tc>
          <w:tcPr>
            <w:tcW w:w="1023" w:type="dxa"/>
          </w:tcPr>
          <w:p w14:paraId="1954ACB7" w14:textId="77777777" w:rsidR="004B77DE" w:rsidRPr="004B77DE" w:rsidRDefault="004B77DE" w:rsidP="001F3F3F">
            <w:pPr>
              <w:contextualSpacing/>
              <w:jc w:val="center"/>
              <w:rPr>
                <w:sz w:val="22"/>
              </w:rPr>
            </w:pPr>
            <w:r w:rsidRPr="004B77DE">
              <w:rPr>
                <w:sz w:val="22"/>
              </w:rPr>
              <w:t>0.197</w:t>
            </w:r>
          </w:p>
        </w:tc>
        <w:tc>
          <w:tcPr>
            <w:tcW w:w="721" w:type="dxa"/>
          </w:tcPr>
          <w:p w14:paraId="6072B3B6" w14:textId="77777777" w:rsidR="004B77DE" w:rsidRPr="004B77DE" w:rsidRDefault="004B77DE" w:rsidP="001F3F3F">
            <w:pPr>
              <w:contextualSpacing/>
              <w:jc w:val="center"/>
              <w:rPr>
                <w:sz w:val="22"/>
              </w:rPr>
            </w:pPr>
            <w:r w:rsidRPr="004B77DE">
              <w:rPr>
                <w:sz w:val="22"/>
              </w:rPr>
              <w:t>0.177</w:t>
            </w:r>
          </w:p>
        </w:tc>
        <w:tc>
          <w:tcPr>
            <w:tcW w:w="721" w:type="dxa"/>
          </w:tcPr>
          <w:p w14:paraId="2B6525AF" w14:textId="77777777" w:rsidR="004B77DE" w:rsidRPr="004B77DE" w:rsidRDefault="004B77DE" w:rsidP="001F3F3F">
            <w:pPr>
              <w:contextualSpacing/>
              <w:jc w:val="center"/>
              <w:rPr>
                <w:sz w:val="22"/>
              </w:rPr>
            </w:pPr>
            <w:r w:rsidRPr="004B77DE">
              <w:rPr>
                <w:sz w:val="22"/>
              </w:rPr>
              <w:t>0.093</w:t>
            </w:r>
          </w:p>
        </w:tc>
        <w:tc>
          <w:tcPr>
            <w:tcW w:w="1023" w:type="dxa"/>
          </w:tcPr>
          <w:p w14:paraId="626378DF" w14:textId="77777777" w:rsidR="004B77DE" w:rsidRPr="004B77DE" w:rsidRDefault="004B77DE" w:rsidP="001F3F3F">
            <w:pPr>
              <w:contextualSpacing/>
              <w:jc w:val="center"/>
              <w:rPr>
                <w:sz w:val="22"/>
              </w:rPr>
            </w:pPr>
            <w:r w:rsidRPr="004B77DE">
              <w:rPr>
                <w:sz w:val="22"/>
              </w:rPr>
              <w:t>0.12</w:t>
            </w:r>
          </w:p>
        </w:tc>
        <w:tc>
          <w:tcPr>
            <w:tcW w:w="722" w:type="dxa"/>
          </w:tcPr>
          <w:p w14:paraId="1D20FC19" w14:textId="77777777" w:rsidR="004B77DE" w:rsidRPr="004B77DE" w:rsidRDefault="004B77DE" w:rsidP="001F3F3F">
            <w:pPr>
              <w:contextualSpacing/>
              <w:jc w:val="center"/>
              <w:rPr>
                <w:sz w:val="22"/>
              </w:rPr>
            </w:pPr>
            <w:r w:rsidRPr="004B77DE">
              <w:rPr>
                <w:sz w:val="22"/>
              </w:rPr>
              <w:t>0.085</w:t>
            </w:r>
          </w:p>
        </w:tc>
        <w:tc>
          <w:tcPr>
            <w:tcW w:w="722" w:type="dxa"/>
          </w:tcPr>
          <w:p w14:paraId="157412F1" w14:textId="77777777" w:rsidR="004B77DE" w:rsidRPr="004B77DE" w:rsidRDefault="004B77DE" w:rsidP="001F3F3F">
            <w:pPr>
              <w:contextualSpacing/>
              <w:jc w:val="center"/>
              <w:rPr>
                <w:sz w:val="22"/>
              </w:rPr>
            </w:pPr>
            <w:r w:rsidRPr="004B77DE">
              <w:rPr>
                <w:sz w:val="22"/>
              </w:rPr>
              <w:t>0.05</w:t>
            </w:r>
          </w:p>
        </w:tc>
        <w:tc>
          <w:tcPr>
            <w:tcW w:w="1023" w:type="dxa"/>
          </w:tcPr>
          <w:p w14:paraId="21076272" w14:textId="77777777" w:rsidR="004B77DE" w:rsidRPr="004B77DE" w:rsidRDefault="004B77DE" w:rsidP="001F3F3F">
            <w:pPr>
              <w:contextualSpacing/>
              <w:jc w:val="center"/>
              <w:rPr>
                <w:sz w:val="22"/>
              </w:rPr>
            </w:pPr>
            <w:r w:rsidRPr="004B77DE">
              <w:rPr>
                <w:sz w:val="22"/>
              </w:rPr>
              <w:t>0.375</w:t>
            </w:r>
          </w:p>
        </w:tc>
        <w:tc>
          <w:tcPr>
            <w:tcW w:w="722" w:type="dxa"/>
          </w:tcPr>
          <w:p w14:paraId="3358806A" w14:textId="77777777" w:rsidR="004B77DE" w:rsidRPr="004B77DE" w:rsidRDefault="004B77DE" w:rsidP="001F3F3F">
            <w:pPr>
              <w:contextualSpacing/>
              <w:jc w:val="center"/>
              <w:rPr>
                <w:sz w:val="22"/>
              </w:rPr>
            </w:pPr>
            <w:r w:rsidRPr="004B77DE">
              <w:rPr>
                <w:sz w:val="22"/>
              </w:rPr>
              <w:t>0.437</w:t>
            </w:r>
          </w:p>
        </w:tc>
        <w:tc>
          <w:tcPr>
            <w:tcW w:w="722" w:type="dxa"/>
          </w:tcPr>
          <w:p w14:paraId="6543238B" w14:textId="77777777" w:rsidR="004B77DE" w:rsidRPr="004B77DE" w:rsidRDefault="004B77DE" w:rsidP="001F3F3F">
            <w:pPr>
              <w:contextualSpacing/>
              <w:jc w:val="center"/>
              <w:rPr>
                <w:sz w:val="22"/>
              </w:rPr>
            </w:pPr>
            <w:r w:rsidRPr="004B77DE">
              <w:rPr>
                <w:sz w:val="22"/>
              </w:rPr>
              <w:t>0.202</w:t>
            </w:r>
          </w:p>
        </w:tc>
      </w:tr>
      <w:tr w:rsidR="004B77DE" w:rsidRPr="004B77DE" w14:paraId="080A0078" w14:textId="77777777" w:rsidTr="004B77DE">
        <w:tc>
          <w:tcPr>
            <w:tcW w:w="1231" w:type="dxa"/>
          </w:tcPr>
          <w:p w14:paraId="2988B9F2" w14:textId="77777777" w:rsidR="004B77DE" w:rsidRPr="004B77DE" w:rsidRDefault="004B77DE" w:rsidP="001F3F3F">
            <w:pPr>
              <w:contextualSpacing/>
              <w:jc w:val="center"/>
              <w:rPr>
                <w:sz w:val="22"/>
              </w:rPr>
            </w:pPr>
            <w:r w:rsidRPr="004B77DE">
              <w:rPr>
                <w:sz w:val="22"/>
              </w:rPr>
              <w:t>Writer2121</w:t>
            </w:r>
          </w:p>
        </w:tc>
        <w:tc>
          <w:tcPr>
            <w:tcW w:w="1023" w:type="dxa"/>
          </w:tcPr>
          <w:p w14:paraId="7D523E38" w14:textId="77777777" w:rsidR="004B77DE" w:rsidRPr="004B77DE" w:rsidRDefault="004B77DE" w:rsidP="001F3F3F">
            <w:pPr>
              <w:contextualSpacing/>
              <w:jc w:val="center"/>
              <w:rPr>
                <w:sz w:val="22"/>
              </w:rPr>
            </w:pPr>
            <w:r w:rsidRPr="004B77DE">
              <w:rPr>
                <w:sz w:val="22"/>
              </w:rPr>
              <w:t>0.333</w:t>
            </w:r>
          </w:p>
        </w:tc>
        <w:tc>
          <w:tcPr>
            <w:tcW w:w="721" w:type="dxa"/>
          </w:tcPr>
          <w:p w14:paraId="5729EB38" w14:textId="77777777" w:rsidR="004B77DE" w:rsidRPr="004B77DE" w:rsidRDefault="004B77DE" w:rsidP="001F3F3F">
            <w:pPr>
              <w:contextualSpacing/>
              <w:jc w:val="center"/>
              <w:rPr>
                <w:sz w:val="22"/>
              </w:rPr>
            </w:pPr>
            <w:r w:rsidRPr="004B77DE">
              <w:rPr>
                <w:sz w:val="22"/>
              </w:rPr>
              <w:t>0.181</w:t>
            </w:r>
          </w:p>
        </w:tc>
        <w:tc>
          <w:tcPr>
            <w:tcW w:w="721" w:type="dxa"/>
          </w:tcPr>
          <w:p w14:paraId="7E31AD5D" w14:textId="77777777" w:rsidR="004B77DE" w:rsidRPr="004B77DE" w:rsidRDefault="004B77DE" w:rsidP="001F3F3F">
            <w:pPr>
              <w:contextualSpacing/>
              <w:jc w:val="center"/>
              <w:rPr>
                <w:sz w:val="22"/>
              </w:rPr>
            </w:pPr>
            <w:r w:rsidRPr="004B77DE">
              <w:rPr>
                <w:sz w:val="22"/>
              </w:rPr>
              <w:t>0.117</w:t>
            </w:r>
          </w:p>
        </w:tc>
        <w:tc>
          <w:tcPr>
            <w:tcW w:w="1023" w:type="dxa"/>
          </w:tcPr>
          <w:p w14:paraId="52D4C9D0" w14:textId="77777777" w:rsidR="004B77DE" w:rsidRPr="004B77DE" w:rsidRDefault="004B77DE" w:rsidP="001F3F3F">
            <w:pPr>
              <w:contextualSpacing/>
              <w:jc w:val="center"/>
              <w:rPr>
                <w:sz w:val="22"/>
              </w:rPr>
            </w:pPr>
            <w:r w:rsidRPr="004B77DE">
              <w:rPr>
                <w:sz w:val="22"/>
              </w:rPr>
              <w:t>0.156</w:t>
            </w:r>
          </w:p>
        </w:tc>
        <w:tc>
          <w:tcPr>
            <w:tcW w:w="722" w:type="dxa"/>
          </w:tcPr>
          <w:p w14:paraId="484F024F" w14:textId="77777777" w:rsidR="004B77DE" w:rsidRPr="004B77DE" w:rsidRDefault="004B77DE" w:rsidP="001F3F3F">
            <w:pPr>
              <w:contextualSpacing/>
              <w:jc w:val="center"/>
              <w:rPr>
                <w:sz w:val="22"/>
              </w:rPr>
            </w:pPr>
            <w:r w:rsidRPr="004B77DE">
              <w:rPr>
                <w:sz w:val="22"/>
              </w:rPr>
              <w:t>0.175</w:t>
            </w:r>
          </w:p>
        </w:tc>
        <w:tc>
          <w:tcPr>
            <w:tcW w:w="722" w:type="dxa"/>
          </w:tcPr>
          <w:p w14:paraId="1A18710F" w14:textId="77777777" w:rsidR="004B77DE" w:rsidRPr="004B77DE" w:rsidRDefault="004B77DE" w:rsidP="001F3F3F">
            <w:pPr>
              <w:contextualSpacing/>
              <w:jc w:val="center"/>
              <w:rPr>
                <w:sz w:val="22"/>
              </w:rPr>
            </w:pPr>
            <w:r w:rsidRPr="004B77DE">
              <w:rPr>
                <w:sz w:val="22"/>
              </w:rPr>
              <w:t>0.083</w:t>
            </w:r>
          </w:p>
        </w:tc>
        <w:tc>
          <w:tcPr>
            <w:tcW w:w="1023" w:type="dxa"/>
          </w:tcPr>
          <w:p w14:paraId="36B6168E" w14:textId="77777777" w:rsidR="004B77DE" w:rsidRPr="004B77DE" w:rsidRDefault="004B77DE" w:rsidP="001F3F3F">
            <w:pPr>
              <w:contextualSpacing/>
              <w:jc w:val="center"/>
              <w:rPr>
                <w:sz w:val="22"/>
              </w:rPr>
            </w:pPr>
            <w:r w:rsidRPr="004B77DE">
              <w:rPr>
                <w:sz w:val="22"/>
              </w:rPr>
              <w:t>0.344</w:t>
            </w:r>
          </w:p>
        </w:tc>
        <w:tc>
          <w:tcPr>
            <w:tcW w:w="722" w:type="dxa"/>
          </w:tcPr>
          <w:p w14:paraId="028C11B8" w14:textId="77777777" w:rsidR="004B77DE" w:rsidRPr="004B77DE" w:rsidRDefault="004B77DE" w:rsidP="001F3F3F">
            <w:pPr>
              <w:contextualSpacing/>
              <w:jc w:val="center"/>
              <w:rPr>
                <w:sz w:val="22"/>
              </w:rPr>
            </w:pPr>
            <w:r w:rsidRPr="004B77DE">
              <w:rPr>
                <w:sz w:val="22"/>
              </w:rPr>
              <w:t>0.187</w:t>
            </w:r>
          </w:p>
        </w:tc>
        <w:tc>
          <w:tcPr>
            <w:tcW w:w="722" w:type="dxa"/>
          </w:tcPr>
          <w:p w14:paraId="529061EF" w14:textId="77777777" w:rsidR="004B77DE" w:rsidRPr="004B77DE" w:rsidRDefault="004B77DE" w:rsidP="001F3F3F">
            <w:pPr>
              <w:contextualSpacing/>
              <w:jc w:val="center"/>
              <w:rPr>
                <w:sz w:val="22"/>
              </w:rPr>
            </w:pPr>
            <w:r w:rsidRPr="004B77DE">
              <w:rPr>
                <w:sz w:val="22"/>
              </w:rPr>
              <w:t>0.121</w:t>
            </w:r>
          </w:p>
        </w:tc>
      </w:tr>
      <w:tr w:rsidR="004B77DE" w:rsidRPr="004B77DE" w14:paraId="78159031" w14:textId="77777777" w:rsidTr="004B77DE">
        <w:tc>
          <w:tcPr>
            <w:tcW w:w="1231" w:type="dxa"/>
          </w:tcPr>
          <w:p w14:paraId="02C0C2A1" w14:textId="77777777" w:rsidR="004B77DE" w:rsidRPr="004B77DE" w:rsidRDefault="004B77DE" w:rsidP="001F3F3F">
            <w:pPr>
              <w:contextualSpacing/>
              <w:jc w:val="center"/>
              <w:rPr>
                <w:sz w:val="22"/>
              </w:rPr>
            </w:pPr>
            <w:r w:rsidRPr="004B77DE">
              <w:rPr>
                <w:sz w:val="22"/>
              </w:rPr>
              <w:t>Writer2222</w:t>
            </w:r>
          </w:p>
        </w:tc>
        <w:tc>
          <w:tcPr>
            <w:tcW w:w="1023" w:type="dxa"/>
          </w:tcPr>
          <w:p w14:paraId="37F75575" w14:textId="77777777" w:rsidR="004B77DE" w:rsidRPr="004B77DE" w:rsidRDefault="004B77DE" w:rsidP="001F3F3F">
            <w:pPr>
              <w:contextualSpacing/>
              <w:jc w:val="center"/>
              <w:rPr>
                <w:sz w:val="22"/>
              </w:rPr>
            </w:pPr>
            <w:r w:rsidRPr="004B77DE">
              <w:rPr>
                <w:sz w:val="22"/>
              </w:rPr>
              <w:t>0.259</w:t>
            </w:r>
          </w:p>
        </w:tc>
        <w:tc>
          <w:tcPr>
            <w:tcW w:w="721" w:type="dxa"/>
          </w:tcPr>
          <w:p w14:paraId="26964179" w14:textId="77777777" w:rsidR="004B77DE" w:rsidRPr="004B77DE" w:rsidRDefault="004B77DE" w:rsidP="001F3F3F">
            <w:pPr>
              <w:contextualSpacing/>
              <w:jc w:val="center"/>
              <w:rPr>
                <w:sz w:val="22"/>
              </w:rPr>
            </w:pPr>
            <w:r w:rsidRPr="004B77DE">
              <w:rPr>
                <w:sz w:val="22"/>
              </w:rPr>
              <w:t>0.413</w:t>
            </w:r>
          </w:p>
        </w:tc>
        <w:tc>
          <w:tcPr>
            <w:tcW w:w="721" w:type="dxa"/>
          </w:tcPr>
          <w:p w14:paraId="6D5A92E0" w14:textId="77777777" w:rsidR="004B77DE" w:rsidRPr="004B77DE" w:rsidRDefault="004B77DE" w:rsidP="001F3F3F">
            <w:pPr>
              <w:contextualSpacing/>
              <w:jc w:val="center"/>
              <w:rPr>
                <w:sz w:val="22"/>
              </w:rPr>
            </w:pPr>
            <w:r w:rsidRPr="004B77DE">
              <w:rPr>
                <w:sz w:val="22"/>
              </w:rPr>
              <w:t>0.159</w:t>
            </w:r>
          </w:p>
        </w:tc>
        <w:tc>
          <w:tcPr>
            <w:tcW w:w="1023" w:type="dxa"/>
          </w:tcPr>
          <w:p w14:paraId="46C185FF" w14:textId="77777777" w:rsidR="004B77DE" w:rsidRPr="004B77DE" w:rsidRDefault="004B77DE" w:rsidP="001F3F3F">
            <w:pPr>
              <w:contextualSpacing/>
              <w:jc w:val="center"/>
              <w:rPr>
                <w:sz w:val="22"/>
              </w:rPr>
            </w:pPr>
            <w:r w:rsidRPr="004B77DE">
              <w:rPr>
                <w:sz w:val="22"/>
              </w:rPr>
              <w:t>0.104</w:t>
            </w:r>
          </w:p>
        </w:tc>
        <w:tc>
          <w:tcPr>
            <w:tcW w:w="722" w:type="dxa"/>
          </w:tcPr>
          <w:p w14:paraId="093E73C3" w14:textId="77777777" w:rsidR="004B77DE" w:rsidRPr="004B77DE" w:rsidRDefault="004B77DE" w:rsidP="001F3F3F">
            <w:pPr>
              <w:contextualSpacing/>
              <w:jc w:val="center"/>
              <w:rPr>
                <w:sz w:val="22"/>
              </w:rPr>
            </w:pPr>
            <w:r w:rsidRPr="004B77DE">
              <w:rPr>
                <w:sz w:val="22"/>
              </w:rPr>
              <w:t>0.164</w:t>
            </w:r>
          </w:p>
        </w:tc>
        <w:tc>
          <w:tcPr>
            <w:tcW w:w="722" w:type="dxa"/>
          </w:tcPr>
          <w:p w14:paraId="3BEBB770" w14:textId="77777777" w:rsidR="004B77DE" w:rsidRPr="004B77DE" w:rsidRDefault="004B77DE" w:rsidP="001F3F3F">
            <w:pPr>
              <w:contextualSpacing/>
              <w:jc w:val="center"/>
              <w:rPr>
                <w:sz w:val="22"/>
              </w:rPr>
            </w:pPr>
            <w:r w:rsidRPr="004B77DE">
              <w:rPr>
                <w:sz w:val="22"/>
              </w:rPr>
              <w:t>0.064</w:t>
            </w:r>
          </w:p>
        </w:tc>
        <w:tc>
          <w:tcPr>
            <w:tcW w:w="1023" w:type="dxa"/>
          </w:tcPr>
          <w:p w14:paraId="5CE914FC" w14:textId="77777777" w:rsidR="004B77DE" w:rsidRPr="004B77DE" w:rsidRDefault="004B77DE" w:rsidP="001F3F3F">
            <w:pPr>
              <w:contextualSpacing/>
              <w:jc w:val="center"/>
              <w:rPr>
                <w:sz w:val="22"/>
              </w:rPr>
            </w:pPr>
            <w:r w:rsidRPr="004B77DE">
              <w:rPr>
                <w:sz w:val="22"/>
              </w:rPr>
              <w:t>0.596</w:t>
            </w:r>
          </w:p>
        </w:tc>
        <w:tc>
          <w:tcPr>
            <w:tcW w:w="722" w:type="dxa"/>
          </w:tcPr>
          <w:p w14:paraId="74D6E474" w14:textId="77777777" w:rsidR="004B77DE" w:rsidRPr="004B77DE" w:rsidRDefault="004B77DE" w:rsidP="001F3F3F">
            <w:pPr>
              <w:contextualSpacing/>
              <w:jc w:val="center"/>
              <w:rPr>
                <w:sz w:val="22"/>
              </w:rPr>
            </w:pPr>
            <w:r w:rsidRPr="004B77DE">
              <w:rPr>
                <w:sz w:val="22"/>
              </w:rPr>
              <w:t>0.396</w:t>
            </w:r>
          </w:p>
        </w:tc>
        <w:tc>
          <w:tcPr>
            <w:tcW w:w="722" w:type="dxa"/>
          </w:tcPr>
          <w:p w14:paraId="73073F55" w14:textId="77777777" w:rsidR="004B77DE" w:rsidRPr="004B77DE" w:rsidRDefault="004B77DE" w:rsidP="001F3F3F">
            <w:pPr>
              <w:contextualSpacing/>
              <w:jc w:val="center"/>
              <w:rPr>
                <w:sz w:val="22"/>
              </w:rPr>
            </w:pPr>
            <w:r w:rsidRPr="004B77DE">
              <w:rPr>
                <w:sz w:val="22"/>
              </w:rPr>
              <w:t>0.238</w:t>
            </w:r>
          </w:p>
        </w:tc>
      </w:tr>
      <w:tr w:rsidR="004B77DE" w:rsidRPr="004B77DE" w14:paraId="4404E968" w14:textId="77777777" w:rsidTr="004B77DE">
        <w:tc>
          <w:tcPr>
            <w:tcW w:w="1231" w:type="dxa"/>
          </w:tcPr>
          <w:p w14:paraId="6E49B2CA" w14:textId="77777777" w:rsidR="004B77DE" w:rsidRPr="004B77DE" w:rsidRDefault="004B77DE" w:rsidP="001F3F3F">
            <w:pPr>
              <w:contextualSpacing/>
              <w:jc w:val="center"/>
              <w:rPr>
                <w:sz w:val="22"/>
              </w:rPr>
            </w:pPr>
            <w:r w:rsidRPr="004B77DE">
              <w:rPr>
                <w:sz w:val="22"/>
              </w:rPr>
              <w:t>Writer2323</w:t>
            </w:r>
          </w:p>
        </w:tc>
        <w:tc>
          <w:tcPr>
            <w:tcW w:w="1023" w:type="dxa"/>
          </w:tcPr>
          <w:p w14:paraId="1C5CED7D" w14:textId="77777777" w:rsidR="004B77DE" w:rsidRPr="004B77DE" w:rsidRDefault="004B77DE" w:rsidP="001F3F3F">
            <w:pPr>
              <w:contextualSpacing/>
              <w:jc w:val="center"/>
              <w:rPr>
                <w:sz w:val="22"/>
              </w:rPr>
            </w:pPr>
            <w:r w:rsidRPr="004B77DE">
              <w:rPr>
                <w:sz w:val="22"/>
              </w:rPr>
              <w:t>0.328</w:t>
            </w:r>
          </w:p>
        </w:tc>
        <w:tc>
          <w:tcPr>
            <w:tcW w:w="721" w:type="dxa"/>
          </w:tcPr>
          <w:p w14:paraId="340FA2DC" w14:textId="77777777" w:rsidR="004B77DE" w:rsidRPr="004B77DE" w:rsidRDefault="004B77DE" w:rsidP="001F3F3F">
            <w:pPr>
              <w:contextualSpacing/>
              <w:jc w:val="center"/>
              <w:rPr>
                <w:sz w:val="22"/>
              </w:rPr>
            </w:pPr>
            <w:r w:rsidRPr="004B77DE">
              <w:rPr>
                <w:sz w:val="22"/>
              </w:rPr>
              <w:t>0.151</w:t>
            </w:r>
          </w:p>
        </w:tc>
        <w:tc>
          <w:tcPr>
            <w:tcW w:w="721" w:type="dxa"/>
          </w:tcPr>
          <w:p w14:paraId="56E7B294" w14:textId="77777777" w:rsidR="004B77DE" w:rsidRPr="004B77DE" w:rsidRDefault="004B77DE" w:rsidP="001F3F3F">
            <w:pPr>
              <w:contextualSpacing/>
              <w:jc w:val="center"/>
              <w:rPr>
                <w:sz w:val="22"/>
              </w:rPr>
            </w:pPr>
            <w:r w:rsidRPr="004B77DE">
              <w:rPr>
                <w:sz w:val="22"/>
              </w:rPr>
              <w:t>0.103</w:t>
            </w:r>
          </w:p>
        </w:tc>
        <w:tc>
          <w:tcPr>
            <w:tcW w:w="1023" w:type="dxa"/>
          </w:tcPr>
          <w:p w14:paraId="11BABDBF" w14:textId="77777777" w:rsidR="004B77DE" w:rsidRPr="004B77DE" w:rsidRDefault="004B77DE" w:rsidP="001F3F3F">
            <w:pPr>
              <w:contextualSpacing/>
              <w:jc w:val="center"/>
              <w:rPr>
                <w:sz w:val="22"/>
              </w:rPr>
            </w:pPr>
            <w:r w:rsidRPr="004B77DE">
              <w:rPr>
                <w:sz w:val="22"/>
              </w:rPr>
              <w:t>0.142</w:t>
            </w:r>
          </w:p>
        </w:tc>
        <w:tc>
          <w:tcPr>
            <w:tcW w:w="722" w:type="dxa"/>
          </w:tcPr>
          <w:p w14:paraId="440E0408" w14:textId="77777777" w:rsidR="004B77DE" w:rsidRPr="004B77DE" w:rsidRDefault="004B77DE" w:rsidP="001F3F3F">
            <w:pPr>
              <w:contextualSpacing/>
              <w:jc w:val="center"/>
              <w:rPr>
                <w:sz w:val="22"/>
              </w:rPr>
            </w:pPr>
            <w:r w:rsidRPr="004B77DE">
              <w:rPr>
                <w:sz w:val="22"/>
              </w:rPr>
              <w:t>0.139</w:t>
            </w:r>
          </w:p>
        </w:tc>
        <w:tc>
          <w:tcPr>
            <w:tcW w:w="722" w:type="dxa"/>
          </w:tcPr>
          <w:p w14:paraId="68BD70DC" w14:textId="77777777" w:rsidR="004B77DE" w:rsidRPr="004B77DE" w:rsidRDefault="004B77DE" w:rsidP="001F3F3F">
            <w:pPr>
              <w:contextualSpacing/>
              <w:jc w:val="center"/>
              <w:rPr>
                <w:sz w:val="22"/>
              </w:rPr>
            </w:pPr>
            <w:r w:rsidRPr="004B77DE">
              <w:rPr>
                <w:sz w:val="22"/>
              </w:rPr>
              <w:t>0.07</w:t>
            </w:r>
          </w:p>
        </w:tc>
        <w:tc>
          <w:tcPr>
            <w:tcW w:w="1023" w:type="dxa"/>
          </w:tcPr>
          <w:p w14:paraId="469F8C7A" w14:textId="77777777" w:rsidR="004B77DE" w:rsidRPr="004B77DE" w:rsidRDefault="004B77DE" w:rsidP="001F3F3F">
            <w:pPr>
              <w:contextualSpacing/>
              <w:jc w:val="center"/>
              <w:rPr>
                <w:sz w:val="22"/>
              </w:rPr>
            </w:pPr>
            <w:r w:rsidRPr="004B77DE">
              <w:rPr>
                <w:sz w:val="22"/>
              </w:rPr>
              <w:t>0.366</w:t>
            </w:r>
          </w:p>
        </w:tc>
        <w:tc>
          <w:tcPr>
            <w:tcW w:w="722" w:type="dxa"/>
          </w:tcPr>
          <w:p w14:paraId="71DCF504" w14:textId="77777777" w:rsidR="004B77DE" w:rsidRPr="004B77DE" w:rsidRDefault="004B77DE" w:rsidP="001F3F3F">
            <w:pPr>
              <w:contextualSpacing/>
              <w:jc w:val="center"/>
              <w:rPr>
                <w:sz w:val="22"/>
              </w:rPr>
            </w:pPr>
            <w:r w:rsidRPr="004B77DE">
              <w:rPr>
                <w:sz w:val="22"/>
              </w:rPr>
              <w:t>0.318</w:t>
            </w:r>
          </w:p>
        </w:tc>
        <w:tc>
          <w:tcPr>
            <w:tcW w:w="722" w:type="dxa"/>
          </w:tcPr>
          <w:p w14:paraId="44B08C58" w14:textId="77777777" w:rsidR="004B77DE" w:rsidRPr="004B77DE" w:rsidRDefault="004B77DE" w:rsidP="001F3F3F">
            <w:pPr>
              <w:contextualSpacing/>
              <w:jc w:val="center"/>
              <w:rPr>
                <w:sz w:val="22"/>
              </w:rPr>
            </w:pPr>
            <w:r w:rsidRPr="004B77DE">
              <w:rPr>
                <w:sz w:val="22"/>
              </w:rPr>
              <w:t>0.17</w:t>
            </w:r>
          </w:p>
        </w:tc>
      </w:tr>
      <w:tr w:rsidR="004B77DE" w:rsidRPr="004B77DE" w14:paraId="105AB680" w14:textId="77777777" w:rsidTr="004B77DE">
        <w:tc>
          <w:tcPr>
            <w:tcW w:w="1231" w:type="dxa"/>
          </w:tcPr>
          <w:p w14:paraId="0B7B01AB" w14:textId="77777777" w:rsidR="004B77DE" w:rsidRPr="004B77DE" w:rsidRDefault="004B77DE" w:rsidP="001F3F3F">
            <w:pPr>
              <w:contextualSpacing/>
              <w:jc w:val="center"/>
              <w:rPr>
                <w:sz w:val="22"/>
              </w:rPr>
            </w:pPr>
            <w:r w:rsidRPr="004B77DE">
              <w:rPr>
                <w:sz w:val="22"/>
              </w:rPr>
              <w:t>Writer2424</w:t>
            </w:r>
          </w:p>
        </w:tc>
        <w:tc>
          <w:tcPr>
            <w:tcW w:w="1023" w:type="dxa"/>
          </w:tcPr>
          <w:p w14:paraId="08FBAA28" w14:textId="77777777" w:rsidR="004B77DE" w:rsidRPr="004B77DE" w:rsidRDefault="004B77DE" w:rsidP="001F3F3F">
            <w:pPr>
              <w:contextualSpacing/>
              <w:jc w:val="center"/>
              <w:rPr>
                <w:sz w:val="22"/>
              </w:rPr>
            </w:pPr>
            <w:r w:rsidRPr="004B77DE">
              <w:rPr>
                <w:sz w:val="22"/>
              </w:rPr>
              <w:t>0.261</w:t>
            </w:r>
          </w:p>
        </w:tc>
        <w:tc>
          <w:tcPr>
            <w:tcW w:w="721" w:type="dxa"/>
          </w:tcPr>
          <w:p w14:paraId="39BB7A60" w14:textId="77777777" w:rsidR="004B77DE" w:rsidRPr="004B77DE" w:rsidRDefault="004B77DE" w:rsidP="001F3F3F">
            <w:pPr>
              <w:contextualSpacing/>
              <w:jc w:val="center"/>
              <w:rPr>
                <w:sz w:val="22"/>
              </w:rPr>
            </w:pPr>
            <w:r w:rsidRPr="004B77DE">
              <w:rPr>
                <w:sz w:val="22"/>
              </w:rPr>
              <w:t>0.231</w:t>
            </w:r>
          </w:p>
        </w:tc>
        <w:tc>
          <w:tcPr>
            <w:tcW w:w="721" w:type="dxa"/>
          </w:tcPr>
          <w:p w14:paraId="68529767" w14:textId="77777777" w:rsidR="004B77DE" w:rsidRPr="004B77DE" w:rsidRDefault="004B77DE" w:rsidP="001F3F3F">
            <w:pPr>
              <w:contextualSpacing/>
              <w:jc w:val="center"/>
              <w:rPr>
                <w:sz w:val="22"/>
              </w:rPr>
            </w:pPr>
            <w:r w:rsidRPr="004B77DE">
              <w:rPr>
                <w:sz w:val="22"/>
              </w:rPr>
              <w:t>0.122</w:t>
            </w:r>
          </w:p>
        </w:tc>
        <w:tc>
          <w:tcPr>
            <w:tcW w:w="1023" w:type="dxa"/>
          </w:tcPr>
          <w:p w14:paraId="43874527" w14:textId="77777777" w:rsidR="004B77DE" w:rsidRPr="004B77DE" w:rsidRDefault="004B77DE" w:rsidP="001F3F3F">
            <w:pPr>
              <w:contextualSpacing/>
              <w:jc w:val="center"/>
              <w:rPr>
                <w:sz w:val="22"/>
              </w:rPr>
            </w:pPr>
            <w:r w:rsidRPr="004B77DE">
              <w:rPr>
                <w:sz w:val="22"/>
              </w:rPr>
              <w:t>0.163</w:t>
            </w:r>
          </w:p>
        </w:tc>
        <w:tc>
          <w:tcPr>
            <w:tcW w:w="722" w:type="dxa"/>
          </w:tcPr>
          <w:p w14:paraId="3774B0E0" w14:textId="77777777" w:rsidR="004B77DE" w:rsidRPr="004B77DE" w:rsidRDefault="004B77DE" w:rsidP="001F3F3F">
            <w:pPr>
              <w:contextualSpacing/>
              <w:jc w:val="center"/>
              <w:rPr>
                <w:sz w:val="22"/>
              </w:rPr>
            </w:pPr>
            <w:r w:rsidRPr="004B77DE">
              <w:rPr>
                <w:sz w:val="22"/>
              </w:rPr>
              <w:t>0.192</w:t>
            </w:r>
          </w:p>
        </w:tc>
        <w:tc>
          <w:tcPr>
            <w:tcW w:w="722" w:type="dxa"/>
          </w:tcPr>
          <w:p w14:paraId="12B254B3" w14:textId="77777777" w:rsidR="004B77DE" w:rsidRPr="004B77DE" w:rsidRDefault="004B77DE" w:rsidP="001F3F3F">
            <w:pPr>
              <w:contextualSpacing/>
              <w:jc w:val="center"/>
              <w:rPr>
                <w:sz w:val="22"/>
              </w:rPr>
            </w:pPr>
            <w:r w:rsidRPr="004B77DE">
              <w:rPr>
                <w:sz w:val="22"/>
              </w:rPr>
              <w:t>0.088</w:t>
            </w:r>
          </w:p>
        </w:tc>
        <w:tc>
          <w:tcPr>
            <w:tcW w:w="1023" w:type="dxa"/>
          </w:tcPr>
          <w:p w14:paraId="5E6809E7" w14:textId="77777777" w:rsidR="004B77DE" w:rsidRPr="004B77DE" w:rsidRDefault="004B77DE" w:rsidP="001F3F3F">
            <w:pPr>
              <w:contextualSpacing/>
              <w:jc w:val="center"/>
              <w:rPr>
                <w:sz w:val="22"/>
              </w:rPr>
            </w:pPr>
            <w:r w:rsidRPr="004B77DE">
              <w:rPr>
                <w:sz w:val="22"/>
              </w:rPr>
              <w:t>0.394</w:t>
            </w:r>
          </w:p>
        </w:tc>
        <w:tc>
          <w:tcPr>
            <w:tcW w:w="722" w:type="dxa"/>
          </w:tcPr>
          <w:p w14:paraId="5850C992" w14:textId="77777777" w:rsidR="004B77DE" w:rsidRPr="004B77DE" w:rsidRDefault="004B77DE" w:rsidP="001F3F3F">
            <w:pPr>
              <w:contextualSpacing/>
              <w:jc w:val="center"/>
              <w:rPr>
                <w:sz w:val="22"/>
              </w:rPr>
            </w:pPr>
            <w:r w:rsidRPr="004B77DE">
              <w:rPr>
                <w:sz w:val="22"/>
              </w:rPr>
              <w:t>0.364</w:t>
            </w:r>
          </w:p>
        </w:tc>
        <w:tc>
          <w:tcPr>
            <w:tcW w:w="722" w:type="dxa"/>
          </w:tcPr>
          <w:p w14:paraId="2E51BA09" w14:textId="77777777" w:rsidR="004B77DE" w:rsidRPr="004B77DE" w:rsidRDefault="004B77DE" w:rsidP="001F3F3F">
            <w:pPr>
              <w:contextualSpacing/>
              <w:jc w:val="center"/>
              <w:rPr>
                <w:sz w:val="22"/>
              </w:rPr>
            </w:pPr>
            <w:r w:rsidRPr="004B77DE">
              <w:rPr>
                <w:sz w:val="22"/>
              </w:rPr>
              <w:t>0.189</w:t>
            </w:r>
          </w:p>
        </w:tc>
      </w:tr>
      <w:tr w:rsidR="004B77DE" w:rsidRPr="004B77DE" w14:paraId="696752EC" w14:textId="77777777" w:rsidTr="004B77DE">
        <w:tc>
          <w:tcPr>
            <w:tcW w:w="1231" w:type="dxa"/>
          </w:tcPr>
          <w:p w14:paraId="03180E11" w14:textId="77777777" w:rsidR="004B77DE" w:rsidRPr="004B77DE" w:rsidRDefault="004B77DE" w:rsidP="001F3F3F">
            <w:pPr>
              <w:contextualSpacing/>
              <w:jc w:val="center"/>
              <w:rPr>
                <w:sz w:val="22"/>
              </w:rPr>
            </w:pPr>
            <w:r w:rsidRPr="004B77DE">
              <w:rPr>
                <w:sz w:val="22"/>
              </w:rPr>
              <w:t>Writer2525</w:t>
            </w:r>
          </w:p>
        </w:tc>
        <w:tc>
          <w:tcPr>
            <w:tcW w:w="1023" w:type="dxa"/>
          </w:tcPr>
          <w:p w14:paraId="4CE0532E" w14:textId="77777777" w:rsidR="004B77DE" w:rsidRPr="004B77DE" w:rsidRDefault="004B77DE" w:rsidP="001F3F3F">
            <w:pPr>
              <w:contextualSpacing/>
              <w:jc w:val="center"/>
              <w:rPr>
                <w:sz w:val="22"/>
              </w:rPr>
            </w:pPr>
            <w:r w:rsidRPr="004B77DE">
              <w:rPr>
                <w:sz w:val="22"/>
              </w:rPr>
              <w:t>0.42</w:t>
            </w:r>
          </w:p>
        </w:tc>
        <w:tc>
          <w:tcPr>
            <w:tcW w:w="721" w:type="dxa"/>
          </w:tcPr>
          <w:p w14:paraId="54E3DD9C" w14:textId="77777777" w:rsidR="004B77DE" w:rsidRPr="004B77DE" w:rsidRDefault="004B77DE" w:rsidP="001F3F3F">
            <w:pPr>
              <w:contextualSpacing/>
              <w:jc w:val="center"/>
              <w:rPr>
                <w:sz w:val="22"/>
              </w:rPr>
            </w:pPr>
            <w:r w:rsidRPr="004B77DE">
              <w:rPr>
                <w:sz w:val="22"/>
              </w:rPr>
              <w:t>0.277</w:t>
            </w:r>
          </w:p>
        </w:tc>
        <w:tc>
          <w:tcPr>
            <w:tcW w:w="721" w:type="dxa"/>
          </w:tcPr>
          <w:p w14:paraId="44B9889B" w14:textId="77777777" w:rsidR="004B77DE" w:rsidRPr="004B77DE" w:rsidRDefault="004B77DE" w:rsidP="001F3F3F">
            <w:pPr>
              <w:contextualSpacing/>
              <w:jc w:val="center"/>
              <w:rPr>
                <w:sz w:val="22"/>
              </w:rPr>
            </w:pPr>
            <w:r w:rsidRPr="004B77DE">
              <w:rPr>
                <w:sz w:val="22"/>
              </w:rPr>
              <w:t>0.167</w:t>
            </w:r>
          </w:p>
        </w:tc>
        <w:tc>
          <w:tcPr>
            <w:tcW w:w="1023" w:type="dxa"/>
          </w:tcPr>
          <w:p w14:paraId="1CBA8178" w14:textId="77777777" w:rsidR="004B77DE" w:rsidRPr="004B77DE" w:rsidRDefault="004B77DE" w:rsidP="001F3F3F">
            <w:pPr>
              <w:contextualSpacing/>
              <w:jc w:val="center"/>
              <w:rPr>
                <w:sz w:val="22"/>
              </w:rPr>
            </w:pPr>
            <w:r w:rsidRPr="004B77DE">
              <w:rPr>
                <w:sz w:val="22"/>
              </w:rPr>
              <w:t>0.13</w:t>
            </w:r>
          </w:p>
        </w:tc>
        <w:tc>
          <w:tcPr>
            <w:tcW w:w="722" w:type="dxa"/>
          </w:tcPr>
          <w:p w14:paraId="3A05A64C" w14:textId="77777777" w:rsidR="004B77DE" w:rsidRPr="004B77DE" w:rsidRDefault="004B77DE" w:rsidP="001F3F3F">
            <w:pPr>
              <w:contextualSpacing/>
              <w:jc w:val="center"/>
              <w:rPr>
                <w:sz w:val="22"/>
              </w:rPr>
            </w:pPr>
            <w:r w:rsidRPr="004B77DE">
              <w:rPr>
                <w:sz w:val="22"/>
              </w:rPr>
              <w:t>0.185</w:t>
            </w:r>
          </w:p>
        </w:tc>
        <w:tc>
          <w:tcPr>
            <w:tcW w:w="722" w:type="dxa"/>
          </w:tcPr>
          <w:p w14:paraId="05C972F3" w14:textId="77777777" w:rsidR="004B77DE" w:rsidRPr="004B77DE" w:rsidRDefault="004B77DE" w:rsidP="001F3F3F">
            <w:pPr>
              <w:contextualSpacing/>
              <w:jc w:val="center"/>
              <w:rPr>
                <w:sz w:val="22"/>
              </w:rPr>
            </w:pPr>
            <w:r w:rsidRPr="004B77DE">
              <w:rPr>
                <w:sz w:val="22"/>
              </w:rPr>
              <w:t>0.076</w:t>
            </w:r>
          </w:p>
        </w:tc>
        <w:tc>
          <w:tcPr>
            <w:tcW w:w="1023" w:type="dxa"/>
          </w:tcPr>
          <w:p w14:paraId="1C4B96BE" w14:textId="77777777" w:rsidR="004B77DE" w:rsidRPr="004B77DE" w:rsidRDefault="004B77DE" w:rsidP="001F3F3F">
            <w:pPr>
              <w:contextualSpacing/>
              <w:jc w:val="center"/>
              <w:rPr>
                <w:sz w:val="22"/>
              </w:rPr>
            </w:pPr>
            <w:r w:rsidRPr="004B77DE">
              <w:rPr>
                <w:sz w:val="22"/>
              </w:rPr>
              <w:t>0.555</w:t>
            </w:r>
          </w:p>
        </w:tc>
        <w:tc>
          <w:tcPr>
            <w:tcW w:w="722" w:type="dxa"/>
          </w:tcPr>
          <w:p w14:paraId="1AE2AEEC" w14:textId="77777777" w:rsidR="004B77DE" w:rsidRPr="004B77DE" w:rsidRDefault="004B77DE" w:rsidP="001F3F3F">
            <w:pPr>
              <w:contextualSpacing/>
              <w:jc w:val="center"/>
              <w:rPr>
                <w:sz w:val="22"/>
              </w:rPr>
            </w:pPr>
            <w:r w:rsidRPr="004B77DE">
              <w:rPr>
                <w:sz w:val="22"/>
              </w:rPr>
              <w:t>0.51</w:t>
            </w:r>
          </w:p>
        </w:tc>
        <w:tc>
          <w:tcPr>
            <w:tcW w:w="722" w:type="dxa"/>
          </w:tcPr>
          <w:p w14:paraId="055D5A8C" w14:textId="77777777" w:rsidR="004B77DE" w:rsidRPr="004B77DE" w:rsidRDefault="004B77DE" w:rsidP="001F3F3F">
            <w:pPr>
              <w:contextualSpacing/>
              <w:jc w:val="center"/>
              <w:rPr>
                <w:sz w:val="22"/>
              </w:rPr>
            </w:pPr>
            <w:r w:rsidRPr="004B77DE">
              <w:rPr>
                <w:sz w:val="22"/>
              </w:rPr>
              <w:t>0.266</w:t>
            </w:r>
          </w:p>
        </w:tc>
      </w:tr>
      <w:tr w:rsidR="004B77DE" w:rsidRPr="004B77DE" w14:paraId="45B87644" w14:textId="77777777" w:rsidTr="004B77DE">
        <w:tc>
          <w:tcPr>
            <w:tcW w:w="1231" w:type="dxa"/>
          </w:tcPr>
          <w:p w14:paraId="3BE50C10" w14:textId="77777777" w:rsidR="004B77DE" w:rsidRPr="004B77DE" w:rsidRDefault="004B77DE" w:rsidP="001F3F3F">
            <w:pPr>
              <w:contextualSpacing/>
              <w:jc w:val="center"/>
              <w:rPr>
                <w:sz w:val="22"/>
              </w:rPr>
            </w:pPr>
            <w:r w:rsidRPr="004B77DE">
              <w:rPr>
                <w:sz w:val="22"/>
              </w:rPr>
              <w:t>Writer2626</w:t>
            </w:r>
          </w:p>
        </w:tc>
        <w:tc>
          <w:tcPr>
            <w:tcW w:w="1023" w:type="dxa"/>
          </w:tcPr>
          <w:p w14:paraId="5D0CA3F8" w14:textId="77777777" w:rsidR="004B77DE" w:rsidRPr="004B77DE" w:rsidRDefault="004B77DE" w:rsidP="001F3F3F">
            <w:pPr>
              <w:contextualSpacing/>
              <w:jc w:val="center"/>
              <w:rPr>
                <w:sz w:val="22"/>
              </w:rPr>
            </w:pPr>
            <w:r w:rsidRPr="004B77DE">
              <w:rPr>
                <w:sz w:val="22"/>
              </w:rPr>
              <w:t>0.295</w:t>
            </w:r>
          </w:p>
        </w:tc>
        <w:tc>
          <w:tcPr>
            <w:tcW w:w="721" w:type="dxa"/>
          </w:tcPr>
          <w:p w14:paraId="48FB38FC" w14:textId="77777777" w:rsidR="004B77DE" w:rsidRPr="004B77DE" w:rsidRDefault="004B77DE" w:rsidP="001F3F3F">
            <w:pPr>
              <w:contextualSpacing/>
              <w:jc w:val="center"/>
              <w:rPr>
                <w:sz w:val="22"/>
              </w:rPr>
            </w:pPr>
            <w:r w:rsidRPr="004B77DE">
              <w:rPr>
                <w:sz w:val="22"/>
              </w:rPr>
              <w:t>0.17</w:t>
            </w:r>
          </w:p>
        </w:tc>
        <w:tc>
          <w:tcPr>
            <w:tcW w:w="721" w:type="dxa"/>
          </w:tcPr>
          <w:p w14:paraId="68C5F7DB" w14:textId="77777777" w:rsidR="004B77DE" w:rsidRPr="004B77DE" w:rsidRDefault="004B77DE" w:rsidP="001F3F3F">
            <w:pPr>
              <w:contextualSpacing/>
              <w:jc w:val="center"/>
              <w:rPr>
                <w:sz w:val="22"/>
              </w:rPr>
            </w:pPr>
            <w:r w:rsidRPr="004B77DE">
              <w:rPr>
                <w:sz w:val="22"/>
              </w:rPr>
              <w:t>0.108</w:t>
            </w:r>
          </w:p>
        </w:tc>
        <w:tc>
          <w:tcPr>
            <w:tcW w:w="1023" w:type="dxa"/>
          </w:tcPr>
          <w:p w14:paraId="0DC2845F" w14:textId="77777777" w:rsidR="004B77DE" w:rsidRPr="004B77DE" w:rsidRDefault="004B77DE" w:rsidP="001F3F3F">
            <w:pPr>
              <w:contextualSpacing/>
              <w:jc w:val="center"/>
              <w:rPr>
                <w:sz w:val="22"/>
              </w:rPr>
            </w:pPr>
            <w:r w:rsidRPr="004B77DE">
              <w:rPr>
                <w:sz w:val="22"/>
              </w:rPr>
              <w:t>0.085</w:t>
            </w:r>
          </w:p>
        </w:tc>
        <w:tc>
          <w:tcPr>
            <w:tcW w:w="722" w:type="dxa"/>
          </w:tcPr>
          <w:p w14:paraId="7A5CF4FE" w14:textId="77777777" w:rsidR="004B77DE" w:rsidRPr="004B77DE" w:rsidRDefault="004B77DE" w:rsidP="001F3F3F">
            <w:pPr>
              <w:contextualSpacing/>
              <w:jc w:val="center"/>
              <w:rPr>
                <w:sz w:val="22"/>
              </w:rPr>
            </w:pPr>
            <w:r w:rsidRPr="004B77DE">
              <w:rPr>
                <w:sz w:val="22"/>
              </w:rPr>
              <w:t>0.32</w:t>
            </w:r>
          </w:p>
        </w:tc>
        <w:tc>
          <w:tcPr>
            <w:tcW w:w="722" w:type="dxa"/>
          </w:tcPr>
          <w:p w14:paraId="5B2FB539" w14:textId="77777777" w:rsidR="004B77DE" w:rsidRPr="004B77DE" w:rsidRDefault="004B77DE" w:rsidP="001F3F3F">
            <w:pPr>
              <w:contextualSpacing/>
              <w:jc w:val="center"/>
              <w:rPr>
                <w:sz w:val="22"/>
              </w:rPr>
            </w:pPr>
            <w:r w:rsidRPr="004B77DE">
              <w:rPr>
                <w:sz w:val="22"/>
              </w:rPr>
              <w:t>0.067</w:t>
            </w:r>
          </w:p>
        </w:tc>
        <w:tc>
          <w:tcPr>
            <w:tcW w:w="1023" w:type="dxa"/>
          </w:tcPr>
          <w:p w14:paraId="50483CC6" w14:textId="77777777" w:rsidR="004B77DE" w:rsidRPr="004B77DE" w:rsidRDefault="004B77DE" w:rsidP="001F3F3F">
            <w:pPr>
              <w:contextualSpacing/>
              <w:jc w:val="center"/>
              <w:rPr>
                <w:sz w:val="22"/>
              </w:rPr>
            </w:pPr>
            <w:r w:rsidRPr="004B77DE">
              <w:rPr>
                <w:sz w:val="22"/>
              </w:rPr>
              <w:t>0.306</w:t>
            </w:r>
          </w:p>
        </w:tc>
        <w:tc>
          <w:tcPr>
            <w:tcW w:w="722" w:type="dxa"/>
          </w:tcPr>
          <w:p w14:paraId="7E505570" w14:textId="77777777" w:rsidR="004B77DE" w:rsidRPr="004B77DE" w:rsidRDefault="004B77DE" w:rsidP="001F3F3F">
            <w:pPr>
              <w:contextualSpacing/>
              <w:jc w:val="center"/>
              <w:rPr>
                <w:sz w:val="22"/>
              </w:rPr>
            </w:pPr>
            <w:r w:rsidRPr="004B77DE">
              <w:rPr>
                <w:sz w:val="22"/>
              </w:rPr>
              <w:t>0.203</w:t>
            </w:r>
          </w:p>
        </w:tc>
        <w:tc>
          <w:tcPr>
            <w:tcW w:w="722" w:type="dxa"/>
          </w:tcPr>
          <w:p w14:paraId="6AEA9DE6" w14:textId="77777777" w:rsidR="004B77DE" w:rsidRPr="004B77DE" w:rsidRDefault="004B77DE" w:rsidP="001F3F3F">
            <w:pPr>
              <w:contextualSpacing/>
              <w:jc w:val="center"/>
              <w:rPr>
                <w:sz w:val="22"/>
              </w:rPr>
            </w:pPr>
            <w:r w:rsidRPr="004B77DE">
              <w:rPr>
                <w:sz w:val="22"/>
              </w:rPr>
              <w:t>0.122</w:t>
            </w:r>
          </w:p>
        </w:tc>
      </w:tr>
      <w:tr w:rsidR="004B77DE" w:rsidRPr="004B77DE" w14:paraId="6D9395FA" w14:textId="77777777" w:rsidTr="004B77DE">
        <w:tc>
          <w:tcPr>
            <w:tcW w:w="1231" w:type="dxa"/>
          </w:tcPr>
          <w:p w14:paraId="509DF654" w14:textId="77777777" w:rsidR="004B77DE" w:rsidRPr="004B77DE" w:rsidRDefault="004B77DE" w:rsidP="001F3F3F">
            <w:pPr>
              <w:contextualSpacing/>
              <w:jc w:val="center"/>
              <w:rPr>
                <w:sz w:val="22"/>
              </w:rPr>
            </w:pPr>
            <w:r w:rsidRPr="004B77DE">
              <w:rPr>
                <w:sz w:val="22"/>
              </w:rPr>
              <w:t>Writer2727</w:t>
            </w:r>
          </w:p>
        </w:tc>
        <w:tc>
          <w:tcPr>
            <w:tcW w:w="1023" w:type="dxa"/>
          </w:tcPr>
          <w:p w14:paraId="56FFD65F" w14:textId="77777777" w:rsidR="004B77DE" w:rsidRPr="004B77DE" w:rsidRDefault="004B77DE" w:rsidP="001F3F3F">
            <w:pPr>
              <w:contextualSpacing/>
              <w:jc w:val="center"/>
              <w:rPr>
                <w:sz w:val="22"/>
              </w:rPr>
            </w:pPr>
            <w:r w:rsidRPr="004B77DE">
              <w:rPr>
                <w:sz w:val="22"/>
              </w:rPr>
              <w:t>0.311</w:t>
            </w:r>
          </w:p>
        </w:tc>
        <w:tc>
          <w:tcPr>
            <w:tcW w:w="721" w:type="dxa"/>
          </w:tcPr>
          <w:p w14:paraId="2FCFDCE5" w14:textId="77777777" w:rsidR="004B77DE" w:rsidRPr="004B77DE" w:rsidRDefault="004B77DE" w:rsidP="001F3F3F">
            <w:pPr>
              <w:contextualSpacing/>
              <w:jc w:val="center"/>
              <w:rPr>
                <w:sz w:val="22"/>
              </w:rPr>
            </w:pPr>
            <w:r w:rsidRPr="004B77DE">
              <w:rPr>
                <w:sz w:val="22"/>
              </w:rPr>
              <w:t>0.236</w:t>
            </w:r>
          </w:p>
        </w:tc>
        <w:tc>
          <w:tcPr>
            <w:tcW w:w="721" w:type="dxa"/>
          </w:tcPr>
          <w:p w14:paraId="545A03A0" w14:textId="77777777" w:rsidR="004B77DE" w:rsidRPr="004B77DE" w:rsidRDefault="004B77DE" w:rsidP="001F3F3F">
            <w:pPr>
              <w:contextualSpacing/>
              <w:jc w:val="center"/>
              <w:rPr>
                <w:sz w:val="22"/>
              </w:rPr>
            </w:pPr>
            <w:r w:rsidRPr="004B77DE">
              <w:rPr>
                <w:sz w:val="22"/>
              </w:rPr>
              <w:t>0.134</w:t>
            </w:r>
          </w:p>
        </w:tc>
        <w:tc>
          <w:tcPr>
            <w:tcW w:w="1023" w:type="dxa"/>
          </w:tcPr>
          <w:p w14:paraId="1C49E113" w14:textId="77777777" w:rsidR="004B77DE" w:rsidRPr="004B77DE" w:rsidRDefault="004B77DE" w:rsidP="001F3F3F">
            <w:pPr>
              <w:contextualSpacing/>
              <w:jc w:val="center"/>
              <w:rPr>
                <w:sz w:val="22"/>
              </w:rPr>
            </w:pPr>
            <w:r w:rsidRPr="004B77DE">
              <w:rPr>
                <w:sz w:val="22"/>
              </w:rPr>
              <w:t>0.117</w:t>
            </w:r>
          </w:p>
        </w:tc>
        <w:tc>
          <w:tcPr>
            <w:tcW w:w="722" w:type="dxa"/>
          </w:tcPr>
          <w:p w14:paraId="594C6879" w14:textId="77777777" w:rsidR="004B77DE" w:rsidRPr="004B77DE" w:rsidRDefault="004B77DE" w:rsidP="001F3F3F">
            <w:pPr>
              <w:contextualSpacing/>
              <w:jc w:val="center"/>
              <w:rPr>
                <w:sz w:val="22"/>
              </w:rPr>
            </w:pPr>
            <w:r w:rsidRPr="004B77DE">
              <w:rPr>
                <w:sz w:val="22"/>
              </w:rPr>
              <w:t>0.177</w:t>
            </w:r>
          </w:p>
        </w:tc>
        <w:tc>
          <w:tcPr>
            <w:tcW w:w="722" w:type="dxa"/>
          </w:tcPr>
          <w:p w14:paraId="6350CA3D" w14:textId="77777777" w:rsidR="004B77DE" w:rsidRPr="004B77DE" w:rsidRDefault="004B77DE" w:rsidP="001F3F3F">
            <w:pPr>
              <w:contextualSpacing/>
              <w:jc w:val="center"/>
              <w:rPr>
                <w:sz w:val="22"/>
              </w:rPr>
            </w:pPr>
            <w:r w:rsidRPr="004B77DE">
              <w:rPr>
                <w:sz w:val="22"/>
              </w:rPr>
              <w:t>0.07</w:t>
            </w:r>
          </w:p>
        </w:tc>
        <w:tc>
          <w:tcPr>
            <w:tcW w:w="1023" w:type="dxa"/>
          </w:tcPr>
          <w:p w14:paraId="2D6B6FA9" w14:textId="77777777" w:rsidR="004B77DE" w:rsidRPr="004B77DE" w:rsidRDefault="004B77DE" w:rsidP="001F3F3F">
            <w:pPr>
              <w:contextualSpacing/>
              <w:jc w:val="center"/>
              <w:rPr>
                <w:sz w:val="22"/>
              </w:rPr>
            </w:pPr>
            <w:r w:rsidRPr="004B77DE">
              <w:rPr>
                <w:sz w:val="22"/>
              </w:rPr>
              <w:t>0.425</w:t>
            </w:r>
          </w:p>
        </w:tc>
        <w:tc>
          <w:tcPr>
            <w:tcW w:w="722" w:type="dxa"/>
          </w:tcPr>
          <w:p w14:paraId="0DA776A5" w14:textId="77777777" w:rsidR="004B77DE" w:rsidRPr="004B77DE" w:rsidRDefault="004B77DE" w:rsidP="001F3F3F">
            <w:pPr>
              <w:contextualSpacing/>
              <w:jc w:val="center"/>
              <w:rPr>
                <w:sz w:val="22"/>
              </w:rPr>
            </w:pPr>
            <w:r w:rsidRPr="004B77DE">
              <w:rPr>
                <w:sz w:val="22"/>
              </w:rPr>
              <w:t>0.486</w:t>
            </w:r>
          </w:p>
        </w:tc>
        <w:tc>
          <w:tcPr>
            <w:tcW w:w="722" w:type="dxa"/>
          </w:tcPr>
          <w:p w14:paraId="6C7F6005" w14:textId="77777777" w:rsidR="004B77DE" w:rsidRPr="004B77DE" w:rsidRDefault="004B77DE" w:rsidP="001F3F3F">
            <w:pPr>
              <w:contextualSpacing/>
              <w:jc w:val="center"/>
              <w:rPr>
                <w:sz w:val="22"/>
              </w:rPr>
            </w:pPr>
            <w:r w:rsidRPr="004B77DE">
              <w:rPr>
                <w:sz w:val="22"/>
              </w:rPr>
              <w:t>0.227</w:t>
            </w:r>
          </w:p>
        </w:tc>
      </w:tr>
      <w:tr w:rsidR="004B77DE" w:rsidRPr="004B77DE" w14:paraId="120C9DEF" w14:textId="77777777" w:rsidTr="004B77DE">
        <w:tc>
          <w:tcPr>
            <w:tcW w:w="1231" w:type="dxa"/>
          </w:tcPr>
          <w:p w14:paraId="51ED82E4" w14:textId="77777777" w:rsidR="004B77DE" w:rsidRPr="004B77DE" w:rsidRDefault="004B77DE" w:rsidP="001F3F3F">
            <w:pPr>
              <w:contextualSpacing/>
              <w:jc w:val="center"/>
              <w:rPr>
                <w:sz w:val="22"/>
              </w:rPr>
            </w:pPr>
            <w:r w:rsidRPr="004B77DE">
              <w:rPr>
                <w:sz w:val="22"/>
              </w:rPr>
              <w:t>Writer2828</w:t>
            </w:r>
          </w:p>
        </w:tc>
        <w:tc>
          <w:tcPr>
            <w:tcW w:w="1023" w:type="dxa"/>
          </w:tcPr>
          <w:p w14:paraId="1FC35466" w14:textId="77777777" w:rsidR="004B77DE" w:rsidRPr="004B77DE" w:rsidRDefault="004B77DE" w:rsidP="001F3F3F">
            <w:pPr>
              <w:contextualSpacing/>
              <w:jc w:val="center"/>
              <w:rPr>
                <w:sz w:val="22"/>
              </w:rPr>
            </w:pPr>
            <w:r w:rsidRPr="004B77DE">
              <w:rPr>
                <w:sz w:val="22"/>
              </w:rPr>
              <w:t>0.591</w:t>
            </w:r>
          </w:p>
        </w:tc>
        <w:tc>
          <w:tcPr>
            <w:tcW w:w="721" w:type="dxa"/>
          </w:tcPr>
          <w:p w14:paraId="2389924A" w14:textId="77777777" w:rsidR="004B77DE" w:rsidRPr="004B77DE" w:rsidRDefault="004B77DE" w:rsidP="001F3F3F">
            <w:pPr>
              <w:contextualSpacing/>
              <w:jc w:val="center"/>
              <w:rPr>
                <w:sz w:val="22"/>
              </w:rPr>
            </w:pPr>
            <w:r w:rsidRPr="004B77DE">
              <w:rPr>
                <w:sz w:val="22"/>
              </w:rPr>
              <w:t>0.471</w:t>
            </w:r>
          </w:p>
        </w:tc>
        <w:tc>
          <w:tcPr>
            <w:tcW w:w="721" w:type="dxa"/>
          </w:tcPr>
          <w:p w14:paraId="6FBDF46D" w14:textId="77777777" w:rsidR="004B77DE" w:rsidRPr="004B77DE" w:rsidRDefault="004B77DE" w:rsidP="001F3F3F">
            <w:pPr>
              <w:contextualSpacing/>
              <w:jc w:val="center"/>
              <w:rPr>
                <w:sz w:val="22"/>
              </w:rPr>
            </w:pPr>
            <w:r w:rsidRPr="004B77DE">
              <w:rPr>
                <w:sz w:val="22"/>
              </w:rPr>
              <w:t>0.262</w:t>
            </w:r>
          </w:p>
        </w:tc>
        <w:tc>
          <w:tcPr>
            <w:tcW w:w="1023" w:type="dxa"/>
          </w:tcPr>
          <w:p w14:paraId="6556E7BE" w14:textId="77777777" w:rsidR="004B77DE" w:rsidRPr="004B77DE" w:rsidRDefault="004B77DE" w:rsidP="001F3F3F">
            <w:pPr>
              <w:contextualSpacing/>
              <w:jc w:val="center"/>
              <w:rPr>
                <w:sz w:val="22"/>
              </w:rPr>
            </w:pPr>
            <w:r w:rsidRPr="004B77DE">
              <w:rPr>
                <w:sz w:val="22"/>
              </w:rPr>
              <w:t>0.207</w:t>
            </w:r>
          </w:p>
        </w:tc>
        <w:tc>
          <w:tcPr>
            <w:tcW w:w="722" w:type="dxa"/>
          </w:tcPr>
          <w:p w14:paraId="52053E76" w14:textId="77777777" w:rsidR="004B77DE" w:rsidRPr="004B77DE" w:rsidRDefault="004B77DE" w:rsidP="001F3F3F">
            <w:pPr>
              <w:contextualSpacing/>
              <w:jc w:val="center"/>
              <w:rPr>
                <w:sz w:val="22"/>
              </w:rPr>
            </w:pPr>
            <w:r w:rsidRPr="004B77DE">
              <w:rPr>
                <w:sz w:val="22"/>
              </w:rPr>
              <w:t>0.316</w:t>
            </w:r>
          </w:p>
        </w:tc>
        <w:tc>
          <w:tcPr>
            <w:tcW w:w="722" w:type="dxa"/>
          </w:tcPr>
          <w:p w14:paraId="2E3A17EC" w14:textId="77777777" w:rsidR="004B77DE" w:rsidRPr="004B77DE" w:rsidRDefault="004B77DE" w:rsidP="001F3F3F">
            <w:pPr>
              <w:contextualSpacing/>
              <w:jc w:val="center"/>
              <w:rPr>
                <w:sz w:val="22"/>
              </w:rPr>
            </w:pPr>
            <w:r w:rsidRPr="004B77DE">
              <w:rPr>
                <w:sz w:val="22"/>
              </w:rPr>
              <w:t>0.125</w:t>
            </w:r>
          </w:p>
        </w:tc>
        <w:tc>
          <w:tcPr>
            <w:tcW w:w="1023" w:type="dxa"/>
          </w:tcPr>
          <w:p w14:paraId="05B49786" w14:textId="77777777" w:rsidR="004B77DE" w:rsidRPr="004B77DE" w:rsidRDefault="004B77DE" w:rsidP="001F3F3F">
            <w:pPr>
              <w:contextualSpacing/>
              <w:jc w:val="center"/>
              <w:rPr>
                <w:sz w:val="22"/>
              </w:rPr>
            </w:pPr>
            <w:r w:rsidRPr="004B77DE">
              <w:rPr>
                <w:sz w:val="22"/>
              </w:rPr>
              <w:t>0.626</w:t>
            </w:r>
          </w:p>
        </w:tc>
        <w:tc>
          <w:tcPr>
            <w:tcW w:w="722" w:type="dxa"/>
          </w:tcPr>
          <w:p w14:paraId="7C259A89" w14:textId="77777777" w:rsidR="004B77DE" w:rsidRPr="004B77DE" w:rsidRDefault="004B77DE" w:rsidP="001F3F3F">
            <w:pPr>
              <w:contextualSpacing/>
              <w:jc w:val="center"/>
              <w:rPr>
                <w:sz w:val="22"/>
              </w:rPr>
            </w:pPr>
            <w:r w:rsidRPr="004B77DE">
              <w:rPr>
                <w:sz w:val="22"/>
              </w:rPr>
              <w:t>0.726</w:t>
            </w:r>
          </w:p>
        </w:tc>
        <w:tc>
          <w:tcPr>
            <w:tcW w:w="722" w:type="dxa"/>
          </w:tcPr>
          <w:p w14:paraId="49A67613" w14:textId="77777777" w:rsidR="004B77DE" w:rsidRPr="004B77DE" w:rsidRDefault="004B77DE" w:rsidP="001F3F3F">
            <w:pPr>
              <w:contextualSpacing/>
              <w:jc w:val="center"/>
              <w:rPr>
                <w:sz w:val="22"/>
              </w:rPr>
            </w:pPr>
            <w:r w:rsidRPr="004B77DE">
              <w:rPr>
                <w:sz w:val="22"/>
              </w:rPr>
              <w:t>0.336</w:t>
            </w:r>
          </w:p>
        </w:tc>
      </w:tr>
      <w:tr w:rsidR="004B77DE" w:rsidRPr="004B77DE" w14:paraId="6C8580AC" w14:textId="77777777" w:rsidTr="004B77DE">
        <w:tc>
          <w:tcPr>
            <w:tcW w:w="1231" w:type="dxa"/>
          </w:tcPr>
          <w:p w14:paraId="091383F0" w14:textId="77777777" w:rsidR="004B77DE" w:rsidRPr="004B77DE" w:rsidRDefault="004B77DE" w:rsidP="001F3F3F">
            <w:pPr>
              <w:contextualSpacing/>
              <w:jc w:val="center"/>
              <w:rPr>
                <w:sz w:val="22"/>
              </w:rPr>
            </w:pPr>
            <w:r w:rsidRPr="004B77DE">
              <w:rPr>
                <w:sz w:val="22"/>
              </w:rPr>
              <w:lastRenderedPageBreak/>
              <w:t>Writer2929</w:t>
            </w:r>
          </w:p>
        </w:tc>
        <w:tc>
          <w:tcPr>
            <w:tcW w:w="1023" w:type="dxa"/>
          </w:tcPr>
          <w:p w14:paraId="4CB944CF" w14:textId="77777777" w:rsidR="004B77DE" w:rsidRPr="004B77DE" w:rsidRDefault="004B77DE" w:rsidP="001F3F3F">
            <w:pPr>
              <w:contextualSpacing/>
              <w:jc w:val="center"/>
              <w:rPr>
                <w:sz w:val="22"/>
              </w:rPr>
            </w:pPr>
            <w:r w:rsidRPr="004B77DE">
              <w:rPr>
                <w:sz w:val="22"/>
              </w:rPr>
              <w:t>0.388</w:t>
            </w:r>
          </w:p>
        </w:tc>
        <w:tc>
          <w:tcPr>
            <w:tcW w:w="721" w:type="dxa"/>
          </w:tcPr>
          <w:p w14:paraId="7A91A2FF" w14:textId="77777777" w:rsidR="004B77DE" w:rsidRPr="004B77DE" w:rsidRDefault="004B77DE" w:rsidP="001F3F3F">
            <w:pPr>
              <w:contextualSpacing/>
              <w:jc w:val="center"/>
              <w:rPr>
                <w:sz w:val="22"/>
              </w:rPr>
            </w:pPr>
            <w:r w:rsidRPr="004B77DE">
              <w:rPr>
                <w:sz w:val="22"/>
              </w:rPr>
              <w:t>0.698</w:t>
            </w:r>
          </w:p>
        </w:tc>
        <w:tc>
          <w:tcPr>
            <w:tcW w:w="721" w:type="dxa"/>
          </w:tcPr>
          <w:p w14:paraId="4026FCC2" w14:textId="77777777" w:rsidR="004B77DE" w:rsidRPr="004B77DE" w:rsidRDefault="004B77DE" w:rsidP="001F3F3F">
            <w:pPr>
              <w:contextualSpacing/>
              <w:jc w:val="center"/>
              <w:rPr>
                <w:sz w:val="22"/>
              </w:rPr>
            </w:pPr>
            <w:r w:rsidRPr="004B77DE">
              <w:rPr>
                <w:sz w:val="22"/>
              </w:rPr>
              <w:t>0.249</w:t>
            </w:r>
          </w:p>
        </w:tc>
        <w:tc>
          <w:tcPr>
            <w:tcW w:w="1023" w:type="dxa"/>
          </w:tcPr>
          <w:p w14:paraId="32BB7C83" w14:textId="77777777" w:rsidR="004B77DE" w:rsidRPr="004B77DE" w:rsidRDefault="004B77DE" w:rsidP="001F3F3F">
            <w:pPr>
              <w:contextualSpacing/>
              <w:jc w:val="center"/>
              <w:rPr>
                <w:sz w:val="22"/>
              </w:rPr>
            </w:pPr>
            <w:r w:rsidRPr="004B77DE">
              <w:rPr>
                <w:sz w:val="22"/>
              </w:rPr>
              <w:t>0.125</w:t>
            </w:r>
          </w:p>
        </w:tc>
        <w:tc>
          <w:tcPr>
            <w:tcW w:w="722" w:type="dxa"/>
          </w:tcPr>
          <w:p w14:paraId="5DA485DB" w14:textId="77777777" w:rsidR="004B77DE" w:rsidRPr="004B77DE" w:rsidRDefault="004B77DE" w:rsidP="001F3F3F">
            <w:pPr>
              <w:contextualSpacing/>
              <w:jc w:val="center"/>
              <w:rPr>
                <w:sz w:val="22"/>
              </w:rPr>
            </w:pPr>
            <w:r w:rsidRPr="004B77DE">
              <w:rPr>
                <w:sz w:val="22"/>
              </w:rPr>
              <w:t>0.41</w:t>
            </w:r>
          </w:p>
        </w:tc>
        <w:tc>
          <w:tcPr>
            <w:tcW w:w="722" w:type="dxa"/>
          </w:tcPr>
          <w:p w14:paraId="0BAFFB5A" w14:textId="77777777" w:rsidR="004B77DE" w:rsidRPr="004B77DE" w:rsidRDefault="004B77DE" w:rsidP="001F3F3F">
            <w:pPr>
              <w:contextualSpacing/>
              <w:jc w:val="center"/>
              <w:rPr>
                <w:sz w:val="22"/>
              </w:rPr>
            </w:pPr>
            <w:r w:rsidRPr="004B77DE">
              <w:rPr>
                <w:sz w:val="22"/>
              </w:rPr>
              <w:t>0.096</w:t>
            </w:r>
          </w:p>
        </w:tc>
        <w:tc>
          <w:tcPr>
            <w:tcW w:w="1023" w:type="dxa"/>
          </w:tcPr>
          <w:p w14:paraId="794A6889" w14:textId="77777777" w:rsidR="004B77DE" w:rsidRPr="004B77DE" w:rsidRDefault="004B77DE" w:rsidP="001F3F3F">
            <w:pPr>
              <w:contextualSpacing/>
              <w:jc w:val="center"/>
              <w:rPr>
                <w:sz w:val="22"/>
              </w:rPr>
            </w:pPr>
            <w:r w:rsidRPr="004B77DE">
              <w:rPr>
                <w:sz w:val="22"/>
              </w:rPr>
              <w:t>0.594</w:t>
            </w:r>
          </w:p>
        </w:tc>
        <w:tc>
          <w:tcPr>
            <w:tcW w:w="722" w:type="dxa"/>
          </w:tcPr>
          <w:p w14:paraId="36993C7E" w14:textId="77777777" w:rsidR="004B77DE" w:rsidRPr="004B77DE" w:rsidRDefault="004B77DE" w:rsidP="001F3F3F">
            <w:pPr>
              <w:contextualSpacing/>
              <w:jc w:val="center"/>
              <w:rPr>
                <w:sz w:val="22"/>
              </w:rPr>
            </w:pPr>
            <w:r w:rsidRPr="004B77DE">
              <w:rPr>
                <w:sz w:val="22"/>
              </w:rPr>
              <w:t>0.53</w:t>
            </w:r>
          </w:p>
        </w:tc>
        <w:tc>
          <w:tcPr>
            <w:tcW w:w="722" w:type="dxa"/>
          </w:tcPr>
          <w:p w14:paraId="2FB276D4" w14:textId="77777777" w:rsidR="004B77DE" w:rsidRPr="004B77DE" w:rsidRDefault="004B77DE" w:rsidP="001F3F3F">
            <w:pPr>
              <w:contextualSpacing/>
              <w:jc w:val="center"/>
              <w:rPr>
                <w:sz w:val="22"/>
              </w:rPr>
            </w:pPr>
            <w:r w:rsidRPr="004B77DE">
              <w:rPr>
                <w:sz w:val="22"/>
              </w:rPr>
              <w:t>0.28</w:t>
            </w:r>
          </w:p>
        </w:tc>
      </w:tr>
      <w:tr w:rsidR="004B77DE" w:rsidRPr="004B77DE" w14:paraId="75822FA8" w14:textId="77777777" w:rsidTr="004B77DE">
        <w:tc>
          <w:tcPr>
            <w:tcW w:w="1231" w:type="dxa"/>
          </w:tcPr>
          <w:p w14:paraId="58A648A2" w14:textId="77777777" w:rsidR="004B77DE" w:rsidRPr="004B77DE" w:rsidRDefault="004B77DE" w:rsidP="001F3F3F">
            <w:pPr>
              <w:contextualSpacing/>
              <w:jc w:val="center"/>
              <w:rPr>
                <w:sz w:val="22"/>
              </w:rPr>
            </w:pPr>
            <w:r w:rsidRPr="004B77DE">
              <w:rPr>
                <w:sz w:val="22"/>
              </w:rPr>
              <w:t>Writer3030</w:t>
            </w:r>
          </w:p>
        </w:tc>
        <w:tc>
          <w:tcPr>
            <w:tcW w:w="1023" w:type="dxa"/>
          </w:tcPr>
          <w:p w14:paraId="7E3D5C51" w14:textId="77777777" w:rsidR="004B77DE" w:rsidRPr="004B77DE" w:rsidRDefault="004B77DE" w:rsidP="001F3F3F">
            <w:pPr>
              <w:contextualSpacing/>
              <w:jc w:val="center"/>
              <w:rPr>
                <w:sz w:val="22"/>
              </w:rPr>
            </w:pPr>
            <w:r w:rsidRPr="004B77DE">
              <w:rPr>
                <w:sz w:val="22"/>
              </w:rPr>
              <w:t>0.439</w:t>
            </w:r>
          </w:p>
        </w:tc>
        <w:tc>
          <w:tcPr>
            <w:tcW w:w="721" w:type="dxa"/>
          </w:tcPr>
          <w:p w14:paraId="130B9E18" w14:textId="77777777" w:rsidR="004B77DE" w:rsidRPr="004B77DE" w:rsidRDefault="004B77DE" w:rsidP="001F3F3F">
            <w:pPr>
              <w:contextualSpacing/>
              <w:jc w:val="center"/>
              <w:rPr>
                <w:sz w:val="22"/>
              </w:rPr>
            </w:pPr>
            <w:r w:rsidRPr="004B77DE">
              <w:rPr>
                <w:sz w:val="22"/>
              </w:rPr>
              <w:t>0.348</w:t>
            </w:r>
          </w:p>
        </w:tc>
        <w:tc>
          <w:tcPr>
            <w:tcW w:w="721" w:type="dxa"/>
          </w:tcPr>
          <w:p w14:paraId="3FBCAC33" w14:textId="77777777" w:rsidR="004B77DE" w:rsidRPr="004B77DE" w:rsidRDefault="004B77DE" w:rsidP="001F3F3F">
            <w:pPr>
              <w:contextualSpacing/>
              <w:jc w:val="center"/>
              <w:rPr>
                <w:sz w:val="22"/>
              </w:rPr>
            </w:pPr>
            <w:r w:rsidRPr="004B77DE">
              <w:rPr>
                <w:sz w:val="22"/>
              </w:rPr>
              <w:t>0.194</w:t>
            </w:r>
          </w:p>
        </w:tc>
        <w:tc>
          <w:tcPr>
            <w:tcW w:w="1023" w:type="dxa"/>
          </w:tcPr>
          <w:p w14:paraId="4427042F" w14:textId="77777777" w:rsidR="004B77DE" w:rsidRPr="004B77DE" w:rsidRDefault="004B77DE" w:rsidP="001F3F3F">
            <w:pPr>
              <w:contextualSpacing/>
              <w:jc w:val="center"/>
              <w:rPr>
                <w:sz w:val="22"/>
              </w:rPr>
            </w:pPr>
            <w:r w:rsidRPr="004B77DE">
              <w:rPr>
                <w:sz w:val="22"/>
              </w:rPr>
              <w:t>0.184</w:t>
            </w:r>
          </w:p>
        </w:tc>
        <w:tc>
          <w:tcPr>
            <w:tcW w:w="722" w:type="dxa"/>
          </w:tcPr>
          <w:p w14:paraId="27D848E1" w14:textId="77777777" w:rsidR="004B77DE" w:rsidRPr="004B77DE" w:rsidRDefault="004B77DE" w:rsidP="001F3F3F">
            <w:pPr>
              <w:contextualSpacing/>
              <w:jc w:val="center"/>
              <w:rPr>
                <w:sz w:val="22"/>
              </w:rPr>
            </w:pPr>
            <w:r w:rsidRPr="004B77DE">
              <w:rPr>
                <w:sz w:val="22"/>
              </w:rPr>
              <w:t>0.295</w:t>
            </w:r>
          </w:p>
        </w:tc>
        <w:tc>
          <w:tcPr>
            <w:tcW w:w="722" w:type="dxa"/>
          </w:tcPr>
          <w:p w14:paraId="2F70B65B" w14:textId="77777777" w:rsidR="004B77DE" w:rsidRPr="004B77DE" w:rsidRDefault="004B77DE" w:rsidP="001F3F3F">
            <w:pPr>
              <w:contextualSpacing/>
              <w:jc w:val="center"/>
              <w:rPr>
                <w:sz w:val="22"/>
              </w:rPr>
            </w:pPr>
            <w:r w:rsidRPr="004B77DE">
              <w:rPr>
                <w:sz w:val="22"/>
              </w:rPr>
              <w:t>0.114</w:t>
            </w:r>
          </w:p>
        </w:tc>
        <w:tc>
          <w:tcPr>
            <w:tcW w:w="1023" w:type="dxa"/>
          </w:tcPr>
          <w:p w14:paraId="12109A00" w14:textId="77777777" w:rsidR="004B77DE" w:rsidRPr="004B77DE" w:rsidRDefault="004B77DE" w:rsidP="001F3F3F">
            <w:pPr>
              <w:contextualSpacing/>
              <w:jc w:val="center"/>
              <w:rPr>
                <w:sz w:val="22"/>
              </w:rPr>
            </w:pPr>
            <w:r w:rsidRPr="004B77DE">
              <w:rPr>
                <w:sz w:val="22"/>
              </w:rPr>
              <w:t>0.715</w:t>
            </w:r>
          </w:p>
        </w:tc>
        <w:tc>
          <w:tcPr>
            <w:tcW w:w="722" w:type="dxa"/>
          </w:tcPr>
          <w:p w14:paraId="21F0BCC8" w14:textId="77777777" w:rsidR="004B77DE" w:rsidRPr="004B77DE" w:rsidRDefault="004B77DE" w:rsidP="001F3F3F">
            <w:pPr>
              <w:contextualSpacing/>
              <w:jc w:val="center"/>
              <w:rPr>
                <w:sz w:val="22"/>
              </w:rPr>
            </w:pPr>
            <w:r w:rsidRPr="004B77DE">
              <w:rPr>
                <w:sz w:val="22"/>
              </w:rPr>
              <w:t>0.529</w:t>
            </w:r>
          </w:p>
        </w:tc>
        <w:tc>
          <w:tcPr>
            <w:tcW w:w="722" w:type="dxa"/>
          </w:tcPr>
          <w:p w14:paraId="2B8702C6" w14:textId="77777777" w:rsidR="004B77DE" w:rsidRPr="004B77DE" w:rsidRDefault="004B77DE" w:rsidP="001F3F3F">
            <w:pPr>
              <w:contextualSpacing/>
              <w:jc w:val="center"/>
              <w:rPr>
                <w:sz w:val="22"/>
              </w:rPr>
            </w:pPr>
            <w:r w:rsidRPr="004B77DE">
              <w:rPr>
                <w:sz w:val="22"/>
              </w:rPr>
              <w:t>0.304</w:t>
            </w:r>
          </w:p>
        </w:tc>
      </w:tr>
      <w:tr w:rsidR="004B77DE" w:rsidRPr="004B77DE" w14:paraId="7CCE1B16" w14:textId="77777777" w:rsidTr="004B77DE">
        <w:tc>
          <w:tcPr>
            <w:tcW w:w="1231" w:type="dxa"/>
          </w:tcPr>
          <w:p w14:paraId="1E6B360C" w14:textId="77777777" w:rsidR="004B77DE" w:rsidRPr="004B77DE" w:rsidRDefault="004B77DE" w:rsidP="001F3F3F">
            <w:pPr>
              <w:contextualSpacing/>
              <w:jc w:val="center"/>
              <w:rPr>
                <w:sz w:val="22"/>
              </w:rPr>
            </w:pPr>
            <w:r w:rsidRPr="004B77DE">
              <w:rPr>
                <w:sz w:val="22"/>
              </w:rPr>
              <w:t>Writer3131</w:t>
            </w:r>
          </w:p>
        </w:tc>
        <w:tc>
          <w:tcPr>
            <w:tcW w:w="1023" w:type="dxa"/>
          </w:tcPr>
          <w:p w14:paraId="12052123" w14:textId="77777777" w:rsidR="004B77DE" w:rsidRPr="004B77DE" w:rsidRDefault="004B77DE" w:rsidP="001F3F3F">
            <w:pPr>
              <w:contextualSpacing/>
              <w:jc w:val="center"/>
              <w:rPr>
                <w:sz w:val="22"/>
              </w:rPr>
            </w:pPr>
            <w:r w:rsidRPr="004B77DE">
              <w:rPr>
                <w:sz w:val="22"/>
              </w:rPr>
              <w:t>0.578</w:t>
            </w:r>
          </w:p>
        </w:tc>
        <w:tc>
          <w:tcPr>
            <w:tcW w:w="721" w:type="dxa"/>
          </w:tcPr>
          <w:p w14:paraId="69D4E6B9" w14:textId="77777777" w:rsidR="004B77DE" w:rsidRPr="004B77DE" w:rsidRDefault="004B77DE" w:rsidP="001F3F3F">
            <w:pPr>
              <w:contextualSpacing/>
              <w:jc w:val="center"/>
              <w:rPr>
                <w:sz w:val="22"/>
              </w:rPr>
            </w:pPr>
            <w:r w:rsidRPr="004B77DE">
              <w:rPr>
                <w:sz w:val="22"/>
              </w:rPr>
              <w:t>0.358</w:t>
            </w:r>
          </w:p>
        </w:tc>
        <w:tc>
          <w:tcPr>
            <w:tcW w:w="721" w:type="dxa"/>
          </w:tcPr>
          <w:p w14:paraId="27A42B17" w14:textId="77777777" w:rsidR="004B77DE" w:rsidRPr="004B77DE" w:rsidRDefault="004B77DE" w:rsidP="001F3F3F">
            <w:pPr>
              <w:contextualSpacing/>
              <w:jc w:val="center"/>
              <w:rPr>
                <w:sz w:val="22"/>
              </w:rPr>
            </w:pPr>
            <w:r w:rsidRPr="004B77DE">
              <w:rPr>
                <w:sz w:val="22"/>
              </w:rPr>
              <w:t>0.221</w:t>
            </w:r>
          </w:p>
        </w:tc>
        <w:tc>
          <w:tcPr>
            <w:tcW w:w="1023" w:type="dxa"/>
          </w:tcPr>
          <w:p w14:paraId="6015C9B3" w14:textId="77777777" w:rsidR="004B77DE" w:rsidRPr="004B77DE" w:rsidRDefault="004B77DE" w:rsidP="001F3F3F">
            <w:pPr>
              <w:contextualSpacing/>
              <w:jc w:val="center"/>
              <w:rPr>
                <w:sz w:val="22"/>
              </w:rPr>
            </w:pPr>
            <w:r w:rsidRPr="004B77DE">
              <w:rPr>
                <w:sz w:val="22"/>
              </w:rPr>
              <w:t>0.217</w:t>
            </w:r>
          </w:p>
        </w:tc>
        <w:tc>
          <w:tcPr>
            <w:tcW w:w="722" w:type="dxa"/>
          </w:tcPr>
          <w:p w14:paraId="3EE7C8A5" w14:textId="77777777" w:rsidR="004B77DE" w:rsidRPr="004B77DE" w:rsidRDefault="004B77DE" w:rsidP="001F3F3F">
            <w:pPr>
              <w:contextualSpacing/>
              <w:jc w:val="center"/>
              <w:rPr>
                <w:sz w:val="22"/>
              </w:rPr>
            </w:pPr>
            <w:r w:rsidRPr="004B77DE">
              <w:rPr>
                <w:sz w:val="22"/>
              </w:rPr>
              <w:t>0.504</w:t>
            </w:r>
          </w:p>
        </w:tc>
        <w:tc>
          <w:tcPr>
            <w:tcW w:w="722" w:type="dxa"/>
          </w:tcPr>
          <w:p w14:paraId="5D093C01" w14:textId="77777777" w:rsidR="004B77DE" w:rsidRPr="004B77DE" w:rsidRDefault="004B77DE" w:rsidP="001F3F3F">
            <w:pPr>
              <w:contextualSpacing/>
              <w:jc w:val="center"/>
              <w:rPr>
                <w:sz w:val="22"/>
              </w:rPr>
            </w:pPr>
            <w:r w:rsidRPr="004B77DE">
              <w:rPr>
                <w:sz w:val="22"/>
              </w:rPr>
              <w:t>0.152</w:t>
            </w:r>
          </w:p>
        </w:tc>
        <w:tc>
          <w:tcPr>
            <w:tcW w:w="1023" w:type="dxa"/>
          </w:tcPr>
          <w:p w14:paraId="464FD8F1" w14:textId="77777777" w:rsidR="004B77DE" w:rsidRPr="004B77DE" w:rsidRDefault="004B77DE" w:rsidP="001F3F3F">
            <w:pPr>
              <w:contextualSpacing/>
              <w:jc w:val="center"/>
              <w:rPr>
                <w:sz w:val="22"/>
              </w:rPr>
            </w:pPr>
            <w:r w:rsidRPr="004B77DE">
              <w:rPr>
                <w:sz w:val="22"/>
              </w:rPr>
              <w:t>0.795</w:t>
            </w:r>
          </w:p>
        </w:tc>
        <w:tc>
          <w:tcPr>
            <w:tcW w:w="722" w:type="dxa"/>
          </w:tcPr>
          <w:p w14:paraId="00426295" w14:textId="77777777" w:rsidR="004B77DE" w:rsidRPr="004B77DE" w:rsidRDefault="004B77DE" w:rsidP="001F3F3F">
            <w:pPr>
              <w:contextualSpacing/>
              <w:jc w:val="center"/>
              <w:rPr>
                <w:sz w:val="22"/>
              </w:rPr>
            </w:pPr>
            <w:r w:rsidRPr="004B77DE">
              <w:rPr>
                <w:sz w:val="22"/>
              </w:rPr>
              <w:t>0.547</w:t>
            </w:r>
          </w:p>
        </w:tc>
        <w:tc>
          <w:tcPr>
            <w:tcW w:w="722" w:type="dxa"/>
          </w:tcPr>
          <w:p w14:paraId="0DCC971E" w14:textId="77777777" w:rsidR="004B77DE" w:rsidRPr="004B77DE" w:rsidRDefault="004B77DE" w:rsidP="001F3F3F">
            <w:pPr>
              <w:contextualSpacing/>
              <w:jc w:val="center"/>
              <w:rPr>
                <w:sz w:val="22"/>
              </w:rPr>
            </w:pPr>
            <w:r w:rsidRPr="004B77DE">
              <w:rPr>
                <w:sz w:val="22"/>
              </w:rPr>
              <w:t>0.324</w:t>
            </w:r>
          </w:p>
        </w:tc>
      </w:tr>
      <w:tr w:rsidR="004B77DE" w:rsidRPr="004B77DE" w14:paraId="7F9FC78C" w14:textId="77777777" w:rsidTr="004B77DE">
        <w:tc>
          <w:tcPr>
            <w:tcW w:w="1231" w:type="dxa"/>
          </w:tcPr>
          <w:p w14:paraId="09F20440" w14:textId="77777777" w:rsidR="004B77DE" w:rsidRPr="004B77DE" w:rsidRDefault="004B77DE" w:rsidP="001F3F3F">
            <w:pPr>
              <w:contextualSpacing/>
              <w:jc w:val="center"/>
              <w:rPr>
                <w:sz w:val="22"/>
              </w:rPr>
            </w:pPr>
            <w:r w:rsidRPr="004B77DE">
              <w:rPr>
                <w:sz w:val="22"/>
              </w:rPr>
              <w:t>Writer3232</w:t>
            </w:r>
          </w:p>
        </w:tc>
        <w:tc>
          <w:tcPr>
            <w:tcW w:w="1023" w:type="dxa"/>
          </w:tcPr>
          <w:p w14:paraId="2499CE76" w14:textId="77777777" w:rsidR="004B77DE" w:rsidRPr="004B77DE" w:rsidRDefault="004B77DE" w:rsidP="001F3F3F">
            <w:pPr>
              <w:contextualSpacing/>
              <w:jc w:val="center"/>
              <w:rPr>
                <w:sz w:val="22"/>
              </w:rPr>
            </w:pPr>
            <w:r w:rsidRPr="004B77DE">
              <w:rPr>
                <w:sz w:val="22"/>
              </w:rPr>
              <w:t>0.311</w:t>
            </w:r>
          </w:p>
        </w:tc>
        <w:tc>
          <w:tcPr>
            <w:tcW w:w="721" w:type="dxa"/>
          </w:tcPr>
          <w:p w14:paraId="3B925C16" w14:textId="77777777" w:rsidR="004B77DE" w:rsidRPr="004B77DE" w:rsidRDefault="004B77DE" w:rsidP="001F3F3F">
            <w:pPr>
              <w:contextualSpacing/>
              <w:jc w:val="center"/>
              <w:rPr>
                <w:sz w:val="22"/>
              </w:rPr>
            </w:pPr>
            <w:r w:rsidRPr="004B77DE">
              <w:rPr>
                <w:sz w:val="22"/>
              </w:rPr>
              <w:t>0.115</w:t>
            </w:r>
          </w:p>
        </w:tc>
        <w:tc>
          <w:tcPr>
            <w:tcW w:w="721" w:type="dxa"/>
          </w:tcPr>
          <w:p w14:paraId="78E37BF3" w14:textId="77777777" w:rsidR="004B77DE" w:rsidRPr="004B77DE" w:rsidRDefault="004B77DE" w:rsidP="001F3F3F">
            <w:pPr>
              <w:contextualSpacing/>
              <w:jc w:val="center"/>
              <w:rPr>
                <w:sz w:val="22"/>
              </w:rPr>
            </w:pPr>
            <w:r w:rsidRPr="004B77DE">
              <w:rPr>
                <w:sz w:val="22"/>
              </w:rPr>
              <w:t>0.084</w:t>
            </w:r>
          </w:p>
        </w:tc>
        <w:tc>
          <w:tcPr>
            <w:tcW w:w="1023" w:type="dxa"/>
          </w:tcPr>
          <w:p w14:paraId="4A170FD0" w14:textId="77777777" w:rsidR="004B77DE" w:rsidRPr="004B77DE" w:rsidRDefault="004B77DE" w:rsidP="001F3F3F">
            <w:pPr>
              <w:contextualSpacing/>
              <w:jc w:val="center"/>
              <w:rPr>
                <w:sz w:val="22"/>
              </w:rPr>
            </w:pPr>
            <w:r w:rsidRPr="004B77DE">
              <w:rPr>
                <w:sz w:val="22"/>
              </w:rPr>
              <w:t>0.099</w:t>
            </w:r>
          </w:p>
        </w:tc>
        <w:tc>
          <w:tcPr>
            <w:tcW w:w="722" w:type="dxa"/>
          </w:tcPr>
          <w:p w14:paraId="71C68630" w14:textId="77777777" w:rsidR="004B77DE" w:rsidRPr="004B77DE" w:rsidRDefault="004B77DE" w:rsidP="001F3F3F">
            <w:pPr>
              <w:contextualSpacing/>
              <w:jc w:val="center"/>
              <w:rPr>
                <w:sz w:val="22"/>
              </w:rPr>
            </w:pPr>
            <w:r w:rsidRPr="004B77DE">
              <w:rPr>
                <w:sz w:val="22"/>
              </w:rPr>
              <w:t>0.058</w:t>
            </w:r>
          </w:p>
        </w:tc>
        <w:tc>
          <w:tcPr>
            <w:tcW w:w="722" w:type="dxa"/>
          </w:tcPr>
          <w:p w14:paraId="6816C14B" w14:textId="77777777" w:rsidR="004B77DE" w:rsidRPr="004B77DE" w:rsidRDefault="004B77DE" w:rsidP="001F3F3F">
            <w:pPr>
              <w:contextualSpacing/>
              <w:jc w:val="center"/>
              <w:rPr>
                <w:sz w:val="22"/>
              </w:rPr>
            </w:pPr>
            <w:r w:rsidRPr="004B77DE">
              <w:rPr>
                <w:sz w:val="22"/>
              </w:rPr>
              <w:t>0.036</w:t>
            </w:r>
          </w:p>
        </w:tc>
        <w:tc>
          <w:tcPr>
            <w:tcW w:w="1023" w:type="dxa"/>
          </w:tcPr>
          <w:p w14:paraId="4C023CC7" w14:textId="77777777" w:rsidR="004B77DE" w:rsidRPr="004B77DE" w:rsidRDefault="004B77DE" w:rsidP="001F3F3F">
            <w:pPr>
              <w:contextualSpacing/>
              <w:jc w:val="center"/>
              <w:rPr>
                <w:sz w:val="22"/>
              </w:rPr>
            </w:pPr>
            <w:r w:rsidRPr="004B77DE">
              <w:rPr>
                <w:sz w:val="22"/>
              </w:rPr>
              <w:t>0.219</w:t>
            </w:r>
          </w:p>
        </w:tc>
        <w:tc>
          <w:tcPr>
            <w:tcW w:w="722" w:type="dxa"/>
          </w:tcPr>
          <w:p w14:paraId="0CE272AA" w14:textId="77777777" w:rsidR="004B77DE" w:rsidRPr="004B77DE" w:rsidRDefault="004B77DE" w:rsidP="001F3F3F">
            <w:pPr>
              <w:contextualSpacing/>
              <w:jc w:val="center"/>
              <w:rPr>
                <w:sz w:val="22"/>
              </w:rPr>
            </w:pPr>
            <w:r w:rsidRPr="004B77DE">
              <w:rPr>
                <w:sz w:val="22"/>
              </w:rPr>
              <w:t>0.348</w:t>
            </w:r>
          </w:p>
        </w:tc>
        <w:tc>
          <w:tcPr>
            <w:tcW w:w="722" w:type="dxa"/>
          </w:tcPr>
          <w:p w14:paraId="6655AB76" w14:textId="77777777" w:rsidR="004B77DE" w:rsidRPr="004B77DE" w:rsidRDefault="004B77DE" w:rsidP="001F3F3F">
            <w:pPr>
              <w:contextualSpacing/>
              <w:jc w:val="center"/>
              <w:rPr>
                <w:sz w:val="22"/>
              </w:rPr>
            </w:pPr>
            <w:r w:rsidRPr="004B77DE">
              <w:rPr>
                <w:sz w:val="22"/>
              </w:rPr>
              <w:t>0.134</w:t>
            </w:r>
          </w:p>
        </w:tc>
      </w:tr>
      <w:tr w:rsidR="004B77DE" w:rsidRPr="004B77DE" w14:paraId="5A113BD3" w14:textId="77777777" w:rsidTr="004B77DE">
        <w:tc>
          <w:tcPr>
            <w:tcW w:w="1231" w:type="dxa"/>
          </w:tcPr>
          <w:p w14:paraId="2FB74577" w14:textId="77777777" w:rsidR="004B77DE" w:rsidRPr="004B77DE" w:rsidRDefault="004B77DE" w:rsidP="001F3F3F">
            <w:pPr>
              <w:contextualSpacing/>
              <w:jc w:val="center"/>
              <w:rPr>
                <w:sz w:val="22"/>
              </w:rPr>
            </w:pPr>
            <w:r w:rsidRPr="004B77DE">
              <w:rPr>
                <w:sz w:val="22"/>
              </w:rPr>
              <w:t>Writer3333</w:t>
            </w:r>
          </w:p>
        </w:tc>
        <w:tc>
          <w:tcPr>
            <w:tcW w:w="1023" w:type="dxa"/>
          </w:tcPr>
          <w:p w14:paraId="24F0A699" w14:textId="77777777" w:rsidR="004B77DE" w:rsidRPr="004B77DE" w:rsidRDefault="004B77DE" w:rsidP="001F3F3F">
            <w:pPr>
              <w:contextualSpacing/>
              <w:jc w:val="center"/>
              <w:rPr>
                <w:sz w:val="22"/>
              </w:rPr>
            </w:pPr>
            <w:r w:rsidRPr="004B77DE">
              <w:rPr>
                <w:sz w:val="22"/>
              </w:rPr>
              <w:t>0.506</w:t>
            </w:r>
          </w:p>
        </w:tc>
        <w:tc>
          <w:tcPr>
            <w:tcW w:w="721" w:type="dxa"/>
          </w:tcPr>
          <w:p w14:paraId="3F33F02F" w14:textId="77777777" w:rsidR="004B77DE" w:rsidRPr="004B77DE" w:rsidRDefault="004B77DE" w:rsidP="001F3F3F">
            <w:pPr>
              <w:contextualSpacing/>
              <w:jc w:val="center"/>
              <w:rPr>
                <w:sz w:val="22"/>
              </w:rPr>
            </w:pPr>
            <w:r w:rsidRPr="004B77DE">
              <w:rPr>
                <w:sz w:val="22"/>
              </w:rPr>
              <w:t>0.432</w:t>
            </w:r>
          </w:p>
        </w:tc>
        <w:tc>
          <w:tcPr>
            <w:tcW w:w="721" w:type="dxa"/>
          </w:tcPr>
          <w:p w14:paraId="4692022E" w14:textId="77777777" w:rsidR="004B77DE" w:rsidRPr="004B77DE" w:rsidRDefault="004B77DE" w:rsidP="001F3F3F">
            <w:pPr>
              <w:contextualSpacing/>
              <w:jc w:val="center"/>
              <w:rPr>
                <w:sz w:val="22"/>
              </w:rPr>
            </w:pPr>
            <w:r w:rsidRPr="004B77DE">
              <w:rPr>
                <w:sz w:val="22"/>
              </w:rPr>
              <w:t>0.233</w:t>
            </w:r>
          </w:p>
        </w:tc>
        <w:tc>
          <w:tcPr>
            <w:tcW w:w="1023" w:type="dxa"/>
          </w:tcPr>
          <w:p w14:paraId="6A6A8702" w14:textId="77777777" w:rsidR="004B77DE" w:rsidRPr="004B77DE" w:rsidRDefault="004B77DE" w:rsidP="001F3F3F">
            <w:pPr>
              <w:contextualSpacing/>
              <w:jc w:val="center"/>
              <w:rPr>
                <w:sz w:val="22"/>
              </w:rPr>
            </w:pPr>
            <w:r w:rsidRPr="004B77DE">
              <w:rPr>
                <w:sz w:val="22"/>
              </w:rPr>
              <w:t>0.331</w:t>
            </w:r>
          </w:p>
        </w:tc>
        <w:tc>
          <w:tcPr>
            <w:tcW w:w="722" w:type="dxa"/>
          </w:tcPr>
          <w:p w14:paraId="13CA51F0" w14:textId="77777777" w:rsidR="004B77DE" w:rsidRPr="004B77DE" w:rsidRDefault="004B77DE" w:rsidP="001F3F3F">
            <w:pPr>
              <w:contextualSpacing/>
              <w:jc w:val="center"/>
              <w:rPr>
                <w:sz w:val="22"/>
              </w:rPr>
            </w:pPr>
            <w:r w:rsidRPr="004B77DE">
              <w:rPr>
                <w:sz w:val="22"/>
              </w:rPr>
              <w:t>0.209</w:t>
            </w:r>
          </w:p>
        </w:tc>
        <w:tc>
          <w:tcPr>
            <w:tcW w:w="722" w:type="dxa"/>
          </w:tcPr>
          <w:p w14:paraId="53B6217A" w14:textId="77777777" w:rsidR="004B77DE" w:rsidRPr="004B77DE" w:rsidRDefault="004B77DE" w:rsidP="001F3F3F">
            <w:pPr>
              <w:contextualSpacing/>
              <w:jc w:val="center"/>
              <w:rPr>
                <w:sz w:val="22"/>
              </w:rPr>
            </w:pPr>
            <w:r w:rsidRPr="004B77DE">
              <w:rPr>
                <w:sz w:val="22"/>
              </w:rPr>
              <w:t>0.128</w:t>
            </w:r>
          </w:p>
        </w:tc>
        <w:tc>
          <w:tcPr>
            <w:tcW w:w="1023" w:type="dxa"/>
          </w:tcPr>
          <w:p w14:paraId="0D2F357E" w14:textId="77777777" w:rsidR="004B77DE" w:rsidRPr="004B77DE" w:rsidRDefault="004B77DE" w:rsidP="001F3F3F">
            <w:pPr>
              <w:contextualSpacing/>
              <w:jc w:val="center"/>
              <w:rPr>
                <w:sz w:val="22"/>
              </w:rPr>
            </w:pPr>
            <w:r w:rsidRPr="004B77DE">
              <w:rPr>
                <w:sz w:val="22"/>
              </w:rPr>
              <w:t>0.626</w:t>
            </w:r>
          </w:p>
        </w:tc>
        <w:tc>
          <w:tcPr>
            <w:tcW w:w="722" w:type="dxa"/>
          </w:tcPr>
          <w:p w14:paraId="6723D306" w14:textId="77777777" w:rsidR="004B77DE" w:rsidRPr="004B77DE" w:rsidRDefault="004B77DE" w:rsidP="001F3F3F">
            <w:pPr>
              <w:contextualSpacing/>
              <w:jc w:val="center"/>
              <w:rPr>
                <w:sz w:val="22"/>
              </w:rPr>
            </w:pPr>
            <w:r w:rsidRPr="004B77DE">
              <w:rPr>
                <w:sz w:val="22"/>
              </w:rPr>
              <w:t>0.635</w:t>
            </w:r>
          </w:p>
        </w:tc>
        <w:tc>
          <w:tcPr>
            <w:tcW w:w="722" w:type="dxa"/>
          </w:tcPr>
          <w:p w14:paraId="64638C7B" w14:textId="77777777" w:rsidR="004B77DE" w:rsidRPr="004B77DE" w:rsidRDefault="004B77DE" w:rsidP="001F3F3F">
            <w:pPr>
              <w:contextualSpacing/>
              <w:jc w:val="center"/>
              <w:rPr>
                <w:sz w:val="22"/>
              </w:rPr>
            </w:pPr>
            <w:r w:rsidRPr="004B77DE">
              <w:rPr>
                <w:sz w:val="22"/>
              </w:rPr>
              <w:t>0.315</w:t>
            </w:r>
          </w:p>
        </w:tc>
      </w:tr>
      <w:tr w:rsidR="004B77DE" w:rsidRPr="004B77DE" w14:paraId="0869C30F" w14:textId="77777777" w:rsidTr="004B77DE">
        <w:tc>
          <w:tcPr>
            <w:tcW w:w="1231" w:type="dxa"/>
          </w:tcPr>
          <w:p w14:paraId="6230F221" w14:textId="77777777" w:rsidR="004B77DE" w:rsidRPr="004B77DE" w:rsidRDefault="004B77DE" w:rsidP="001F3F3F">
            <w:pPr>
              <w:contextualSpacing/>
              <w:jc w:val="center"/>
              <w:rPr>
                <w:sz w:val="22"/>
              </w:rPr>
            </w:pPr>
            <w:r w:rsidRPr="004B77DE">
              <w:rPr>
                <w:sz w:val="22"/>
              </w:rPr>
              <w:t>Writer3434</w:t>
            </w:r>
          </w:p>
        </w:tc>
        <w:tc>
          <w:tcPr>
            <w:tcW w:w="1023" w:type="dxa"/>
          </w:tcPr>
          <w:p w14:paraId="0AC5CC16" w14:textId="77777777" w:rsidR="004B77DE" w:rsidRPr="004B77DE" w:rsidRDefault="004B77DE" w:rsidP="001F3F3F">
            <w:pPr>
              <w:contextualSpacing/>
              <w:jc w:val="center"/>
              <w:rPr>
                <w:sz w:val="22"/>
              </w:rPr>
            </w:pPr>
            <w:r w:rsidRPr="004B77DE">
              <w:rPr>
                <w:sz w:val="22"/>
              </w:rPr>
              <w:t>0.382</w:t>
            </w:r>
          </w:p>
        </w:tc>
        <w:tc>
          <w:tcPr>
            <w:tcW w:w="721" w:type="dxa"/>
          </w:tcPr>
          <w:p w14:paraId="61331147" w14:textId="77777777" w:rsidR="004B77DE" w:rsidRPr="004B77DE" w:rsidRDefault="004B77DE" w:rsidP="001F3F3F">
            <w:pPr>
              <w:contextualSpacing/>
              <w:jc w:val="center"/>
              <w:rPr>
                <w:sz w:val="22"/>
              </w:rPr>
            </w:pPr>
            <w:r w:rsidRPr="004B77DE">
              <w:rPr>
                <w:sz w:val="22"/>
              </w:rPr>
              <w:t>0.372</w:t>
            </w:r>
          </w:p>
        </w:tc>
        <w:tc>
          <w:tcPr>
            <w:tcW w:w="721" w:type="dxa"/>
          </w:tcPr>
          <w:p w14:paraId="7F2AADDA" w14:textId="77777777" w:rsidR="004B77DE" w:rsidRPr="004B77DE" w:rsidRDefault="004B77DE" w:rsidP="001F3F3F">
            <w:pPr>
              <w:contextualSpacing/>
              <w:jc w:val="center"/>
              <w:rPr>
                <w:sz w:val="22"/>
              </w:rPr>
            </w:pPr>
            <w:r w:rsidRPr="004B77DE">
              <w:rPr>
                <w:sz w:val="22"/>
              </w:rPr>
              <w:t>0.188</w:t>
            </w:r>
          </w:p>
        </w:tc>
        <w:tc>
          <w:tcPr>
            <w:tcW w:w="1023" w:type="dxa"/>
          </w:tcPr>
          <w:p w14:paraId="235C74F7" w14:textId="77777777" w:rsidR="004B77DE" w:rsidRPr="004B77DE" w:rsidRDefault="004B77DE" w:rsidP="001F3F3F">
            <w:pPr>
              <w:contextualSpacing/>
              <w:jc w:val="center"/>
              <w:rPr>
                <w:sz w:val="22"/>
              </w:rPr>
            </w:pPr>
            <w:r w:rsidRPr="004B77DE">
              <w:rPr>
                <w:sz w:val="22"/>
              </w:rPr>
              <w:t>0.356</w:t>
            </w:r>
          </w:p>
        </w:tc>
        <w:tc>
          <w:tcPr>
            <w:tcW w:w="722" w:type="dxa"/>
          </w:tcPr>
          <w:p w14:paraId="2CFFE972" w14:textId="77777777" w:rsidR="004B77DE" w:rsidRPr="004B77DE" w:rsidRDefault="004B77DE" w:rsidP="001F3F3F">
            <w:pPr>
              <w:contextualSpacing/>
              <w:jc w:val="center"/>
              <w:rPr>
                <w:sz w:val="22"/>
              </w:rPr>
            </w:pPr>
            <w:r w:rsidRPr="004B77DE">
              <w:rPr>
                <w:sz w:val="22"/>
              </w:rPr>
              <w:t>0.083</w:t>
            </w:r>
          </w:p>
        </w:tc>
        <w:tc>
          <w:tcPr>
            <w:tcW w:w="722" w:type="dxa"/>
          </w:tcPr>
          <w:p w14:paraId="70AB795A" w14:textId="77777777" w:rsidR="004B77DE" w:rsidRPr="004B77DE" w:rsidRDefault="004B77DE" w:rsidP="001F3F3F">
            <w:pPr>
              <w:contextualSpacing/>
              <w:jc w:val="center"/>
              <w:rPr>
                <w:sz w:val="22"/>
              </w:rPr>
            </w:pPr>
            <w:r w:rsidRPr="004B77DE">
              <w:rPr>
                <w:sz w:val="22"/>
              </w:rPr>
              <w:t>0.067</w:t>
            </w:r>
          </w:p>
        </w:tc>
        <w:tc>
          <w:tcPr>
            <w:tcW w:w="1023" w:type="dxa"/>
          </w:tcPr>
          <w:p w14:paraId="7D5B61B6" w14:textId="77777777" w:rsidR="004B77DE" w:rsidRPr="004B77DE" w:rsidRDefault="004B77DE" w:rsidP="001F3F3F">
            <w:pPr>
              <w:contextualSpacing/>
              <w:jc w:val="center"/>
              <w:rPr>
                <w:sz w:val="22"/>
              </w:rPr>
            </w:pPr>
            <w:r w:rsidRPr="004B77DE">
              <w:rPr>
                <w:sz w:val="22"/>
              </w:rPr>
              <w:t>0.373</w:t>
            </w:r>
          </w:p>
        </w:tc>
        <w:tc>
          <w:tcPr>
            <w:tcW w:w="722" w:type="dxa"/>
          </w:tcPr>
          <w:p w14:paraId="35C0723D" w14:textId="77777777" w:rsidR="004B77DE" w:rsidRPr="004B77DE" w:rsidRDefault="004B77DE" w:rsidP="001F3F3F">
            <w:pPr>
              <w:contextualSpacing/>
              <w:jc w:val="center"/>
              <w:rPr>
                <w:sz w:val="22"/>
              </w:rPr>
            </w:pPr>
            <w:r w:rsidRPr="004B77DE">
              <w:rPr>
                <w:sz w:val="22"/>
              </w:rPr>
              <w:t>0.727</w:t>
            </w:r>
          </w:p>
        </w:tc>
        <w:tc>
          <w:tcPr>
            <w:tcW w:w="722" w:type="dxa"/>
          </w:tcPr>
          <w:p w14:paraId="32EB5006" w14:textId="77777777" w:rsidR="004B77DE" w:rsidRPr="004B77DE" w:rsidRDefault="004B77DE" w:rsidP="001F3F3F">
            <w:pPr>
              <w:contextualSpacing/>
              <w:jc w:val="center"/>
              <w:rPr>
                <w:sz w:val="22"/>
              </w:rPr>
            </w:pPr>
            <w:r w:rsidRPr="004B77DE">
              <w:rPr>
                <w:sz w:val="22"/>
              </w:rPr>
              <w:t>0.247</w:t>
            </w:r>
          </w:p>
        </w:tc>
      </w:tr>
      <w:tr w:rsidR="004B77DE" w:rsidRPr="004B77DE" w14:paraId="53F79F21" w14:textId="77777777" w:rsidTr="004B77DE">
        <w:tc>
          <w:tcPr>
            <w:tcW w:w="1231" w:type="dxa"/>
          </w:tcPr>
          <w:p w14:paraId="5C6CD7DC" w14:textId="77777777" w:rsidR="004B77DE" w:rsidRPr="004B77DE" w:rsidRDefault="004B77DE" w:rsidP="001F3F3F">
            <w:pPr>
              <w:contextualSpacing/>
              <w:jc w:val="center"/>
              <w:rPr>
                <w:sz w:val="22"/>
              </w:rPr>
            </w:pPr>
            <w:r w:rsidRPr="004B77DE">
              <w:rPr>
                <w:sz w:val="22"/>
              </w:rPr>
              <w:t>Writer3535</w:t>
            </w:r>
          </w:p>
        </w:tc>
        <w:tc>
          <w:tcPr>
            <w:tcW w:w="1023" w:type="dxa"/>
          </w:tcPr>
          <w:p w14:paraId="56A202B7" w14:textId="77777777" w:rsidR="004B77DE" w:rsidRPr="004B77DE" w:rsidRDefault="004B77DE" w:rsidP="001F3F3F">
            <w:pPr>
              <w:contextualSpacing/>
              <w:jc w:val="center"/>
              <w:rPr>
                <w:sz w:val="22"/>
              </w:rPr>
            </w:pPr>
            <w:r w:rsidRPr="004B77DE">
              <w:rPr>
                <w:sz w:val="22"/>
              </w:rPr>
              <w:t>0.347</w:t>
            </w:r>
          </w:p>
        </w:tc>
        <w:tc>
          <w:tcPr>
            <w:tcW w:w="721" w:type="dxa"/>
          </w:tcPr>
          <w:p w14:paraId="204F009F" w14:textId="77777777" w:rsidR="004B77DE" w:rsidRPr="004B77DE" w:rsidRDefault="004B77DE" w:rsidP="001F3F3F">
            <w:pPr>
              <w:contextualSpacing/>
              <w:jc w:val="center"/>
              <w:rPr>
                <w:sz w:val="22"/>
              </w:rPr>
            </w:pPr>
            <w:r w:rsidRPr="004B77DE">
              <w:rPr>
                <w:sz w:val="22"/>
              </w:rPr>
              <w:t>0.104</w:t>
            </w:r>
          </w:p>
        </w:tc>
        <w:tc>
          <w:tcPr>
            <w:tcW w:w="721" w:type="dxa"/>
          </w:tcPr>
          <w:p w14:paraId="11D79AF2" w14:textId="77777777" w:rsidR="004B77DE" w:rsidRPr="004B77DE" w:rsidRDefault="004B77DE" w:rsidP="001F3F3F">
            <w:pPr>
              <w:contextualSpacing/>
              <w:jc w:val="center"/>
              <w:rPr>
                <w:sz w:val="22"/>
              </w:rPr>
            </w:pPr>
            <w:r w:rsidRPr="004B77DE">
              <w:rPr>
                <w:sz w:val="22"/>
              </w:rPr>
              <w:t>0.08</w:t>
            </w:r>
          </w:p>
        </w:tc>
        <w:tc>
          <w:tcPr>
            <w:tcW w:w="1023" w:type="dxa"/>
          </w:tcPr>
          <w:p w14:paraId="175FFED2" w14:textId="77777777" w:rsidR="004B77DE" w:rsidRPr="004B77DE" w:rsidRDefault="004B77DE" w:rsidP="001F3F3F">
            <w:pPr>
              <w:contextualSpacing/>
              <w:jc w:val="center"/>
              <w:rPr>
                <w:sz w:val="22"/>
              </w:rPr>
            </w:pPr>
            <w:r w:rsidRPr="004B77DE">
              <w:rPr>
                <w:sz w:val="22"/>
              </w:rPr>
              <w:t>0.19</w:t>
            </w:r>
          </w:p>
        </w:tc>
        <w:tc>
          <w:tcPr>
            <w:tcW w:w="722" w:type="dxa"/>
          </w:tcPr>
          <w:p w14:paraId="58BF8E03" w14:textId="77777777" w:rsidR="004B77DE" w:rsidRPr="004B77DE" w:rsidRDefault="004B77DE" w:rsidP="001F3F3F">
            <w:pPr>
              <w:contextualSpacing/>
              <w:jc w:val="center"/>
              <w:rPr>
                <w:sz w:val="22"/>
              </w:rPr>
            </w:pPr>
            <w:r w:rsidRPr="004B77DE">
              <w:rPr>
                <w:sz w:val="22"/>
              </w:rPr>
              <w:t>0.04</w:t>
            </w:r>
          </w:p>
        </w:tc>
        <w:tc>
          <w:tcPr>
            <w:tcW w:w="722" w:type="dxa"/>
          </w:tcPr>
          <w:p w14:paraId="47B7ED1E" w14:textId="77777777" w:rsidR="004B77DE" w:rsidRPr="004B77DE" w:rsidRDefault="004B77DE" w:rsidP="001F3F3F">
            <w:pPr>
              <w:contextualSpacing/>
              <w:jc w:val="center"/>
              <w:rPr>
                <w:sz w:val="22"/>
              </w:rPr>
            </w:pPr>
            <w:r w:rsidRPr="004B77DE">
              <w:rPr>
                <w:sz w:val="22"/>
              </w:rPr>
              <w:t>0.033</w:t>
            </w:r>
          </w:p>
        </w:tc>
        <w:tc>
          <w:tcPr>
            <w:tcW w:w="1023" w:type="dxa"/>
          </w:tcPr>
          <w:p w14:paraId="7610848B" w14:textId="77777777" w:rsidR="004B77DE" w:rsidRPr="004B77DE" w:rsidRDefault="004B77DE" w:rsidP="001F3F3F">
            <w:pPr>
              <w:contextualSpacing/>
              <w:jc w:val="center"/>
              <w:rPr>
                <w:sz w:val="22"/>
              </w:rPr>
            </w:pPr>
            <w:r w:rsidRPr="004B77DE">
              <w:rPr>
                <w:sz w:val="22"/>
              </w:rPr>
              <w:t>0.373</w:t>
            </w:r>
          </w:p>
        </w:tc>
        <w:tc>
          <w:tcPr>
            <w:tcW w:w="722" w:type="dxa"/>
          </w:tcPr>
          <w:p w14:paraId="72B9B0DE" w14:textId="77777777" w:rsidR="004B77DE" w:rsidRPr="004B77DE" w:rsidRDefault="004B77DE" w:rsidP="001F3F3F">
            <w:pPr>
              <w:contextualSpacing/>
              <w:jc w:val="center"/>
              <w:rPr>
                <w:sz w:val="22"/>
              </w:rPr>
            </w:pPr>
            <w:r w:rsidRPr="004B77DE">
              <w:rPr>
                <w:sz w:val="22"/>
              </w:rPr>
              <w:t>0.334</w:t>
            </w:r>
          </w:p>
        </w:tc>
        <w:tc>
          <w:tcPr>
            <w:tcW w:w="722" w:type="dxa"/>
          </w:tcPr>
          <w:p w14:paraId="58C335E6" w14:textId="77777777" w:rsidR="004B77DE" w:rsidRPr="004B77DE" w:rsidRDefault="004B77DE" w:rsidP="001F3F3F">
            <w:pPr>
              <w:contextualSpacing/>
              <w:jc w:val="center"/>
              <w:rPr>
                <w:sz w:val="22"/>
              </w:rPr>
            </w:pPr>
            <w:r w:rsidRPr="004B77DE">
              <w:rPr>
                <w:sz w:val="22"/>
              </w:rPr>
              <w:t>0.176</w:t>
            </w:r>
          </w:p>
        </w:tc>
      </w:tr>
      <w:tr w:rsidR="004B77DE" w:rsidRPr="004B77DE" w14:paraId="4D8DA4C1" w14:textId="77777777" w:rsidTr="004B77DE">
        <w:tc>
          <w:tcPr>
            <w:tcW w:w="1231" w:type="dxa"/>
          </w:tcPr>
          <w:p w14:paraId="5DA0A860" w14:textId="77777777" w:rsidR="004B77DE" w:rsidRPr="004B77DE" w:rsidRDefault="004B77DE" w:rsidP="001F3F3F">
            <w:pPr>
              <w:contextualSpacing/>
              <w:jc w:val="center"/>
              <w:rPr>
                <w:sz w:val="22"/>
              </w:rPr>
            </w:pPr>
            <w:r w:rsidRPr="004B77DE">
              <w:rPr>
                <w:sz w:val="22"/>
              </w:rPr>
              <w:t>Writer3636</w:t>
            </w:r>
          </w:p>
        </w:tc>
        <w:tc>
          <w:tcPr>
            <w:tcW w:w="1023" w:type="dxa"/>
          </w:tcPr>
          <w:p w14:paraId="77686096" w14:textId="77777777" w:rsidR="004B77DE" w:rsidRPr="004B77DE" w:rsidRDefault="004B77DE" w:rsidP="001F3F3F">
            <w:pPr>
              <w:contextualSpacing/>
              <w:jc w:val="center"/>
              <w:rPr>
                <w:sz w:val="22"/>
              </w:rPr>
            </w:pPr>
            <w:r w:rsidRPr="004B77DE">
              <w:rPr>
                <w:sz w:val="22"/>
              </w:rPr>
              <w:t>0.066</w:t>
            </w:r>
          </w:p>
        </w:tc>
        <w:tc>
          <w:tcPr>
            <w:tcW w:w="721" w:type="dxa"/>
          </w:tcPr>
          <w:p w14:paraId="7A4E420A" w14:textId="77777777" w:rsidR="004B77DE" w:rsidRPr="004B77DE" w:rsidRDefault="004B77DE" w:rsidP="001F3F3F">
            <w:pPr>
              <w:contextualSpacing/>
              <w:jc w:val="center"/>
              <w:rPr>
                <w:sz w:val="22"/>
              </w:rPr>
            </w:pPr>
            <w:r w:rsidRPr="004B77DE">
              <w:rPr>
                <w:sz w:val="22"/>
              </w:rPr>
              <w:t>0.067</w:t>
            </w:r>
          </w:p>
        </w:tc>
        <w:tc>
          <w:tcPr>
            <w:tcW w:w="721" w:type="dxa"/>
          </w:tcPr>
          <w:p w14:paraId="27487B09" w14:textId="77777777" w:rsidR="004B77DE" w:rsidRPr="004B77DE" w:rsidRDefault="004B77DE" w:rsidP="001F3F3F">
            <w:pPr>
              <w:contextualSpacing/>
              <w:jc w:val="center"/>
              <w:rPr>
                <w:sz w:val="22"/>
              </w:rPr>
            </w:pPr>
            <w:r w:rsidRPr="004B77DE">
              <w:rPr>
                <w:sz w:val="22"/>
              </w:rPr>
              <w:t>0.033</w:t>
            </w:r>
          </w:p>
        </w:tc>
        <w:tc>
          <w:tcPr>
            <w:tcW w:w="1023" w:type="dxa"/>
          </w:tcPr>
          <w:p w14:paraId="22A4D66C" w14:textId="77777777" w:rsidR="004B77DE" w:rsidRPr="004B77DE" w:rsidRDefault="004B77DE" w:rsidP="001F3F3F">
            <w:pPr>
              <w:contextualSpacing/>
              <w:jc w:val="center"/>
              <w:rPr>
                <w:sz w:val="22"/>
              </w:rPr>
            </w:pPr>
            <w:r w:rsidRPr="004B77DE">
              <w:rPr>
                <w:sz w:val="22"/>
              </w:rPr>
              <w:t>0.046</w:t>
            </w:r>
          </w:p>
        </w:tc>
        <w:tc>
          <w:tcPr>
            <w:tcW w:w="722" w:type="dxa"/>
          </w:tcPr>
          <w:p w14:paraId="28C2B205" w14:textId="77777777" w:rsidR="004B77DE" w:rsidRPr="004B77DE" w:rsidRDefault="004B77DE" w:rsidP="001F3F3F">
            <w:pPr>
              <w:contextualSpacing/>
              <w:jc w:val="center"/>
              <w:rPr>
                <w:sz w:val="22"/>
              </w:rPr>
            </w:pPr>
            <w:r w:rsidRPr="004B77DE">
              <w:rPr>
                <w:sz w:val="22"/>
              </w:rPr>
              <w:t>0.026</w:t>
            </w:r>
          </w:p>
        </w:tc>
        <w:tc>
          <w:tcPr>
            <w:tcW w:w="722" w:type="dxa"/>
          </w:tcPr>
          <w:p w14:paraId="503439EA" w14:textId="77777777" w:rsidR="004B77DE" w:rsidRPr="004B77DE" w:rsidRDefault="004B77DE" w:rsidP="001F3F3F">
            <w:pPr>
              <w:contextualSpacing/>
              <w:jc w:val="center"/>
              <w:rPr>
                <w:sz w:val="22"/>
              </w:rPr>
            </w:pPr>
            <w:r w:rsidRPr="004B77DE">
              <w:rPr>
                <w:sz w:val="22"/>
              </w:rPr>
              <w:t>0.016</w:t>
            </w:r>
          </w:p>
        </w:tc>
        <w:tc>
          <w:tcPr>
            <w:tcW w:w="1023" w:type="dxa"/>
          </w:tcPr>
          <w:p w14:paraId="7E9EA683" w14:textId="77777777" w:rsidR="004B77DE" w:rsidRPr="004B77DE" w:rsidRDefault="004B77DE" w:rsidP="001F3F3F">
            <w:pPr>
              <w:contextualSpacing/>
              <w:jc w:val="center"/>
              <w:rPr>
                <w:sz w:val="22"/>
              </w:rPr>
            </w:pPr>
            <w:r w:rsidRPr="004B77DE">
              <w:rPr>
                <w:sz w:val="22"/>
              </w:rPr>
              <w:t>0.273</w:t>
            </w:r>
          </w:p>
        </w:tc>
        <w:tc>
          <w:tcPr>
            <w:tcW w:w="722" w:type="dxa"/>
          </w:tcPr>
          <w:p w14:paraId="2766EDFF" w14:textId="77777777" w:rsidR="004B77DE" w:rsidRPr="004B77DE" w:rsidRDefault="004B77DE" w:rsidP="001F3F3F">
            <w:pPr>
              <w:contextualSpacing/>
              <w:jc w:val="center"/>
              <w:rPr>
                <w:sz w:val="22"/>
              </w:rPr>
            </w:pPr>
            <w:r w:rsidRPr="004B77DE">
              <w:rPr>
                <w:sz w:val="22"/>
              </w:rPr>
              <w:t>0.246</w:t>
            </w:r>
          </w:p>
        </w:tc>
        <w:tc>
          <w:tcPr>
            <w:tcW w:w="722" w:type="dxa"/>
          </w:tcPr>
          <w:p w14:paraId="32C51399" w14:textId="77777777" w:rsidR="004B77DE" w:rsidRPr="004B77DE" w:rsidRDefault="004B77DE" w:rsidP="001F3F3F">
            <w:pPr>
              <w:contextualSpacing/>
              <w:jc w:val="center"/>
              <w:rPr>
                <w:sz w:val="22"/>
              </w:rPr>
            </w:pPr>
            <w:r w:rsidRPr="004B77DE">
              <w:rPr>
                <w:sz w:val="22"/>
              </w:rPr>
              <w:t>0.129</w:t>
            </w:r>
          </w:p>
        </w:tc>
      </w:tr>
      <w:tr w:rsidR="004B77DE" w:rsidRPr="004B77DE" w14:paraId="52966C32" w14:textId="77777777" w:rsidTr="004B77DE">
        <w:tc>
          <w:tcPr>
            <w:tcW w:w="1231" w:type="dxa"/>
          </w:tcPr>
          <w:p w14:paraId="4DF66797" w14:textId="77777777" w:rsidR="004B77DE" w:rsidRPr="004B77DE" w:rsidRDefault="004B77DE" w:rsidP="001F3F3F">
            <w:pPr>
              <w:contextualSpacing/>
              <w:jc w:val="center"/>
              <w:rPr>
                <w:sz w:val="22"/>
              </w:rPr>
            </w:pPr>
            <w:r w:rsidRPr="004B77DE">
              <w:rPr>
                <w:sz w:val="22"/>
              </w:rPr>
              <w:t>Writer3737</w:t>
            </w:r>
          </w:p>
        </w:tc>
        <w:tc>
          <w:tcPr>
            <w:tcW w:w="1023" w:type="dxa"/>
          </w:tcPr>
          <w:p w14:paraId="00F0DFC8" w14:textId="77777777" w:rsidR="004B77DE" w:rsidRPr="004B77DE" w:rsidRDefault="004B77DE" w:rsidP="001F3F3F">
            <w:pPr>
              <w:contextualSpacing/>
              <w:jc w:val="center"/>
              <w:rPr>
                <w:sz w:val="22"/>
              </w:rPr>
            </w:pPr>
            <w:r w:rsidRPr="004B77DE">
              <w:rPr>
                <w:sz w:val="22"/>
              </w:rPr>
              <w:t>0.119</w:t>
            </w:r>
          </w:p>
        </w:tc>
        <w:tc>
          <w:tcPr>
            <w:tcW w:w="721" w:type="dxa"/>
          </w:tcPr>
          <w:p w14:paraId="33C5998E" w14:textId="77777777" w:rsidR="004B77DE" w:rsidRPr="004B77DE" w:rsidRDefault="004B77DE" w:rsidP="001F3F3F">
            <w:pPr>
              <w:contextualSpacing/>
              <w:jc w:val="center"/>
              <w:rPr>
                <w:sz w:val="22"/>
              </w:rPr>
            </w:pPr>
            <w:r w:rsidRPr="004B77DE">
              <w:rPr>
                <w:sz w:val="22"/>
              </w:rPr>
              <w:t>0.093</w:t>
            </w:r>
          </w:p>
        </w:tc>
        <w:tc>
          <w:tcPr>
            <w:tcW w:w="721" w:type="dxa"/>
          </w:tcPr>
          <w:p w14:paraId="3EA0A245" w14:textId="77777777" w:rsidR="004B77DE" w:rsidRPr="004B77DE" w:rsidRDefault="004B77DE" w:rsidP="001F3F3F">
            <w:pPr>
              <w:contextualSpacing/>
              <w:jc w:val="center"/>
              <w:rPr>
                <w:sz w:val="22"/>
              </w:rPr>
            </w:pPr>
            <w:r w:rsidRPr="004B77DE">
              <w:rPr>
                <w:sz w:val="22"/>
              </w:rPr>
              <w:t>0.052</w:t>
            </w:r>
          </w:p>
        </w:tc>
        <w:tc>
          <w:tcPr>
            <w:tcW w:w="1023" w:type="dxa"/>
          </w:tcPr>
          <w:p w14:paraId="337E1390" w14:textId="77777777" w:rsidR="004B77DE" w:rsidRPr="004B77DE" w:rsidRDefault="004B77DE" w:rsidP="001F3F3F">
            <w:pPr>
              <w:contextualSpacing/>
              <w:jc w:val="center"/>
              <w:rPr>
                <w:sz w:val="22"/>
              </w:rPr>
            </w:pPr>
            <w:r w:rsidRPr="004B77DE">
              <w:rPr>
                <w:sz w:val="22"/>
              </w:rPr>
              <w:t>0.16</w:t>
            </w:r>
          </w:p>
        </w:tc>
        <w:tc>
          <w:tcPr>
            <w:tcW w:w="722" w:type="dxa"/>
          </w:tcPr>
          <w:p w14:paraId="06C1390F" w14:textId="77777777" w:rsidR="004B77DE" w:rsidRPr="004B77DE" w:rsidRDefault="004B77DE" w:rsidP="001F3F3F">
            <w:pPr>
              <w:contextualSpacing/>
              <w:jc w:val="center"/>
              <w:rPr>
                <w:sz w:val="22"/>
              </w:rPr>
            </w:pPr>
            <w:r w:rsidRPr="004B77DE">
              <w:rPr>
                <w:sz w:val="22"/>
              </w:rPr>
              <w:t>0.054</w:t>
            </w:r>
          </w:p>
        </w:tc>
        <w:tc>
          <w:tcPr>
            <w:tcW w:w="722" w:type="dxa"/>
          </w:tcPr>
          <w:p w14:paraId="3DB69B56" w14:textId="77777777" w:rsidR="004B77DE" w:rsidRPr="004B77DE" w:rsidRDefault="004B77DE" w:rsidP="001F3F3F">
            <w:pPr>
              <w:contextualSpacing/>
              <w:jc w:val="center"/>
              <w:rPr>
                <w:sz w:val="22"/>
              </w:rPr>
            </w:pPr>
            <w:r w:rsidRPr="004B77DE">
              <w:rPr>
                <w:sz w:val="22"/>
              </w:rPr>
              <w:t>0.04</w:t>
            </w:r>
          </w:p>
        </w:tc>
        <w:tc>
          <w:tcPr>
            <w:tcW w:w="1023" w:type="dxa"/>
          </w:tcPr>
          <w:p w14:paraId="21721680" w14:textId="77777777" w:rsidR="004B77DE" w:rsidRPr="004B77DE" w:rsidRDefault="004B77DE" w:rsidP="001F3F3F">
            <w:pPr>
              <w:contextualSpacing/>
              <w:jc w:val="center"/>
              <w:rPr>
                <w:sz w:val="22"/>
              </w:rPr>
            </w:pPr>
            <w:r w:rsidRPr="004B77DE">
              <w:rPr>
                <w:sz w:val="22"/>
              </w:rPr>
              <w:t>0.219</w:t>
            </w:r>
          </w:p>
        </w:tc>
        <w:tc>
          <w:tcPr>
            <w:tcW w:w="722" w:type="dxa"/>
          </w:tcPr>
          <w:p w14:paraId="30D5E153" w14:textId="77777777" w:rsidR="004B77DE" w:rsidRPr="004B77DE" w:rsidRDefault="004B77DE" w:rsidP="001F3F3F">
            <w:pPr>
              <w:contextualSpacing/>
              <w:jc w:val="center"/>
              <w:rPr>
                <w:sz w:val="22"/>
              </w:rPr>
            </w:pPr>
            <w:r w:rsidRPr="004B77DE">
              <w:rPr>
                <w:sz w:val="22"/>
              </w:rPr>
              <w:t>0.309</w:t>
            </w:r>
          </w:p>
        </w:tc>
        <w:tc>
          <w:tcPr>
            <w:tcW w:w="722" w:type="dxa"/>
          </w:tcPr>
          <w:p w14:paraId="1832092B" w14:textId="77777777" w:rsidR="004B77DE" w:rsidRPr="004B77DE" w:rsidRDefault="004B77DE" w:rsidP="001F3F3F">
            <w:pPr>
              <w:contextualSpacing/>
              <w:jc w:val="center"/>
              <w:rPr>
                <w:sz w:val="22"/>
              </w:rPr>
            </w:pPr>
            <w:r w:rsidRPr="004B77DE">
              <w:rPr>
                <w:sz w:val="22"/>
              </w:rPr>
              <w:t>0.128</w:t>
            </w:r>
          </w:p>
        </w:tc>
      </w:tr>
      <w:tr w:rsidR="004B77DE" w:rsidRPr="004B77DE" w14:paraId="3CFBEEA1" w14:textId="77777777" w:rsidTr="004B77DE">
        <w:tc>
          <w:tcPr>
            <w:tcW w:w="1231" w:type="dxa"/>
          </w:tcPr>
          <w:p w14:paraId="6FC18F21" w14:textId="77777777" w:rsidR="004B77DE" w:rsidRPr="004B77DE" w:rsidRDefault="004B77DE" w:rsidP="001F3F3F">
            <w:pPr>
              <w:contextualSpacing/>
              <w:jc w:val="center"/>
              <w:rPr>
                <w:sz w:val="22"/>
              </w:rPr>
            </w:pPr>
            <w:r w:rsidRPr="004B77DE">
              <w:rPr>
                <w:sz w:val="22"/>
              </w:rPr>
              <w:t>Writer3838</w:t>
            </w:r>
          </w:p>
        </w:tc>
        <w:tc>
          <w:tcPr>
            <w:tcW w:w="1023" w:type="dxa"/>
          </w:tcPr>
          <w:p w14:paraId="6F9CE470" w14:textId="77777777" w:rsidR="004B77DE" w:rsidRPr="004B77DE" w:rsidRDefault="004B77DE" w:rsidP="001F3F3F">
            <w:pPr>
              <w:contextualSpacing/>
              <w:jc w:val="center"/>
              <w:rPr>
                <w:sz w:val="22"/>
              </w:rPr>
            </w:pPr>
            <w:r w:rsidRPr="004B77DE">
              <w:rPr>
                <w:sz w:val="22"/>
              </w:rPr>
              <w:t>0.449</w:t>
            </w:r>
          </w:p>
        </w:tc>
        <w:tc>
          <w:tcPr>
            <w:tcW w:w="721" w:type="dxa"/>
          </w:tcPr>
          <w:p w14:paraId="70F49BD7" w14:textId="77777777" w:rsidR="004B77DE" w:rsidRPr="004B77DE" w:rsidRDefault="004B77DE" w:rsidP="001F3F3F">
            <w:pPr>
              <w:contextualSpacing/>
              <w:jc w:val="center"/>
              <w:rPr>
                <w:sz w:val="22"/>
              </w:rPr>
            </w:pPr>
            <w:r w:rsidRPr="004B77DE">
              <w:rPr>
                <w:sz w:val="22"/>
              </w:rPr>
              <w:t>0.448</w:t>
            </w:r>
          </w:p>
        </w:tc>
        <w:tc>
          <w:tcPr>
            <w:tcW w:w="721" w:type="dxa"/>
          </w:tcPr>
          <w:p w14:paraId="730B6A62" w14:textId="77777777" w:rsidR="004B77DE" w:rsidRPr="004B77DE" w:rsidRDefault="004B77DE" w:rsidP="001F3F3F">
            <w:pPr>
              <w:contextualSpacing/>
              <w:jc w:val="center"/>
              <w:rPr>
                <w:sz w:val="22"/>
              </w:rPr>
            </w:pPr>
            <w:r w:rsidRPr="004B77DE">
              <w:rPr>
                <w:sz w:val="22"/>
              </w:rPr>
              <w:t>0.224</w:t>
            </w:r>
          </w:p>
        </w:tc>
        <w:tc>
          <w:tcPr>
            <w:tcW w:w="1023" w:type="dxa"/>
          </w:tcPr>
          <w:p w14:paraId="17FD255E" w14:textId="77777777" w:rsidR="004B77DE" w:rsidRPr="004B77DE" w:rsidRDefault="004B77DE" w:rsidP="001F3F3F">
            <w:pPr>
              <w:contextualSpacing/>
              <w:jc w:val="center"/>
              <w:rPr>
                <w:sz w:val="22"/>
              </w:rPr>
            </w:pPr>
            <w:r w:rsidRPr="004B77DE">
              <w:rPr>
                <w:sz w:val="22"/>
              </w:rPr>
              <w:t>0.275</w:t>
            </w:r>
          </w:p>
        </w:tc>
        <w:tc>
          <w:tcPr>
            <w:tcW w:w="722" w:type="dxa"/>
          </w:tcPr>
          <w:p w14:paraId="658F530D" w14:textId="77777777" w:rsidR="004B77DE" w:rsidRPr="004B77DE" w:rsidRDefault="004B77DE" w:rsidP="001F3F3F">
            <w:pPr>
              <w:contextualSpacing/>
              <w:jc w:val="center"/>
              <w:rPr>
                <w:sz w:val="22"/>
              </w:rPr>
            </w:pPr>
            <w:r w:rsidRPr="004B77DE">
              <w:rPr>
                <w:sz w:val="22"/>
              </w:rPr>
              <w:t>0.217</w:t>
            </w:r>
          </w:p>
        </w:tc>
        <w:tc>
          <w:tcPr>
            <w:tcW w:w="722" w:type="dxa"/>
          </w:tcPr>
          <w:p w14:paraId="4671F3A3" w14:textId="77777777" w:rsidR="004B77DE" w:rsidRPr="004B77DE" w:rsidRDefault="004B77DE" w:rsidP="001F3F3F">
            <w:pPr>
              <w:contextualSpacing/>
              <w:jc w:val="center"/>
              <w:rPr>
                <w:sz w:val="22"/>
              </w:rPr>
            </w:pPr>
            <w:r w:rsidRPr="004B77DE">
              <w:rPr>
                <w:sz w:val="22"/>
              </w:rPr>
              <w:t>0.121</w:t>
            </w:r>
          </w:p>
        </w:tc>
        <w:tc>
          <w:tcPr>
            <w:tcW w:w="1023" w:type="dxa"/>
          </w:tcPr>
          <w:p w14:paraId="1C9C8CDC" w14:textId="77777777" w:rsidR="004B77DE" w:rsidRPr="004B77DE" w:rsidRDefault="004B77DE" w:rsidP="001F3F3F">
            <w:pPr>
              <w:contextualSpacing/>
              <w:jc w:val="center"/>
              <w:rPr>
                <w:sz w:val="22"/>
              </w:rPr>
            </w:pPr>
            <w:r w:rsidRPr="004B77DE">
              <w:rPr>
                <w:sz w:val="22"/>
              </w:rPr>
              <w:t>0.489</w:t>
            </w:r>
          </w:p>
        </w:tc>
        <w:tc>
          <w:tcPr>
            <w:tcW w:w="722" w:type="dxa"/>
          </w:tcPr>
          <w:p w14:paraId="3CD482D4" w14:textId="77777777" w:rsidR="004B77DE" w:rsidRPr="004B77DE" w:rsidRDefault="004B77DE" w:rsidP="001F3F3F">
            <w:pPr>
              <w:contextualSpacing/>
              <w:jc w:val="center"/>
              <w:rPr>
                <w:sz w:val="22"/>
              </w:rPr>
            </w:pPr>
            <w:r w:rsidRPr="004B77DE">
              <w:rPr>
                <w:sz w:val="22"/>
              </w:rPr>
              <w:t>0.552</w:t>
            </w:r>
          </w:p>
        </w:tc>
        <w:tc>
          <w:tcPr>
            <w:tcW w:w="722" w:type="dxa"/>
          </w:tcPr>
          <w:p w14:paraId="3FABCD9E" w14:textId="77777777" w:rsidR="004B77DE" w:rsidRPr="004B77DE" w:rsidRDefault="004B77DE" w:rsidP="001F3F3F">
            <w:pPr>
              <w:contextualSpacing/>
              <w:jc w:val="center"/>
              <w:rPr>
                <w:sz w:val="22"/>
              </w:rPr>
            </w:pPr>
            <w:r w:rsidRPr="004B77DE">
              <w:rPr>
                <w:sz w:val="22"/>
              </w:rPr>
              <w:t>0.259</w:t>
            </w:r>
          </w:p>
        </w:tc>
      </w:tr>
      <w:tr w:rsidR="004B77DE" w:rsidRPr="004B77DE" w14:paraId="7CED2DC1" w14:textId="77777777" w:rsidTr="004B77DE">
        <w:tc>
          <w:tcPr>
            <w:tcW w:w="1231" w:type="dxa"/>
          </w:tcPr>
          <w:p w14:paraId="27FE743A" w14:textId="77777777" w:rsidR="004B77DE" w:rsidRPr="004B77DE" w:rsidRDefault="004B77DE" w:rsidP="001F3F3F">
            <w:pPr>
              <w:contextualSpacing/>
              <w:jc w:val="center"/>
              <w:rPr>
                <w:sz w:val="22"/>
              </w:rPr>
            </w:pPr>
            <w:r w:rsidRPr="004B77DE">
              <w:rPr>
                <w:sz w:val="22"/>
              </w:rPr>
              <w:t>Writer3939</w:t>
            </w:r>
          </w:p>
        </w:tc>
        <w:tc>
          <w:tcPr>
            <w:tcW w:w="1023" w:type="dxa"/>
          </w:tcPr>
          <w:p w14:paraId="67BD9176" w14:textId="77777777" w:rsidR="004B77DE" w:rsidRPr="004B77DE" w:rsidRDefault="004B77DE" w:rsidP="001F3F3F">
            <w:pPr>
              <w:contextualSpacing/>
              <w:jc w:val="center"/>
              <w:rPr>
                <w:sz w:val="22"/>
              </w:rPr>
            </w:pPr>
            <w:r w:rsidRPr="004B77DE">
              <w:rPr>
                <w:sz w:val="22"/>
              </w:rPr>
              <w:t>0.152</w:t>
            </w:r>
          </w:p>
        </w:tc>
        <w:tc>
          <w:tcPr>
            <w:tcW w:w="721" w:type="dxa"/>
          </w:tcPr>
          <w:p w14:paraId="6E824524" w14:textId="77777777" w:rsidR="004B77DE" w:rsidRPr="004B77DE" w:rsidRDefault="004B77DE" w:rsidP="001F3F3F">
            <w:pPr>
              <w:contextualSpacing/>
              <w:jc w:val="center"/>
              <w:rPr>
                <w:sz w:val="22"/>
              </w:rPr>
            </w:pPr>
            <w:r w:rsidRPr="004B77DE">
              <w:rPr>
                <w:sz w:val="22"/>
              </w:rPr>
              <w:t>0.243</w:t>
            </w:r>
          </w:p>
        </w:tc>
        <w:tc>
          <w:tcPr>
            <w:tcW w:w="721" w:type="dxa"/>
          </w:tcPr>
          <w:p w14:paraId="16A357CA" w14:textId="77777777" w:rsidR="004B77DE" w:rsidRPr="004B77DE" w:rsidRDefault="004B77DE" w:rsidP="001F3F3F">
            <w:pPr>
              <w:contextualSpacing/>
              <w:jc w:val="center"/>
              <w:rPr>
                <w:sz w:val="22"/>
              </w:rPr>
            </w:pPr>
            <w:r w:rsidRPr="004B77DE">
              <w:rPr>
                <w:sz w:val="22"/>
              </w:rPr>
              <w:t>0.094</w:t>
            </w:r>
          </w:p>
        </w:tc>
        <w:tc>
          <w:tcPr>
            <w:tcW w:w="1023" w:type="dxa"/>
          </w:tcPr>
          <w:p w14:paraId="136B8E77" w14:textId="77777777" w:rsidR="004B77DE" w:rsidRPr="004B77DE" w:rsidRDefault="004B77DE" w:rsidP="001F3F3F">
            <w:pPr>
              <w:contextualSpacing/>
              <w:jc w:val="center"/>
              <w:rPr>
                <w:sz w:val="22"/>
              </w:rPr>
            </w:pPr>
            <w:r w:rsidRPr="004B77DE">
              <w:rPr>
                <w:sz w:val="22"/>
              </w:rPr>
              <w:t>0.142</w:t>
            </w:r>
          </w:p>
        </w:tc>
        <w:tc>
          <w:tcPr>
            <w:tcW w:w="722" w:type="dxa"/>
          </w:tcPr>
          <w:p w14:paraId="204539E8" w14:textId="77777777" w:rsidR="004B77DE" w:rsidRPr="004B77DE" w:rsidRDefault="004B77DE" w:rsidP="001F3F3F">
            <w:pPr>
              <w:contextualSpacing/>
              <w:jc w:val="center"/>
              <w:rPr>
                <w:sz w:val="22"/>
              </w:rPr>
            </w:pPr>
            <w:r w:rsidRPr="004B77DE">
              <w:rPr>
                <w:sz w:val="22"/>
              </w:rPr>
              <w:t>0.049</w:t>
            </w:r>
          </w:p>
        </w:tc>
        <w:tc>
          <w:tcPr>
            <w:tcW w:w="722" w:type="dxa"/>
          </w:tcPr>
          <w:p w14:paraId="1ACB487C" w14:textId="77777777" w:rsidR="004B77DE" w:rsidRPr="004B77DE" w:rsidRDefault="004B77DE" w:rsidP="001F3F3F">
            <w:pPr>
              <w:contextualSpacing/>
              <w:jc w:val="center"/>
              <w:rPr>
                <w:sz w:val="22"/>
              </w:rPr>
            </w:pPr>
            <w:r w:rsidRPr="004B77DE">
              <w:rPr>
                <w:sz w:val="22"/>
              </w:rPr>
              <w:t>0.036</w:t>
            </w:r>
          </w:p>
        </w:tc>
        <w:tc>
          <w:tcPr>
            <w:tcW w:w="1023" w:type="dxa"/>
          </w:tcPr>
          <w:p w14:paraId="03A8704D" w14:textId="77777777" w:rsidR="004B77DE" w:rsidRPr="004B77DE" w:rsidRDefault="004B77DE" w:rsidP="001F3F3F">
            <w:pPr>
              <w:contextualSpacing/>
              <w:jc w:val="center"/>
              <w:rPr>
                <w:sz w:val="22"/>
              </w:rPr>
            </w:pPr>
            <w:r w:rsidRPr="004B77DE">
              <w:rPr>
                <w:sz w:val="22"/>
              </w:rPr>
              <w:t>0.237</w:t>
            </w:r>
          </w:p>
        </w:tc>
        <w:tc>
          <w:tcPr>
            <w:tcW w:w="722" w:type="dxa"/>
          </w:tcPr>
          <w:p w14:paraId="6FE8F6BD" w14:textId="77777777" w:rsidR="004B77DE" w:rsidRPr="004B77DE" w:rsidRDefault="004B77DE" w:rsidP="001F3F3F">
            <w:pPr>
              <w:contextualSpacing/>
              <w:jc w:val="center"/>
              <w:rPr>
                <w:sz w:val="22"/>
              </w:rPr>
            </w:pPr>
            <w:r w:rsidRPr="004B77DE">
              <w:rPr>
                <w:sz w:val="22"/>
              </w:rPr>
              <w:t>0.332</w:t>
            </w:r>
          </w:p>
        </w:tc>
        <w:tc>
          <w:tcPr>
            <w:tcW w:w="722" w:type="dxa"/>
          </w:tcPr>
          <w:p w14:paraId="574E9669" w14:textId="77777777" w:rsidR="004B77DE" w:rsidRPr="004B77DE" w:rsidRDefault="004B77DE" w:rsidP="001F3F3F">
            <w:pPr>
              <w:contextualSpacing/>
              <w:jc w:val="center"/>
              <w:rPr>
                <w:sz w:val="22"/>
              </w:rPr>
            </w:pPr>
            <w:r w:rsidRPr="004B77DE">
              <w:rPr>
                <w:sz w:val="22"/>
              </w:rPr>
              <w:t>0.138</w:t>
            </w:r>
          </w:p>
        </w:tc>
      </w:tr>
      <w:tr w:rsidR="004B77DE" w:rsidRPr="004B77DE" w14:paraId="45AD21F0" w14:textId="77777777" w:rsidTr="004B77DE">
        <w:tc>
          <w:tcPr>
            <w:tcW w:w="1231" w:type="dxa"/>
          </w:tcPr>
          <w:p w14:paraId="32014FBB" w14:textId="77777777" w:rsidR="004B77DE" w:rsidRPr="004B77DE" w:rsidRDefault="004B77DE" w:rsidP="001F3F3F">
            <w:pPr>
              <w:contextualSpacing/>
              <w:jc w:val="center"/>
              <w:rPr>
                <w:sz w:val="22"/>
              </w:rPr>
            </w:pPr>
            <w:r w:rsidRPr="004B77DE">
              <w:rPr>
                <w:sz w:val="22"/>
              </w:rPr>
              <w:t>Writer4040</w:t>
            </w:r>
          </w:p>
        </w:tc>
        <w:tc>
          <w:tcPr>
            <w:tcW w:w="1023" w:type="dxa"/>
          </w:tcPr>
          <w:p w14:paraId="775C9445" w14:textId="77777777" w:rsidR="004B77DE" w:rsidRPr="004B77DE" w:rsidRDefault="004B77DE" w:rsidP="001F3F3F">
            <w:pPr>
              <w:contextualSpacing/>
              <w:jc w:val="center"/>
              <w:rPr>
                <w:sz w:val="22"/>
              </w:rPr>
            </w:pPr>
            <w:r w:rsidRPr="004B77DE">
              <w:rPr>
                <w:sz w:val="22"/>
              </w:rPr>
              <w:t>0.196</w:t>
            </w:r>
          </w:p>
        </w:tc>
        <w:tc>
          <w:tcPr>
            <w:tcW w:w="721" w:type="dxa"/>
          </w:tcPr>
          <w:p w14:paraId="35B10504" w14:textId="77777777" w:rsidR="004B77DE" w:rsidRPr="004B77DE" w:rsidRDefault="004B77DE" w:rsidP="001F3F3F">
            <w:pPr>
              <w:contextualSpacing/>
              <w:jc w:val="center"/>
              <w:rPr>
                <w:sz w:val="22"/>
              </w:rPr>
            </w:pPr>
            <w:r w:rsidRPr="004B77DE">
              <w:rPr>
                <w:sz w:val="22"/>
              </w:rPr>
              <w:t>0.21</w:t>
            </w:r>
          </w:p>
        </w:tc>
        <w:tc>
          <w:tcPr>
            <w:tcW w:w="721" w:type="dxa"/>
          </w:tcPr>
          <w:p w14:paraId="631A3E4C" w14:textId="77777777" w:rsidR="004B77DE" w:rsidRPr="004B77DE" w:rsidRDefault="004B77DE" w:rsidP="001F3F3F">
            <w:pPr>
              <w:contextualSpacing/>
              <w:jc w:val="center"/>
              <w:rPr>
                <w:sz w:val="22"/>
              </w:rPr>
            </w:pPr>
            <w:r w:rsidRPr="004B77DE">
              <w:rPr>
                <w:sz w:val="22"/>
              </w:rPr>
              <w:t>0.101</w:t>
            </w:r>
          </w:p>
        </w:tc>
        <w:tc>
          <w:tcPr>
            <w:tcW w:w="1023" w:type="dxa"/>
          </w:tcPr>
          <w:p w14:paraId="00D4CD45" w14:textId="77777777" w:rsidR="004B77DE" w:rsidRPr="004B77DE" w:rsidRDefault="004B77DE" w:rsidP="001F3F3F">
            <w:pPr>
              <w:contextualSpacing/>
              <w:jc w:val="center"/>
              <w:rPr>
                <w:sz w:val="22"/>
              </w:rPr>
            </w:pPr>
            <w:r w:rsidRPr="004B77DE">
              <w:rPr>
                <w:sz w:val="22"/>
              </w:rPr>
              <w:t>0.117</w:t>
            </w:r>
          </w:p>
        </w:tc>
        <w:tc>
          <w:tcPr>
            <w:tcW w:w="722" w:type="dxa"/>
          </w:tcPr>
          <w:p w14:paraId="7ED37381" w14:textId="77777777" w:rsidR="004B77DE" w:rsidRPr="004B77DE" w:rsidRDefault="004B77DE" w:rsidP="001F3F3F">
            <w:pPr>
              <w:contextualSpacing/>
              <w:jc w:val="center"/>
              <w:rPr>
                <w:sz w:val="22"/>
              </w:rPr>
            </w:pPr>
            <w:r w:rsidRPr="004B77DE">
              <w:rPr>
                <w:sz w:val="22"/>
              </w:rPr>
              <w:t>0.06</w:t>
            </w:r>
          </w:p>
        </w:tc>
        <w:tc>
          <w:tcPr>
            <w:tcW w:w="722" w:type="dxa"/>
          </w:tcPr>
          <w:p w14:paraId="110318D9" w14:textId="77777777" w:rsidR="004B77DE" w:rsidRPr="004B77DE" w:rsidRDefault="004B77DE" w:rsidP="001F3F3F">
            <w:pPr>
              <w:contextualSpacing/>
              <w:jc w:val="center"/>
              <w:rPr>
                <w:sz w:val="22"/>
              </w:rPr>
            </w:pPr>
            <w:r w:rsidRPr="004B77DE">
              <w:rPr>
                <w:sz w:val="22"/>
              </w:rPr>
              <w:t>0.04</w:t>
            </w:r>
          </w:p>
        </w:tc>
        <w:tc>
          <w:tcPr>
            <w:tcW w:w="1023" w:type="dxa"/>
          </w:tcPr>
          <w:p w14:paraId="3EDCFAF3" w14:textId="77777777" w:rsidR="004B77DE" w:rsidRPr="004B77DE" w:rsidRDefault="004B77DE" w:rsidP="001F3F3F">
            <w:pPr>
              <w:contextualSpacing/>
              <w:jc w:val="center"/>
              <w:rPr>
                <w:sz w:val="22"/>
              </w:rPr>
            </w:pPr>
            <w:r w:rsidRPr="004B77DE">
              <w:rPr>
                <w:sz w:val="22"/>
              </w:rPr>
              <w:t>0.325</w:t>
            </w:r>
          </w:p>
        </w:tc>
        <w:tc>
          <w:tcPr>
            <w:tcW w:w="722" w:type="dxa"/>
          </w:tcPr>
          <w:p w14:paraId="3E940602" w14:textId="77777777" w:rsidR="004B77DE" w:rsidRPr="004B77DE" w:rsidRDefault="004B77DE" w:rsidP="001F3F3F">
            <w:pPr>
              <w:contextualSpacing/>
              <w:jc w:val="center"/>
              <w:rPr>
                <w:sz w:val="22"/>
              </w:rPr>
            </w:pPr>
            <w:r w:rsidRPr="004B77DE">
              <w:rPr>
                <w:sz w:val="22"/>
              </w:rPr>
              <w:t>0.3</w:t>
            </w:r>
          </w:p>
        </w:tc>
        <w:tc>
          <w:tcPr>
            <w:tcW w:w="722" w:type="dxa"/>
          </w:tcPr>
          <w:p w14:paraId="4FB74A60" w14:textId="77777777" w:rsidR="004B77DE" w:rsidRPr="004B77DE" w:rsidRDefault="004B77DE" w:rsidP="001F3F3F">
            <w:pPr>
              <w:contextualSpacing/>
              <w:jc w:val="center"/>
              <w:rPr>
                <w:sz w:val="22"/>
              </w:rPr>
            </w:pPr>
            <w:r w:rsidRPr="004B77DE">
              <w:rPr>
                <w:sz w:val="22"/>
              </w:rPr>
              <w:t>0.156</w:t>
            </w:r>
          </w:p>
        </w:tc>
      </w:tr>
      <w:tr w:rsidR="004B77DE" w:rsidRPr="004B77DE" w14:paraId="6BD5FFB0" w14:textId="77777777" w:rsidTr="004B77DE">
        <w:tc>
          <w:tcPr>
            <w:tcW w:w="1231" w:type="dxa"/>
          </w:tcPr>
          <w:p w14:paraId="1DFBBE98" w14:textId="77777777" w:rsidR="004B77DE" w:rsidRPr="004B77DE" w:rsidRDefault="004B77DE" w:rsidP="001F3F3F">
            <w:pPr>
              <w:contextualSpacing/>
              <w:jc w:val="center"/>
              <w:rPr>
                <w:sz w:val="22"/>
              </w:rPr>
            </w:pPr>
            <w:r w:rsidRPr="004B77DE">
              <w:rPr>
                <w:sz w:val="22"/>
              </w:rPr>
              <w:t>Writer4141</w:t>
            </w:r>
          </w:p>
        </w:tc>
        <w:tc>
          <w:tcPr>
            <w:tcW w:w="1023" w:type="dxa"/>
          </w:tcPr>
          <w:p w14:paraId="5DCB8EDB" w14:textId="77777777" w:rsidR="004B77DE" w:rsidRPr="004B77DE" w:rsidRDefault="004B77DE" w:rsidP="001F3F3F">
            <w:pPr>
              <w:contextualSpacing/>
              <w:jc w:val="center"/>
              <w:rPr>
                <w:sz w:val="22"/>
              </w:rPr>
            </w:pPr>
            <w:r w:rsidRPr="004B77DE">
              <w:rPr>
                <w:sz w:val="22"/>
              </w:rPr>
              <w:t>0.167</w:t>
            </w:r>
          </w:p>
        </w:tc>
        <w:tc>
          <w:tcPr>
            <w:tcW w:w="721" w:type="dxa"/>
          </w:tcPr>
          <w:p w14:paraId="653445E4" w14:textId="77777777" w:rsidR="004B77DE" w:rsidRPr="004B77DE" w:rsidRDefault="004B77DE" w:rsidP="001F3F3F">
            <w:pPr>
              <w:contextualSpacing/>
              <w:jc w:val="center"/>
              <w:rPr>
                <w:sz w:val="22"/>
              </w:rPr>
            </w:pPr>
            <w:r w:rsidRPr="004B77DE">
              <w:rPr>
                <w:sz w:val="22"/>
              </w:rPr>
              <w:t>0.203</w:t>
            </w:r>
          </w:p>
        </w:tc>
        <w:tc>
          <w:tcPr>
            <w:tcW w:w="721" w:type="dxa"/>
          </w:tcPr>
          <w:p w14:paraId="216A2FF8" w14:textId="77777777" w:rsidR="004B77DE" w:rsidRPr="004B77DE" w:rsidRDefault="004B77DE" w:rsidP="001F3F3F">
            <w:pPr>
              <w:contextualSpacing/>
              <w:jc w:val="center"/>
              <w:rPr>
                <w:sz w:val="22"/>
              </w:rPr>
            </w:pPr>
            <w:r w:rsidRPr="004B77DE">
              <w:rPr>
                <w:sz w:val="22"/>
              </w:rPr>
              <w:t>0.092</w:t>
            </w:r>
          </w:p>
        </w:tc>
        <w:tc>
          <w:tcPr>
            <w:tcW w:w="1023" w:type="dxa"/>
          </w:tcPr>
          <w:p w14:paraId="01BF0567" w14:textId="77777777" w:rsidR="004B77DE" w:rsidRPr="004B77DE" w:rsidRDefault="004B77DE" w:rsidP="001F3F3F">
            <w:pPr>
              <w:contextualSpacing/>
              <w:jc w:val="center"/>
              <w:rPr>
                <w:sz w:val="22"/>
              </w:rPr>
            </w:pPr>
            <w:r w:rsidRPr="004B77DE">
              <w:rPr>
                <w:sz w:val="22"/>
              </w:rPr>
              <w:t>0.124</w:t>
            </w:r>
          </w:p>
        </w:tc>
        <w:tc>
          <w:tcPr>
            <w:tcW w:w="722" w:type="dxa"/>
          </w:tcPr>
          <w:p w14:paraId="183EFEC3" w14:textId="77777777" w:rsidR="004B77DE" w:rsidRPr="004B77DE" w:rsidRDefault="004B77DE" w:rsidP="001F3F3F">
            <w:pPr>
              <w:contextualSpacing/>
              <w:jc w:val="center"/>
              <w:rPr>
                <w:sz w:val="22"/>
              </w:rPr>
            </w:pPr>
            <w:r w:rsidRPr="004B77DE">
              <w:rPr>
                <w:sz w:val="22"/>
              </w:rPr>
              <w:t>0.023</w:t>
            </w:r>
          </w:p>
        </w:tc>
        <w:tc>
          <w:tcPr>
            <w:tcW w:w="722" w:type="dxa"/>
          </w:tcPr>
          <w:p w14:paraId="43C0371D" w14:textId="77777777" w:rsidR="004B77DE" w:rsidRPr="004B77DE" w:rsidRDefault="004B77DE" w:rsidP="001F3F3F">
            <w:pPr>
              <w:contextualSpacing/>
              <w:jc w:val="center"/>
              <w:rPr>
                <w:sz w:val="22"/>
              </w:rPr>
            </w:pPr>
            <w:r w:rsidRPr="004B77DE">
              <w:rPr>
                <w:sz w:val="22"/>
              </w:rPr>
              <w:t>0.02</w:t>
            </w:r>
          </w:p>
        </w:tc>
        <w:tc>
          <w:tcPr>
            <w:tcW w:w="1023" w:type="dxa"/>
          </w:tcPr>
          <w:p w14:paraId="400F2DD3" w14:textId="77777777" w:rsidR="004B77DE" w:rsidRPr="004B77DE" w:rsidRDefault="004B77DE" w:rsidP="001F3F3F">
            <w:pPr>
              <w:contextualSpacing/>
              <w:jc w:val="center"/>
              <w:rPr>
                <w:sz w:val="22"/>
              </w:rPr>
            </w:pPr>
            <w:r w:rsidRPr="004B77DE">
              <w:rPr>
                <w:sz w:val="22"/>
              </w:rPr>
              <w:t>0.335</w:t>
            </w:r>
          </w:p>
        </w:tc>
        <w:tc>
          <w:tcPr>
            <w:tcW w:w="722" w:type="dxa"/>
          </w:tcPr>
          <w:p w14:paraId="215DCCC6" w14:textId="77777777" w:rsidR="004B77DE" w:rsidRPr="004B77DE" w:rsidRDefault="004B77DE" w:rsidP="001F3F3F">
            <w:pPr>
              <w:contextualSpacing/>
              <w:jc w:val="center"/>
              <w:rPr>
                <w:sz w:val="22"/>
              </w:rPr>
            </w:pPr>
            <w:r w:rsidRPr="004B77DE">
              <w:rPr>
                <w:sz w:val="22"/>
              </w:rPr>
              <w:t>0.256</w:t>
            </w:r>
          </w:p>
        </w:tc>
        <w:tc>
          <w:tcPr>
            <w:tcW w:w="722" w:type="dxa"/>
          </w:tcPr>
          <w:p w14:paraId="26858898" w14:textId="77777777" w:rsidR="004B77DE" w:rsidRPr="004B77DE" w:rsidRDefault="004B77DE" w:rsidP="001F3F3F">
            <w:pPr>
              <w:contextualSpacing/>
              <w:jc w:val="center"/>
              <w:rPr>
                <w:sz w:val="22"/>
              </w:rPr>
            </w:pPr>
            <w:r w:rsidRPr="004B77DE">
              <w:rPr>
                <w:sz w:val="22"/>
              </w:rPr>
              <w:t>0.145</w:t>
            </w:r>
          </w:p>
        </w:tc>
      </w:tr>
      <w:tr w:rsidR="004B77DE" w:rsidRPr="004B77DE" w14:paraId="1E235596" w14:textId="77777777" w:rsidTr="004B77DE">
        <w:tc>
          <w:tcPr>
            <w:tcW w:w="1231" w:type="dxa"/>
          </w:tcPr>
          <w:p w14:paraId="0BBF064A" w14:textId="77777777" w:rsidR="004B77DE" w:rsidRPr="004B77DE" w:rsidRDefault="004B77DE" w:rsidP="001F3F3F">
            <w:pPr>
              <w:contextualSpacing/>
              <w:jc w:val="center"/>
              <w:rPr>
                <w:sz w:val="22"/>
              </w:rPr>
            </w:pPr>
            <w:r w:rsidRPr="004B77DE">
              <w:rPr>
                <w:sz w:val="22"/>
              </w:rPr>
              <w:t>Writer4242</w:t>
            </w:r>
          </w:p>
        </w:tc>
        <w:tc>
          <w:tcPr>
            <w:tcW w:w="1023" w:type="dxa"/>
          </w:tcPr>
          <w:p w14:paraId="3A610865" w14:textId="77777777" w:rsidR="004B77DE" w:rsidRPr="004B77DE" w:rsidRDefault="004B77DE" w:rsidP="001F3F3F">
            <w:pPr>
              <w:contextualSpacing/>
              <w:jc w:val="center"/>
              <w:rPr>
                <w:sz w:val="22"/>
              </w:rPr>
            </w:pPr>
            <w:r w:rsidRPr="004B77DE">
              <w:rPr>
                <w:sz w:val="22"/>
              </w:rPr>
              <w:t>0.7</w:t>
            </w:r>
          </w:p>
        </w:tc>
        <w:tc>
          <w:tcPr>
            <w:tcW w:w="721" w:type="dxa"/>
          </w:tcPr>
          <w:p w14:paraId="378BD76B" w14:textId="77777777" w:rsidR="004B77DE" w:rsidRPr="004B77DE" w:rsidRDefault="004B77DE" w:rsidP="001F3F3F">
            <w:pPr>
              <w:contextualSpacing/>
              <w:jc w:val="center"/>
              <w:rPr>
                <w:sz w:val="22"/>
              </w:rPr>
            </w:pPr>
            <w:r w:rsidRPr="004B77DE">
              <w:rPr>
                <w:sz w:val="22"/>
              </w:rPr>
              <w:t>0.6</w:t>
            </w:r>
          </w:p>
        </w:tc>
        <w:tc>
          <w:tcPr>
            <w:tcW w:w="721" w:type="dxa"/>
          </w:tcPr>
          <w:p w14:paraId="0AD3FDB7" w14:textId="77777777" w:rsidR="004B77DE" w:rsidRPr="004B77DE" w:rsidRDefault="004B77DE" w:rsidP="001F3F3F">
            <w:pPr>
              <w:contextualSpacing/>
              <w:jc w:val="center"/>
              <w:rPr>
                <w:sz w:val="22"/>
              </w:rPr>
            </w:pPr>
            <w:r w:rsidRPr="004B77DE">
              <w:rPr>
                <w:sz w:val="22"/>
              </w:rPr>
              <w:t>0.323</w:t>
            </w:r>
          </w:p>
        </w:tc>
        <w:tc>
          <w:tcPr>
            <w:tcW w:w="1023" w:type="dxa"/>
          </w:tcPr>
          <w:p w14:paraId="01B900CB" w14:textId="77777777" w:rsidR="004B77DE" w:rsidRPr="004B77DE" w:rsidRDefault="004B77DE" w:rsidP="001F3F3F">
            <w:pPr>
              <w:contextualSpacing/>
              <w:jc w:val="center"/>
              <w:rPr>
                <w:sz w:val="22"/>
              </w:rPr>
            </w:pPr>
            <w:r w:rsidRPr="004B77DE">
              <w:rPr>
                <w:sz w:val="22"/>
              </w:rPr>
              <w:t>0.338</w:t>
            </w:r>
          </w:p>
        </w:tc>
        <w:tc>
          <w:tcPr>
            <w:tcW w:w="722" w:type="dxa"/>
          </w:tcPr>
          <w:p w14:paraId="31601EC6" w14:textId="77777777" w:rsidR="004B77DE" w:rsidRPr="004B77DE" w:rsidRDefault="004B77DE" w:rsidP="001F3F3F">
            <w:pPr>
              <w:contextualSpacing/>
              <w:jc w:val="center"/>
              <w:rPr>
                <w:sz w:val="22"/>
              </w:rPr>
            </w:pPr>
            <w:r w:rsidRPr="004B77DE">
              <w:rPr>
                <w:sz w:val="22"/>
              </w:rPr>
              <w:t>0.321</w:t>
            </w:r>
          </w:p>
        </w:tc>
        <w:tc>
          <w:tcPr>
            <w:tcW w:w="722" w:type="dxa"/>
          </w:tcPr>
          <w:p w14:paraId="4F896028" w14:textId="77777777" w:rsidR="004B77DE" w:rsidRPr="004B77DE" w:rsidRDefault="004B77DE" w:rsidP="001F3F3F">
            <w:pPr>
              <w:contextualSpacing/>
              <w:jc w:val="center"/>
              <w:rPr>
                <w:sz w:val="22"/>
              </w:rPr>
            </w:pPr>
            <w:r w:rsidRPr="004B77DE">
              <w:rPr>
                <w:sz w:val="22"/>
              </w:rPr>
              <w:t>0.165</w:t>
            </w:r>
          </w:p>
        </w:tc>
        <w:tc>
          <w:tcPr>
            <w:tcW w:w="1023" w:type="dxa"/>
          </w:tcPr>
          <w:p w14:paraId="643AC149" w14:textId="77777777" w:rsidR="004B77DE" w:rsidRPr="004B77DE" w:rsidRDefault="004B77DE" w:rsidP="001F3F3F">
            <w:pPr>
              <w:contextualSpacing/>
              <w:jc w:val="center"/>
              <w:rPr>
                <w:sz w:val="22"/>
              </w:rPr>
            </w:pPr>
            <w:r w:rsidRPr="004B77DE">
              <w:rPr>
                <w:sz w:val="22"/>
              </w:rPr>
              <w:t>0.488</w:t>
            </w:r>
          </w:p>
        </w:tc>
        <w:tc>
          <w:tcPr>
            <w:tcW w:w="722" w:type="dxa"/>
          </w:tcPr>
          <w:p w14:paraId="3D15F6CB" w14:textId="77777777" w:rsidR="004B77DE" w:rsidRPr="004B77DE" w:rsidRDefault="004B77DE" w:rsidP="001F3F3F">
            <w:pPr>
              <w:contextualSpacing/>
              <w:jc w:val="center"/>
              <w:rPr>
                <w:sz w:val="22"/>
              </w:rPr>
            </w:pPr>
            <w:r w:rsidRPr="004B77DE">
              <w:rPr>
                <w:sz w:val="22"/>
              </w:rPr>
              <w:t>0.675</w:t>
            </w:r>
          </w:p>
        </w:tc>
        <w:tc>
          <w:tcPr>
            <w:tcW w:w="722" w:type="dxa"/>
          </w:tcPr>
          <w:p w14:paraId="0EA9AB75" w14:textId="77777777" w:rsidR="004B77DE" w:rsidRPr="004B77DE" w:rsidRDefault="004B77DE" w:rsidP="001F3F3F">
            <w:pPr>
              <w:contextualSpacing/>
              <w:jc w:val="center"/>
              <w:rPr>
                <w:sz w:val="22"/>
              </w:rPr>
            </w:pPr>
            <w:r w:rsidRPr="004B77DE">
              <w:rPr>
                <w:sz w:val="22"/>
              </w:rPr>
              <w:t>0.283</w:t>
            </w:r>
          </w:p>
        </w:tc>
      </w:tr>
      <w:tr w:rsidR="004B77DE" w:rsidRPr="004B77DE" w14:paraId="40BB6567" w14:textId="77777777" w:rsidTr="004B77DE">
        <w:tc>
          <w:tcPr>
            <w:tcW w:w="1231" w:type="dxa"/>
          </w:tcPr>
          <w:p w14:paraId="4C972A2B" w14:textId="77777777" w:rsidR="004B77DE" w:rsidRPr="004B77DE" w:rsidRDefault="004B77DE" w:rsidP="001F3F3F">
            <w:pPr>
              <w:contextualSpacing/>
              <w:jc w:val="center"/>
              <w:rPr>
                <w:sz w:val="22"/>
              </w:rPr>
            </w:pPr>
            <w:r w:rsidRPr="004B77DE">
              <w:rPr>
                <w:sz w:val="22"/>
              </w:rPr>
              <w:t>Writer4343</w:t>
            </w:r>
          </w:p>
        </w:tc>
        <w:tc>
          <w:tcPr>
            <w:tcW w:w="1023" w:type="dxa"/>
          </w:tcPr>
          <w:p w14:paraId="5E3982D2" w14:textId="77777777" w:rsidR="004B77DE" w:rsidRPr="004B77DE" w:rsidRDefault="004B77DE" w:rsidP="001F3F3F">
            <w:pPr>
              <w:contextualSpacing/>
              <w:jc w:val="center"/>
              <w:rPr>
                <w:sz w:val="22"/>
              </w:rPr>
            </w:pPr>
            <w:r w:rsidRPr="004B77DE">
              <w:rPr>
                <w:sz w:val="22"/>
              </w:rPr>
              <w:t>0.252</w:t>
            </w:r>
          </w:p>
        </w:tc>
        <w:tc>
          <w:tcPr>
            <w:tcW w:w="721" w:type="dxa"/>
          </w:tcPr>
          <w:p w14:paraId="5F5C8BE7" w14:textId="77777777" w:rsidR="004B77DE" w:rsidRPr="004B77DE" w:rsidRDefault="004B77DE" w:rsidP="001F3F3F">
            <w:pPr>
              <w:contextualSpacing/>
              <w:jc w:val="center"/>
              <w:rPr>
                <w:sz w:val="22"/>
              </w:rPr>
            </w:pPr>
            <w:r w:rsidRPr="004B77DE">
              <w:rPr>
                <w:sz w:val="22"/>
              </w:rPr>
              <w:t>0.37</w:t>
            </w:r>
          </w:p>
        </w:tc>
        <w:tc>
          <w:tcPr>
            <w:tcW w:w="721" w:type="dxa"/>
          </w:tcPr>
          <w:p w14:paraId="7C70000B" w14:textId="77777777" w:rsidR="004B77DE" w:rsidRPr="004B77DE" w:rsidRDefault="004B77DE" w:rsidP="001F3F3F">
            <w:pPr>
              <w:contextualSpacing/>
              <w:jc w:val="center"/>
              <w:rPr>
                <w:sz w:val="22"/>
              </w:rPr>
            </w:pPr>
            <w:r w:rsidRPr="004B77DE">
              <w:rPr>
                <w:sz w:val="22"/>
              </w:rPr>
              <w:t>0.15</w:t>
            </w:r>
          </w:p>
        </w:tc>
        <w:tc>
          <w:tcPr>
            <w:tcW w:w="1023" w:type="dxa"/>
          </w:tcPr>
          <w:p w14:paraId="6FBEB21C" w14:textId="77777777" w:rsidR="004B77DE" w:rsidRPr="004B77DE" w:rsidRDefault="004B77DE" w:rsidP="001F3F3F">
            <w:pPr>
              <w:contextualSpacing/>
              <w:jc w:val="center"/>
              <w:rPr>
                <w:sz w:val="22"/>
              </w:rPr>
            </w:pPr>
            <w:r w:rsidRPr="004B77DE">
              <w:rPr>
                <w:sz w:val="22"/>
              </w:rPr>
              <w:t>0.213</w:t>
            </w:r>
          </w:p>
        </w:tc>
        <w:tc>
          <w:tcPr>
            <w:tcW w:w="722" w:type="dxa"/>
          </w:tcPr>
          <w:p w14:paraId="01C3CFCA" w14:textId="77777777" w:rsidR="004B77DE" w:rsidRPr="004B77DE" w:rsidRDefault="004B77DE" w:rsidP="001F3F3F">
            <w:pPr>
              <w:contextualSpacing/>
              <w:jc w:val="center"/>
              <w:rPr>
                <w:sz w:val="22"/>
              </w:rPr>
            </w:pPr>
            <w:r w:rsidRPr="004B77DE">
              <w:rPr>
                <w:sz w:val="22"/>
              </w:rPr>
              <w:t>0.111</w:t>
            </w:r>
          </w:p>
        </w:tc>
        <w:tc>
          <w:tcPr>
            <w:tcW w:w="722" w:type="dxa"/>
          </w:tcPr>
          <w:p w14:paraId="50073659" w14:textId="77777777" w:rsidR="004B77DE" w:rsidRPr="004B77DE" w:rsidRDefault="004B77DE" w:rsidP="001F3F3F">
            <w:pPr>
              <w:contextualSpacing/>
              <w:jc w:val="center"/>
              <w:rPr>
                <w:sz w:val="22"/>
              </w:rPr>
            </w:pPr>
            <w:r w:rsidRPr="004B77DE">
              <w:rPr>
                <w:sz w:val="22"/>
              </w:rPr>
              <w:t>0.073</w:t>
            </w:r>
          </w:p>
        </w:tc>
        <w:tc>
          <w:tcPr>
            <w:tcW w:w="1023" w:type="dxa"/>
          </w:tcPr>
          <w:p w14:paraId="3FBCD67E" w14:textId="77777777" w:rsidR="004B77DE" w:rsidRPr="004B77DE" w:rsidRDefault="004B77DE" w:rsidP="001F3F3F">
            <w:pPr>
              <w:contextualSpacing/>
              <w:jc w:val="center"/>
              <w:rPr>
                <w:sz w:val="22"/>
              </w:rPr>
            </w:pPr>
            <w:r w:rsidRPr="004B77DE">
              <w:rPr>
                <w:sz w:val="22"/>
              </w:rPr>
              <w:t>0.319</w:t>
            </w:r>
          </w:p>
        </w:tc>
        <w:tc>
          <w:tcPr>
            <w:tcW w:w="722" w:type="dxa"/>
          </w:tcPr>
          <w:p w14:paraId="4A7D684E" w14:textId="77777777" w:rsidR="004B77DE" w:rsidRPr="004B77DE" w:rsidRDefault="004B77DE" w:rsidP="001F3F3F">
            <w:pPr>
              <w:contextualSpacing/>
              <w:jc w:val="center"/>
              <w:rPr>
                <w:sz w:val="22"/>
              </w:rPr>
            </w:pPr>
            <w:r w:rsidRPr="004B77DE">
              <w:rPr>
                <w:sz w:val="22"/>
              </w:rPr>
              <w:t>0.428</w:t>
            </w:r>
          </w:p>
        </w:tc>
        <w:tc>
          <w:tcPr>
            <w:tcW w:w="722" w:type="dxa"/>
          </w:tcPr>
          <w:p w14:paraId="48174B95" w14:textId="77777777" w:rsidR="004B77DE" w:rsidRPr="004B77DE" w:rsidRDefault="004B77DE" w:rsidP="001F3F3F">
            <w:pPr>
              <w:contextualSpacing/>
              <w:jc w:val="center"/>
              <w:rPr>
                <w:sz w:val="22"/>
              </w:rPr>
            </w:pPr>
            <w:r w:rsidRPr="004B77DE">
              <w:rPr>
                <w:sz w:val="22"/>
              </w:rPr>
              <w:t>0.183</w:t>
            </w:r>
          </w:p>
        </w:tc>
      </w:tr>
      <w:tr w:rsidR="004B77DE" w:rsidRPr="004B77DE" w14:paraId="012A765B" w14:textId="77777777" w:rsidTr="004B77DE">
        <w:tc>
          <w:tcPr>
            <w:tcW w:w="1231" w:type="dxa"/>
          </w:tcPr>
          <w:p w14:paraId="702DE4D3" w14:textId="77777777" w:rsidR="004B77DE" w:rsidRPr="004B77DE" w:rsidRDefault="004B77DE" w:rsidP="001F3F3F">
            <w:pPr>
              <w:contextualSpacing/>
              <w:jc w:val="center"/>
              <w:rPr>
                <w:sz w:val="22"/>
              </w:rPr>
            </w:pPr>
            <w:r w:rsidRPr="004B77DE">
              <w:rPr>
                <w:sz w:val="22"/>
              </w:rPr>
              <w:t>Writer4444</w:t>
            </w:r>
          </w:p>
        </w:tc>
        <w:tc>
          <w:tcPr>
            <w:tcW w:w="1023" w:type="dxa"/>
          </w:tcPr>
          <w:p w14:paraId="2BB06CA3" w14:textId="77777777" w:rsidR="004B77DE" w:rsidRPr="004B77DE" w:rsidRDefault="004B77DE" w:rsidP="001F3F3F">
            <w:pPr>
              <w:contextualSpacing/>
              <w:jc w:val="center"/>
              <w:rPr>
                <w:sz w:val="22"/>
              </w:rPr>
            </w:pPr>
            <w:r w:rsidRPr="004B77DE">
              <w:rPr>
                <w:sz w:val="22"/>
              </w:rPr>
              <w:t>0.473</w:t>
            </w:r>
          </w:p>
        </w:tc>
        <w:tc>
          <w:tcPr>
            <w:tcW w:w="721" w:type="dxa"/>
          </w:tcPr>
          <w:p w14:paraId="2A4477F7" w14:textId="77777777" w:rsidR="004B77DE" w:rsidRPr="004B77DE" w:rsidRDefault="004B77DE" w:rsidP="001F3F3F">
            <w:pPr>
              <w:contextualSpacing/>
              <w:jc w:val="center"/>
              <w:rPr>
                <w:sz w:val="22"/>
              </w:rPr>
            </w:pPr>
            <w:r w:rsidRPr="004B77DE">
              <w:rPr>
                <w:sz w:val="22"/>
              </w:rPr>
              <w:t>0.245</w:t>
            </w:r>
          </w:p>
        </w:tc>
        <w:tc>
          <w:tcPr>
            <w:tcW w:w="721" w:type="dxa"/>
          </w:tcPr>
          <w:p w14:paraId="1FBB14E6" w14:textId="77777777" w:rsidR="004B77DE" w:rsidRPr="004B77DE" w:rsidRDefault="004B77DE" w:rsidP="001F3F3F">
            <w:pPr>
              <w:contextualSpacing/>
              <w:jc w:val="center"/>
              <w:rPr>
                <w:sz w:val="22"/>
              </w:rPr>
            </w:pPr>
            <w:r w:rsidRPr="004B77DE">
              <w:rPr>
                <w:sz w:val="22"/>
              </w:rPr>
              <w:t>0.161</w:t>
            </w:r>
          </w:p>
        </w:tc>
        <w:tc>
          <w:tcPr>
            <w:tcW w:w="1023" w:type="dxa"/>
          </w:tcPr>
          <w:p w14:paraId="671D910C" w14:textId="77777777" w:rsidR="004B77DE" w:rsidRPr="004B77DE" w:rsidRDefault="004B77DE" w:rsidP="001F3F3F">
            <w:pPr>
              <w:contextualSpacing/>
              <w:jc w:val="center"/>
              <w:rPr>
                <w:sz w:val="22"/>
              </w:rPr>
            </w:pPr>
            <w:r w:rsidRPr="004B77DE">
              <w:rPr>
                <w:sz w:val="22"/>
              </w:rPr>
              <w:t>0.207</w:t>
            </w:r>
          </w:p>
        </w:tc>
        <w:tc>
          <w:tcPr>
            <w:tcW w:w="722" w:type="dxa"/>
          </w:tcPr>
          <w:p w14:paraId="74525CDC" w14:textId="77777777" w:rsidR="004B77DE" w:rsidRPr="004B77DE" w:rsidRDefault="004B77DE" w:rsidP="001F3F3F">
            <w:pPr>
              <w:contextualSpacing/>
              <w:jc w:val="center"/>
              <w:rPr>
                <w:sz w:val="22"/>
              </w:rPr>
            </w:pPr>
            <w:r w:rsidRPr="004B77DE">
              <w:rPr>
                <w:sz w:val="22"/>
              </w:rPr>
              <w:t>0.235</w:t>
            </w:r>
          </w:p>
        </w:tc>
        <w:tc>
          <w:tcPr>
            <w:tcW w:w="722" w:type="dxa"/>
          </w:tcPr>
          <w:p w14:paraId="16C16C85" w14:textId="77777777" w:rsidR="004B77DE" w:rsidRPr="004B77DE" w:rsidRDefault="004B77DE" w:rsidP="001F3F3F">
            <w:pPr>
              <w:contextualSpacing/>
              <w:jc w:val="center"/>
              <w:rPr>
                <w:sz w:val="22"/>
              </w:rPr>
            </w:pPr>
            <w:r w:rsidRPr="004B77DE">
              <w:rPr>
                <w:sz w:val="22"/>
              </w:rPr>
              <w:t>0.11</w:t>
            </w:r>
          </w:p>
        </w:tc>
        <w:tc>
          <w:tcPr>
            <w:tcW w:w="1023" w:type="dxa"/>
          </w:tcPr>
          <w:p w14:paraId="156CE2E4" w14:textId="77777777" w:rsidR="004B77DE" w:rsidRPr="004B77DE" w:rsidRDefault="004B77DE" w:rsidP="001F3F3F">
            <w:pPr>
              <w:contextualSpacing/>
              <w:jc w:val="center"/>
              <w:rPr>
                <w:sz w:val="22"/>
              </w:rPr>
            </w:pPr>
            <w:r w:rsidRPr="004B77DE">
              <w:rPr>
                <w:sz w:val="22"/>
              </w:rPr>
              <w:t>0.639</w:t>
            </w:r>
          </w:p>
        </w:tc>
        <w:tc>
          <w:tcPr>
            <w:tcW w:w="722" w:type="dxa"/>
          </w:tcPr>
          <w:p w14:paraId="0D48FDA1" w14:textId="77777777" w:rsidR="004B77DE" w:rsidRPr="004B77DE" w:rsidRDefault="004B77DE" w:rsidP="001F3F3F">
            <w:pPr>
              <w:contextualSpacing/>
              <w:jc w:val="center"/>
              <w:rPr>
                <w:sz w:val="22"/>
              </w:rPr>
            </w:pPr>
            <w:r w:rsidRPr="004B77DE">
              <w:rPr>
                <w:sz w:val="22"/>
              </w:rPr>
              <w:t>0.52</w:t>
            </w:r>
          </w:p>
        </w:tc>
        <w:tc>
          <w:tcPr>
            <w:tcW w:w="722" w:type="dxa"/>
          </w:tcPr>
          <w:p w14:paraId="4436B0D3" w14:textId="77777777" w:rsidR="004B77DE" w:rsidRPr="004B77DE" w:rsidRDefault="004B77DE" w:rsidP="001F3F3F">
            <w:pPr>
              <w:contextualSpacing/>
              <w:jc w:val="center"/>
              <w:rPr>
                <w:sz w:val="22"/>
              </w:rPr>
            </w:pPr>
            <w:r w:rsidRPr="004B77DE">
              <w:rPr>
                <w:sz w:val="22"/>
              </w:rPr>
              <w:t>0.287</w:t>
            </w:r>
          </w:p>
        </w:tc>
      </w:tr>
      <w:tr w:rsidR="004B77DE" w:rsidRPr="004B77DE" w14:paraId="3114C253" w14:textId="77777777" w:rsidTr="004B77DE">
        <w:tc>
          <w:tcPr>
            <w:tcW w:w="1231" w:type="dxa"/>
          </w:tcPr>
          <w:p w14:paraId="550B4385" w14:textId="77777777" w:rsidR="004B77DE" w:rsidRPr="004B77DE" w:rsidRDefault="004B77DE" w:rsidP="001F3F3F">
            <w:pPr>
              <w:contextualSpacing/>
              <w:jc w:val="center"/>
              <w:rPr>
                <w:sz w:val="22"/>
              </w:rPr>
            </w:pPr>
            <w:r w:rsidRPr="004B77DE">
              <w:rPr>
                <w:sz w:val="22"/>
              </w:rPr>
              <w:t>Writer4545</w:t>
            </w:r>
          </w:p>
        </w:tc>
        <w:tc>
          <w:tcPr>
            <w:tcW w:w="1023" w:type="dxa"/>
          </w:tcPr>
          <w:p w14:paraId="2C2A2394" w14:textId="77777777" w:rsidR="004B77DE" w:rsidRPr="004B77DE" w:rsidRDefault="004B77DE" w:rsidP="001F3F3F">
            <w:pPr>
              <w:contextualSpacing/>
              <w:jc w:val="center"/>
              <w:rPr>
                <w:sz w:val="22"/>
              </w:rPr>
            </w:pPr>
            <w:r w:rsidRPr="004B77DE">
              <w:rPr>
                <w:sz w:val="22"/>
              </w:rPr>
              <w:t>0.542</w:t>
            </w:r>
          </w:p>
        </w:tc>
        <w:tc>
          <w:tcPr>
            <w:tcW w:w="721" w:type="dxa"/>
          </w:tcPr>
          <w:p w14:paraId="67A3B709" w14:textId="77777777" w:rsidR="004B77DE" w:rsidRPr="004B77DE" w:rsidRDefault="004B77DE" w:rsidP="001F3F3F">
            <w:pPr>
              <w:contextualSpacing/>
              <w:jc w:val="center"/>
              <w:rPr>
                <w:sz w:val="22"/>
              </w:rPr>
            </w:pPr>
            <w:r w:rsidRPr="004B77DE">
              <w:rPr>
                <w:sz w:val="22"/>
              </w:rPr>
              <w:t>0.438</w:t>
            </w:r>
          </w:p>
        </w:tc>
        <w:tc>
          <w:tcPr>
            <w:tcW w:w="721" w:type="dxa"/>
          </w:tcPr>
          <w:p w14:paraId="0EB1BF0C" w14:textId="77777777" w:rsidR="004B77DE" w:rsidRPr="004B77DE" w:rsidRDefault="004B77DE" w:rsidP="001F3F3F">
            <w:pPr>
              <w:contextualSpacing/>
              <w:jc w:val="center"/>
              <w:rPr>
                <w:sz w:val="22"/>
              </w:rPr>
            </w:pPr>
            <w:r w:rsidRPr="004B77DE">
              <w:rPr>
                <w:sz w:val="22"/>
              </w:rPr>
              <w:t>0.242</w:t>
            </w:r>
          </w:p>
        </w:tc>
        <w:tc>
          <w:tcPr>
            <w:tcW w:w="1023" w:type="dxa"/>
          </w:tcPr>
          <w:p w14:paraId="53FADC9D" w14:textId="77777777" w:rsidR="004B77DE" w:rsidRPr="004B77DE" w:rsidRDefault="004B77DE" w:rsidP="001F3F3F">
            <w:pPr>
              <w:contextualSpacing/>
              <w:jc w:val="center"/>
              <w:rPr>
                <w:sz w:val="22"/>
              </w:rPr>
            </w:pPr>
            <w:r w:rsidRPr="004B77DE">
              <w:rPr>
                <w:sz w:val="22"/>
              </w:rPr>
              <w:t>0.236</w:t>
            </w:r>
          </w:p>
        </w:tc>
        <w:tc>
          <w:tcPr>
            <w:tcW w:w="722" w:type="dxa"/>
          </w:tcPr>
          <w:p w14:paraId="59EE6826" w14:textId="77777777" w:rsidR="004B77DE" w:rsidRPr="004B77DE" w:rsidRDefault="004B77DE" w:rsidP="001F3F3F">
            <w:pPr>
              <w:contextualSpacing/>
              <w:jc w:val="center"/>
              <w:rPr>
                <w:sz w:val="22"/>
              </w:rPr>
            </w:pPr>
            <w:r w:rsidRPr="004B77DE">
              <w:rPr>
                <w:sz w:val="22"/>
              </w:rPr>
              <w:t>0.208</w:t>
            </w:r>
          </w:p>
        </w:tc>
        <w:tc>
          <w:tcPr>
            <w:tcW w:w="722" w:type="dxa"/>
          </w:tcPr>
          <w:p w14:paraId="2A1E4FF9" w14:textId="77777777" w:rsidR="004B77DE" w:rsidRPr="004B77DE" w:rsidRDefault="004B77DE" w:rsidP="001F3F3F">
            <w:pPr>
              <w:contextualSpacing/>
              <w:jc w:val="center"/>
              <w:rPr>
                <w:sz w:val="22"/>
              </w:rPr>
            </w:pPr>
            <w:r w:rsidRPr="004B77DE">
              <w:rPr>
                <w:sz w:val="22"/>
              </w:rPr>
              <w:t>0.111</w:t>
            </w:r>
          </w:p>
        </w:tc>
        <w:tc>
          <w:tcPr>
            <w:tcW w:w="1023" w:type="dxa"/>
          </w:tcPr>
          <w:p w14:paraId="67EED8F3" w14:textId="77777777" w:rsidR="004B77DE" w:rsidRPr="004B77DE" w:rsidRDefault="004B77DE" w:rsidP="001F3F3F">
            <w:pPr>
              <w:contextualSpacing/>
              <w:jc w:val="center"/>
              <w:rPr>
                <w:sz w:val="22"/>
              </w:rPr>
            </w:pPr>
            <w:r w:rsidRPr="004B77DE">
              <w:rPr>
                <w:sz w:val="22"/>
              </w:rPr>
              <w:t>0.672</w:t>
            </w:r>
          </w:p>
        </w:tc>
        <w:tc>
          <w:tcPr>
            <w:tcW w:w="722" w:type="dxa"/>
          </w:tcPr>
          <w:p w14:paraId="5105C5C8" w14:textId="77777777" w:rsidR="004B77DE" w:rsidRPr="004B77DE" w:rsidRDefault="004B77DE" w:rsidP="001F3F3F">
            <w:pPr>
              <w:contextualSpacing/>
              <w:jc w:val="center"/>
              <w:rPr>
                <w:sz w:val="22"/>
              </w:rPr>
            </w:pPr>
            <w:r w:rsidRPr="004B77DE">
              <w:rPr>
                <w:sz w:val="22"/>
              </w:rPr>
              <w:t>0.486</w:t>
            </w:r>
          </w:p>
        </w:tc>
        <w:tc>
          <w:tcPr>
            <w:tcW w:w="722" w:type="dxa"/>
          </w:tcPr>
          <w:p w14:paraId="65816BE3" w14:textId="77777777" w:rsidR="004B77DE" w:rsidRPr="004B77DE" w:rsidRDefault="004B77DE" w:rsidP="001F3F3F">
            <w:pPr>
              <w:contextualSpacing/>
              <w:jc w:val="center"/>
              <w:rPr>
                <w:sz w:val="22"/>
              </w:rPr>
            </w:pPr>
            <w:r w:rsidRPr="004B77DE">
              <w:rPr>
                <w:sz w:val="22"/>
              </w:rPr>
              <w:t>0.282</w:t>
            </w:r>
          </w:p>
        </w:tc>
      </w:tr>
      <w:tr w:rsidR="004B77DE" w:rsidRPr="004B77DE" w14:paraId="57EE01C0" w14:textId="77777777" w:rsidTr="004B77DE">
        <w:tc>
          <w:tcPr>
            <w:tcW w:w="1231" w:type="dxa"/>
          </w:tcPr>
          <w:p w14:paraId="046FC259" w14:textId="77777777" w:rsidR="004B77DE" w:rsidRPr="004B77DE" w:rsidRDefault="004B77DE" w:rsidP="001F3F3F">
            <w:pPr>
              <w:contextualSpacing/>
              <w:jc w:val="center"/>
              <w:rPr>
                <w:sz w:val="22"/>
              </w:rPr>
            </w:pPr>
            <w:r w:rsidRPr="004B77DE">
              <w:rPr>
                <w:sz w:val="22"/>
              </w:rPr>
              <w:lastRenderedPageBreak/>
              <w:t>Writer4646</w:t>
            </w:r>
          </w:p>
        </w:tc>
        <w:tc>
          <w:tcPr>
            <w:tcW w:w="1023" w:type="dxa"/>
          </w:tcPr>
          <w:p w14:paraId="4E7F7BCA" w14:textId="77777777" w:rsidR="004B77DE" w:rsidRPr="004B77DE" w:rsidRDefault="004B77DE" w:rsidP="001F3F3F">
            <w:pPr>
              <w:contextualSpacing/>
              <w:jc w:val="center"/>
              <w:rPr>
                <w:sz w:val="22"/>
              </w:rPr>
            </w:pPr>
            <w:r w:rsidRPr="004B77DE">
              <w:rPr>
                <w:sz w:val="22"/>
              </w:rPr>
              <w:t>0.248</w:t>
            </w:r>
          </w:p>
        </w:tc>
        <w:tc>
          <w:tcPr>
            <w:tcW w:w="721" w:type="dxa"/>
          </w:tcPr>
          <w:p w14:paraId="0BBCDBB6" w14:textId="77777777" w:rsidR="004B77DE" w:rsidRPr="004B77DE" w:rsidRDefault="004B77DE" w:rsidP="001F3F3F">
            <w:pPr>
              <w:contextualSpacing/>
              <w:jc w:val="center"/>
              <w:rPr>
                <w:sz w:val="22"/>
              </w:rPr>
            </w:pPr>
            <w:r w:rsidRPr="004B77DE">
              <w:rPr>
                <w:sz w:val="22"/>
              </w:rPr>
              <w:t>0.29</w:t>
            </w:r>
          </w:p>
        </w:tc>
        <w:tc>
          <w:tcPr>
            <w:tcW w:w="721" w:type="dxa"/>
          </w:tcPr>
          <w:p w14:paraId="67459B19" w14:textId="77777777" w:rsidR="004B77DE" w:rsidRPr="004B77DE" w:rsidRDefault="004B77DE" w:rsidP="001F3F3F">
            <w:pPr>
              <w:contextualSpacing/>
              <w:jc w:val="center"/>
              <w:rPr>
                <w:sz w:val="22"/>
              </w:rPr>
            </w:pPr>
            <w:r w:rsidRPr="004B77DE">
              <w:rPr>
                <w:sz w:val="22"/>
              </w:rPr>
              <w:t>0.134</w:t>
            </w:r>
          </w:p>
        </w:tc>
        <w:tc>
          <w:tcPr>
            <w:tcW w:w="1023" w:type="dxa"/>
          </w:tcPr>
          <w:p w14:paraId="745C00F2" w14:textId="77777777" w:rsidR="004B77DE" w:rsidRPr="004B77DE" w:rsidRDefault="004B77DE" w:rsidP="001F3F3F">
            <w:pPr>
              <w:contextualSpacing/>
              <w:jc w:val="center"/>
              <w:rPr>
                <w:sz w:val="22"/>
              </w:rPr>
            </w:pPr>
            <w:r w:rsidRPr="004B77DE">
              <w:rPr>
                <w:sz w:val="22"/>
              </w:rPr>
              <w:t>0.149</w:t>
            </w:r>
          </w:p>
        </w:tc>
        <w:tc>
          <w:tcPr>
            <w:tcW w:w="722" w:type="dxa"/>
          </w:tcPr>
          <w:p w14:paraId="089D2F37" w14:textId="77777777" w:rsidR="004B77DE" w:rsidRPr="004B77DE" w:rsidRDefault="004B77DE" w:rsidP="001F3F3F">
            <w:pPr>
              <w:contextualSpacing/>
              <w:jc w:val="center"/>
              <w:rPr>
                <w:sz w:val="22"/>
              </w:rPr>
            </w:pPr>
            <w:r w:rsidRPr="004B77DE">
              <w:rPr>
                <w:sz w:val="22"/>
              </w:rPr>
              <w:t>0.115</w:t>
            </w:r>
          </w:p>
        </w:tc>
        <w:tc>
          <w:tcPr>
            <w:tcW w:w="722" w:type="dxa"/>
          </w:tcPr>
          <w:p w14:paraId="112908A8" w14:textId="77777777" w:rsidR="004B77DE" w:rsidRPr="004B77DE" w:rsidRDefault="004B77DE" w:rsidP="001F3F3F">
            <w:pPr>
              <w:contextualSpacing/>
              <w:jc w:val="center"/>
              <w:rPr>
                <w:sz w:val="22"/>
              </w:rPr>
            </w:pPr>
            <w:r w:rsidRPr="004B77DE">
              <w:rPr>
                <w:sz w:val="22"/>
              </w:rPr>
              <w:t>0.065</w:t>
            </w:r>
          </w:p>
        </w:tc>
        <w:tc>
          <w:tcPr>
            <w:tcW w:w="1023" w:type="dxa"/>
          </w:tcPr>
          <w:p w14:paraId="6E3DC6EE" w14:textId="77777777" w:rsidR="004B77DE" w:rsidRPr="004B77DE" w:rsidRDefault="004B77DE" w:rsidP="001F3F3F">
            <w:pPr>
              <w:contextualSpacing/>
              <w:jc w:val="center"/>
              <w:rPr>
                <w:sz w:val="22"/>
              </w:rPr>
            </w:pPr>
            <w:r w:rsidRPr="004B77DE">
              <w:rPr>
                <w:sz w:val="22"/>
              </w:rPr>
              <w:t>0.331</w:t>
            </w:r>
          </w:p>
        </w:tc>
        <w:tc>
          <w:tcPr>
            <w:tcW w:w="722" w:type="dxa"/>
          </w:tcPr>
          <w:p w14:paraId="5305979D" w14:textId="77777777" w:rsidR="004B77DE" w:rsidRPr="004B77DE" w:rsidRDefault="004B77DE" w:rsidP="001F3F3F">
            <w:pPr>
              <w:contextualSpacing/>
              <w:jc w:val="center"/>
              <w:rPr>
                <w:sz w:val="22"/>
              </w:rPr>
            </w:pPr>
            <w:r w:rsidRPr="004B77DE">
              <w:rPr>
                <w:sz w:val="22"/>
              </w:rPr>
              <w:t>0.328</w:t>
            </w:r>
          </w:p>
        </w:tc>
        <w:tc>
          <w:tcPr>
            <w:tcW w:w="722" w:type="dxa"/>
          </w:tcPr>
          <w:p w14:paraId="18964551" w14:textId="77777777" w:rsidR="004B77DE" w:rsidRPr="004B77DE" w:rsidRDefault="004B77DE" w:rsidP="001F3F3F">
            <w:pPr>
              <w:contextualSpacing/>
              <w:jc w:val="center"/>
              <w:rPr>
                <w:sz w:val="22"/>
              </w:rPr>
            </w:pPr>
            <w:r w:rsidRPr="004B77DE">
              <w:rPr>
                <w:sz w:val="22"/>
              </w:rPr>
              <w:t>0.165</w:t>
            </w:r>
          </w:p>
        </w:tc>
      </w:tr>
      <w:tr w:rsidR="004B77DE" w:rsidRPr="004B77DE" w14:paraId="71183365" w14:textId="77777777" w:rsidTr="004B77DE">
        <w:tc>
          <w:tcPr>
            <w:tcW w:w="1231" w:type="dxa"/>
          </w:tcPr>
          <w:p w14:paraId="60C60DF9" w14:textId="77777777" w:rsidR="004B77DE" w:rsidRPr="004B77DE" w:rsidRDefault="004B77DE" w:rsidP="001F3F3F">
            <w:pPr>
              <w:contextualSpacing/>
              <w:jc w:val="center"/>
              <w:rPr>
                <w:sz w:val="22"/>
              </w:rPr>
            </w:pPr>
            <w:r w:rsidRPr="004B77DE">
              <w:rPr>
                <w:sz w:val="22"/>
              </w:rPr>
              <w:t>Writer4747</w:t>
            </w:r>
          </w:p>
        </w:tc>
        <w:tc>
          <w:tcPr>
            <w:tcW w:w="1023" w:type="dxa"/>
          </w:tcPr>
          <w:p w14:paraId="2912E087" w14:textId="77777777" w:rsidR="004B77DE" w:rsidRPr="004B77DE" w:rsidRDefault="004B77DE" w:rsidP="001F3F3F">
            <w:pPr>
              <w:contextualSpacing/>
              <w:jc w:val="center"/>
              <w:rPr>
                <w:sz w:val="22"/>
              </w:rPr>
            </w:pPr>
            <w:r w:rsidRPr="004B77DE">
              <w:rPr>
                <w:sz w:val="22"/>
              </w:rPr>
              <w:t>0.269</w:t>
            </w:r>
          </w:p>
        </w:tc>
        <w:tc>
          <w:tcPr>
            <w:tcW w:w="721" w:type="dxa"/>
          </w:tcPr>
          <w:p w14:paraId="543C5111" w14:textId="77777777" w:rsidR="004B77DE" w:rsidRPr="004B77DE" w:rsidRDefault="004B77DE" w:rsidP="001F3F3F">
            <w:pPr>
              <w:contextualSpacing/>
              <w:jc w:val="center"/>
              <w:rPr>
                <w:sz w:val="22"/>
              </w:rPr>
            </w:pPr>
            <w:r w:rsidRPr="004B77DE">
              <w:rPr>
                <w:sz w:val="22"/>
              </w:rPr>
              <w:t>0.186</w:t>
            </w:r>
          </w:p>
        </w:tc>
        <w:tc>
          <w:tcPr>
            <w:tcW w:w="721" w:type="dxa"/>
          </w:tcPr>
          <w:p w14:paraId="28FED198" w14:textId="77777777" w:rsidR="004B77DE" w:rsidRPr="004B77DE" w:rsidRDefault="004B77DE" w:rsidP="001F3F3F">
            <w:pPr>
              <w:contextualSpacing/>
              <w:jc w:val="center"/>
              <w:rPr>
                <w:sz w:val="22"/>
              </w:rPr>
            </w:pPr>
            <w:r w:rsidRPr="004B77DE">
              <w:rPr>
                <w:sz w:val="22"/>
              </w:rPr>
              <w:t>0.11</w:t>
            </w:r>
          </w:p>
        </w:tc>
        <w:tc>
          <w:tcPr>
            <w:tcW w:w="1023" w:type="dxa"/>
          </w:tcPr>
          <w:p w14:paraId="52BB7495" w14:textId="77777777" w:rsidR="004B77DE" w:rsidRPr="004B77DE" w:rsidRDefault="004B77DE" w:rsidP="001F3F3F">
            <w:pPr>
              <w:contextualSpacing/>
              <w:jc w:val="center"/>
              <w:rPr>
                <w:sz w:val="22"/>
              </w:rPr>
            </w:pPr>
            <w:r w:rsidRPr="004B77DE">
              <w:rPr>
                <w:sz w:val="22"/>
              </w:rPr>
              <w:t>0.186</w:t>
            </w:r>
          </w:p>
        </w:tc>
        <w:tc>
          <w:tcPr>
            <w:tcW w:w="722" w:type="dxa"/>
          </w:tcPr>
          <w:p w14:paraId="7C745317" w14:textId="77777777" w:rsidR="004B77DE" w:rsidRPr="004B77DE" w:rsidRDefault="004B77DE" w:rsidP="001F3F3F">
            <w:pPr>
              <w:contextualSpacing/>
              <w:jc w:val="center"/>
              <w:rPr>
                <w:sz w:val="22"/>
              </w:rPr>
            </w:pPr>
            <w:r w:rsidRPr="004B77DE">
              <w:rPr>
                <w:sz w:val="22"/>
              </w:rPr>
              <w:t>0.135</w:t>
            </w:r>
          </w:p>
        </w:tc>
        <w:tc>
          <w:tcPr>
            <w:tcW w:w="722" w:type="dxa"/>
          </w:tcPr>
          <w:p w14:paraId="15A486D4" w14:textId="77777777" w:rsidR="004B77DE" w:rsidRPr="004B77DE" w:rsidRDefault="004B77DE" w:rsidP="001F3F3F">
            <w:pPr>
              <w:contextualSpacing/>
              <w:jc w:val="center"/>
              <w:rPr>
                <w:sz w:val="22"/>
              </w:rPr>
            </w:pPr>
            <w:r w:rsidRPr="004B77DE">
              <w:rPr>
                <w:sz w:val="22"/>
              </w:rPr>
              <w:t>0.078</w:t>
            </w:r>
          </w:p>
        </w:tc>
        <w:tc>
          <w:tcPr>
            <w:tcW w:w="1023" w:type="dxa"/>
          </w:tcPr>
          <w:p w14:paraId="63D53507" w14:textId="77777777" w:rsidR="004B77DE" w:rsidRPr="004B77DE" w:rsidRDefault="004B77DE" w:rsidP="001F3F3F">
            <w:pPr>
              <w:contextualSpacing/>
              <w:jc w:val="center"/>
              <w:rPr>
                <w:sz w:val="22"/>
              </w:rPr>
            </w:pPr>
            <w:r w:rsidRPr="004B77DE">
              <w:rPr>
                <w:sz w:val="22"/>
              </w:rPr>
              <w:t>0.48</w:t>
            </w:r>
          </w:p>
        </w:tc>
        <w:tc>
          <w:tcPr>
            <w:tcW w:w="722" w:type="dxa"/>
          </w:tcPr>
          <w:p w14:paraId="0560285C" w14:textId="77777777" w:rsidR="004B77DE" w:rsidRPr="004B77DE" w:rsidRDefault="004B77DE" w:rsidP="001F3F3F">
            <w:pPr>
              <w:contextualSpacing/>
              <w:jc w:val="center"/>
              <w:rPr>
                <w:sz w:val="22"/>
              </w:rPr>
            </w:pPr>
            <w:r w:rsidRPr="004B77DE">
              <w:rPr>
                <w:sz w:val="22"/>
              </w:rPr>
              <w:t>0.451</w:t>
            </w:r>
          </w:p>
        </w:tc>
        <w:tc>
          <w:tcPr>
            <w:tcW w:w="722" w:type="dxa"/>
          </w:tcPr>
          <w:p w14:paraId="54F90A97" w14:textId="77777777" w:rsidR="004B77DE" w:rsidRPr="004B77DE" w:rsidRDefault="004B77DE" w:rsidP="001F3F3F">
            <w:pPr>
              <w:contextualSpacing/>
              <w:jc w:val="center"/>
              <w:rPr>
                <w:sz w:val="22"/>
              </w:rPr>
            </w:pPr>
            <w:r w:rsidRPr="004B77DE">
              <w:rPr>
                <w:sz w:val="22"/>
              </w:rPr>
              <w:t>0.233</w:t>
            </w:r>
          </w:p>
        </w:tc>
      </w:tr>
      <w:tr w:rsidR="004B77DE" w:rsidRPr="004B77DE" w14:paraId="0E2BDAB0" w14:textId="77777777" w:rsidTr="004B77DE">
        <w:tc>
          <w:tcPr>
            <w:tcW w:w="1231" w:type="dxa"/>
          </w:tcPr>
          <w:p w14:paraId="4878A326" w14:textId="77777777" w:rsidR="004B77DE" w:rsidRPr="004B77DE" w:rsidRDefault="004B77DE" w:rsidP="001F3F3F">
            <w:pPr>
              <w:contextualSpacing/>
              <w:jc w:val="center"/>
              <w:rPr>
                <w:sz w:val="22"/>
              </w:rPr>
            </w:pPr>
            <w:r w:rsidRPr="004B77DE">
              <w:rPr>
                <w:sz w:val="22"/>
              </w:rPr>
              <w:t>Writer4848</w:t>
            </w:r>
          </w:p>
        </w:tc>
        <w:tc>
          <w:tcPr>
            <w:tcW w:w="1023" w:type="dxa"/>
          </w:tcPr>
          <w:p w14:paraId="5717D394" w14:textId="77777777" w:rsidR="004B77DE" w:rsidRPr="004B77DE" w:rsidRDefault="004B77DE" w:rsidP="001F3F3F">
            <w:pPr>
              <w:contextualSpacing/>
              <w:jc w:val="center"/>
              <w:rPr>
                <w:sz w:val="22"/>
              </w:rPr>
            </w:pPr>
            <w:r w:rsidRPr="004B77DE">
              <w:rPr>
                <w:sz w:val="22"/>
              </w:rPr>
              <w:t>0.488</w:t>
            </w:r>
          </w:p>
        </w:tc>
        <w:tc>
          <w:tcPr>
            <w:tcW w:w="721" w:type="dxa"/>
          </w:tcPr>
          <w:p w14:paraId="481CA863" w14:textId="77777777" w:rsidR="004B77DE" w:rsidRPr="004B77DE" w:rsidRDefault="004B77DE" w:rsidP="001F3F3F">
            <w:pPr>
              <w:contextualSpacing/>
              <w:jc w:val="center"/>
              <w:rPr>
                <w:sz w:val="22"/>
              </w:rPr>
            </w:pPr>
            <w:r w:rsidRPr="004B77DE">
              <w:rPr>
                <w:sz w:val="22"/>
              </w:rPr>
              <w:t>0.466</w:t>
            </w:r>
          </w:p>
        </w:tc>
        <w:tc>
          <w:tcPr>
            <w:tcW w:w="721" w:type="dxa"/>
          </w:tcPr>
          <w:p w14:paraId="0E74ACB8" w14:textId="77777777" w:rsidR="004B77DE" w:rsidRPr="004B77DE" w:rsidRDefault="004B77DE" w:rsidP="001F3F3F">
            <w:pPr>
              <w:contextualSpacing/>
              <w:jc w:val="center"/>
              <w:rPr>
                <w:sz w:val="22"/>
              </w:rPr>
            </w:pPr>
            <w:r w:rsidRPr="004B77DE">
              <w:rPr>
                <w:sz w:val="22"/>
              </w:rPr>
              <w:t>0.238</w:t>
            </w:r>
          </w:p>
        </w:tc>
        <w:tc>
          <w:tcPr>
            <w:tcW w:w="1023" w:type="dxa"/>
          </w:tcPr>
          <w:p w14:paraId="2D12BEA6" w14:textId="77777777" w:rsidR="004B77DE" w:rsidRPr="004B77DE" w:rsidRDefault="004B77DE" w:rsidP="001F3F3F">
            <w:pPr>
              <w:contextualSpacing/>
              <w:jc w:val="center"/>
              <w:rPr>
                <w:sz w:val="22"/>
              </w:rPr>
            </w:pPr>
            <w:r w:rsidRPr="004B77DE">
              <w:rPr>
                <w:sz w:val="22"/>
              </w:rPr>
              <w:t>0.348</w:t>
            </w:r>
          </w:p>
        </w:tc>
        <w:tc>
          <w:tcPr>
            <w:tcW w:w="722" w:type="dxa"/>
          </w:tcPr>
          <w:p w14:paraId="4328BBCC" w14:textId="77777777" w:rsidR="004B77DE" w:rsidRPr="004B77DE" w:rsidRDefault="004B77DE" w:rsidP="001F3F3F">
            <w:pPr>
              <w:contextualSpacing/>
              <w:jc w:val="center"/>
              <w:rPr>
                <w:sz w:val="22"/>
              </w:rPr>
            </w:pPr>
            <w:r w:rsidRPr="004B77DE">
              <w:rPr>
                <w:sz w:val="22"/>
              </w:rPr>
              <w:t>0.232</w:t>
            </w:r>
          </w:p>
        </w:tc>
        <w:tc>
          <w:tcPr>
            <w:tcW w:w="722" w:type="dxa"/>
          </w:tcPr>
          <w:p w14:paraId="0CB9649E" w14:textId="77777777" w:rsidR="004B77DE" w:rsidRPr="004B77DE" w:rsidRDefault="004B77DE" w:rsidP="001F3F3F">
            <w:pPr>
              <w:contextualSpacing/>
              <w:jc w:val="center"/>
              <w:rPr>
                <w:sz w:val="22"/>
              </w:rPr>
            </w:pPr>
            <w:r w:rsidRPr="004B77DE">
              <w:rPr>
                <w:sz w:val="22"/>
              </w:rPr>
              <w:t>0.139</w:t>
            </w:r>
          </w:p>
        </w:tc>
        <w:tc>
          <w:tcPr>
            <w:tcW w:w="1023" w:type="dxa"/>
          </w:tcPr>
          <w:p w14:paraId="3F55BD44" w14:textId="77777777" w:rsidR="004B77DE" w:rsidRPr="004B77DE" w:rsidRDefault="004B77DE" w:rsidP="001F3F3F">
            <w:pPr>
              <w:contextualSpacing/>
              <w:jc w:val="center"/>
              <w:rPr>
                <w:sz w:val="22"/>
              </w:rPr>
            </w:pPr>
            <w:r w:rsidRPr="004B77DE">
              <w:rPr>
                <w:sz w:val="22"/>
              </w:rPr>
              <w:t>0.694</w:t>
            </w:r>
          </w:p>
        </w:tc>
        <w:tc>
          <w:tcPr>
            <w:tcW w:w="722" w:type="dxa"/>
          </w:tcPr>
          <w:p w14:paraId="574AB890" w14:textId="77777777" w:rsidR="004B77DE" w:rsidRPr="004B77DE" w:rsidRDefault="004B77DE" w:rsidP="001F3F3F">
            <w:pPr>
              <w:contextualSpacing/>
              <w:jc w:val="center"/>
              <w:rPr>
                <w:sz w:val="22"/>
              </w:rPr>
            </w:pPr>
            <w:r w:rsidRPr="004B77DE">
              <w:rPr>
                <w:sz w:val="22"/>
              </w:rPr>
              <w:t>0.497</w:t>
            </w:r>
          </w:p>
        </w:tc>
        <w:tc>
          <w:tcPr>
            <w:tcW w:w="722" w:type="dxa"/>
          </w:tcPr>
          <w:p w14:paraId="68974480" w14:textId="77777777" w:rsidR="004B77DE" w:rsidRPr="004B77DE" w:rsidRDefault="004B77DE" w:rsidP="001F3F3F">
            <w:pPr>
              <w:contextualSpacing/>
              <w:jc w:val="center"/>
              <w:rPr>
                <w:sz w:val="22"/>
              </w:rPr>
            </w:pPr>
            <w:r w:rsidRPr="004B77DE">
              <w:rPr>
                <w:sz w:val="22"/>
              </w:rPr>
              <w:t>0.29</w:t>
            </w:r>
          </w:p>
        </w:tc>
      </w:tr>
      <w:tr w:rsidR="004B77DE" w:rsidRPr="004B77DE" w14:paraId="6316A357" w14:textId="77777777" w:rsidTr="004B77DE">
        <w:tc>
          <w:tcPr>
            <w:tcW w:w="1231" w:type="dxa"/>
          </w:tcPr>
          <w:p w14:paraId="437152E7" w14:textId="77777777" w:rsidR="004B77DE" w:rsidRPr="004B77DE" w:rsidRDefault="004B77DE" w:rsidP="001F3F3F">
            <w:pPr>
              <w:contextualSpacing/>
              <w:jc w:val="center"/>
              <w:rPr>
                <w:sz w:val="22"/>
              </w:rPr>
            </w:pPr>
            <w:r w:rsidRPr="004B77DE">
              <w:rPr>
                <w:sz w:val="22"/>
              </w:rPr>
              <w:t>Writer4949</w:t>
            </w:r>
          </w:p>
        </w:tc>
        <w:tc>
          <w:tcPr>
            <w:tcW w:w="1023" w:type="dxa"/>
          </w:tcPr>
          <w:p w14:paraId="6D862DE6" w14:textId="77777777" w:rsidR="004B77DE" w:rsidRPr="004B77DE" w:rsidRDefault="004B77DE" w:rsidP="001F3F3F">
            <w:pPr>
              <w:contextualSpacing/>
              <w:jc w:val="center"/>
              <w:rPr>
                <w:sz w:val="22"/>
              </w:rPr>
            </w:pPr>
            <w:r w:rsidRPr="004B77DE">
              <w:rPr>
                <w:sz w:val="22"/>
              </w:rPr>
              <w:t>0.149</w:t>
            </w:r>
          </w:p>
        </w:tc>
        <w:tc>
          <w:tcPr>
            <w:tcW w:w="721" w:type="dxa"/>
          </w:tcPr>
          <w:p w14:paraId="4F9BC36B" w14:textId="77777777" w:rsidR="004B77DE" w:rsidRPr="004B77DE" w:rsidRDefault="004B77DE" w:rsidP="001F3F3F">
            <w:pPr>
              <w:contextualSpacing/>
              <w:jc w:val="center"/>
              <w:rPr>
                <w:sz w:val="22"/>
              </w:rPr>
            </w:pPr>
            <w:r w:rsidRPr="004B77DE">
              <w:rPr>
                <w:sz w:val="22"/>
              </w:rPr>
              <w:t>0.092</w:t>
            </w:r>
          </w:p>
        </w:tc>
        <w:tc>
          <w:tcPr>
            <w:tcW w:w="721" w:type="dxa"/>
          </w:tcPr>
          <w:p w14:paraId="25A4CB3F" w14:textId="77777777" w:rsidR="004B77DE" w:rsidRPr="004B77DE" w:rsidRDefault="004B77DE" w:rsidP="001F3F3F">
            <w:pPr>
              <w:contextualSpacing/>
              <w:jc w:val="center"/>
              <w:rPr>
                <w:sz w:val="22"/>
              </w:rPr>
            </w:pPr>
            <w:r w:rsidRPr="004B77DE">
              <w:rPr>
                <w:sz w:val="22"/>
              </w:rPr>
              <w:t>0.057</w:t>
            </w:r>
          </w:p>
        </w:tc>
        <w:tc>
          <w:tcPr>
            <w:tcW w:w="1023" w:type="dxa"/>
          </w:tcPr>
          <w:p w14:paraId="3E15EE87" w14:textId="77777777" w:rsidR="004B77DE" w:rsidRPr="004B77DE" w:rsidRDefault="004B77DE" w:rsidP="001F3F3F">
            <w:pPr>
              <w:contextualSpacing/>
              <w:jc w:val="center"/>
              <w:rPr>
                <w:sz w:val="22"/>
              </w:rPr>
            </w:pPr>
            <w:r w:rsidRPr="004B77DE">
              <w:rPr>
                <w:sz w:val="22"/>
              </w:rPr>
              <w:t>0.122</w:t>
            </w:r>
          </w:p>
        </w:tc>
        <w:tc>
          <w:tcPr>
            <w:tcW w:w="722" w:type="dxa"/>
          </w:tcPr>
          <w:p w14:paraId="6A6C852F" w14:textId="77777777" w:rsidR="004B77DE" w:rsidRPr="004B77DE" w:rsidRDefault="004B77DE" w:rsidP="001F3F3F">
            <w:pPr>
              <w:contextualSpacing/>
              <w:jc w:val="center"/>
              <w:rPr>
                <w:sz w:val="22"/>
              </w:rPr>
            </w:pPr>
            <w:r w:rsidRPr="004B77DE">
              <w:rPr>
                <w:sz w:val="22"/>
              </w:rPr>
              <w:t>0.091</w:t>
            </w:r>
          </w:p>
        </w:tc>
        <w:tc>
          <w:tcPr>
            <w:tcW w:w="722" w:type="dxa"/>
          </w:tcPr>
          <w:p w14:paraId="603E5B9A" w14:textId="77777777" w:rsidR="004B77DE" w:rsidRPr="004B77DE" w:rsidRDefault="004B77DE" w:rsidP="001F3F3F">
            <w:pPr>
              <w:contextualSpacing/>
              <w:jc w:val="center"/>
              <w:rPr>
                <w:sz w:val="22"/>
              </w:rPr>
            </w:pPr>
            <w:r w:rsidRPr="004B77DE">
              <w:rPr>
                <w:sz w:val="22"/>
              </w:rPr>
              <w:t>0.052</w:t>
            </w:r>
          </w:p>
        </w:tc>
        <w:tc>
          <w:tcPr>
            <w:tcW w:w="1023" w:type="dxa"/>
          </w:tcPr>
          <w:p w14:paraId="534D02A1" w14:textId="77777777" w:rsidR="004B77DE" w:rsidRPr="004B77DE" w:rsidRDefault="004B77DE" w:rsidP="001F3F3F">
            <w:pPr>
              <w:contextualSpacing/>
              <w:jc w:val="center"/>
              <w:rPr>
                <w:sz w:val="22"/>
              </w:rPr>
            </w:pPr>
            <w:r w:rsidRPr="004B77DE">
              <w:rPr>
                <w:sz w:val="22"/>
              </w:rPr>
              <w:t>0.228</w:t>
            </w:r>
          </w:p>
        </w:tc>
        <w:tc>
          <w:tcPr>
            <w:tcW w:w="722" w:type="dxa"/>
          </w:tcPr>
          <w:p w14:paraId="4C6AB29B" w14:textId="77777777" w:rsidR="004B77DE" w:rsidRPr="004B77DE" w:rsidRDefault="004B77DE" w:rsidP="001F3F3F">
            <w:pPr>
              <w:contextualSpacing/>
              <w:jc w:val="center"/>
              <w:rPr>
                <w:sz w:val="22"/>
              </w:rPr>
            </w:pPr>
            <w:r w:rsidRPr="004B77DE">
              <w:rPr>
                <w:sz w:val="22"/>
              </w:rPr>
              <w:t>0.208</w:t>
            </w:r>
          </w:p>
        </w:tc>
        <w:tc>
          <w:tcPr>
            <w:tcW w:w="722" w:type="dxa"/>
          </w:tcPr>
          <w:p w14:paraId="3452AF2A" w14:textId="77777777" w:rsidR="004B77DE" w:rsidRPr="004B77DE" w:rsidRDefault="004B77DE" w:rsidP="001F3F3F">
            <w:pPr>
              <w:contextualSpacing/>
              <w:jc w:val="center"/>
              <w:rPr>
                <w:sz w:val="22"/>
              </w:rPr>
            </w:pPr>
            <w:r w:rsidRPr="004B77DE">
              <w:rPr>
                <w:sz w:val="22"/>
              </w:rPr>
              <w:t>0.109</w:t>
            </w:r>
          </w:p>
        </w:tc>
      </w:tr>
      <w:tr w:rsidR="004B77DE" w:rsidRPr="004B77DE" w14:paraId="6340015F" w14:textId="77777777" w:rsidTr="004B77DE">
        <w:tc>
          <w:tcPr>
            <w:tcW w:w="1231" w:type="dxa"/>
          </w:tcPr>
          <w:p w14:paraId="76852C93" w14:textId="77777777" w:rsidR="004B77DE" w:rsidRPr="004B77DE" w:rsidRDefault="004B77DE" w:rsidP="001F3F3F">
            <w:pPr>
              <w:contextualSpacing/>
              <w:jc w:val="center"/>
              <w:rPr>
                <w:sz w:val="22"/>
              </w:rPr>
            </w:pPr>
            <w:r w:rsidRPr="004B77DE">
              <w:rPr>
                <w:sz w:val="22"/>
              </w:rPr>
              <w:t>Writer5050</w:t>
            </w:r>
          </w:p>
        </w:tc>
        <w:tc>
          <w:tcPr>
            <w:tcW w:w="1023" w:type="dxa"/>
          </w:tcPr>
          <w:p w14:paraId="6E0BF9C9" w14:textId="77777777" w:rsidR="004B77DE" w:rsidRPr="004B77DE" w:rsidRDefault="004B77DE" w:rsidP="001F3F3F">
            <w:pPr>
              <w:contextualSpacing/>
              <w:jc w:val="center"/>
              <w:rPr>
                <w:sz w:val="22"/>
              </w:rPr>
            </w:pPr>
            <w:r w:rsidRPr="004B77DE">
              <w:rPr>
                <w:sz w:val="22"/>
              </w:rPr>
              <w:t>0.71</w:t>
            </w:r>
          </w:p>
        </w:tc>
        <w:tc>
          <w:tcPr>
            <w:tcW w:w="721" w:type="dxa"/>
          </w:tcPr>
          <w:p w14:paraId="5C7A93EC" w14:textId="77777777" w:rsidR="004B77DE" w:rsidRPr="004B77DE" w:rsidRDefault="004B77DE" w:rsidP="001F3F3F">
            <w:pPr>
              <w:contextualSpacing/>
              <w:jc w:val="center"/>
              <w:rPr>
                <w:sz w:val="22"/>
              </w:rPr>
            </w:pPr>
            <w:r w:rsidRPr="004B77DE">
              <w:rPr>
                <w:sz w:val="22"/>
              </w:rPr>
              <w:t>0.635</w:t>
            </w:r>
          </w:p>
        </w:tc>
        <w:tc>
          <w:tcPr>
            <w:tcW w:w="721" w:type="dxa"/>
          </w:tcPr>
          <w:p w14:paraId="6589A0F8" w14:textId="77777777" w:rsidR="004B77DE" w:rsidRPr="004B77DE" w:rsidRDefault="004B77DE" w:rsidP="001F3F3F">
            <w:pPr>
              <w:contextualSpacing/>
              <w:jc w:val="center"/>
              <w:rPr>
                <w:sz w:val="22"/>
              </w:rPr>
            </w:pPr>
            <w:r w:rsidRPr="004B77DE">
              <w:rPr>
                <w:sz w:val="22"/>
              </w:rPr>
              <w:t>0.335</w:t>
            </w:r>
          </w:p>
        </w:tc>
        <w:tc>
          <w:tcPr>
            <w:tcW w:w="1023" w:type="dxa"/>
          </w:tcPr>
          <w:p w14:paraId="6BF13AEF" w14:textId="77777777" w:rsidR="004B77DE" w:rsidRPr="004B77DE" w:rsidRDefault="004B77DE" w:rsidP="001F3F3F">
            <w:pPr>
              <w:contextualSpacing/>
              <w:jc w:val="center"/>
              <w:rPr>
                <w:sz w:val="22"/>
              </w:rPr>
            </w:pPr>
            <w:r w:rsidRPr="004B77DE">
              <w:rPr>
                <w:sz w:val="22"/>
              </w:rPr>
              <w:t>0.47</w:t>
            </w:r>
          </w:p>
        </w:tc>
        <w:tc>
          <w:tcPr>
            <w:tcW w:w="722" w:type="dxa"/>
          </w:tcPr>
          <w:p w14:paraId="206ED1CC" w14:textId="77777777" w:rsidR="004B77DE" w:rsidRPr="004B77DE" w:rsidRDefault="004B77DE" w:rsidP="001F3F3F">
            <w:pPr>
              <w:contextualSpacing/>
              <w:jc w:val="center"/>
              <w:rPr>
                <w:sz w:val="22"/>
              </w:rPr>
            </w:pPr>
            <w:r w:rsidRPr="004B77DE">
              <w:rPr>
                <w:sz w:val="22"/>
              </w:rPr>
              <w:t>0.48</w:t>
            </w:r>
          </w:p>
        </w:tc>
        <w:tc>
          <w:tcPr>
            <w:tcW w:w="722" w:type="dxa"/>
          </w:tcPr>
          <w:p w14:paraId="56733309" w14:textId="77777777" w:rsidR="004B77DE" w:rsidRPr="004B77DE" w:rsidRDefault="004B77DE" w:rsidP="001F3F3F">
            <w:pPr>
              <w:contextualSpacing/>
              <w:jc w:val="center"/>
              <w:rPr>
                <w:sz w:val="22"/>
              </w:rPr>
            </w:pPr>
            <w:r w:rsidRPr="004B77DE">
              <w:rPr>
                <w:sz w:val="22"/>
              </w:rPr>
              <w:t>0.238</w:t>
            </w:r>
          </w:p>
        </w:tc>
        <w:tc>
          <w:tcPr>
            <w:tcW w:w="1023" w:type="dxa"/>
          </w:tcPr>
          <w:p w14:paraId="1C79B564" w14:textId="77777777" w:rsidR="004B77DE" w:rsidRPr="004B77DE" w:rsidRDefault="004B77DE" w:rsidP="001F3F3F">
            <w:pPr>
              <w:contextualSpacing/>
              <w:jc w:val="center"/>
              <w:rPr>
                <w:sz w:val="22"/>
              </w:rPr>
            </w:pPr>
            <w:r w:rsidRPr="004B77DE">
              <w:rPr>
                <w:sz w:val="22"/>
              </w:rPr>
              <w:t>0.703</w:t>
            </w:r>
          </w:p>
        </w:tc>
        <w:tc>
          <w:tcPr>
            <w:tcW w:w="722" w:type="dxa"/>
          </w:tcPr>
          <w:p w14:paraId="04307DFF" w14:textId="77777777" w:rsidR="004B77DE" w:rsidRPr="004B77DE" w:rsidRDefault="004B77DE" w:rsidP="001F3F3F">
            <w:pPr>
              <w:contextualSpacing/>
              <w:jc w:val="center"/>
              <w:rPr>
                <w:sz w:val="22"/>
              </w:rPr>
            </w:pPr>
            <w:r w:rsidRPr="004B77DE">
              <w:rPr>
                <w:sz w:val="22"/>
              </w:rPr>
              <w:t>0.649</w:t>
            </w:r>
          </w:p>
        </w:tc>
        <w:tc>
          <w:tcPr>
            <w:tcW w:w="722" w:type="dxa"/>
          </w:tcPr>
          <w:p w14:paraId="535E49BF" w14:textId="77777777" w:rsidR="004B77DE" w:rsidRPr="004B77DE" w:rsidRDefault="004B77DE" w:rsidP="001F3F3F">
            <w:pPr>
              <w:contextualSpacing/>
              <w:jc w:val="center"/>
              <w:rPr>
                <w:sz w:val="22"/>
              </w:rPr>
            </w:pPr>
            <w:r w:rsidRPr="004B77DE">
              <w:rPr>
                <w:sz w:val="22"/>
              </w:rPr>
              <w:t>0.337</w:t>
            </w:r>
          </w:p>
        </w:tc>
      </w:tr>
      <w:tr w:rsidR="004B77DE" w:rsidRPr="004B77DE" w14:paraId="22A980F4" w14:textId="77777777" w:rsidTr="004B77DE">
        <w:tc>
          <w:tcPr>
            <w:tcW w:w="1231" w:type="dxa"/>
          </w:tcPr>
          <w:p w14:paraId="29818350" w14:textId="77777777" w:rsidR="004B77DE" w:rsidRPr="004B77DE" w:rsidRDefault="004B77DE" w:rsidP="001F3F3F">
            <w:pPr>
              <w:contextualSpacing/>
              <w:jc w:val="center"/>
              <w:rPr>
                <w:sz w:val="22"/>
              </w:rPr>
            </w:pPr>
            <w:r w:rsidRPr="004B77DE">
              <w:rPr>
                <w:sz w:val="22"/>
              </w:rPr>
              <w:t>Writer5151</w:t>
            </w:r>
          </w:p>
        </w:tc>
        <w:tc>
          <w:tcPr>
            <w:tcW w:w="1023" w:type="dxa"/>
          </w:tcPr>
          <w:p w14:paraId="689759D2" w14:textId="77777777" w:rsidR="004B77DE" w:rsidRPr="004B77DE" w:rsidRDefault="004B77DE" w:rsidP="001F3F3F">
            <w:pPr>
              <w:contextualSpacing/>
              <w:jc w:val="center"/>
              <w:rPr>
                <w:sz w:val="22"/>
              </w:rPr>
            </w:pPr>
            <w:r w:rsidRPr="004B77DE">
              <w:rPr>
                <w:sz w:val="22"/>
              </w:rPr>
              <w:t>0.704</w:t>
            </w:r>
          </w:p>
        </w:tc>
        <w:tc>
          <w:tcPr>
            <w:tcW w:w="721" w:type="dxa"/>
          </w:tcPr>
          <w:p w14:paraId="115DAB41" w14:textId="77777777" w:rsidR="004B77DE" w:rsidRPr="004B77DE" w:rsidRDefault="004B77DE" w:rsidP="001F3F3F">
            <w:pPr>
              <w:contextualSpacing/>
              <w:jc w:val="center"/>
              <w:rPr>
                <w:sz w:val="22"/>
              </w:rPr>
            </w:pPr>
            <w:r w:rsidRPr="004B77DE">
              <w:rPr>
                <w:sz w:val="22"/>
              </w:rPr>
              <w:t>0.568</w:t>
            </w:r>
          </w:p>
        </w:tc>
        <w:tc>
          <w:tcPr>
            <w:tcW w:w="721" w:type="dxa"/>
          </w:tcPr>
          <w:p w14:paraId="517F878C" w14:textId="77777777" w:rsidR="004B77DE" w:rsidRPr="004B77DE" w:rsidRDefault="004B77DE" w:rsidP="001F3F3F">
            <w:pPr>
              <w:contextualSpacing/>
              <w:jc w:val="center"/>
              <w:rPr>
                <w:sz w:val="22"/>
              </w:rPr>
            </w:pPr>
            <w:r w:rsidRPr="004B77DE">
              <w:rPr>
                <w:sz w:val="22"/>
              </w:rPr>
              <w:t>0.314</w:t>
            </w:r>
          </w:p>
        </w:tc>
        <w:tc>
          <w:tcPr>
            <w:tcW w:w="1023" w:type="dxa"/>
          </w:tcPr>
          <w:p w14:paraId="247FE2C6" w14:textId="77777777" w:rsidR="004B77DE" w:rsidRPr="004B77DE" w:rsidRDefault="004B77DE" w:rsidP="001F3F3F">
            <w:pPr>
              <w:contextualSpacing/>
              <w:jc w:val="center"/>
              <w:rPr>
                <w:sz w:val="22"/>
              </w:rPr>
            </w:pPr>
            <w:r w:rsidRPr="004B77DE">
              <w:rPr>
                <w:sz w:val="22"/>
              </w:rPr>
              <w:t>0.44</w:t>
            </w:r>
          </w:p>
        </w:tc>
        <w:tc>
          <w:tcPr>
            <w:tcW w:w="722" w:type="dxa"/>
          </w:tcPr>
          <w:p w14:paraId="592B8265" w14:textId="77777777" w:rsidR="004B77DE" w:rsidRPr="004B77DE" w:rsidRDefault="004B77DE" w:rsidP="001F3F3F">
            <w:pPr>
              <w:contextualSpacing/>
              <w:jc w:val="center"/>
              <w:rPr>
                <w:sz w:val="22"/>
              </w:rPr>
            </w:pPr>
            <w:r w:rsidRPr="004B77DE">
              <w:rPr>
                <w:sz w:val="22"/>
              </w:rPr>
              <w:t>0.425</w:t>
            </w:r>
          </w:p>
        </w:tc>
        <w:tc>
          <w:tcPr>
            <w:tcW w:w="722" w:type="dxa"/>
          </w:tcPr>
          <w:p w14:paraId="75364CEE" w14:textId="77777777" w:rsidR="004B77DE" w:rsidRPr="004B77DE" w:rsidRDefault="004B77DE" w:rsidP="001F3F3F">
            <w:pPr>
              <w:contextualSpacing/>
              <w:jc w:val="center"/>
              <w:rPr>
                <w:sz w:val="22"/>
              </w:rPr>
            </w:pPr>
            <w:r w:rsidRPr="004B77DE">
              <w:rPr>
                <w:sz w:val="22"/>
              </w:rPr>
              <w:t>0.216</w:t>
            </w:r>
          </w:p>
        </w:tc>
        <w:tc>
          <w:tcPr>
            <w:tcW w:w="1023" w:type="dxa"/>
          </w:tcPr>
          <w:p w14:paraId="3F324A69" w14:textId="77777777" w:rsidR="004B77DE" w:rsidRPr="004B77DE" w:rsidRDefault="004B77DE" w:rsidP="001F3F3F">
            <w:pPr>
              <w:contextualSpacing/>
              <w:jc w:val="center"/>
              <w:rPr>
                <w:sz w:val="22"/>
              </w:rPr>
            </w:pPr>
            <w:r w:rsidRPr="004B77DE">
              <w:rPr>
                <w:sz w:val="22"/>
              </w:rPr>
              <w:t>0.593</w:t>
            </w:r>
          </w:p>
        </w:tc>
        <w:tc>
          <w:tcPr>
            <w:tcW w:w="722" w:type="dxa"/>
          </w:tcPr>
          <w:p w14:paraId="075D730B" w14:textId="77777777" w:rsidR="004B77DE" w:rsidRPr="004B77DE" w:rsidRDefault="004B77DE" w:rsidP="001F3F3F">
            <w:pPr>
              <w:contextualSpacing/>
              <w:jc w:val="center"/>
              <w:rPr>
                <w:sz w:val="22"/>
              </w:rPr>
            </w:pPr>
            <w:r w:rsidRPr="004B77DE">
              <w:rPr>
                <w:sz w:val="22"/>
              </w:rPr>
              <w:t>0.609</w:t>
            </w:r>
          </w:p>
        </w:tc>
        <w:tc>
          <w:tcPr>
            <w:tcW w:w="722" w:type="dxa"/>
          </w:tcPr>
          <w:p w14:paraId="271318C2" w14:textId="77777777" w:rsidR="004B77DE" w:rsidRPr="004B77DE" w:rsidRDefault="004B77DE" w:rsidP="001F3F3F">
            <w:pPr>
              <w:contextualSpacing/>
              <w:jc w:val="center"/>
              <w:rPr>
                <w:sz w:val="22"/>
              </w:rPr>
            </w:pPr>
            <w:r w:rsidRPr="004B77DE">
              <w:rPr>
                <w:sz w:val="22"/>
              </w:rPr>
              <w:t>0.3</w:t>
            </w:r>
          </w:p>
        </w:tc>
      </w:tr>
      <w:tr w:rsidR="004B77DE" w:rsidRPr="004B77DE" w14:paraId="4CBA984E" w14:textId="77777777" w:rsidTr="004B77DE">
        <w:tc>
          <w:tcPr>
            <w:tcW w:w="1231" w:type="dxa"/>
          </w:tcPr>
          <w:p w14:paraId="5BC4C623" w14:textId="77777777" w:rsidR="004B77DE" w:rsidRPr="004B77DE" w:rsidRDefault="004B77DE" w:rsidP="001F3F3F">
            <w:pPr>
              <w:contextualSpacing/>
              <w:jc w:val="center"/>
              <w:rPr>
                <w:sz w:val="22"/>
              </w:rPr>
            </w:pPr>
            <w:r w:rsidRPr="004B77DE">
              <w:rPr>
                <w:sz w:val="22"/>
              </w:rPr>
              <w:t>Writer5252</w:t>
            </w:r>
          </w:p>
        </w:tc>
        <w:tc>
          <w:tcPr>
            <w:tcW w:w="1023" w:type="dxa"/>
          </w:tcPr>
          <w:p w14:paraId="26F22115" w14:textId="77777777" w:rsidR="004B77DE" w:rsidRPr="004B77DE" w:rsidRDefault="004B77DE" w:rsidP="001F3F3F">
            <w:pPr>
              <w:contextualSpacing/>
              <w:jc w:val="center"/>
              <w:rPr>
                <w:sz w:val="22"/>
              </w:rPr>
            </w:pPr>
            <w:r w:rsidRPr="004B77DE">
              <w:rPr>
                <w:sz w:val="22"/>
              </w:rPr>
              <w:t>0.373</w:t>
            </w:r>
          </w:p>
        </w:tc>
        <w:tc>
          <w:tcPr>
            <w:tcW w:w="721" w:type="dxa"/>
          </w:tcPr>
          <w:p w14:paraId="31EBD97A" w14:textId="77777777" w:rsidR="004B77DE" w:rsidRPr="004B77DE" w:rsidRDefault="004B77DE" w:rsidP="001F3F3F">
            <w:pPr>
              <w:contextualSpacing/>
              <w:jc w:val="center"/>
              <w:rPr>
                <w:sz w:val="22"/>
              </w:rPr>
            </w:pPr>
            <w:r w:rsidRPr="004B77DE">
              <w:rPr>
                <w:sz w:val="22"/>
              </w:rPr>
              <w:t>0.324</w:t>
            </w:r>
          </w:p>
        </w:tc>
        <w:tc>
          <w:tcPr>
            <w:tcW w:w="721" w:type="dxa"/>
          </w:tcPr>
          <w:p w14:paraId="4002F5A9" w14:textId="77777777" w:rsidR="004B77DE" w:rsidRPr="004B77DE" w:rsidRDefault="004B77DE" w:rsidP="001F3F3F">
            <w:pPr>
              <w:contextualSpacing/>
              <w:jc w:val="center"/>
              <w:rPr>
                <w:sz w:val="22"/>
              </w:rPr>
            </w:pPr>
            <w:r w:rsidRPr="004B77DE">
              <w:rPr>
                <w:sz w:val="22"/>
              </w:rPr>
              <w:t>0.173</w:t>
            </w:r>
          </w:p>
        </w:tc>
        <w:tc>
          <w:tcPr>
            <w:tcW w:w="1023" w:type="dxa"/>
          </w:tcPr>
          <w:p w14:paraId="4C973427" w14:textId="77777777" w:rsidR="004B77DE" w:rsidRPr="004B77DE" w:rsidRDefault="004B77DE" w:rsidP="001F3F3F">
            <w:pPr>
              <w:contextualSpacing/>
              <w:jc w:val="center"/>
              <w:rPr>
                <w:sz w:val="22"/>
              </w:rPr>
            </w:pPr>
            <w:r w:rsidRPr="004B77DE">
              <w:rPr>
                <w:sz w:val="22"/>
              </w:rPr>
              <w:t>0.165</w:t>
            </w:r>
          </w:p>
        </w:tc>
        <w:tc>
          <w:tcPr>
            <w:tcW w:w="722" w:type="dxa"/>
          </w:tcPr>
          <w:p w14:paraId="5FB89B40" w14:textId="77777777" w:rsidR="004B77DE" w:rsidRPr="004B77DE" w:rsidRDefault="004B77DE" w:rsidP="001F3F3F">
            <w:pPr>
              <w:contextualSpacing/>
              <w:jc w:val="center"/>
              <w:rPr>
                <w:sz w:val="22"/>
              </w:rPr>
            </w:pPr>
            <w:r w:rsidRPr="004B77DE">
              <w:rPr>
                <w:sz w:val="22"/>
              </w:rPr>
              <w:t>0.147</w:t>
            </w:r>
          </w:p>
        </w:tc>
        <w:tc>
          <w:tcPr>
            <w:tcW w:w="722" w:type="dxa"/>
          </w:tcPr>
          <w:p w14:paraId="4828D358" w14:textId="77777777" w:rsidR="004B77DE" w:rsidRPr="004B77DE" w:rsidRDefault="004B77DE" w:rsidP="001F3F3F">
            <w:pPr>
              <w:contextualSpacing/>
              <w:jc w:val="center"/>
              <w:rPr>
                <w:sz w:val="22"/>
              </w:rPr>
            </w:pPr>
            <w:r w:rsidRPr="004B77DE">
              <w:rPr>
                <w:sz w:val="22"/>
              </w:rPr>
              <w:t>0.078</w:t>
            </w:r>
          </w:p>
        </w:tc>
        <w:tc>
          <w:tcPr>
            <w:tcW w:w="1023" w:type="dxa"/>
          </w:tcPr>
          <w:p w14:paraId="6140C2CA" w14:textId="77777777" w:rsidR="004B77DE" w:rsidRPr="004B77DE" w:rsidRDefault="004B77DE" w:rsidP="001F3F3F">
            <w:pPr>
              <w:contextualSpacing/>
              <w:jc w:val="center"/>
              <w:rPr>
                <w:sz w:val="22"/>
              </w:rPr>
            </w:pPr>
            <w:r w:rsidRPr="004B77DE">
              <w:rPr>
                <w:sz w:val="22"/>
              </w:rPr>
              <w:t>0.482</w:t>
            </w:r>
          </w:p>
        </w:tc>
        <w:tc>
          <w:tcPr>
            <w:tcW w:w="722" w:type="dxa"/>
          </w:tcPr>
          <w:p w14:paraId="0C7DA7D6" w14:textId="77777777" w:rsidR="004B77DE" w:rsidRPr="004B77DE" w:rsidRDefault="004B77DE" w:rsidP="001F3F3F">
            <w:pPr>
              <w:contextualSpacing/>
              <w:jc w:val="center"/>
              <w:rPr>
                <w:sz w:val="22"/>
              </w:rPr>
            </w:pPr>
            <w:r w:rsidRPr="004B77DE">
              <w:rPr>
                <w:sz w:val="22"/>
              </w:rPr>
              <w:t>0.494</w:t>
            </w:r>
          </w:p>
        </w:tc>
        <w:tc>
          <w:tcPr>
            <w:tcW w:w="722" w:type="dxa"/>
          </w:tcPr>
          <w:p w14:paraId="4B9C7829" w14:textId="77777777" w:rsidR="004B77DE" w:rsidRPr="004B77DE" w:rsidRDefault="004B77DE" w:rsidP="001F3F3F">
            <w:pPr>
              <w:contextualSpacing/>
              <w:jc w:val="center"/>
              <w:rPr>
                <w:sz w:val="22"/>
              </w:rPr>
            </w:pPr>
            <w:r w:rsidRPr="004B77DE">
              <w:rPr>
                <w:sz w:val="22"/>
              </w:rPr>
              <w:t>0.244</w:t>
            </w:r>
          </w:p>
        </w:tc>
      </w:tr>
      <w:tr w:rsidR="004B77DE" w:rsidRPr="004B77DE" w14:paraId="1E680C64" w14:textId="77777777" w:rsidTr="004B77DE">
        <w:tc>
          <w:tcPr>
            <w:tcW w:w="1231" w:type="dxa"/>
          </w:tcPr>
          <w:p w14:paraId="2D71D941" w14:textId="77777777" w:rsidR="004B77DE" w:rsidRPr="004B77DE" w:rsidRDefault="004B77DE" w:rsidP="001F3F3F">
            <w:pPr>
              <w:contextualSpacing/>
              <w:jc w:val="center"/>
              <w:rPr>
                <w:sz w:val="22"/>
              </w:rPr>
            </w:pPr>
            <w:r w:rsidRPr="004B77DE">
              <w:rPr>
                <w:sz w:val="22"/>
              </w:rPr>
              <w:t>Writer5353</w:t>
            </w:r>
          </w:p>
        </w:tc>
        <w:tc>
          <w:tcPr>
            <w:tcW w:w="1023" w:type="dxa"/>
          </w:tcPr>
          <w:p w14:paraId="03A86231" w14:textId="77777777" w:rsidR="004B77DE" w:rsidRPr="004B77DE" w:rsidRDefault="004B77DE" w:rsidP="001F3F3F">
            <w:pPr>
              <w:contextualSpacing/>
              <w:jc w:val="center"/>
              <w:rPr>
                <w:sz w:val="22"/>
              </w:rPr>
            </w:pPr>
            <w:r w:rsidRPr="004B77DE">
              <w:rPr>
                <w:sz w:val="22"/>
              </w:rPr>
              <w:t>0.265</w:t>
            </w:r>
          </w:p>
        </w:tc>
        <w:tc>
          <w:tcPr>
            <w:tcW w:w="721" w:type="dxa"/>
          </w:tcPr>
          <w:p w14:paraId="6DCBA187" w14:textId="77777777" w:rsidR="004B77DE" w:rsidRPr="004B77DE" w:rsidRDefault="004B77DE" w:rsidP="001F3F3F">
            <w:pPr>
              <w:contextualSpacing/>
              <w:jc w:val="center"/>
              <w:rPr>
                <w:sz w:val="22"/>
              </w:rPr>
            </w:pPr>
            <w:r w:rsidRPr="004B77DE">
              <w:rPr>
                <w:sz w:val="22"/>
              </w:rPr>
              <w:t>0.276</w:t>
            </w:r>
          </w:p>
        </w:tc>
        <w:tc>
          <w:tcPr>
            <w:tcW w:w="721" w:type="dxa"/>
          </w:tcPr>
          <w:p w14:paraId="3800ACEF" w14:textId="77777777" w:rsidR="004B77DE" w:rsidRPr="004B77DE" w:rsidRDefault="004B77DE" w:rsidP="001F3F3F">
            <w:pPr>
              <w:contextualSpacing/>
              <w:jc w:val="center"/>
              <w:rPr>
                <w:sz w:val="22"/>
              </w:rPr>
            </w:pPr>
            <w:r w:rsidRPr="004B77DE">
              <w:rPr>
                <w:sz w:val="22"/>
              </w:rPr>
              <w:t>0.135</w:t>
            </w:r>
          </w:p>
        </w:tc>
        <w:tc>
          <w:tcPr>
            <w:tcW w:w="1023" w:type="dxa"/>
          </w:tcPr>
          <w:p w14:paraId="0CF70E17" w14:textId="77777777" w:rsidR="004B77DE" w:rsidRPr="004B77DE" w:rsidRDefault="004B77DE" w:rsidP="001F3F3F">
            <w:pPr>
              <w:contextualSpacing/>
              <w:jc w:val="center"/>
              <w:rPr>
                <w:sz w:val="22"/>
              </w:rPr>
            </w:pPr>
            <w:r w:rsidRPr="004B77DE">
              <w:rPr>
                <w:sz w:val="22"/>
              </w:rPr>
              <w:t>0.242</w:t>
            </w:r>
          </w:p>
        </w:tc>
        <w:tc>
          <w:tcPr>
            <w:tcW w:w="722" w:type="dxa"/>
          </w:tcPr>
          <w:p w14:paraId="7CE443D8" w14:textId="77777777" w:rsidR="004B77DE" w:rsidRPr="004B77DE" w:rsidRDefault="004B77DE" w:rsidP="001F3F3F">
            <w:pPr>
              <w:contextualSpacing/>
              <w:jc w:val="center"/>
              <w:rPr>
                <w:sz w:val="22"/>
              </w:rPr>
            </w:pPr>
            <w:r w:rsidRPr="004B77DE">
              <w:rPr>
                <w:sz w:val="22"/>
              </w:rPr>
              <w:t>0.152</w:t>
            </w:r>
          </w:p>
        </w:tc>
        <w:tc>
          <w:tcPr>
            <w:tcW w:w="722" w:type="dxa"/>
          </w:tcPr>
          <w:p w14:paraId="5C0BBE36" w14:textId="77777777" w:rsidR="004B77DE" w:rsidRPr="004B77DE" w:rsidRDefault="004B77DE" w:rsidP="001F3F3F">
            <w:pPr>
              <w:contextualSpacing/>
              <w:jc w:val="center"/>
              <w:rPr>
                <w:sz w:val="22"/>
              </w:rPr>
            </w:pPr>
            <w:r w:rsidRPr="004B77DE">
              <w:rPr>
                <w:sz w:val="22"/>
              </w:rPr>
              <w:t>0.093</w:t>
            </w:r>
          </w:p>
        </w:tc>
        <w:tc>
          <w:tcPr>
            <w:tcW w:w="1023" w:type="dxa"/>
          </w:tcPr>
          <w:p w14:paraId="498D0A7D" w14:textId="77777777" w:rsidR="004B77DE" w:rsidRPr="004B77DE" w:rsidRDefault="004B77DE" w:rsidP="001F3F3F">
            <w:pPr>
              <w:contextualSpacing/>
              <w:jc w:val="center"/>
              <w:rPr>
                <w:sz w:val="22"/>
              </w:rPr>
            </w:pPr>
            <w:r w:rsidRPr="004B77DE">
              <w:rPr>
                <w:sz w:val="22"/>
              </w:rPr>
              <w:t>0.369</w:t>
            </w:r>
          </w:p>
        </w:tc>
        <w:tc>
          <w:tcPr>
            <w:tcW w:w="722" w:type="dxa"/>
          </w:tcPr>
          <w:p w14:paraId="42D83454" w14:textId="77777777" w:rsidR="004B77DE" w:rsidRPr="004B77DE" w:rsidRDefault="004B77DE" w:rsidP="001F3F3F">
            <w:pPr>
              <w:contextualSpacing/>
              <w:jc w:val="center"/>
              <w:rPr>
                <w:sz w:val="22"/>
              </w:rPr>
            </w:pPr>
            <w:r w:rsidRPr="004B77DE">
              <w:rPr>
                <w:sz w:val="22"/>
              </w:rPr>
              <w:t>0.532</w:t>
            </w:r>
          </w:p>
        </w:tc>
        <w:tc>
          <w:tcPr>
            <w:tcW w:w="722" w:type="dxa"/>
          </w:tcPr>
          <w:p w14:paraId="7B5C48F6" w14:textId="77777777" w:rsidR="004B77DE" w:rsidRPr="004B77DE" w:rsidRDefault="004B77DE" w:rsidP="001F3F3F">
            <w:pPr>
              <w:contextualSpacing/>
              <w:jc w:val="center"/>
              <w:rPr>
                <w:sz w:val="22"/>
              </w:rPr>
            </w:pPr>
            <w:r w:rsidRPr="004B77DE">
              <w:rPr>
                <w:sz w:val="22"/>
              </w:rPr>
              <w:t>0.218</w:t>
            </w:r>
          </w:p>
        </w:tc>
      </w:tr>
      <w:tr w:rsidR="004B77DE" w:rsidRPr="004B77DE" w14:paraId="7941B155" w14:textId="77777777" w:rsidTr="004B77DE">
        <w:tc>
          <w:tcPr>
            <w:tcW w:w="1231" w:type="dxa"/>
          </w:tcPr>
          <w:p w14:paraId="18B01818" w14:textId="77777777" w:rsidR="004B77DE" w:rsidRPr="004B77DE" w:rsidRDefault="004B77DE" w:rsidP="001F3F3F">
            <w:pPr>
              <w:contextualSpacing/>
              <w:jc w:val="center"/>
              <w:rPr>
                <w:sz w:val="22"/>
              </w:rPr>
            </w:pPr>
            <w:r w:rsidRPr="004B77DE">
              <w:rPr>
                <w:sz w:val="22"/>
              </w:rPr>
              <w:t>Writer5454</w:t>
            </w:r>
          </w:p>
        </w:tc>
        <w:tc>
          <w:tcPr>
            <w:tcW w:w="1023" w:type="dxa"/>
          </w:tcPr>
          <w:p w14:paraId="36991A4D" w14:textId="77777777" w:rsidR="004B77DE" w:rsidRPr="004B77DE" w:rsidRDefault="004B77DE" w:rsidP="001F3F3F">
            <w:pPr>
              <w:contextualSpacing/>
              <w:jc w:val="center"/>
              <w:rPr>
                <w:sz w:val="22"/>
              </w:rPr>
            </w:pPr>
            <w:r w:rsidRPr="004B77DE">
              <w:rPr>
                <w:sz w:val="22"/>
              </w:rPr>
              <w:t>0.223</w:t>
            </w:r>
          </w:p>
        </w:tc>
        <w:tc>
          <w:tcPr>
            <w:tcW w:w="721" w:type="dxa"/>
          </w:tcPr>
          <w:p w14:paraId="2A92BDB0" w14:textId="77777777" w:rsidR="004B77DE" w:rsidRPr="004B77DE" w:rsidRDefault="004B77DE" w:rsidP="001F3F3F">
            <w:pPr>
              <w:contextualSpacing/>
              <w:jc w:val="center"/>
              <w:rPr>
                <w:sz w:val="22"/>
              </w:rPr>
            </w:pPr>
            <w:r w:rsidRPr="004B77DE">
              <w:rPr>
                <w:sz w:val="22"/>
              </w:rPr>
              <w:t>0.389</w:t>
            </w:r>
          </w:p>
        </w:tc>
        <w:tc>
          <w:tcPr>
            <w:tcW w:w="721" w:type="dxa"/>
          </w:tcPr>
          <w:p w14:paraId="5A83C7E0" w14:textId="77777777" w:rsidR="004B77DE" w:rsidRPr="004B77DE" w:rsidRDefault="004B77DE" w:rsidP="001F3F3F">
            <w:pPr>
              <w:contextualSpacing/>
              <w:jc w:val="center"/>
              <w:rPr>
                <w:sz w:val="22"/>
              </w:rPr>
            </w:pPr>
            <w:r w:rsidRPr="004B77DE">
              <w:rPr>
                <w:sz w:val="22"/>
              </w:rPr>
              <w:t>0.142</w:t>
            </w:r>
          </w:p>
        </w:tc>
        <w:tc>
          <w:tcPr>
            <w:tcW w:w="1023" w:type="dxa"/>
          </w:tcPr>
          <w:p w14:paraId="0C97CC65" w14:textId="77777777" w:rsidR="004B77DE" w:rsidRPr="004B77DE" w:rsidRDefault="004B77DE" w:rsidP="001F3F3F">
            <w:pPr>
              <w:contextualSpacing/>
              <w:jc w:val="center"/>
              <w:rPr>
                <w:sz w:val="22"/>
              </w:rPr>
            </w:pPr>
            <w:r w:rsidRPr="004B77DE">
              <w:rPr>
                <w:sz w:val="22"/>
              </w:rPr>
              <w:t>0.17</w:t>
            </w:r>
          </w:p>
        </w:tc>
        <w:tc>
          <w:tcPr>
            <w:tcW w:w="722" w:type="dxa"/>
          </w:tcPr>
          <w:p w14:paraId="3689075F" w14:textId="77777777" w:rsidR="004B77DE" w:rsidRPr="004B77DE" w:rsidRDefault="004B77DE" w:rsidP="001F3F3F">
            <w:pPr>
              <w:contextualSpacing/>
              <w:jc w:val="center"/>
              <w:rPr>
                <w:sz w:val="22"/>
              </w:rPr>
            </w:pPr>
            <w:r w:rsidRPr="004B77DE">
              <w:rPr>
                <w:sz w:val="22"/>
              </w:rPr>
              <w:t>0.178</w:t>
            </w:r>
          </w:p>
        </w:tc>
        <w:tc>
          <w:tcPr>
            <w:tcW w:w="722" w:type="dxa"/>
          </w:tcPr>
          <w:p w14:paraId="41ECA8B2" w14:textId="77777777" w:rsidR="004B77DE" w:rsidRPr="004B77DE" w:rsidRDefault="004B77DE" w:rsidP="001F3F3F">
            <w:pPr>
              <w:contextualSpacing/>
              <w:jc w:val="center"/>
              <w:rPr>
                <w:sz w:val="22"/>
              </w:rPr>
            </w:pPr>
            <w:r w:rsidRPr="004B77DE">
              <w:rPr>
                <w:sz w:val="22"/>
              </w:rPr>
              <w:t>0.087</w:t>
            </w:r>
          </w:p>
        </w:tc>
        <w:tc>
          <w:tcPr>
            <w:tcW w:w="1023" w:type="dxa"/>
          </w:tcPr>
          <w:p w14:paraId="2F107EB2" w14:textId="77777777" w:rsidR="004B77DE" w:rsidRPr="004B77DE" w:rsidRDefault="004B77DE" w:rsidP="001F3F3F">
            <w:pPr>
              <w:contextualSpacing/>
              <w:jc w:val="center"/>
              <w:rPr>
                <w:sz w:val="22"/>
              </w:rPr>
            </w:pPr>
            <w:r w:rsidRPr="004B77DE">
              <w:rPr>
                <w:sz w:val="22"/>
              </w:rPr>
              <w:t>0.404</w:t>
            </w:r>
          </w:p>
        </w:tc>
        <w:tc>
          <w:tcPr>
            <w:tcW w:w="722" w:type="dxa"/>
          </w:tcPr>
          <w:p w14:paraId="26D937D3" w14:textId="77777777" w:rsidR="004B77DE" w:rsidRPr="004B77DE" w:rsidRDefault="004B77DE" w:rsidP="001F3F3F">
            <w:pPr>
              <w:contextualSpacing/>
              <w:jc w:val="center"/>
              <w:rPr>
                <w:sz w:val="22"/>
              </w:rPr>
            </w:pPr>
            <w:r w:rsidRPr="004B77DE">
              <w:rPr>
                <w:sz w:val="22"/>
              </w:rPr>
              <w:t>0.605</w:t>
            </w:r>
          </w:p>
        </w:tc>
        <w:tc>
          <w:tcPr>
            <w:tcW w:w="722" w:type="dxa"/>
          </w:tcPr>
          <w:p w14:paraId="763F663A" w14:textId="77777777" w:rsidR="004B77DE" w:rsidRPr="004B77DE" w:rsidRDefault="004B77DE" w:rsidP="001F3F3F">
            <w:pPr>
              <w:contextualSpacing/>
              <w:jc w:val="center"/>
              <w:rPr>
                <w:sz w:val="22"/>
              </w:rPr>
            </w:pPr>
            <w:r w:rsidRPr="004B77DE">
              <w:rPr>
                <w:sz w:val="22"/>
              </w:rPr>
              <w:t>0.242</w:t>
            </w:r>
          </w:p>
        </w:tc>
      </w:tr>
      <w:tr w:rsidR="004B77DE" w:rsidRPr="004B77DE" w14:paraId="7FF8DAEF" w14:textId="77777777" w:rsidTr="004B77DE">
        <w:tc>
          <w:tcPr>
            <w:tcW w:w="1231" w:type="dxa"/>
          </w:tcPr>
          <w:p w14:paraId="683D0A3B" w14:textId="77777777" w:rsidR="004B77DE" w:rsidRPr="004B77DE" w:rsidRDefault="004B77DE" w:rsidP="001F3F3F">
            <w:pPr>
              <w:contextualSpacing/>
              <w:jc w:val="center"/>
              <w:rPr>
                <w:sz w:val="22"/>
              </w:rPr>
            </w:pPr>
            <w:r w:rsidRPr="004B77DE">
              <w:rPr>
                <w:sz w:val="22"/>
              </w:rPr>
              <w:t>Writer5555</w:t>
            </w:r>
          </w:p>
        </w:tc>
        <w:tc>
          <w:tcPr>
            <w:tcW w:w="1023" w:type="dxa"/>
          </w:tcPr>
          <w:p w14:paraId="08BE591F" w14:textId="77777777" w:rsidR="004B77DE" w:rsidRPr="004B77DE" w:rsidRDefault="004B77DE" w:rsidP="001F3F3F">
            <w:pPr>
              <w:contextualSpacing/>
              <w:jc w:val="center"/>
              <w:rPr>
                <w:sz w:val="22"/>
              </w:rPr>
            </w:pPr>
            <w:r w:rsidRPr="004B77DE">
              <w:rPr>
                <w:sz w:val="22"/>
              </w:rPr>
              <w:t>0.303</w:t>
            </w:r>
          </w:p>
        </w:tc>
        <w:tc>
          <w:tcPr>
            <w:tcW w:w="721" w:type="dxa"/>
          </w:tcPr>
          <w:p w14:paraId="096DAC05" w14:textId="77777777" w:rsidR="004B77DE" w:rsidRPr="004B77DE" w:rsidRDefault="004B77DE" w:rsidP="001F3F3F">
            <w:pPr>
              <w:contextualSpacing/>
              <w:jc w:val="center"/>
              <w:rPr>
                <w:sz w:val="22"/>
              </w:rPr>
            </w:pPr>
            <w:r w:rsidRPr="004B77DE">
              <w:rPr>
                <w:sz w:val="22"/>
              </w:rPr>
              <w:t>0.525</w:t>
            </w:r>
          </w:p>
        </w:tc>
        <w:tc>
          <w:tcPr>
            <w:tcW w:w="721" w:type="dxa"/>
          </w:tcPr>
          <w:p w14:paraId="4F6CE04E" w14:textId="77777777" w:rsidR="004B77DE" w:rsidRPr="004B77DE" w:rsidRDefault="004B77DE" w:rsidP="001F3F3F">
            <w:pPr>
              <w:contextualSpacing/>
              <w:jc w:val="center"/>
              <w:rPr>
                <w:sz w:val="22"/>
              </w:rPr>
            </w:pPr>
            <w:r w:rsidRPr="004B77DE">
              <w:rPr>
                <w:sz w:val="22"/>
              </w:rPr>
              <w:t>0.192</w:t>
            </w:r>
          </w:p>
        </w:tc>
        <w:tc>
          <w:tcPr>
            <w:tcW w:w="1023" w:type="dxa"/>
          </w:tcPr>
          <w:p w14:paraId="1EE5FBC9" w14:textId="77777777" w:rsidR="004B77DE" w:rsidRPr="004B77DE" w:rsidRDefault="004B77DE" w:rsidP="001F3F3F">
            <w:pPr>
              <w:contextualSpacing/>
              <w:jc w:val="center"/>
              <w:rPr>
                <w:sz w:val="22"/>
              </w:rPr>
            </w:pPr>
            <w:r w:rsidRPr="004B77DE">
              <w:rPr>
                <w:sz w:val="22"/>
              </w:rPr>
              <w:t>0.212</w:t>
            </w:r>
          </w:p>
        </w:tc>
        <w:tc>
          <w:tcPr>
            <w:tcW w:w="722" w:type="dxa"/>
          </w:tcPr>
          <w:p w14:paraId="77F913A0" w14:textId="77777777" w:rsidR="004B77DE" w:rsidRPr="004B77DE" w:rsidRDefault="004B77DE" w:rsidP="001F3F3F">
            <w:pPr>
              <w:contextualSpacing/>
              <w:jc w:val="center"/>
              <w:rPr>
                <w:sz w:val="22"/>
              </w:rPr>
            </w:pPr>
            <w:r w:rsidRPr="004B77DE">
              <w:rPr>
                <w:sz w:val="22"/>
              </w:rPr>
              <w:t>0.182</w:t>
            </w:r>
          </w:p>
        </w:tc>
        <w:tc>
          <w:tcPr>
            <w:tcW w:w="722" w:type="dxa"/>
          </w:tcPr>
          <w:p w14:paraId="2972D783" w14:textId="77777777" w:rsidR="004B77DE" w:rsidRPr="004B77DE" w:rsidRDefault="004B77DE" w:rsidP="001F3F3F">
            <w:pPr>
              <w:contextualSpacing/>
              <w:jc w:val="center"/>
              <w:rPr>
                <w:sz w:val="22"/>
              </w:rPr>
            </w:pPr>
            <w:r w:rsidRPr="004B77DE">
              <w:rPr>
                <w:sz w:val="22"/>
              </w:rPr>
              <w:t>0.098</w:t>
            </w:r>
          </w:p>
        </w:tc>
        <w:tc>
          <w:tcPr>
            <w:tcW w:w="1023" w:type="dxa"/>
          </w:tcPr>
          <w:p w14:paraId="35C29621" w14:textId="77777777" w:rsidR="004B77DE" w:rsidRPr="004B77DE" w:rsidRDefault="004B77DE" w:rsidP="001F3F3F">
            <w:pPr>
              <w:contextualSpacing/>
              <w:jc w:val="center"/>
              <w:rPr>
                <w:sz w:val="22"/>
              </w:rPr>
            </w:pPr>
            <w:r w:rsidRPr="004B77DE">
              <w:rPr>
                <w:sz w:val="22"/>
              </w:rPr>
              <w:t>0.619</w:t>
            </w:r>
          </w:p>
        </w:tc>
        <w:tc>
          <w:tcPr>
            <w:tcW w:w="722" w:type="dxa"/>
          </w:tcPr>
          <w:p w14:paraId="05064C27" w14:textId="77777777" w:rsidR="004B77DE" w:rsidRPr="004B77DE" w:rsidRDefault="004B77DE" w:rsidP="001F3F3F">
            <w:pPr>
              <w:contextualSpacing/>
              <w:jc w:val="center"/>
              <w:rPr>
                <w:sz w:val="22"/>
              </w:rPr>
            </w:pPr>
            <w:r w:rsidRPr="004B77DE">
              <w:rPr>
                <w:sz w:val="22"/>
              </w:rPr>
              <w:t>0.477</w:t>
            </w:r>
          </w:p>
        </w:tc>
        <w:tc>
          <w:tcPr>
            <w:tcW w:w="722" w:type="dxa"/>
          </w:tcPr>
          <w:p w14:paraId="5DA437AD" w14:textId="77777777" w:rsidR="004B77DE" w:rsidRPr="004B77DE" w:rsidRDefault="004B77DE" w:rsidP="001F3F3F">
            <w:pPr>
              <w:contextualSpacing/>
              <w:jc w:val="center"/>
              <w:rPr>
                <w:sz w:val="22"/>
              </w:rPr>
            </w:pPr>
            <w:r w:rsidRPr="004B77DE">
              <w:rPr>
                <w:sz w:val="22"/>
              </w:rPr>
              <w:t>0.269</w:t>
            </w:r>
          </w:p>
        </w:tc>
      </w:tr>
      <w:tr w:rsidR="004B77DE" w:rsidRPr="004B77DE" w14:paraId="189C05B0" w14:textId="77777777" w:rsidTr="004B77DE">
        <w:tc>
          <w:tcPr>
            <w:tcW w:w="1231" w:type="dxa"/>
          </w:tcPr>
          <w:p w14:paraId="08F40308" w14:textId="77777777" w:rsidR="004B77DE" w:rsidRPr="004B77DE" w:rsidRDefault="004B77DE" w:rsidP="001F3F3F">
            <w:pPr>
              <w:contextualSpacing/>
              <w:jc w:val="center"/>
              <w:rPr>
                <w:sz w:val="22"/>
              </w:rPr>
            </w:pPr>
            <w:r w:rsidRPr="004B77DE">
              <w:rPr>
                <w:sz w:val="22"/>
              </w:rPr>
              <w:t>Writer5656</w:t>
            </w:r>
          </w:p>
        </w:tc>
        <w:tc>
          <w:tcPr>
            <w:tcW w:w="1023" w:type="dxa"/>
          </w:tcPr>
          <w:p w14:paraId="1424F54B" w14:textId="77777777" w:rsidR="004B77DE" w:rsidRPr="004B77DE" w:rsidRDefault="004B77DE" w:rsidP="001F3F3F">
            <w:pPr>
              <w:contextualSpacing/>
              <w:jc w:val="center"/>
              <w:rPr>
                <w:sz w:val="22"/>
              </w:rPr>
            </w:pPr>
            <w:r w:rsidRPr="004B77DE">
              <w:rPr>
                <w:sz w:val="22"/>
              </w:rPr>
              <w:t>0.42</w:t>
            </w:r>
          </w:p>
        </w:tc>
        <w:tc>
          <w:tcPr>
            <w:tcW w:w="721" w:type="dxa"/>
          </w:tcPr>
          <w:p w14:paraId="68E2F83D" w14:textId="77777777" w:rsidR="004B77DE" w:rsidRPr="004B77DE" w:rsidRDefault="004B77DE" w:rsidP="001F3F3F">
            <w:pPr>
              <w:contextualSpacing/>
              <w:jc w:val="center"/>
              <w:rPr>
                <w:sz w:val="22"/>
              </w:rPr>
            </w:pPr>
            <w:r w:rsidRPr="004B77DE">
              <w:rPr>
                <w:sz w:val="22"/>
              </w:rPr>
              <w:t>0.243</w:t>
            </w:r>
          </w:p>
        </w:tc>
        <w:tc>
          <w:tcPr>
            <w:tcW w:w="721" w:type="dxa"/>
          </w:tcPr>
          <w:p w14:paraId="665A2CA0" w14:textId="77777777" w:rsidR="004B77DE" w:rsidRPr="004B77DE" w:rsidRDefault="004B77DE" w:rsidP="001F3F3F">
            <w:pPr>
              <w:contextualSpacing/>
              <w:jc w:val="center"/>
              <w:rPr>
                <w:sz w:val="22"/>
              </w:rPr>
            </w:pPr>
            <w:r w:rsidRPr="004B77DE">
              <w:rPr>
                <w:sz w:val="22"/>
              </w:rPr>
              <w:t>0.154</w:t>
            </w:r>
          </w:p>
        </w:tc>
        <w:tc>
          <w:tcPr>
            <w:tcW w:w="1023" w:type="dxa"/>
          </w:tcPr>
          <w:p w14:paraId="2C6EE89E" w14:textId="77777777" w:rsidR="004B77DE" w:rsidRPr="004B77DE" w:rsidRDefault="004B77DE" w:rsidP="001F3F3F">
            <w:pPr>
              <w:contextualSpacing/>
              <w:jc w:val="center"/>
              <w:rPr>
                <w:sz w:val="22"/>
              </w:rPr>
            </w:pPr>
            <w:r w:rsidRPr="004B77DE">
              <w:rPr>
                <w:sz w:val="22"/>
              </w:rPr>
              <w:t>0.236</w:t>
            </w:r>
          </w:p>
        </w:tc>
        <w:tc>
          <w:tcPr>
            <w:tcW w:w="722" w:type="dxa"/>
          </w:tcPr>
          <w:p w14:paraId="35DEBDDB" w14:textId="77777777" w:rsidR="004B77DE" w:rsidRPr="004B77DE" w:rsidRDefault="004B77DE" w:rsidP="001F3F3F">
            <w:pPr>
              <w:contextualSpacing/>
              <w:jc w:val="center"/>
              <w:rPr>
                <w:sz w:val="22"/>
              </w:rPr>
            </w:pPr>
            <w:r w:rsidRPr="004B77DE">
              <w:rPr>
                <w:sz w:val="22"/>
              </w:rPr>
              <w:t>0.169</w:t>
            </w:r>
          </w:p>
        </w:tc>
        <w:tc>
          <w:tcPr>
            <w:tcW w:w="722" w:type="dxa"/>
          </w:tcPr>
          <w:p w14:paraId="3D2646D6" w14:textId="77777777" w:rsidR="004B77DE" w:rsidRPr="004B77DE" w:rsidRDefault="004B77DE" w:rsidP="001F3F3F">
            <w:pPr>
              <w:contextualSpacing/>
              <w:jc w:val="center"/>
              <w:rPr>
                <w:sz w:val="22"/>
              </w:rPr>
            </w:pPr>
            <w:r w:rsidRPr="004B77DE">
              <w:rPr>
                <w:sz w:val="22"/>
              </w:rPr>
              <w:t>0.098</w:t>
            </w:r>
          </w:p>
        </w:tc>
        <w:tc>
          <w:tcPr>
            <w:tcW w:w="1023" w:type="dxa"/>
          </w:tcPr>
          <w:p w14:paraId="00785624" w14:textId="77777777" w:rsidR="004B77DE" w:rsidRPr="004B77DE" w:rsidRDefault="004B77DE" w:rsidP="001F3F3F">
            <w:pPr>
              <w:contextualSpacing/>
              <w:jc w:val="center"/>
              <w:rPr>
                <w:sz w:val="22"/>
              </w:rPr>
            </w:pPr>
            <w:r w:rsidRPr="004B77DE">
              <w:rPr>
                <w:sz w:val="22"/>
              </w:rPr>
              <w:t>0.018</w:t>
            </w:r>
          </w:p>
        </w:tc>
        <w:tc>
          <w:tcPr>
            <w:tcW w:w="722" w:type="dxa"/>
          </w:tcPr>
          <w:p w14:paraId="238D40C0" w14:textId="77777777" w:rsidR="004B77DE" w:rsidRPr="004B77DE" w:rsidRDefault="004B77DE" w:rsidP="001F3F3F">
            <w:pPr>
              <w:contextualSpacing/>
              <w:jc w:val="center"/>
              <w:rPr>
                <w:sz w:val="22"/>
              </w:rPr>
            </w:pPr>
            <w:r w:rsidRPr="004B77DE">
              <w:rPr>
                <w:sz w:val="22"/>
              </w:rPr>
              <w:t>0.007</w:t>
            </w:r>
          </w:p>
        </w:tc>
        <w:tc>
          <w:tcPr>
            <w:tcW w:w="722" w:type="dxa"/>
          </w:tcPr>
          <w:p w14:paraId="7CF9DCE4" w14:textId="77777777" w:rsidR="004B77DE" w:rsidRPr="004B77DE" w:rsidRDefault="004B77DE" w:rsidP="001F3F3F">
            <w:pPr>
              <w:contextualSpacing/>
              <w:jc w:val="center"/>
              <w:rPr>
                <w:sz w:val="22"/>
              </w:rPr>
            </w:pPr>
            <w:r w:rsidRPr="004B77DE">
              <w:rPr>
                <w:sz w:val="22"/>
              </w:rPr>
              <w:t>0.005</w:t>
            </w:r>
          </w:p>
        </w:tc>
      </w:tr>
      <w:tr w:rsidR="004B77DE" w:rsidRPr="004B77DE" w14:paraId="172DFBEF" w14:textId="77777777" w:rsidTr="004B77DE">
        <w:tc>
          <w:tcPr>
            <w:tcW w:w="1231" w:type="dxa"/>
          </w:tcPr>
          <w:p w14:paraId="3492ED8E" w14:textId="77777777" w:rsidR="004B77DE" w:rsidRPr="004B77DE" w:rsidRDefault="004B77DE" w:rsidP="001F3F3F">
            <w:pPr>
              <w:contextualSpacing/>
              <w:jc w:val="center"/>
              <w:rPr>
                <w:sz w:val="22"/>
              </w:rPr>
            </w:pPr>
            <w:r w:rsidRPr="004B77DE">
              <w:rPr>
                <w:sz w:val="22"/>
              </w:rPr>
              <w:t>Writer5757</w:t>
            </w:r>
          </w:p>
        </w:tc>
        <w:tc>
          <w:tcPr>
            <w:tcW w:w="1023" w:type="dxa"/>
          </w:tcPr>
          <w:p w14:paraId="03B03868" w14:textId="77777777" w:rsidR="004B77DE" w:rsidRPr="004B77DE" w:rsidRDefault="004B77DE" w:rsidP="001F3F3F">
            <w:pPr>
              <w:contextualSpacing/>
              <w:jc w:val="center"/>
              <w:rPr>
                <w:sz w:val="22"/>
              </w:rPr>
            </w:pPr>
            <w:r w:rsidRPr="004B77DE">
              <w:rPr>
                <w:sz w:val="22"/>
              </w:rPr>
              <w:t>0.453</w:t>
            </w:r>
          </w:p>
        </w:tc>
        <w:tc>
          <w:tcPr>
            <w:tcW w:w="721" w:type="dxa"/>
          </w:tcPr>
          <w:p w14:paraId="1A709CC4" w14:textId="77777777" w:rsidR="004B77DE" w:rsidRPr="004B77DE" w:rsidRDefault="004B77DE" w:rsidP="001F3F3F">
            <w:pPr>
              <w:contextualSpacing/>
              <w:jc w:val="center"/>
              <w:rPr>
                <w:sz w:val="22"/>
              </w:rPr>
            </w:pPr>
            <w:r w:rsidRPr="004B77DE">
              <w:rPr>
                <w:sz w:val="22"/>
              </w:rPr>
              <w:t>0.661</w:t>
            </w:r>
          </w:p>
        </w:tc>
        <w:tc>
          <w:tcPr>
            <w:tcW w:w="721" w:type="dxa"/>
          </w:tcPr>
          <w:p w14:paraId="6D3ABA68" w14:textId="77777777" w:rsidR="004B77DE" w:rsidRPr="004B77DE" w:rsidRDefault="004B77DE" w:rsidP="001F3F3F">
            <w:pPr>
              <w:contextualSpacing/>
              <w:jc w:val="center"/>
              <w:rPr>
                <w:sz w:val="22"/>
              </w:rPr>
            </w:pPr>
            <w:r w:rsidRPr="004B77DE">
              <w:rPr>
                <w:sz w:val="22"/>
              </w:rPr>
              <w:t>0.269</w:t>
            </w:r>
          </w:p>
        </w:tc>
        <w:tc>
          <w:tcPr>
            <w:tcW w:w="1023" w:type="dxa"/>
          </w:tcPr>
          <w:p w14:paraId="010E1242" w14:textId="77777777" w:rsidR="004B77DE" w:rsidRPr="004B77DE" w:rsidRDefault="004B77DE" w:rsidP="001F3F3F">
            <w:pPr>
              <w:contextualSpacing/>
              <w:jc w:val="center"/>
              <w:rPr>
                <w:sz w:val="22"/>
              </w:rPr>
            </w:pPr>
            <w:r w:rsidRPr="004B77DE">
              <w:rPr>
                <w:sz w:val="22"/>
              </w:rPr>
              <w:t>0.278</w:t>
            </w:r>
          </w:p>
        </w:tc>
        <w:tc>
          <w:tcPr>
            <w:tcW w:w="722" w:type="dxa"/>
          </w:tcPr>
          <w:p w14:paraId="13DF25CD" w14:textId="77777777" w:rsidR="004B77DE" w:rsidRPr="004B77DE" w:rsidRDefault="004B77DE" w:rsidP="001F3F3F">
            <w:pPr>
              <w:contextualSpacing/>
              <w:jc w:val="center"/>
              <w:rPr>
                <w:sz w:val="22"/>
              </w:rPr>
            </w:pPr>
            <w:r w:rsidRPr="004B77DE">
              <w:rPr>
                <w:sz w:val="22"/>
              </w:rPr>
              <w:t>0.308</w:t>
            </w:r>
          </w:p>
        </w:tc>
        <w:tc>
          <w:tcPr>
            <w:tcW w:w="722" w:type="dxa"/>
          </w:tcPr>
          <w:p w14:paraId="72B9E94F" w14:textId="77777777" w:rsidR="004B77DE" w:rsidRPr="004B77DE" w:rsidRDefault="004B77DE" w:rsidP="001F3F3F">
            <w:pPr>
              <w:contextualSpacing/>
              <w:jc w:val="center"/>
              <w:rPr>
                <w:sz w:val="22"/>
              </w:rPr>
            </w:pPr>
            <w:r w:rsidRPr="004B77DE">
              <w:rPr>
                <w:sz w:val="22"/>
              </w:rPr>
              <w:t>0.146</w:t>
            </w:r>
          </w:p>
        </w:tc>
        <w:tc>
          <w:tcPr>
            <w:tcW w:w="1023" w:type="dxa"/>
          </w:tcPr>
          <w:p w14:paraId="61387E1C" w14:textId="77777777" w:rsidR="004B77DE" w:rsidRPr="004B77DE" w:rsidRDefault="004B77DE" w:rsidP="001F3F3F">
            <w:pPr>
              <w:contextualSpacing/>
              <w:jc w:val="center"/>
              <w:rPr>
                <w:sz w:val="22"/>
              </w:rPr>
            </w:pPr>
            <w:r w:rsidRPr="004B77DE">
              <w:rPr>
                <w:sz w:val="22"/>
              </w:rPr>
              <w:t>0.551</w:t>
            </w:r>
          </w:p>
        </w:tc>
        <w:tc>
          <w:tcPr>
            <w:tcW w:w="722" w:type="dxa"/>
          </w:tcPr>
          <w:p w14:paraId="4F4AEAE3" w14:textId="77777777" w:rsidR="004B77DE" w:rsidRPr="004B77DE" w:rsidRDefault="004B77DE" w:rsidP="001F3F3F">
            <w:pPr>
              <w:contextualSpacing/>
              <w:jc w:val="center"/>
              <w:rPr>
                <w:sz w:val="22"/>
              </w:rPr>
            </w:pPr>
            <w:r w:rsidRPr="004B77DE">
              <w:rPr>
                <w:sz w:val="22"/>
              </w:rPr>
              <w:t>0.725</w:t>
            </w:r>
          </w:p>
        </w:tc>
        <w:tc>
          <w:tcPr>
            <w:tcW w:w="722" w:type="dxa"/>
          </w:tcPr>
          <w:p w14:paraId="0821E3D4" w14:textId="77777777" w:rsidR="004B77DE" w:rsidRPr="004B77DE" w:rsidRDefault="004B77DE" w:rsidP="001F3F3F">
            <w:pPr>
              <w:contextualSpacing/>
              <w:jc w:val="center"/>
              <w:rPr>
                <w:sz w:val="22"/>
              </w:rPr>
            </w:pPr>
            <w:r w:rsidRPr="004B77DE">
              <w:rPr>
                <w:sz w:val="22"/>
              </w:rPr>
              <w:t>0.313</w:t>
            </w:r>
          </w:p>
        </w:tc>
      </w:tr>
      <w:tr w:rsidR="004B77DE" w:rsidRPr="004B77DE" w14:paraId="5435254D" w14:textId="77777777" w:rsidTr="004B77DE">
        <w:tc>
          <w:tcPr>
            <w:tcW w:w="1231" w:type="dxa"/>
          </w:tcPr>
          <w:p w14:paraId="5A26B0FA" w14:textId="77777777" w:rsidR="004B77DE" w:rsidRPr="004B77DE" w:rsidRDefault="004B77DE" w:rsidP="001F3F3F">
            <w:pPr>
              <w:contextualSpacing/>
              <w:jc w:val="center"/>
              <w:rPr>
                <w:sz w:val="22"/>
              </w:rPr>
            </w:pPr>
            <w:r w:rsidRPr="004B77DE">
              <w:rPr>
                <w:sz w:val="22"/>
              </w:rPr>
              <w:t>Writer5858</w:t>
            </w:r>
          </w:p>
        </w:tc>
        <w:tc>
          <w:tcPr>
            <w:tcW w:w="1023" w:type="dxa"/>
          </w:tcPr>
          <w:p w14:paraId="196046A8" w14:textId="77777777" w:rsidR="004B77DE" w:rsidRPr="004B77DE" w:rsidRDefault="004B77DE" w:rsidP="001F3F3F">
            <w:pPr>
              <w:contextualSpacing/>
              <w:jc w:val="center"/>
              <w:rPr>
                <w:sz w:val="22"/>
              </w:rPr>
            </w:pPr>
            <w:r w:rsidRPr="004B77DE">
              <w:rPr>
                <w:sz w:val="22"/>
              </w:rPr>
              <w:t>0.485</w:t>
            </w:r>
          </w:p>
        </w:tc>
        <w:tc>
          <w:tcPr>
            <w:tcW w:w="721" w:type="dxa"/>
          </w:tcPr>
          <w:p w14:paraId="1D835AB9" w14:textId="77777777" w:rsidR="004B77DE" w:rsidRPr="004B77DE" w:rsidRDefault="004B77DE" w:rsidP="001F3F3F">
            <w:pPr>
              <w:contextualSpacing/>
              <w:jc w:val="center"/>
              <w:rPr>
                <w:sz w:val="22"/>
              </w:rPr>
            </w:pPr>
            <w:r w:rsidRPr="004B77DE">
              <w:rPr>
                <w:sz w:val="22"/>
              </w:rPr>
              <w:t>0.217</w:t>
            </w:r>
          </w:p>
        </w:tc>
        <w:tc>
          <w:tcPr>
            <w:tcW w:w="721" w:type="dxa"/>
          </w:tcPr>
          <w:p w14:paraId="533C2DD1" w14:textId="77777777" w:rsidR="004B77DE" w:rsidRPr="004B77DE" w:rsidRDefault="004B77DE" w:rsidP="001F3F3F">
            <w:pPr>
              <w:contextualSpacing/>
              <w:jc w:val="center"/>
              <w:rPr>
                <w:sz w:val="22"/>
              </w:rPr>
            </w:pPr>
            <w:r w:rsidRPr="004B77DE">
              <w:rPr>
                <w:sz w:val="22"/>
              </w:rPr>
              <w:t>0.15</w:t>
            </w:r>
          </w:p>
        </w:tc>
        <w:tc>
          <w:tcPr>
            <w:tcW w:w="1023" w:type="dxa"/>
          </w:tcPr>
          <w:p w14:paraId="46B6971F" w14:textId="77777777" w:rsidR="004B77DE" w:rsidRPr="004B77DE" w:rsidRDefault="004B77DE" w:rsidP="001F3F3F">
            <w:pPr>
              <w:contextualSpacing/>
              <w:jc w:val="center"/>
              <w:rPr>
                <w:sz w:val="22"/>
              </w:rPr>
            </w:pPr>
            <w:r w:rsidRPr="004B77DE">
              <w:rPr>
                <w:sz w:val="22"/>
              </w:rPr>
              <w:t>0.253</w:t>
            </w:r>
          </w:p>
        </w:tc>
        <w:tc>
          <w:tcPr>
            <w:tcW w:w="722" w:type="dxa"/>
          </w:tcPr>
          <w:p w14:paraId="65D06530" w14:textId="77777777" w:rsidR="004B77DE" w:rsidRPr="004B77DE" w:rsidRDefault="004B77DE" w:rsidP="001F3F3F">
            <w:pPr>
              <w:contextualSpacing/>
              <w:jc w:val="center"/>
              <w:rPr>
                <w:sz w:val="22"/>
              </w:rPr>
            </w:pPr>
            <w:r w:rsidRPr="004B77DE">
              <w:rPr>
                <w:sz w:val="22"/>
              </w:rPr>
              <w:t>0.157</w:t>
            </w:r>
          </w:p>
        </w:tc>
        <w:tc>
          <w:tcPr>
            <w:tcW w:w="722" w:type="dxa"/>
          </w:tcPr>
          <w:p w14:paraId="06C6D5FB" w14:textId="77777777" w:rsidR="004B77DE" w:rsidRPr="004B77DE" w:rsidRDefault="004B77DE" w:rsidP="001F3F3F">
            <w:pPr>
              <w:contextualSpacing/>
              <w:jc w:val="center"/>
              <w:rPr>
                <w:sz w:val="22"/>
              </w:rPr>
            </w:pPr>
            <w:r w:rsidRPr="004B77DE">
              <w:rPr>
                <w:sz w:val="22"/>
              </w:rPr>
              <w:t>0.097</w:t>
            </w:r>
          </w:p>
        </w:tc>
        <w:tc>
          <w:tcPr>
            <w:tcW w:w="1023" w:type="dxa"/>
          </w:tcPr>
          <w:p w14:paraId="150BB51C" w14:textId="77777777" w:rsidR="004B77DE" w:rsidRPr="004B77DE" w:rsidRDefault="004B77DE" w:rsidP="001F3F3F">
            <w:pPr>
              <w:contextualSpacing/>
              <w:jc w:val="center"/>
              <w:rPr>
                <w:sz w:val="22"/>
              </w:rPr>
            </w:pPr>
            <w:r w:rsidRPr="004B77DE">
              <w:rPr>
                <w:sz w:val="22"/>
              </w:rPr>
              <w:t>0.488</w:t>
            </w:r>
          </w:p>
        </w:tc>
        <w:tc>
          <w:tcPr>
            <w:tcW w:w="722" w:type="dxa"/>
          </w:tcPr>
          <w:p w14:paraId="7D2FAC1D" w14:textId="77777777" w:rsidR="004B77DE" w:rsidRPr="004B77DE" w:rsidRDefault="004B77DE" w:rsidP="001F3F3F">
            <w:pPr>
              <w:contextualSpacing/>
              <w:jc w:val="center"/>
              <w:rPr>
                <w:sz w:val="22"/>
              </w:rPr>
            </w:pPr>
            <w:r w:rsidRPr="004B77DE">
              <w:rPr>
                <w:sz w:val="22"/>
              </w:rPr>
              <w:t>0.565</w:t>
            </w:r>
          </w:p>
        </w:tc>
        <w:tc>
          <w:tcPr>
            <w:tcW w:w="722" w:type="dxa"/>
          </w:tcPr>
          <w:p w14:paraId="28EAD68A" w14:textId="77777777" w:rsidR="004B77DE" w:rsidRPr="004B77DE" w:rsidRDefault="004B77DE" w:rsidP="001F3F3F">
            <w:pPr>
              <w:contextualSpacing/>
              <w:jc w:val="center"/>
              <w:rPr>
                <w:sz w:val="22"/>
              </w:rPr>
            </w:pPr>
            <w:r w:rsidRPr="004B77DE">
              <w:rPr>
                <w:sz w:val="22"/>
              </w:rPr>
              <w:t>0.262</w:t>
            </w:r>
          </w:p>
        </w:tc>
      </w:tr>
      <w:tr w:rsidR="004B77DE" w:rsidRPr="004B77DE" w14:paraId="05673462" w14:textId="77777777" w:rsidTr="004B77DE">
        <w:tc>
          <w:tcPr>
            <w:tcW w:w="1231" w:type="dxa"/>
          </w:tcPr>
          <w:p w14:paraId="15E4EB85" w14:textId="77777777" w:rsidR="004B77DE" w:rsidRPr="004B77DE" w:rsidRDefault="004B77DE" w:rsidP="001F3F3F">
            <w:pPr>
              <w:contextualSpacing/>
              <w:jc w:val="center"/>
              <w:rPr>
                <w:sz w:val="22"/>
              </w:rPr>
            </w:pPr>
            <w:r w:rsidRPr="004B77DE">
              <w:rPr>
                <w:sz w:val="22"/>
              </w:rPr>
              <w:t>Writer5959</w:t>
            </w:r>
          </w:p>
        </w:tc>
        <w:tc>
          <w:tcPr>
            <w:tcW w:w="1023" w:type="dxa"/>
          </w:tcPr>
          <w:p w14:paraId="0A2BFA0D" w14:textId="77777777" w:rsidR="004B77DE" w:rsidRPr="004B77DE" w:rsidRDefault="004B77DE" w:rsidP="001F3F3F">
            <w:pPr>
              <w:contextualSpacing/>
              <w:jc w:val="center"/>
              <w:rPr>
                <w:sz w:val="22"/>
              </w:rPr>
            </w:pPr>
            <w:r w:rsidRPr="004B77DE">
              <w:rPr>
                <w:sz w:val="22"/>
              </w:rPr>
              <w:t>0.315</w:t>
            </w:r>
          </w:p>
        </w:tc>
        <w:tc>
          <w:tcPr>
            <w:tcW w:w="721" w:type="dxa"/>
          </w:tcPr>
          <w:p w14:paraId="5424890E" w14:textId="77777777" w:rsidR="004B77DE" w:rsidRPr="004B77DE" w:rsidRDefault="004B77DE" w:rsidP="001F3F3F">
            <w:pPr>
              <w:contextualSpacing/>
              <w:jc w:val="center"/>
              <w:rPr>
                <w:sz w:val="22"/>
              </w:rPr>
            </w:pPr>
            <w:r w:rsidRPr="004B77DE">
              <w:rPr>
                <w:sz w:val="22"/>
              </w:rPr>
              <w:t>0.372</w:t>
            </w:r>
          </w:p>
        </w:tc>
        <w:tc>
          <w:tcPr>
            <w:tcW w:w="721" w:type="dxa"/>
          </w:tcPr>
          <w:p w14:paraId="18AAD11B" w14:textId="77777777" w:rsidR="004B77DE" w:rsidRPr="004B77DE" w:rsidRDefault="004B77DE" w:rsidP="001F3F3F">
            <w:pPr>
              <w:contextualSpacing/>
              <w:jc w:val="center"/>
              <w:rPr>
                <w:sz w:val="22"/>
              </w:rPr>
            </w:pPr>
            <w:r w:rsidRPr="004B77DE">
              <w:rPr>
                <w:sz w:val="22"/>
              </w:rPr>
              <w:t>0.171</w:t>
            </w:r>
          </w:p>
        </w:tc>
        <w:tc>
          <w:tcPr>
            <w:tcW w:w="1023" w:type="dxa"/>
          </w:tcPr>
          <w:p w14:paraId="6C24A550" w14:textId="77777777" w:rsidR="004B77DE" w:rsidRPr="004B77DE" w:rsidRDefault="004B77DE" w:rsidP="001F3F3F">
            <w:pPr>
              <w:contextualSpacing/>
              <w:jc w:val="center"/>
              <w:rPr>
                <w:sz w:val="22"/>
              </w:rPr>
            </w:pPr>
            <w:r w:rsidRPr="004B77DE">
              <w:rPr>
                <w:sz w:val="22"/>
              </w:rPr>
              <w:t>0.177</w:t>
            </w:r>
          </w:p>
        </w:tc>
        <w:tc>
          <w:tcPr>
            <w:tcW w:w="722" w:type="dxa"/>
          </w:tcPr>
          <w:p w14:paraId="54E6EA38" w14:textId="77777777" w:rsidR="004B77DE" w:rsidRPr="004B77DE" w:rsidRDefault="004B77DE" w:rsidP="001F3F3F">
            <w:pPr>
              <w:contextualSpacing/>
              <w:jc w:val="center"/>
              <w:rPr>
                <w:sz w:val="22"/>
              </w:rPr>
            </w:pPr>
            <w:r w:rsidRPr="004B77DE">
              <w:rPr>
                <w:sz w:val="22"/>
              </w:rPr>
              <w:t>0.104</w:t>
            </w:r>
          </w:p>
        </w:tc>
        <w:tc>
          <w:tcPr>
            <w:tcW w:w="722" w:type="dxa"/>
          </w:tcPr>
          <w:p w14:paraId="39B43F6F" w14:textId="77777777" w:rsidR="004B77DE" w:rsidRPr="004B77DE" w:rsidRDefault="004B77DE" w:rsidP="001F3F3F">
            <w:pPr>
              <w:contextualSpacing/>
              <w:jc w:val="center"/>
              <w:rPr>
                <w:sz w:val="22"/>
              </w:rPr>
            </w:pPr>
            <w:r w:rsidRPr="004B77DE">
              <w:rPr>
                <w:sz w:val="22"/>
              </w:rPr>
              <w:t>0.065</w:t>
            </w:r>
          </w:p>
        </w:tc>
        <w:tc>
          <w:tcPr>
            <w:tcW w:w="1023" w:type="dxa"/>
          </w:tcPr>
          <w:p w14:paraId="52F25E0A" w14:textId="77777777" w:rsidR="004B77DE" w:rsidRPr="004B77DE" w:rsidRDefault="004B77DE" w:rsidP="001F3F3F">
            <w:pPr>
              <w:contextualSpacing/>
              <w:jc w:val="center"/>
              <w:rPr>
                <w:sz w:val="22"/>
              </w:rPr>
            </w:pPr>
            <w:r w:rsidRPr="004B77DE">
              <w:rPr>
                <w:sz w:val="22"/>
              </w:rPr>
              <w:t>0.48</w:t>
            </w:r>
          </w:p>
        </w:tc>
        <w:tc>
          <w:tcPr>
            <w:tcW w:w="722" w:type="dxa"/>
          </w:tcPr>
          <w:p w14:paraId="370E81DF" w14:textId="77777777" w:rsidR="004B77DE" w:rsidRPr="004B77DE" w:rsidRDefault="004B77DE" w:rsidP="001F3F3F">
            <w:pPr>
              <w:contextualSpacing/>
              <w:jc w:val="center"/>
              <w:rPr>
                <w:sz w:val="22"/>
              </w:rPr>
            </w:pPr>
            <w:r w:rsidRPr="004B77DE">
              <w:rPr>
                <w:sz w:val="22"/>
              </w:rPr>
              <w:t>0.362</w:t>
            </w:r>
          </w:p>
        </w:tc>
        <w:tc>
          <w:tcPr>
            <w:tcW w:w="722" w:type="dxa"/>
          </w:tcPr>
          <w:p w14:paraId="4299127E" w14:textId="77777777" w:rsidR="004B77DE" w:rsidRPr="004B77DE" w:rsidRDefault="004B77DE" w:rsidP="001F3F3F">
            <w:pPr>
              <w:contextualSpacing/>
              <w:jc w:val="center"/>
              <w:rPr>
                <w:sz w:val="22"/>
              </w:rPr>
            </w:pPr>
            <w:r w:rsidRPr="004B77DE">
              <w:rPr>
                <w:sz w:val="22"/>
              </w:rPr>
              <w:t>0.206</w:t>
            </w:r>
          </w:p>
        </w:tc>
      </w:tr>
      <w:tr w:rsidR="004B77DE" w:rsidRPr="004B77DE" w14:paraId="03522B13" w14:textId="77777777" w:rsidTr="004B77DE">
        <w:tc>
          <w:tcPr>
            <w:tcW w:w="1231" w:type="dxa"/>
          </w:tcPr>
          <w:p w14:paraId="63514773" w14:textId="77777777" w:rsidR="004B77DE" w:rsidRPr="004B77DE" w:rsidRDefault="004B77DE" w:rsidP="001F3F3F">
            <w:pPr>
              <w:contextualSpacing/>
              <w:jc w:val="center"/>
              <w:rPr>
                <w:sz w:val="22"/>
              </w:rPr>
            </w:pPr>
            <w:r w:rsidRPr="004B77DE">
              <w:rPr>
                <w:sz w:val="22"/>
              </w:rPr>
              <w:t>Writer6060</w:t>
            </w:r>
          </w:p>
        </w:tc>
        <w:tc>
          <w:tcPr>
            <w:tcW w:w="1023" w:type="dxa"/>
          </w:tcPr>
          <w:p w14:paraId="402EFB4B" w14:textId="77777777" w:rsidR="004B77DE" w:rsidRPr="004B77DE" w:rsidRDefault="004B77DE" w:rsidP="001F3F3F">
            <w:pPr>
              <w:contextualSpacing/>
              <w:jc w:val="center"/>
              <w:rPr>
                <w:sz w:val="22"/>
              </w:rPr>
            </w:pPr>
            <w:r w:rsidRPr="004B77DE">
              <w:rPr>
                <w:sz w:val="22"/>
              </w:rPr>
              <w:t>0.452</w:t>
            </w:r>
          </w:p>
        </w:tc>
        <w:tc>
          <w:tcPr>
            <w:tcW w:w="721" w:type="dxa"/>
          </w:tcPr>
          <w:p w14:paraId="656B3107" w14:textId="77777777" w:rsidR="004B77DE" w:rsidRPr="004B77DE" w:rsidRDefault="004B77DE" w:rsidP="001F3F3F">
            <w:pPr>
              <w:contextualSpacing/>
              <w:jc w:val="center"/>
              <w:rPr>
                <w:sz w:val="22"/>
              </w:rPr>
            </w:pPr>
            <w:r w:rsidRPr="004B77DE">
              <w:rPr>
                <w:sz w:val="22"/>
              </w:rPr>
              <w:t>0.399</w:t>
            </w:r>
          </w:p>
        </w:tc>
        <w:tc>
          <w:tcPr>
            <w:tcW w:w="721" w:type="dxa"/>
          </w:tcPr>
          <w:p w14:paraId="5C44D001" w14:textId="77777777" w:rsidR="004B77DE" w:rsidRPr="004B77DE" w:rsidRDefault="004B77DE" w:rsidP="001F3F3F">
            <w:pPr>
              <w:contextualSpacing/>
              <w:jc w:val="center"/>
              <w:rPr>
                <w:sz w:val="22"/>
              </w:rPr>
            </w:pPr>
            <w:r w:rsidRPr="004B77DE">
              <w:rPr>
                <w:sz w:val="22"/>
              </w:rPr>
              <w:t>0.212</w:t>
            </w:r>
          </w:p>
        </w:tc>
        <w:tc>
          <w:tcPr>
            <w:tcW w:w="1023" w:type="dxa"/>
          </w:tcPr>
          <w:p w14:paraId="56EC96DF" w14:textId="77777777" w:rsidR="004B77DE" w:rsidRPr="004B77DE" w:rsidRDefault="004B77DE" w:rsidP="001F3F3F">
            <w:pPr>
              <w:contextualSpacing/>
              <w:jc w:val="center"/>
              <w:rPr>
                <w:sz w:val="22"/>
              </w:rPr>
            </w:pPr>
            <w:r w:rsidRPr="004B77DE">
              <w:rPr>
                <w:sz w:val="22"/>
              </w:rPr>
              <w:t>0.429</w:t>
            </w:r>
          </w:p>
        </w:tc>
        <w:tc>
          <w:tcPr>
            <w:tcW w:w="722" w:type="dxa"/>
          </w:tcPr>
          <w:p w14:paraId="4D64C10D" w14:textId="77777777" w:rsidR="004B77DE" w:rsidRPr="004B77DE" w:rsidRDefault="004B77DE" w:rsidP="001F3F3F">
            <w:pPr>
              <w:contextualSpacing/>
              <w:jc w:val="center"/>
              <w:rPr>
                <w:sz w:val="22"/>
              </w:rPr>
            </w:pPr>
            <w:r w:rsidRPr="004B77DE">
              <w:rPr>
                <w:sz w:val="22"/>
              </w:rPr>
              <w:t>0.137</w:t>
            </w:r>
          </w:p>
        </w:tc>
        <w:tc>
          <w:tcPr>
            <w:tcW w:w="722" w:type="dxa"/>
          </w:tcPr>
          <w:p w14:paraId="2D4EF9F9" w14:textId="77777777" w:rsidR="004B77DE" w:rsidRPr="004B77DE" w:rsidRDefault="004B77DE" w:rsidP="001F3F3F">
            <w:pPr>
              <w:contextualSpacing/>
              <w:jc w:val="center"/>
              <w:rPr>
                <w:sz w:val="22"/>
              </w:rPr>
            </w:pPr>
            <w:r w:rsidRPr="004B77DE">
              <w:rPr>
                <w:sz w:val="22"/>
              </w:rPr>
              <w:t>0.104</w:t>
            </w:r>
          </w:p>
        </w:tc>
        <w:tc>
          <w:tcPr>
            <w:tcW w:w="1023" w:type="dxa"/>
          </w:tcPr>
          <w:p w14:paraId="49D88EA9" w14:textId="77777777" w:rsidR="004B77DE" w:rsidRPr="004B77DE" w:rsidRDefault="004B77DE" w:rsidP="001F3F3F">
            <w:pPr>
              <w:contextualSpacing/>
              <w:jc w:val="center"/>
              <w:rPr>
                <w:sz w:val="22"/>
              </w:rPr>
            </w:pPr>
            <w:r w:rsidRPr="004B77DE">
              <w:rPr>
                <w:sz w:val="22"/>
              </w:rPr>
              <w:t>0.606</w:t>
            </w:r>
          </w:p>
        </w:tc>
        <w:tc>
          <w:tcPr>
            <w:tcW w:w="722" w:type="dxa"/>
          </w:tcPr>
          <w:p w14:paraId="13E5D4FF" w14:textId="77777777" w:rsidR="004B77DE" w:rsidRPr="004B77DE" w:rsidRDefault="004B77DE" w:rsidP="001F3F3F">
            <w:pPr>
              <w:contextualSpacing/>
              <w:jc w:val="center"/>
              <w:rPr>
                <w:sz w:val="22"/>
              </w:rPr>
            </w:pPr>
            <w:r w:rsidRPr="004B77DE">
              <w:rPr>
                <w:sz w:val="22"/>
              </w:rPr>
              <w:t>0.372</w:t>
            </w:r>
          </w:p>
        </w:tc>
        <w:tc>
          <w:tcPr>
            <w:tcW w:w="722" w:type="dxa"/>
          </w:tcPr>
          <w:p w14:paraId="7328E7D1" w14:textId="77777777" w:rsidR="004B77DE" w:rsidRPr="004B77DE" w:rsidRDefault="004B77DE" w:rsidP="001F3F3F">
            <w:pPr>
              <w:contextualSpacing/>
              <w:jc w:val="center"/>
              <w:rPr>
                <w:sz w:val="22"/>
              </w:rPr>
            </w:pPr>
            <w:r w:rsidRPr="004B77DE">
              <w:rPr>
                <w:sz w:val="22"/>
              </w:rPr>
              <w:t>0.23</w:t>
            </w:r>
          </w:p>
        </w:tc>
      </w:tr>
      <w:tr w:rsidR="004B77DE" w:rsidRPr="004B77DE" w14:paraId="7DA58102" w14:textId="77777777" w:rsidTr="004B77DE">
        <w:tc>
          <w:tcPr>
            <w:tcW w:w="1231" w:type="dxa"/>
          </w:tcPr>
          <w:p w14:paraId="024B2BFB" w14:textId="77777777" w:rsidR="004B77DE" w:rsidRPr="004B77DE" w:rsidRDefault="004B77DE" w:rsidP="001F3F3F">
            <w:pPr>
              <w:contextualSpacing/>
              <w:jc w:val="center"/>
              <w:rPr>
                <w:sz w:val="22"/>
              </w:rPr>
            </w:pPr>
            <w:r w:rsidRPr="004B77DE">
              <w:rPr>
                <w:sz w:val="22"/>
              </w:rPr>
              <w:t>Writer6161</w:t>
            </w:r>
          </w:p>
        </w:tc>
        <w:tc>
          <w:tcPr>
            <w:tcW w:w="1023" w:type="dxa"/>
          </w:tcPr>
          <w:p w14:paraId="18E2F8E1" w14:textId="77777777" w:rsidR="004B77DE" w:rsidRPr="004B77DE" w:rsidRDefault="004B77DE" w:rsidP="001F3F3F">
            <w:pPr>
              <w:contextualSpacing/>
              <w:jc w:val="center"/>
              <w:rPr>
                <w:sz w:val="22"/>
              </w:rPr>
            </w:pPr>
            <w:r w:rsidRPr="004B77DE">
              <w:rPr>
                <w:sz w:val="22"/>
              </w:rPr>
              <w:t>0.437</w:t>
            </w:r>
          </w:p>
        </w:tc>
        <w:tc>
          <w:tcPr>
            <w:tcW w:w="721" w:type="dxa"/>
          </w:tcPr>
          <w:p w14:paraId="56729F28" w14:textId="77777777" w:rsidR="004B77DE" w:rsidRPr="004B77DE" w:rsidRDefault="004B77DE" w:rsidP="001F3F3F">
            <w:pPr>
              <w:contextualSpacing/>
              <w:jc w:val="center"/>
              <w:rPr>
                <w:sz w:val="22"/>
              </w:rPr>
            </w:pPr>
            <w:r w:rsidRPr="004B77DE">
              <w:rPr>
                <w:sz w:val="22"/>
              </w:rPr>
              <w:t>0.485</w:t>
            </w:r>
          </w:p>
        </w:tc>
        <w:tc>
          <w:tcPr>
            <w:tcW w:w="721" w:type="dxa"/>
          </w:tcPr>
          <w:p w14:paraId="0650A86E" w14:textId="77777777" w:rsidR="004B77DE" w:rsidRPr="004B77DE" w:rsidRDefault="004B77DE" w:rsidP="001F3F3F">
            <w:pPr>
              <w:contextualSpacing/>
              <w:jc w:val="center"/>
              <w:rPr>
                <w:sz w:val="22"/>
              </w:rPr>
            </w:pPr>
            <w:r w:rsidRPr="004B77DE">
              <w:rPr>
                <w:sz w:val="22"/>
              </w:rPr>
              <w:t>0.23</w:t>
            </w:r>
          </w:p>
        </w:tc>
        <w:tc>
          <w:tcPr>
            <w:tcW w:w="1023" w:type="dxa"/>
          </w:tcPr>
          <w:p w14:paraId="5F5A3EA1" w14:textId="77777777" w:rsidR="004B77DE" w:rsidRPr="004B77DE" w:rsidRDefault="004B77DE" w:rsidP="001F3F3F">
            <w:pPr>
              <w:contextualSpacing/>
              <w:jc w:val="center"/>
              <w:rPr>
                <w:sz w:val="22"/>
              </w:rPr>
            </w:pPr>
            <w:r w:rsidRPr="004B77DE">
              <w:rPr>
                <w:sz w:val="22"/>
              </w:rPr>
              <w:t>0.237</w:t>
            </w:r>
          </w:p>
        </w:tc>
        <w:tc>
          <w:tcPr>
            <w:tcW w:w="722" w:type="dxa"/>
          </w:tcPr>
          <w:p w14:paraId="242188F2" w14:textId="77777777" w:rsidR="004B77DE" w:rsidRPr="004B77DE" w:rsidRDefault="004B77DE" w:rsidP="001F3F3F">
            <w:pPr>
              <w:contextualSpacing/>
              <w:jc w:val="center"/>
              <w:rPr>
                <w:sz w:val="22"/>
              </w:rPr>
            </w:pPr>
            <w:r w:rsidRPr="004B77DE">
              <w:rPr>
                <w:sz w:val="22"/>
              </w:rPr>
              <w:t>0.176</w:t>
            </w:r>
          </w:p>
        </w:tc>
        <w:tc>
          <w:tcPr>
            <w:tcW w:w="722" w:type="dxa"/>
          </w:tcPr>
          <w:p w14:paraId="358F7951" w14:textId="77777777" w:rsidR="004B77DE" w:rsidRPr="004B77DE" w:rsidRDefault="004B77DE" w:rsidP="001F3F3F">
            <w:pPr>
              <w:contextualSpacing/>
              <w:jc w:val="center"/>
              <w:rPr>
                <w:sz w:val="22"/>
              </w:rPr>
            </w:pPr>
            <w:r w:rsidRPr="004B77DE">
              <w:rPr>
                <w:sz w:val="22"/>
              </w:rPr>
              <w:t>0.101</w:t>
            </w:r>
          </w:p>
        </w:tc>
        <w:tc>
          <w:tcPr>
            <w:tcW w:w="1023" w:type="dxa"/>
          </w:tcPr>
          <w:p w14:paraId="5C2DE440" w14:textId="77777777" w:rsidR="004B77DE" w:rsidRPr="004B77DE" w:rsidRDefault="004B77DE" w:rsidP="001F3F3F">
            <w:pPr>
              <w:contextualSpacing/>
              <w:jc w:val="center"/>
              <w:rPr>
                <w:sz w:val="22"/>
              </w:rPr>
            </w:pPr>
            <w:r w:rsidRPr="004B77DE">
              <w:rPr>
                <w:sz w:val="22"/>
              </w:rPr>
              <w:t>0.799</w:t>
            </w:r>
          </w:p>
        </w:tc>
        <w:tc>
          <w:tcPr>
            <w:tcW w:w="722" w:type="dxa"/>
          </w:tcPr>
          <w:p w14:paraId="679A648F" w14:textId="77777777" w:rsidR="004B77DE" w:rsidRPr="004B77DE" w:rsidRDefault="004B77DE" w:rsidP="001F3F3F">
            <w:pPr>
              <w:contextualSpacing/>
              <w:jc w:val="center"/>
              <w:rPr>
                <w:sz w:val="22"/>
              </w:rPr>
            </w:pPr>
            <w:r w:rsidRPr="004B77DE">
              <w:rPr>
                <w:sz w:val="22"/>
              </w:rPr>
              <w:t>0.58</w:t>
            </w:r>
          </w:p>
        </w:tc>
        <w:tc>
          <w:tcPr>
            <w:tcW w:w="722" w:type="dxa"/>
          </w:tcPr>
          <w:p w14:paraId="29109EB6" w14:textId="77777777" w:rsidR="004B77DE" w:rsidRPr="004B77DE" w:rsidRDefault="004B77DE" w:rsidP="001F3F3F">
            <w:pPr>
              <w:contextualSpacing/>
              <w:jc w:val="center"/>
              <w:rPr>
                <w:sz w:val="22"/>
              </w:rPr>
            </w:pPr>
            <w:r w:rsidRPr="004B77DE">
              <w:rPr>
                <w:sz w:val="22"/>
              </w:rPr>
              <w:t>0.336</w:t>
            </w:r>
          </w:p>
        </w:tc>
      </w:tr>
      <w:tr w:rsidR="004B77DE" w:rsidRPr="004B77DE" w14:paraId="0052F1AC" w14:textId="77777777" w:rsidTr="004B77DE">
        <w:tc>
          <w:tcPr>
            <w:tcW w:w="1231" w:type="dxa"/>
          </w:tcPr>
          <w:p w14:paraId="51532236" w14:textId="77777777" w:rsidR="004B77DE" w:rsidRPr="004B77DE" w:rsidRDefault="004B77DE" w:rsidP="001F3F3F">
            <w:pPr>
              <w:contextualSpacing/>
              <w:jc w:val="center"/>
              <w:rPr>
                <w:sz w:val="22"/>
              </w:rPr>
            </w:pPr>
            <w:r w:rsidRPr="004B77DE">
              <w:rPr>
                <w:sz w:val="22"/>
              </w:rPr>
              <w:t>Writer6262</w:t>
            </w:r>
          </w:p>
        </w:tc>
        <w:tc>
          <w:tcPr>
            <w:tcW w:w="1023" w:type="dxa"/>
          </w:tcPr>
          <w:p w14:paraId="7D544E73" w14:textId="77777777" w:rsidR="004B77DE" w:rsidRPr="004B77DE" w:rsidRDefault="004B77DE" w:rsidP="001F3F3F">
            <w:pPr>
              <w:contextualSpacing/>
              <w:jc w:val="center"/>
              <w:rPr>
                <w:sz w:val="22"/>
              </w:rPr>
            </w:pPr>
            <w:r w:rsidRPr="004B77DE">
              <w:rPr>
                <w:sz w:val="22"/>
              </w:rPr>
              <w:t>0.802</w:t>
            </w:r>
          </w:p>
        </w:tc>
        <w:tc>
          <w:tcPr>
            <w:tcW w:w="721" w:type="dxa"/>
          </w:tcPr>
          <w:p w14:paraId="26529401" w14:textId="77777777" w:rsidR="004B77DE" w:rsidRPr="004B77DE" w:rsidRDefault="004B77DE" w:rsidP="001F3F3F">
            <w:pPr>
              <w:contextualSpacing/>
              <w:jc w:val="center"/>
              <w:rPr>
                <w:sz w:val="22"/>
              </w:rPr>
            </w:pPr>
            <w:r w:rsidRPr="004B77DE">
              <w:rPr>
                <w:sz w:val="22"/>
              </w:rPr>
              <w:t>0.455</w:t>
            </w:r>
          </w:p>
        </w:tc>
        <w:tc>
          <w:tcPr>
            <w:tcW w:w="721" w:type="dxa"/>
          </w:tcPr>
          <w:p w14:paraId="4904B883" w14:textId="77777777" w:rsidR="004B77DE" w:rsidRPr="004B77DE" w:rsidRDefault="004B77DE" w:rsidP="001F3F3F">
            <w:pPr>
              <w:contextualSpacing/>
              <w:jc w:val="center"/>
              <w:rPr>
                <w:sz w:val="22"/>
              </w:rPr>
            </w:pPr>
            <w:r w:rsidRPr="004B77DE">
              <w:rPr>
                <w:sz w:val="22"/>
              </w:rPr>
              <w:t>0.29</w:t>
            </w:r>
          </w:p>
        </w:tc>
        <w:tc>
          <w:tcPr>
            <w:tcW w:w="1023" w:type="dxa"/>
          </w:tcPr>
          <w:p w14:paraId="552764BD" w14:textId="77777777" w:rsidR="004B77DE" w:rsidRPr="004B77DE" w:rsidRDefault="004B77DE" w:rsidP="001F3F3F">
            <w:pPr>
              <w:contextualSpacing/>
              <w:jc w:val="center"/>
              <w:rPr>
                <w:sz w:val="22"/>
              </w:rPr>
            </w:pPr>
            <w:r w:rsidRPr="004B77DE">
              <w:rPr>
                <w:sz w:val="22"/>
              </w:rPr>
              <w:t>0.449</w:t>
            </w:r>
          </w:p>
        </w:tc>
        <w:tc>
          <w:tcPr>
            <w:tcW w:w="722" w:type="dxa"/>
          </w:tcPr>
          <w:p w14:paraId="635076C2" w14:textId="77777777" w:rsidR="004B77DE" w:rsidRPr="004B77DE" w:rsidRDefault="004B77DE" w:rsidP="001F3F3F">
            <w:pPr>
              <w:contextualSpacing/>
              <w:jc w:val="center"/>
              <w:rPr>
                <w:sz w:val="22"/>
              </w:rPr>
            </w:pPr>
            <w:r w:rsidRPr="004B77DE">
              <w:rPr>
                <w:sz w:val="22"/>
              </w:rPr>
              <w:t>0.427</w:t>
            </w:r>
          </w:p>
        </w:tc>
        <w:tc>
          <w:tcPr>
            <w:tcW w:w="722" w:type="dxa"/>
          </w:tcPr>
          <w:p w14:paraId="20E8D0FD" w14:textId="77777777" w:rsidR="004B77DE" w:rsidRPr="004B77DE" w:rsidRDefault="004B77DE" w:rsidP="001F3F3F">
            <w:pPr>
              <w:contextualSpacing/>
              <w:jc w:val="center"/>
              <w:rPr>
                <w:sz w:val="22"/>
              </w:rPr>
            </w:pPr>
            <w:r w:rsidRPr="004B77DE">
              <w:rPr>
                <w:sz w:val="22"/>
              </w:rPr>
              <w:t>0.219</w:t>
            </w:r>
          </w:p>
        </w:tc>
        <w:tc>
          <w:tcPr>
            <w:tcW w:w="1023" w:type="dxa"/>
          </w:tcPr>
          <w:p w14:paraId="1EA62B97" w14:textId="77777777" w:rsidR="004B77DE" w:rsidRPr="004B77DE" w:rsidRDefault="004B77DE" w:rsidP="001F3F3F">
            <w:pPr>
              <w:contextualSpacing/>
              <w:jc w:val="center"/>
              <w:rPr>
                <w:sz w:val="22"/>
              </w:rPr>
            </w:pPr>
            <w:r w:rsidRPr="004B77DE">
              <w:rPr>
                <w:sz w:val="22"/>
              </w:rPr>
              <w:t>0.742</w:t>
            </w:r>
          </w:p>
        </w:tc>
        <w:tc>
          <w:tcPr>
            <w:tcW w:w="722" w:type="dxa"/>
          </w:tcPr>
          <w:p w14:paraId="67E303BD" w14:textId="77777777" w:rsidR="004B77DE" w:rsidRPr="004B77DE" w:rsidRDefault="004B77DE" w:rsidP="001F3F3F">
            <w:pPr>
              <w:contextualSpacing/>
              <w:jc w:val="center"/>
              <w:rPr>
                <w:sz w:val="22"/>
              </w:rPr>
            </w:pPr>
            <w:r w:rsidRPr="004B77DE">
              <w:rPr>
                <w:sz w:val="22"/>
              </w:rPr>
              <w:t>0.788</w:t>
            </w:r>
          </w:p>
        </w:tc>
        <w:tc>
          <w:tcPr>
            <w:tcW w:w="722" w:type="dxa"/>
          </w:tcPr>
          <w:p w14:paraId="0B13593B" w14:textId="77777777" w:rsidR="004B77DE" w:rsidRPr="004B77DE" w:rsidRDefault="004B77DE" w:rsidP="001F3F3F">
            <w:pPr>
              <w:contextualSpacing/>
              <w:jc w:val="center"/>
              <w:rPr>
                <w:sz w:val="22"/>
              </w:rPr>
            </w:pPr>
            <w:r w:rsidRPr="004B77DE">
              <w:rPr>
                <w:sz w:val="22"/>
              </w:rPr>
              <w:t>0.382</w:t>
            </w:r>
          </w:p>
        </w:tc>
      </w:tr>
      <w:tr w:rsidR="004B77DE" w:rsidRPr="004B77DE" w14:paraId="04C0FBD5" w14:textId="77777777" w:rsidTr="004B77DE">
        <w:tc>
          <w:tcPr>
            <w:tcW w:w="1231" w:type="dxa"/>
          </w:tcPr>
          <w:p w14:paraId="090E00AB" w14:textId="77777777" w:rsidR="004B77DE" w:rsidRPr="004B77DE" w:rsidRDefault="004B77DE" w:rsidP="001F3F3F">
            <w:pPr>
              <w:contextualSpacing/>
              <w:jc w:val="center"/>
              <w:rPr>
                <w:sz w:val="22"/>
              </w:rPr>
            </w:pPr>
            <w:r w:rsidRPr="004B77DE">
              <w:rPr>
                <w:sz w:val="22"/>
              </w:rPr>
              <w:lastRenderedPageBreak/>
              <w:t>Writer6363</w:t>
            </w:r>
          </w:p>
        </w:tc>
        <w:tc>
          <w:tcPr>
            <w:tcW w:w="1023" w:type="dxa"/>
          </w:tcPr>
          <w:p w14:paraId="793C67E7" w14:textId="77777777" w:rsidR="004B77DE" w:rsidRPr="004B77DE" w:rsidRDefault="004B77DE" w:rsidP="001F3F3F">
            <w:pPr>
              <w:contextualSpacing/>
              <w:jc w:val="center"/>
              <w:rPr>
                <w:sz w:val="22"/>
              </w:rPr>
            </w:pPr>
            <w:r w:rsidRPr="004B77DE">
              <w:rPr>
                <w:sz w:val="22"/>
              </w:rPr>
              <w:t>0.453</w:t>
            </w:r>
          </w:p>
        </w:tc>
        <w:tc>
          <w:tcPr>
            <w:tcW w:w="721" w:type="dxa"/>
          </w:tcPr>
          <w:p w14:paraId="1D6AF196" w14:textId="77777777" w:rsidR="004B77DE" w:rsidRPr="004B77DE" w:rsidRDefault="004B77DE" w:rsidP="001F3F3F">
            <w:pPr>
              <w:contextualSpacing/>
              <w:jc w:val="center"/>
              <w:rPr>
                <w:sz w:val="22"/>
              </w:rPr>
            </w:pPr>
            <w:r w:rsidRPr="004B77DE">
              <w:rPr>
                <w:sz w:val="22"/>
              </w:rPr>
              <w:t>0.674</w:t>
            </w:r>
          </w:p>
        </w:tc>
        <w:tc>
          <w:tcPr>
            <w:tcW w:w="721" w:type="dxa"/>
          </w:tcPr>
          <w:p w14:paraId="2AC2C89B" w14:textId="77777777" w:rsidR="004B77DE" w:rsidRPr="004B77DE" w:rsidRDefault="004B77DE" w:rsidP="001F3F3F">
            <w:pPr>
              <w:contextualSpacing/>
              <w:jc w:val="center"/>
              <w:rPr>
                <w:sz w:val="22"/>
              </w:rPr>
            </w:pPr>
            <w:r w:rsidRPr="004B77DE">
              <w:rPr>
                <w:sz w:val="22"/>
              </w:rPr>
              <w:t>0.271</w:t>
            </w:r>
          </w:p>
        </w:tc>
        <w:tc>
          <w:tcPr>
            <w:tcW w:w="1023" w:type="dxa"/>
          </w:tcPr>
          <w:p w14:paraId="0D96B63B" w14:textId="77777777" w:rsidR="004B77DE" w:rsidRPr="004B77DE" w:rsidRDefault="004B77DE" w:rsidP="001F3F3F">
            <w:pPr>
              <w:contextualSpacing/>
              <w:jc w:val="center"/>
              <w:rPr>
                <w:sz w:val="22"/>
              </w:rPr>
            </w:pPr>
            <w:r w:rsidRPr="004B77DE">
              <w:rPr>
                <w:sz w:val="22"/>
              </w:rPr>
              <w:t>0.464</w:t>
            </w:r>
          </w:p>
        </w:tc>
        <w:tc>
          <w:tcPr>
            <w:tcW w:w="722" w:type="dxa"/>
          </w:tcPr>
          <w:p w14:paraId="69D9B9B1" w14:textId="77777777" w:rsidR="004B77DE" w:rsidRPr="004B77DE" w:rsidRDefault="004B77DE" w:rsidP="001F3F3F">
            <w:pPr>
              <w:contextualSpacing/>
              <w:jc w:val="center"/>
              <w:rPr>
                <w:sz w:val="22"/>
              </w:rPr>
            </w:pPr>
            <w:r w:rsidRPr="004B77DE">
              <w:rPr>
                <w:sz w:val="22"/>
              </w:rPr>
              <w:t>0.365</w:t>
            </w:r>
          </w:p>
        </w:tc>
        <w:tc>
          <w:tcPr>
            <w:tcW w:w="722" w:type="dxa"/>
          </w:tcPr>
          <w:p w14:paraId="60B5A759" w14:textId="77777777" w:rsidR="004B77DE" w:rsidRPr="004B77DE" w:rsidRDefault="004B77DE" w:rsidP="001F3F3F">
            <w:pPr>
              <w:contextualSpacing/>
              <w:jc w:val="center"/>
              <w:rPr>
                <w:sz w:val="22"/>
              </w:rPr>
            </w:pPr>
            <w:r w:rsidRPr="004B77DE">
              <w:rPr>
                <w:sz w:val="22"/>
              </w:rPr>
              <w:t>0.204</w:t>
            </w:r>
          </w:p>
        </w:tc>
        <w:tc>
          <w:tcPr>
            <w:tcW w:w="1023" w:type="dxa"/>
          </w:tcPr>
          <w:p w14:paraId="33E1D853" w14:textId="77777777" w:rsidR="004B77DE" w:rsidRPr="004B77DE" w:rsidRDefault="004B77DE" w:rsidP="001F3F3F">
            <w:pPr>
              <w:contextualSpacing/>
              <w:jc w:val="center"/>
              <w:rPr>
                <w:sz w:val="22"/>
              </w:rPr>
            </w:pPr>
            <w:r w:rsidRPr="004B77DE">
              <w:rPr>
                <w:sz w:val="22"/>
              </w:rPr>
              <w:t>0.504</w:t>
            </w:r>
          </w:p>
        </w:tc>
        <w:tc>
          <w:tcPr>
            <w:tcW w:w="722" w:type="dxa"/>
          </w:tcPr>
          <w:p w14:paraId="7A34BD91" w14:textId="77777777" w:rsidR="004B77DE" w:rsidRPr="004B77DE" w:rsidRDefault="004B77DE" w:rsidP="001F3F3F">
            <w:pPr>
              <w:contextualSpacing/>
              <w:jc w:val="center"/>
              <w:rPr>
                <w:sz w:val="22"/>
              </w:rPr>
            </w:pPr>
            <w:r w:rsidRPr="004B77DE">
              <w:rPr>
                <w:sz w:val="22"/>
              </w:rPr>
              <w:t>0.65</w:t>
            </w:r>
          </w:p>
        </w:tc>
        <w:tc>
          <w:tcPr>
            <w:tcW w:w="722" w:type="dxa"/>
          </w:tcPr>
          <w:p w14:paraId="54596693" w14:textId="77777777" w:rsidR="004B77DE" w:rsidRPr="004B77DE" w:rsidRDefault="004B77DE" w:rsidP="001F3F3F">
            <w:pPr>
              <w:contextualSpacing/>
              <w:jc w:val="center"/>
              <w:rPr>
                <w:sz w:val="22"/>
              </w:rPr>
            </w:pPr>
            <w:r w:rsidRPr="004B77DE">
              <w:rPr>
                <w:sz w:val="22"/>
              </w:rPr>
              <w:t>0.284</w:t>
            </w:r>
          </w:p>
        </w:tc>
      </w:tr>
      <w:tr w:rsidR="004B77DE" w:rsidRPr="004B77DE" w14:paraId="090B646A" w14:textId="77777777" w:rsidTr="004B77DE">
        <w:tc>
          <w:tcPr>
            <w:tcW w:w="1231" w:type="dxa"/>
          </w:tcPr>
          <w:p w14:paraId="7A89D977" w14:textId="77777777" w:rsidR="004B77DE" w:rsidRPr="004B77DE" w:rsidRDefault="004B77DE" w:rsidP="001F3F3F">
            <w:pPr>
              <w:contextualSpacing/>
              <w:jc w:val="center"/>
              <w:rPr>
                <w:sz w:val="22"/>
              </w:rPr>
            </w:pPr>
            <w:r w:rsidRPr="004B77DE">
              <w:rPr>
                <w:sz w:val="22"/>
              </w:rPr>
              <w:t>Writer6464</w:t>
            </w:r>
          </w:p>
        </w:tc>
        <w:tc>
          <w:tcPr>
            <w:tcW w:w="1023" w:type="dxa"/>
          </w:tcPr>
          <w:p w14:paraId="1568A830" w14:textId="77777777" w:rsidR="004B77DE" w:rsidRPr="004B77DE" w:rsidRDefault="004B77DE" w:rsidP="001F3F3F">
            <w:pPr>
              <w:contextualSpacing/>
              <w:jc w:val="center"/>
              <w:rPr>
                <w:sz w:val="22"/>
              </w:rPr>
            </w:pPr>
            <w:r w:rsidRPr="004B77DE">
              <w:rPr>
                <w:sz w:val="22"/>
              </w:rPr>
              <w:t>0.833</w:t>
            </w:r>
          </w:p>
        </w:tc>
        <w:tc>
          <w:tcPr>
            <w:tcW w:w="721" w:type="dxa"/>
          </w:tcPr>
          <w:p w14:paraId="6B08F9F3" w14:textId="77777777" w:rsidR="004B77DE" w:rsidRPr="004B77DE" w:rsidRDefault="004B77DE" w:rsidP="001F3F3F">
            <w:pPr>
              <w:contextualSpacing/>
              <w:jc w:val="center"/>
              <w:rPr>
                <w:sz w:val="22"/>
              </w:rPr>
            </w:pPr>
            <w:r w:rsidRPr="004B77DE">
              <w:rPr>
                <w:sz w:val="22"/>
              </w:rPr>
              <w:t>0.95</w:t>
            </w:r>
          </w:p>
        </w:tc>
        <w:tc>
          <w:tcPr>
            <w:tcW w:w="721" w:type="dxa"/>
          </w:tcPr>
          <w:p w14:paraId="5269C82D" w14:textId="77777777" w:rsidR="004B77DE" w:rsidRPr="004B77DE" w:rsidRDefault="004B77DE" w:rsidP="001F3F3F">
            <w:pPr>
              <w:contextualSpacing/>
              <w:jc w:val="center"/>
              <w:rPr>
                <w:sz w:val="22"/>
              </w:rPr>
            </w:pPr>
            <w:r w:rsidRPr="004B77DE">
              <w:rPr>
                <w:sz w:val="22"/>
              </w:rPr>
              <w:t>0.444</w:t>
            </w:r>
          </w:p>
        </w:tc>
        <w:tc>
          <w:tcPr>
            <w:tcW w:w="1023" w:type="dxa"/>
          </w:tcPr>
          <w:p w14:paraId="3F314B93" w14:textId="77777777" w:rsidR="004B77DE" w:rsidRPr="004B77DE" w:rsidRDefault="004B77DE" w:rsidP="001F3F3F">
            <w:pPr>
              <w:contextualSpacing/>
              <w:jc w:val="center"/>
              <w:rPr>
                <w:sz w:val="22"/>
              </w:rPr>
            </w:pPr>
            <w:r w:rsidRPr="004B77DE">
              <w:rPr>
                <w:sz w:val="22"/>
              </w:rPr>
              <w:t>0.651</w:t>
            </w:r>
          </w:p>
        </w:tc>
        <w:tc>
          <w:tcPr>
            <w:tcW w:w="722" w:type="dxa"/>
          </w:tcPr>
          <w:p w14:paraId="612D2F73" w14:textId="77777777" w:rsidR="004B77DE" w:rsidRPr="004B77DE" w:rsidRDefault="004B77DE" w:rsidP="001F3F3F">
            <w:pPr>
              <w:contextualSpacing/>
              <w:jc w:val="center"/>
              <w:rPr>
                <w:sz w:val="22"/>
              </w:rPr>
            </w:pPr>
            <w:r w:rsidRPr="004B77DE">
              <w:rPr>
                <w:sz w:val="22"/>
              </w:rPr>
              <w:t>0.673</w:t>
            </w:r>
          </w:p>
        </w:tc>
        <w:tc>
          <w:tcPr>
            <w:tcW w:w="722" w:type="dxa"/>
          </w:tcPr>
          <w:p w14:paraId="1D8241F2" w14:textId="77777777" w:rsidR="004B77DE" w:rsidRPr="004B77DE" w:rsidRDefault="004B77DE" w:rsidP="001F3F3F">
            <w:pPr>
              <w:contextualSpacing/>
              <w:jc w:val="center"/>
              <w:rPr>
                <w:sz w:val="22"/>
              </w:rPr>
            </w:pPr>
            <w:r w:rsidRPr="004B77DE">
              <w:rPr>
                <w:sz w:val="22"/>
              </w:rPr>
              <w:t>0.331</w:t>
            </w:r>
          </w:p>
        </w:tc>
        <w:tc>
          <w:tcPr>
            <w:tcW w:w="1023" w:type="dxa"/>
          </w:tcPr>
          <w:p w14:paraId="29289B5C" w14:textId="77777777" w:rsidR="004B77DE" w:rsidRPr="004B77DE" w:rsidRDefault="004B77DE" w:rsidP="001F3F3F">
            <w:pPr>
              <w:contextualSpacing/>
              <w:jc w:val="center"/>
              <w:rPr>
                <w:sz w:val="22"/>
              </w:rPr>
            </w:pPr>
            <w:r w:rsidRPr="004B77DE">
              <w:rPr>
                <w:sz w:val="22"/>
              </w:rPr>
              <w:t>0.886</w:t>
            </w:r>
          </w:p>
        </w:tc>
        <w:tc>
          <w:tcPr>
            <w:tcW w:w="722" w:type="dxa"/>
          </w:tcPr>
          <w:p w14:paraId="15DCE5FA" w14:textId="77777777" w:rsidR="004B77DE" w:rsidRPr="004B77DE" w:rsidRDefault="004B77DE" w:rsidP="001F3F3F">
            <w:pPr>
              <w:contextualSpacing/>
              <w:jc w:val="center"/>
              <w:rPr>
                <w:sz w:val="22"/>
              </w:rPr>
            </w:pPr>
            <w:r w:rsidRPr="004B77DE">
              <w:rPr>
                <w:sz w:val="22"/>
              </w:rPr>
              <w:t>0.82</w:t>
            </w:r>
          </w:p>
        </w:tc>
        <w:tc>
          <w:tcPr>
            <w:tcW w:w="722" w:type="dxa"/>
          </w:tcPr>
          <w:p w14:paraId="566F5B38" w14:textId="77777777" w:rsidR="004B77DE" w:rsidRPr="004B77DE" w:rsidRDefault="004B77DE" w:rsidP="001F3F3F">
            <w:pPr>
              <w:contextualSpacing/>
              <w:jc w:val="center"/>
              <w:rPr>
                <w:sz w:val="22"/>
              </w:rPr>
            </w:pPr>
            <w:r w:rsidRPr="004B77DE">
              <w:rPr>
                <w:sz w:val="22"/>
              </w:rPr>
              <w:t>0.426</w:t>
            </w:r>
          </w:p>
        </w:tc>
      </w:tr>
      <w:tr w:rsidR="004B77DE" w:rsidRPr="004B77DE" w14:paraId="4900807F" w14:textId="77777777" w:rsidTr="004B77DE">
        <w:tc>
          <w:tcPr>
            <w:tcW w:w="1231" w:type="dxa"/>
          </w:tcPr>
          <w:p w14:paraId="1517EDA8" w14:textId="77777777" w:rsidR="004B77DE" w:rsidRPr="004B77DE" w:rsidRDefault="004B77DE" w:rsidP="001F3F3F">
            <w:pPr>
              <w:contextualSpacing/>
              <w:jc w:val="center"/>
              <w:rPr>
                <w:sz w:val="22"/>
              </w:rPr>
            </w:pPr>
            <w:r w:rsidRPr="004B77DE">
              <w:rPr>
                <w:sz w:val="22"/>
              </w:rPr>
              <w:t>Writer6565</w:t>
            </w:r>
          </w:p>
        </w:tc>
        <w:tc>
          <w:tcPr>
            <w:tcW w:w="1023" w:type="dxa"/>
          </w:tcPr>
          <w:p w14:paraId="520513E2" w14:textId="77777777" w:rsidR="004B77DE" w:rsidRPr="004B77DE" w:rsidRDefault="004B77DE" w:rsidP="001F3F3F">
            <w:pPr>
              <w:contextualSpacing/>
              <w:jc w:val="center"/>
              <w:rPr>
                <w:sz w:val="22"/>
              </w:rPr>
            </w:pPr>
            <w:r w:rsidRPr="004B77DE">
              <w:rPr>
                <w:sz w:val="22"/>
              </w:rPr>
              <w:t>0.459</w:t>
            </w:r>
          </w:p>
        </w:tc>
        <w:tc>
          <w:tcPr>
            <w:tcW w:w="721" w:type="dxa"/>
          </w:tcPr>
          <w:p w14:paraId="27D89461" w14:textId="77777777" w:rsidR="004B77DE" w:rsidRPr="004B77DE" w:rsidRDefault="004B77DE" w:rsidP="001F3F3F">
            <w:pPr>
              <w:contextualSpacing/>
              <w:jc w:val="center"/>
              <w:rPr>
                <w:sz w:val="22"/>
              </w:rPr>
            </w:pPr>
            <w:r w:rsidRPr="004B77DE">
              <w:rPr>
                <w:sz w:val="22"/>
              </w:rPr>
              <w:t>0.518</w:t>
            </w:r>
          </w:p>
        </w:tc>
        <w:tc>
          <w:tcPr>
            <w:tcW w:w="721" w:type="dxa"/>
          </w:tcPr>
          <w:p w14:paraId="3AC10775" w14:textId="77777777" w:rsidR="004B77DE" w:rsidRPr="004B77DE" w:rsidRDefault="004B77DE" w:rsidP="001F3F3F">
            <w:pPr>
              <w:contextualSpacing/>
              <w:jc w:val="center"/>
              <w:rPr>
                <w:sz w:val="22"/>
              </w:rPr>
            </w:pPr>
            <w:r w:rsidRPr="004B77DE">
              <w:rPr>
                <w:sz w:val="22"/>
              </w:rPr>
              <w:t>0.243</w:t>
            </w:r>
          </w:p>
        </w:tc>
        <w:tc>
          <w:tcPr>
            <w:tcW w:w="1023" w:type="dxa"/>
          </w:tcPr>
          <w:p w14:paraId="1A47F284" w14:textId="77777777" w:rsidR="004B77DE" w:rsidRPr="004B77DE" w:rsidRDefault="004B77DE" w:rsidP="001F3F3F">
            <w:pPr>
              <w:contextualSpacing/>
              <w:jc w:val="center"/>
              <w:rPr>
                <w:sz w:val="22"/>
              </w:rPr>
            </w:pPr>
            <w:r w:rsidRPr="004B77DE">
              <w:rPr>
                <w:sz w:val="22"/>
              </w:rPr>
              <w:t>0.4</w:t>
            </w:r>
          </w:p>
        </w:tc>
        <w:tc>
          <w:tcPr>
            <w:tcW w:w="722" w:type="dxa"/>
          </w:tcPr>
          <w:p w14:paraId="552F71B7" w14:textId="77777777" w:rsidR="004B77DE" w:rsidRPr="004B77DE" w:rsidRDefault="004B77DE" w:rsidP="001F3F3F">
            <w:pPr>
              <w:contextualSpacing/>
              <w:jc w:val="center"/>
              <w:rPr>
                <w:sz w:val="22"/>
              </w:rPr>
            </w:pPr>
            <w:r w:rsidRPr="004B77DE">
              <w:rPr>
                <w:sz w:val="22"/>
              </w:rPr>
              <w:t>0.198</w:t>
            </w:r>
          </w:p>
        </w:tc>
        <w:tc>
          <w:tcPr>
            <w:tcW w:w="722" w:type="dxa"/>
          </w:tcPr>
          <w:p w14:paraId="182A696D" w14:textId="77777777" w:rsidR="004B77DE" w:rsidRPr="004B77DE" w:rsidRDefault="004B77DE" w:rsidP="001F3F3F">
            <w:pPr>
              <w:contextualSpacing/>
              <w:jc w:val="center"/>
              <w:rPr>
                <w:sz w:val="22"/>
              </w:rPr>
            </w:pPr>
            <w:r w:rsidRPr="004B77DE">
              <w:rPr>
                <w:sz w:val="22"/>
              </w:rPr>
              <w:t>0.132</w:t>
            </w:r>
          </w:p>
        </w:tc>
        <w:tc>
          <w:tcPr>
            <w:tcW w:w="1023" w:type="dxa"/>
          </w:tcPr>
          <w:p w14:paraId="2E1B3C50" w14:textId="77777777" w:rsidR="004B77DE" w:rsidRPr="004B77DE" w:rsidRDefault="004B77DE" w:rsidP="001F3F3F">
            <w:pPr>
              <w:contextualSpacing/>
              <w:jc w:val="center"/>
              <w:rPr>
                <w:sz w:val="22"/>
              </w:rPr>
            </w:pPr>
            <w:r w:rsidRPr="004B77DE">
              <w:rPr>
                <w:sz w:val="22"/>
              </w:rPr>
              <w:t>0.71</w:t>
            </w:r>
          </w:p>
        </w:tc>
        <w:tc>
          <w:tcPr>
            <w:tcW w:w="722" w:type="dxa"/>
          </w:tcPr>
          <w:p w14:paraId="65E58800" w14:textId="77777777" w:rsidR="004B77DE" w:rsidRPr="004B77DE" w:rsidRDefault="004B77DE" w:rsidP="001F3F3F">
            <w:pPr>
              <w:contextualSpacing/>
              <w:jc w:val="center"/>
              <w:rPr>
                <w:sz w:val="22"/>
              </w:rPr>
            </w:pPr>
            <w:r w:rsidRPr="004B77DE">
              <w:rPr>
                <w:sz w:val="22"/>
              </w:rPr>
              <w:t>0.379</w:t>
            </w:r>
          </w:p>
        </w:tc>
        <w:tc>
          <w:tcPr>
            <w:tcW w:w="722" w:type="dxa"/>
          </w:tcPr>
          <w:p w14:paraId="319F5805" w14:textId="77777777" w:rsidR="004B77DE" w:rsidRPr="004B77DE" w:rsidRDefault="004B77DE" w:rsidP="001F3F3F">
            <w:pPr>
              <w:contextualSpacing/>
              <w:jc w:val="center"/>
              <w:rPr>
                <w:sz w:val="22"/>
              </w:rPr>
            </w:pPr>
            <w:r w:rsidRPr="004B77DE">
              <w:rPr>
                <w:sz w:val="22"/>
              </w:rPr>
              <w:t>0.247</w:t>
            </w:r>
          </w:p>
        </w:tc>
      </w:tr>
      <w:tr w:rsidR="004B77DE" w:rsidRPr="004B77DE" w14:paraId="32E1F20E" w14:textId="77777777" w:rsidTr="004B77DE">
        <w:tc>
          <w:tcPr>
            <w:tcW w:w="1231" w:type="dxa"/>
          </w:tcPr>
          <w:p w14:paraId="334E6952" w14:textId="77777777" w:rsidR="004B77DE" w:rsidRPr="004B77DE" w:rsidRDefault="004B77DE" w:rsidP="001F3F3F">
            <w:pPr>
              <w:contextualSpacing/>
              <w:jc w:val="center"/>
              <w:rPr>
                <w:sz w:val="22"/>
              </w:rPr>
            </w:pPr>
            <w:r w:rsidRPr="004B77DE">
              <w:rPr>
                <w:sz w:val="22"/>
              </w:rPr>
              <w:t>Writer6666</w:t>
            </w:r>
          </w:p>
        </w:tc>
        <w:tc>
          <w:tcPr>
            <w:tcW w:w="1023" w:type="dxa"/>
          </w:tcPr>
          <w:p w14:paraId="622B38D1" w14:textId="77777777" w:rsidR="004B77DE" w:rsidRPr="004B77DE" w:rsidRDefault="004B77DE" w:rsidP="001F3F3F">
            <w:pPr>
              <w:contextualSpacing/>
              <w:jc w:val="center"/>
              <w:rPr>
                <w:sz w:val="22"/>
              </w:rPr>
            </w:pPr>
            <w:r w:rsidRPr="004B77DE">
              <w:rPr>
                <w:sz w:val="22"/>
              </w:rPr>
              <w:t>0.185</w:t>
            </w:r>
          </w:p>
        </w:tc>
        <w:tc>
          <w:tcPr>
            <w:tcW w:w="721" w:type="dxa"/>
          </w:tcPr>
          <w:p w14:paraId="2F2F9573" w14:textId="77777777" w:rsidR="004B77DE" w:rsidRPr="004B77DE" w:rsidRDefault="004B77DE" w:rsidP="001F3F3F">
            <w:pPr>
              <w:contextualSpacing/>
              <w:jc w:val="center"/>
              <w:rPr>
                <w:sz w:val="22"/>
              </w:rPr>
            </w:pPr>
            <w:r w:rsidRPr="004B77DE">
              <w:rPr>
                <w:sz w:val="22"/>
              </w:rPr>
              <w:t>0.307</w:t>
            </w:r>
          </w:p>
        </w:tc>
        <w:tc>
          <w:tcPr>
            <w:tcW w:w="721" w:type="dxa"/>
          </w:tcPr>
          <w:p w14:paraId="4F85295A" w14:textId="77777777" w:rsidR="004B77DE" w:rsidRPr="004B77DE" w:rsidRDefault="004B77DE" w:rsidP="001F3F3F">
            <w:pPr>
              <w:contextualSpacing/>
              <w:jc w:val="center"/>
              <w:rPr>
                <w:sz w:val="22"/>
              </w:rPr>
            </w:pPr>
            <w:r w:rsidRPr="004B77DE">
              <w:rPr>
                <w:sz w:val="22"/>
              </w:rPr>
              <w:t>0.116</w:t>
            </w:r>
          </w:p>
        </w:tc>
        <w:tc>
          <w:tcPr>
            <w:tcW w:w="1023" w:type="dxa"/>
          </w:tcPr>
          <w:p w14:paraId="429053F6" w14:textId="77777777" w:rsidR="004B77DE" w:rsidRPr="004B77DE" w:rsidRDefault="004B77DE" w:rsidP="001F3F3F">
            <w:pPr>
              <w:contextualSpacing/>
              <w:jc w:val="center"/>
              <w:rPr>
                <w:sz w:val="22"/>
              </w:rPr>
            </w:pPr>
            <w:r w:rsidRPr="004B77DE">
              <w:rPr>
                <w:sz w:val="22"/>
              </w:rPr>
              <w:t>0.12</w:t>
            </w:r>
          </w:p>
        </w:tc>
        <w:tc>
          <w:tcPr>
            <w:tcW w:w="722" w:type="dxa"/>
          </w:tcPr>
          <w:p w14:paraId="35F1DE48" w14:textId="77777777" w:rsidR="004B77DE" w:rsidRPr="004B77DE" w:rsidRDefault="004B77DE" w:rsidP="001F3F3F">
            <w:pPr>
              <w:contextualSpacing/>
              <w:jc w:val="center"/>
              <w:rPr>
                <w:sz w:val="22"/>
              </w:rPr>
            </w:pPr>
            <w:r w:rsidRPr="004B77DE">
              <w:rPr>
                <w:sz w:val="22"/>
              </w:rPr>
              <w:t>0.094</w:t>
            </w:r>
          </w:p>
        </w:tc>
        <w:tc>
          <w:tcPr>
            <w:tcW w:w="722" w:type="dxa"/>
          </w:tcPr>
          <w:p w14:paraId="1AE948CD" w14:textId="77777777" w:rsidR="004B77DE" w:rsidRPr="004B77DE" w:rsidRDefault="004B77DE" w:rsidP="001F3F3F">
            <w:pPr>
              <w:contextualSpacing/>
              <w:jc w:val="center"/>
              <w:rPr>
                <w:sz w:val="22"/>
              </w:rPr>
            </w:pPr>
            <w:r w:rsidRPr="004B77DE">
              <w:rPr>
                <w:sz w:val="22"/>
              </w:rPr>
              <w:t>0.053</w:t>
            </w:r>
          </w:p>
        </w:tc>
        <w:tc>
          <w:tcPr>
            <w:tcW w:w="1023" w:type="dxa"/>
          </w:tcPr>
          <w:p w14:paraId="029A8F62" w14:textId="77777777" w:rsidR="004B77DE" w:rsidRPr="004B77DE" w:rsidRDefault="004B77DE" w:rsidP="001F3F3F">
            <w:pPr>
              <w:contextualSpacing/>
              <w:jc w:val="center"/>
              <w:rPr>
                <w:sz w:val="22"/>
              </w:rPr>
            </w:pPr>
            <w:r w:rsidRPr="004B77DE">
              <w:rPr>
                <w:sz w:val="22"/>
              </w:rPr>
              <w:t>0.391</w:t>
            </w:r>
          </w:p>
        </w:tc>
        <w:tc>
          <w:tcPr>
            <w:tcW w:w="722" w:type="dxa"/>
          </w:tcPr>
          <w:p w14:paraId="7E7B4AD6" w14:textId="77777777" w:rsidR="004B77DE" w:rsidRPr="004B77DE" w:rsidRDefault="004B77DE" w:rsidP="001F3F3F">
            <w:pPr>
              <w:contextualSpacing/>
              <w:jc w:val="center"/>
              <w:rPr>
                <w:sz w:val="22"/>
              </w:rPr>
            </w:pPr>
            <w:r w:rsidRPr="004B77DE">
              <w:rPr>
                <w:sz w:val="22"/>
              </w:rPr>
              <w:t>0.557</w:t>
            </w:r>
          </w:p>
        </w:tc>
        <w:tc>
          <w:tcPr>
            <w:tcW w:w="722" w:type="dxa"/>
          </w:tcPr>
          <w:p w14:paraId="5AF2E256" w14:textId="77777777" w:rsidR="004B77DE" w:rsidRPr="004B77DE" w:rsidRDefault="004B77DE" w:rsidP="001F3F3F">
            <w:pPr>
              <w:contextualSpacing/>
              <w:jc w:val="center"/>
              <w:rPr>
                <w:sz w:val="22"/>
              </w:rPr>
            </w:pPr>
            <w:r w:rsidRPr="004B77DE">
              <w:rPr>
                <w:sz w:val="22"/>
              </w:rPr>
              <w:t>0.23</w:t>
            </w:r>
          </w:p>
        </w:tc>
      </w:tr>
      <w:tr w:rsidR="004B77DE" w:rsidRPr="004B77DE" w14:paraId="01D2829B" w14:textId="77777777" w:rsidTr="004B77DE">
        <w:tc>
          <w:tcPr>
            <w:tcW w:w="1231" w:type="dxa"/>
          </w:tcPr>
          <w:p w14:paraId="210FE3BF" w14:textId="77777777" w:rsidR="004B77DE" w:rsidRPr="004B77DE" w:rsidRDefault="004B77DE" w:rsidP="001F3F3F">
            <w:pPr>
              <w:contextualSpacing/>
              <w:jc w:val="center"/>
              <w:rPr>
                <w:sz w:val="22"/>
              </w:rPr>
            </w:pPr>
            <w:r w:rsidRPr="004B77DE">
              <w:rPr>
                <w:sz w:val="22"/>
              </w:rPr>
              <w:t>Writer6767</w:t>
            </w:r>
          </w:p>
        </w:tc>
        <w:tc>
          <w:tcPr>
            <w:tcW w:w="1023" w:type="dxa"/>
          </w:tcPr>
          <w:p w14:paraId="79A0D5FF" w14:textId="77777777" w:rsidR="004B77DE" w:rsidRPr="004B77DE" w:rsidRDefault="004B77DE" w:rsidP="001F3F3F">
            <w:pPr>
              <w:contextualSpacing/>
              <w:jc w:val="center"/>
              <w:rPr>
                <w:sz w:val="22"/>
              </w:rPr>
            </w:pPr>
            <w:r w:rsidRPr="004B77DE">
              <w:rPr>
                <w:sz w:val="22"/>
              </w:rPr>
              <w:t>0.143</w:t>
            </w:r>
          </w:p>
        </w:tc>
        <w:tc>
          <w:tcPr>
            <w:tcW w:w="721" w:type="dxa"/>
          </w:tcPr>
          <w:p w14:paraId="2A3EA002" w14:textId="77777777" w:rsidR="004B77DE" w:rsidRPr="004B77DE" w:rsidRDefault="004B77DE" w:rsidP="001F3F3F">
            <w:pPr>
              <w:contextualSpacing/>
              <w:jc w:val="center"/>
              <w:rPr>
                <w:sz w:val="22"/>
              </w:rPr>
            </w:pPr>
            <w:r w:rsidRPr="004B77DE">
              <w:rPr>
                <w:sz w:val="22"/>
              </w:rPr>
              <w:t>0.242</w:t>
            </w:r>
          </w:p>
        </w:tc>
        <w:tc>
          <w:tcPr>
            <w:tcW w:w="721" w:type="dxa"/>
          </w:tcPr>
          <w:p w14:paraId="3F8D36AE" w14:textId="77777777" w:rsidR="004B77DE" w:rsidRPr="004B77DE" w:rsidRDefault="004B77DE" w:rsidP="001F3F3F">
            <w:pPr>
              <w:contextualSpacing/>
              <w:jc w:val="center"/>
              <w:rPr>
                <w:sz w:val="22"/>
              </w:rPr>
            </w:pPr>
            <w:r w:rsidRPr="004B77DE">
              <w:rPr>
                <w:sz w:val="22"/>
              </w:rPr>
              <w:t>0.09</w:t>
            </w:r>
          </w:p>
        </w:tc>
        <w:tc>
          <w:tcPr>
            <w:tcW w:w="1023" w:type="dxa"/>
          </w:tcPr>
          <w:p w14:paraId="277795C4" w14:textId="77777777" w:rsidR="004B77DE" w:rsidRPr="004B77DE" w:rsidRDefault="004B77DE" w:rsidP="001F3F3F">
            <w:pPr>
              <w:contextualSpacing/>
              <w:jc w:val="center"/>
              <w:rPr>
                <w:sz w:val="22"/>
              </w:rPr>
            </w:pPr>
            <w:r w:rsidRPr="004B77DE">
              <w:rPr>
                <w:sz w:val="22"/>
              </w:rPr>
              <w:t>0.161</w:t>
            </w:r>
          </w:p>
        </w:tc>
        <w:tc>
          <w:tcPr>
            <w:tcW w:w="722" w:type="dxa"/>
          </w:tcPr>
          <w:p w14:paraId="31B950E7" w14:textId="77777777" w:rsidR="004B77DE" w:rsidRPr="004B77DE" w:rsidRDefault="004B77DE" w:rsidP="001F3F3F">
            <w:pPr>
              <w:contextualSpacing/>
              <w:jc w:val="center"/>
              <w:rPr>
                <w:sz w:val="22"/>
              </w:rPr>
            </w:pPr>
            <w:r w:rsidRPr="004B77DE">
              <w:rPr>
                <w:sz w:val="22"/>
              </w:rPr>
              <w:t>0.149</w:t>
            </w:r>
          </w:p>
        </w:tc>
        <w:tc>
          <w:tcPr>
            <w:tcW w:w="722" w:type="dxa"/>
          </w:tcPr>
          <w:p w14:paraId="2D617972" w14:textId="77777777" w:rsidR="004B77DE" w:rsidRPr="004B77DE" w:rsidRDefault="004B77DE" w:rsidP="001F3F3F">
            <w:pPr>
              <w:contextualSpacing/>
              <w:jc w:val="center"/>
              <w:rPr>
                <w:sz w:val="22"/>
              </w:rPr>
            </w:pPr>
            <w:r w:rsidRPr="004B77DE">
              <w:rPr>
                <w:sz w:val="22"/>
              </w:rPr>
              <w:t>0.078</w:t>
            </w:r>
          </w:p>
        </w:tc>
        <w:tc>
          <w:tcPr>
            <w:tcW w:w="1023" w:type="dxa"/>
          </w:tcPr>
          <w:p w14:paraId="0F7CE7DA" w14:textId="77777777" w:rsidR="004B77DE" w:rsidRPr="004B77DE" w:rsidRDefault="004B77DE" w:rsidP="001F3F3F">
            <w:pPr>
              <w:contextualSpacing/>
              <w:jc w:val="center"/>
              <w:rPr>
                <w:sz w:val="22"/>
              </w:rPr>
            </w:pPr>
            <w:r w:rsidRPr="004B77DE">
              <w:rPr>
                <w:sz w:val="22"/>
              </w:rPr>
              <w:t>0.254</w:t>
            </w:r>
          </w:p>
        </w:tc>
        <w:tc>
          <w:tcPr>
            <w:tcW w:w="722" w:type="dxa"/>
          </w:tcPr>
          <w:p w14:paraId="45D75D14" w14:textId="77777777" w:rsidR="004B77DE" w:rsidRPr="004B77DE" w:rsidRDefault="004B77DE" w:rsidP="001F3F3F">
            <w:pPr>
              <w:contextualSpacing/>
              <w:jc w:val="center"/>
              <w:rPr>
                <w:sz w:val="22"/>
              </w:rPr>
            </w:pPr>
            <w:r w:rsidRPr="004B77DE">
              <w:rPr>
                <w:sz w:val="22"/>
              </w:rPr>
              <w:t>0.157</w:t>
            </w:r>
          </w:p>
        </w:tc>
        <w:tc>
          <w:tcPr>
            <w:tcW w:w="722" w:type="dxa"/>
          </w:tcPr>
          <w:p w14:paraId="721A9BA8" w14:textId="77777777" w:rsidR="004B77DE" w:rsidRPr="004B77DE" w:rsidRDefault="004B77DE" w:rsidP="001F3F3F">
            <w:pPr>
              <w:contextualSpacing/>
              <w:jc w:val="center"/>
              <w:rPr>
                <w:sz w:val="22"/>
              </w:rPr>
            </w:pPr>
            <w:r w:rsidRPr="004B77DE">
              <w:rPr>
                <w:sz w:val="22"/>
              </w:rPr>
              <w:t>0.097</w:t>
            </w:r>
          </w:p>
        </w:tc>
      </w:tr>
      <w:tr w:rsidR="004B77DE" w:rsidRPr="004B77DE" w14:paraId="0B98AA24" w14:textId="77777777" w:rsidTr="004B77DE">
        <w:tc>
          <w:tcPr>
            <w:tcW w:w="1231" w:type="dxa"/>
          </w:tcPr>
          <w:p w14:paraId="03E9307B" w14:textId="77777777" w:rsidR="004B77DE" w:rsidRPr="004B77DE" w:rsidRDefault="004B77DE" w:rsidP="001F3F3F">
            <w:pPr>
              <w:contextualSpacing/>
              <w:jc w:val="center"/>
              <w:rPr>
                <w:sz w:val="22"/>
              </w:rPr>
            </w:pPr>
            <w:r w:rsidRPr="004B77DE">
              <w:rPr>
                <w:sz w:val="22"/>
              </w:rPr>
              <w:t>Writer6868</w:t>
            </w:r>
          </w:p>
        </w:tc>
        <w:tc>
          <w:tcPr>
            <w:tcW w:w="1023" w:type="dxa"/>
          </w:tcPr>
          <w:p w14:paraId="23F58CB2" w14:textId="77777777" w:rsidR="004B77DE" w:rsidRPr="004B77DE" w:rsidRDefault="004B77DE" w:rsidP="001F3F3F">
            <w:pPr>
              <w:contextualSpacing/>
              <w:jc w:val="center"/>
              <w:rPr>
                <w:sz w:val="22"/>
              </w:rPr>
            </w:pPr>
            <w:r w:rsidRPr="004B77DE">
              <w:rPr>
                <w:sz w:val="22"/>
              </w:rPr>
              <w:t>0.253</w:t>
            </w:r>
          </w:p>
        </w:tc>
        <w:tc>
          <w:tcPr>
            <w:tcW w:w="721" w:type="dxa"/>
          </w:tcPr>
          <w:p w14:paraId="1E234101" w14:textId="77777777" w:rsidR="004B77DE" w:rsidRPr="004B77DE" w:rsidRDefault="004B77DE" w:rsidP="001F3F3F">
            <w:pPr>
              <w:contextualSpacing/>
              <w:jc w:val="center"/>
              <w:rPr>
                <w:sz w:val="22"/>
              </w:rPr>
            </w:pPr>
            <w:r w:rsidRPr="004B77DE">
              <w:rPr>
                <w:sz w:val="22"/>
              </w:rPr>
              <w:t>0.485</w:t>
            </w:r>
          </w:p>
        </w:tc>
        <w:tc>
          <w:tcPr>
            <w:tcW w:w="721" w:type="dxa"/>
          </w:tcPr>
          <w:p w14:paraId="49817E5E" w14:textId="77777777" w:rsidR="004B77DE" w:rsidRPr="004B77DE" w:rsidRDefault="004B77DE" w:rsidP="001F3F3F">
            <w:pPr>
              <w:contextualSpacing/>
              <w:jc w:val="center"/>
              <w:rPr>
                <w:sz w:val="22"/>
              </w:rPr>
            </w:pPr>
            <w:r w:rsidRPr="004B77DE">
              <w:rPr>
                <w:sz w:val="22"/>
              </w:rPr>
              <w:t>0.166</w:t>
            </w:r>
          </w:p>
        </w:tc>
        <w:tc>
          <w:tcPr>
            <w:tcW w:w="1023" w:type="dxa"/>
          </w:tcPr>
          <w:p w14:paraId="07D9CAC9" w14:textId="77777777" w:rsidR="004B77DE" w:rsidRPr="004B77DE" w:rsidRDefault="004B77DE" w:rsidP="001F3F3F">
            <w:pPr>
              <w:contextualSpacing/>
              <w:jc w:val="center"/>
              <w:rPr>
                <w:sz w:val="22"/>
              </w:rPr>
            </w:pPr>
            <w:r w:rsidRPr="004B77DE">
              <w:rPr>
                <w:sz w:val="22"/>
              </w:rPr>
              <w:t>0.18</w:t>
            </w:r>
          </w:p>
        </w:tc>
        <w:tc>
          <w:tcPr>
            <w:tcW w:w="722" w:type="dxa"/>
          </w:tcPr>
          <w:p w14:paraId="494528BB" w14:textId="77777777" w:rsidR="004B77DE" w:rsidRPr="004B77DE" w:rsidRDefault="004B77DE" w:rsidP="001F3F3F">
            <w:pPr>
              <w:contextualSpacing/>
              <w:jc w:val="center"/>
              <w:rPr>
                <w:sz w:val="22"/>
              </w:rPr>
            </w:pPr>
            <w:r w:rsidRPr="004B77DE">
              <w:rPr>
                <w:sz w:val="22"/>
              </w:rPr>
              <w:t>0.207</w:t>
            </w:r>
          </w:p>
        </w:tc>
        <w:tc>
          <w:tcPr>
            <w:tcW w:w="722" w:type="dxa"/>
          </w:tcPr>
          <w:p w14:paraId="7D38721C" w14:textId="77777777" w:rsidR="004B77DE" w:rsidRPr="004B77DE" w:rsidRDefault="004B77DE" w:rsidP="001F3F3F">
            <w:pPr>
              <w:contextualSpacing/>
              <w:jc w:val="center"/>
              <w:rPr>
                <w:sz w:val="22"/>
              </w:rPr>
            </w:pPr>
            <w:r w:rsidRPr="004B77DE">
              <w:rPr>
                <w:sz w:val="22"/>
              </w:rPr>
              <w:t>0.096</w:t>
            </w:r>
          </w:p>
        </w:tc>
        <w:tc>
          <w:tcPr>
            <w:tcW w:w="1023" w:type="dxa"/>
          </w:tcPr>
          <w:p w14:paraId="797E96C0" w14:textId="77777777" w:rsidR="004B77DE" w:rsidRPr="004B77DE" w:rsidRDefault="004B77DE" w:rsidP="001F3F3F">
            <w:pPr>
              <w:contextualSpacing/>
              <w:jc w:val="center"/>
              <w:rPr>
                <w:sz w:val="22"/>
              </w:rPr>
            </w:pPr>
            <w:r w:rsidRPr="004B77DE">
              <w:rPr>
                <w:sz w:val="22"/>
              </w:rPr>
              <w:t>0.415</w:t>
            </w:r>
          </w:p>
        </w:tc>
        <w:tc>
          <w:tcPr>
            <w:tcW w:w="722" w:type="dxa"/>
          </w:tcPr>
          <w:p w14:paraId="086A4A40" w14:textId="77777777" w:rsidR="004B77DE" w:rsidRPr="004B77DE" w:rsidRDefault="004B77DE" w:rsidP="001F3F3F">
            <w:pPr>
              <w:contextualSpacing/>
              <w:jc w:val="center"/>
              <w:rPr>
                <w:sz w:val="22"/>
              </w:rPr>
            </w:pPr>
            <w:r w:rsidRPr="004B77DE">
              <w:rPr>
                <w:sz w:val="22"/>
              </w:rPr>
              <w:t>0.55</w:t>
            </w:r>
          </w:p>
        </w:tc>
        <w:tc>
          <w:tcPr>
            <w:tcW w:w="722" w:type="dxa"/>
          </w:tcPr>
          <w:p w14:paraId="70AF2E85" w14:textId="77777777" w:rsidR="004B77DE" w:rsidRPr="004B77DE" w:rsidRDefault="004B77DE" w:rsidP="001F3F3F">
            <w:pPr>
              <w:contextualSpacing/>
              <w:jc w:val="center"/>
              <w:rPr>
                <w:sz w:val="22"/>
              </w:rPr>
            </w:pPr>
            <w:r w:rsidRPr="004B77DE">
              <w:rPr>
                <w:sz w:val="22"/>
              </w:rPr>
              <w:t>0.237</w:t>
            </w:r>
          </w:p>
        </w:tc>
      </w:tr>
      <w:tr w:rsidR="004B77DE" w:rsidRPr="004B77DE" w14:paraId="06720A7E" w14:textId="77777777" w:rsidTr="004B77DE">
        <w:tc>
          <w:tcPr>
            <w:tcW w:w="1231" w:type="dxa"/>
          </w:tcPr>
          <w:p w14:paraId="7AC3EA6F" w14:textId="77777777" w:rsidR="004B77DE" w:rsidRPr="004B77DE" w:rsidRDefault="004B77DE" w:rsidP="001F3F3F">
            <w:pPr>
              <w:contextualSpacing/>
              <w:jc w:val="center"/>
              <w:rPr>
                <w:sz w:val="22"/>
              </w:rPr>
            </w:pPr>
            <w:r w:rsidRPr="004B77DE">
              <w:rPr>
                <w:sz w:val="22"/>
              </w:rPr>
              <w:t>Writer6969</w:t>
            </w:r>
          </w:p>
        </w:tc>
        <w:tc>
          <w:tcPr>
            <w:tcW w:w="1023" w:type="dxa"/>
          </w:tcPr>
          <w:p w14:paraId="4905AFD7" w14:textId="77777777" w:rsidR="004B77DE" w:rsidRPr="004B77DE" w:rsidRDefault="004B77DE" w:rsidP="001F3F3F">
            <w:pPr>
              <w:contextualSpacing/>
              <w:jc w:val="center"/>
              <w:rPr>
                <w:sz w:val="22"/>
              </w:rPr>
            </w:pPr>
            <w:r w:rsidRPr="004B77DE">
              <w:rPr>
                <w:sz w:val="22"/>
              </w:rPr>
              <w:t>0.273</w:t>
            </w:r>
          </w:p>
        </w:tc>
        <w:tc>
          <w:tcPr>
            <w:tcW w:w="721" w:type="dxa"/>
          </w:tcPr>
          <w:p w14:paraId="7A37AD55" w14:textId="77777777" w:rsidR="004B77DE" w:rsidRPr="004B77DE" w:rsidRDefault="004B77DE" w:rsidP="001F3F3F">
            <w:pPr>
              <w:contextualSpacing/>
              <w:jc w:val="center"/>
              <w:rPr>
                <w:sz w:val="22"/>
              </w:rPr>
            </w:pPr>
            <w:r w:rsidRPr="004B77DE">
              <w:rPr>
                <w:sz w:val="22"/>
              </w:rPr>
              <w:t>0.129</w:t>
            </w:r>
          </w:p>
        </w:tc>
        <w:tc>
          <w:tcPr>
            <w:tcW w:w="721" w:type="dxa"/>
          </w:tcPr>
          <w:p w14:paraId="45019B1A" w14:textId="77777777" w:rsidR="004B77DE" w:rsidRPr="004B77DE" w:rsidRDefault="004B77DE" w:rsidP="001F3F3F">
            <w:pPr>
              <w:contextualSpacing/>
              <w:jc w:val="center"/>
              <w:rPr>
                <w:sz w:val="22"/>
              </w:rPr>
            </w:pPr>
            <w:r w:rsidRPr="004B77DE">
              <w:rPr>
                <w:sz w:val="22"/>
              </w:rPr>
              <w:t>0.088</w:t>
            </w:r>
          </w:p>
        </w:tc>
        <w:tc>
          <w:tcPr>
            <w:tcW w:w="1023" w:type="dxa"/>
          </w:tcPr>
          <w:p w14:paraId="69A80CC9" w14:textId="77777777" w:rsidR="004B77DE" w:rsidRPr="004B77DE" w:rsidRDefault="004B77DE" w:rsidP="001F3F3F">
            <w:pPr>
              <w:contextualSpacing/>
              <w:jc w:val="center"/>
              <w:rPr>
                <w:sz w:val="22"/>
              </w:rPr>
            </w:pPr>
            <w:r w:rsidRPr="004B77DE">
              <w:rPr>
                <w:sz w:val="22"/>
              </w:rPr>
              <w:t>0.146</w:t>
            </w:r>
          </w:p>
        </w:tc>
        <w:tc>
          <w:tcPr>
            <w:tcW w:w="722" w:type="dxa"/>
          </w:tcPr>
          <w:p w14:paraId="6EFF5AC6" w14:textId="77777777" w:rsidR="004B77DE" w:rsidRPr="004B77DE" w:rsidRDefault="004B77DE" w:rsidP="001F3F3F">
            <w:pPr>
              <w:contextualSpacing/>
              <w:jc w:val="center"/>
              <w:rPr>
                <w:sz w:val="22"/>
              </w:rPr>
            </w:pPr>
            <w:r w:rsidRPr="004B77DE">
              <w:rPr>
                <w:sz w:val="22"/>
              </w:rPr>
              <w:t>0.336</w:t>
            </w:r>
          </w:p>
        </w:tc>
        <w:tc>
          <w:tcPr>
            <w:tcW w:w="722" w:type="dxa"/>
          </w:tcPr>
          <w:p w14:paraId="554A6360" w14:textId="77777777" w:rsidR="004B77DE" w:rsidRPr="004B77DE" w:rsidRDefault="004B77DE" w:rsidP="001F3F3F">
            <w:pPr>
              <w:contextualSpacing/>
              <w:jc w:val="center"/>
              <w:rPr>
                <w:sz w:val="22"/>
              </w:rPr>
            </w:pPr>
            <w:r w:rsidRPr="004B77DE">
              <w:rPr>
                <w:sz w:val="22"/>
              </w:rPr>
              <w:t>0.102</w:t>
            </w:r>
          </w:p>
        </w:tc>
        <w:tc>
          <w:tcPr>
            <w:tcW w:w="1023" w:type="dxa"/>
          </w:tcPr>
          <w:p w14:paraId="21D3470C" w14:textId="77777777" w:rsidR="004B77DE" w:rsidRPr="004B77DE" w:rsidRDefault="004B77DE" w:rsidP="001F3F3F">
            <w:pPr>
              <w:contextualSpacing/>
              <w:jc w:val="center"/>
              <w:rPr>
                <w:sz w:val="22"/>
              </w:rPr>
            </w:pPr>
            <w:r w:rsidRPr="004B77DE">
              <w:rPr>
                <w:sz w:val="22"/>
              </w:rPr>
              <w:t>0.399</w:t>
            </w:r>
          </w:p>
        </w:tc>
        <w:tc>
          <w:tcPr>
            <w:tcW w:w="722" w:type="dxa"/>
          </w:tcPr>
          <w:p w14:paraId="415963C9" w14:textId="77777777" w:rsidR="004B77DE" w:rsidRPr="004B77DE" w:rsidRDefault="004B77DE" w:rsidP="001F3F3F">
            <w:pPr>
              <w:contextualSpacing/>
              <w:jc w:val="center"/>
              <w:rPr>
                <w:sz w:val="22"/>
              </w:rPr>
            </w:pPr>
            <w:r w:rsidRPr="004B77DE">
              <w:rPr>
                <w:sz w:val="22"/>
              </w:rPr>
              <w:t>0.315</w:t>
            </w:r>
          </w:p>
        </w:tc>
        <w:tc>
          <w:tcPr>
            <w:tcW w:w="722" w:type="dxa"/>
          </w:tcPr>
          <w:p w14:paraId="1D55FA5A" w14:textId="77777777" w:rsidR="004B77DE" w:rsidRPr="004B77DE" w:rsidRDefault="004B77DE" w:rsidP="001F3F3F">
            <w:pPr>
              <w:contextualSpacing/>
              <w:jc w:val="center"/>
              <w:rPr>
                <w:sz w:val="22"/>
              </w:rPr>
            </w:pPr>
            <w:r w:rsidRPr="004B77DE">
              <w:rPr>
                <w:sz w:val="22"/>
              </w:rPr>
              <w:t>0.176</w:t>
            </w:r>
          </w:p>
        </w:tc>
      </w:tr>
      <w:tr w:rsidR="004B77DE" w:rsidRPr="004B77DE" w14:paraId="15F1FA22" w14:textId="77777777" w:rsidTr="004B77DE">
        <w:tc>
          <w:tcPr>
            <w:tcW w:w="1231" w:type="dxa"/>
          </w:tcPr>
          <w:p w14:paraId="6009354D" w14:textId="77777777" w:rsidR="004B77DE" w:rsidRPr="004B77DE" w:rsidRDefault="004B77DE" w:rsidP="001F3F3F">
            <w:pPr>
              <w:contextualSpacing/>
              <w:jc w:val="center"/>
              <w:rPr>
                <w:sz w:val="22"/>
              </w:rPr>
            </w:pPr>
            <w:r w:rsidRPr="004B77DE">
              <w:rPr>
                <w:sz w:val="22"/>
              </w:rPr>
              <w:t>Writer7070</w:t>
            </w:r>
          </w:p>
        </w:tc>
        <w:tc>
          <w:tcPr>
            <w:tcW w:w="1023" w:type="dxa"/>
          </w:tcPr>
          <w:p w14:paraId="5C4EA748" w14:textId="77777777" w:rsidR="004B77DE" w:rsidRPr="004B77DE" w:rsidRDefault="004B77DE" w:rsidP="001F3F3F">
            <w:pPr>
              <w:contextualSpacing/>
              <w:jc w:val="center"/>
              <w:rPr>
                <w:sz w:val="22"/>
              </w:rPr>
            </w:pPr>
            <w:r w:rsidRPr="004B77DE">
              <w:rPr>
                <w:sz w:val="22"/>
              </w:rPr>
              <w:t>0.153</w:t>
            </w:r>
          </w:p>
        </w:tc>
        <w:tc>
          <w:tcPr>
            <w:tcW w:w="721" w:type="dxa"/>
          </w:tcPr>
          <w:p w14:paraId="50746CF7" w14:textId="77777777" w:rsidR="004B77DE" w:rsidRPr="004B77DE" w:rsidRDefault="004B77DE" w:rsidP="001F3F3F">
            <w:pPr>
              <w:contextualSpacing/>
              <w:jc w:val="center"/>
              <w:rPr>
                <w:sz w:val="22"/>
              </w:rPr>
            </w:pPr>
            <w:r w:rsidRPr="004B77DE">
              <w:rPr>
                <w:sz w:val="22"/>
              </w:rPr>
              <w:t>0.069</w:t>
            </w:r>
          </w:p>
        </w:tc>
        <w:tc>
          <w:tcPr>
            <w:tcW w:w="721" w:type="dxa"/>
          </w:tcPr>
          <w:p w14:paraId="1D852A95" w14:textId="77777777" w:rsidR="004B77DE" w:rsidRPr="004B77DE" w:rsidRDefault="004B77DE" w:rsidP="001F3F3F">
            <w:pPr>
              <w:contextualSpacing/>
              <w:jc w:val="center"/>
              <w:rPr>
                <w:sz w:val="22"/>
              </w:rPr>
            </w:pPr>
            <w:r w:rsidRPr="004B77DE">
              <w:rPr>
                <w:sz w:val="22"/>
              </w:rPr>
              <w:t>0.047</w:t>
            </w:r>
          </w:p>
        </w:tc>
        <w:tc>
          <w:tcPr>
            <w:tcW w:w="1023" w:type="dxa"/>
          </w:tcPr>
          <w:p w14:paraId="18BF4A5B" w14:textId="77777777" w:rsidR="004B77DE" w:rsidRPr="004B77DE" w:rsidRDefault="004B77DE" w:rsidP="001F3F3F">
            <w:pPr>
              <w:contextualSpacing/>
              <w:jc w:val="center"/>
              <w:rPr>
                <w:sz w:val="22"/>
              </w:rPr>
            </w:pPr>
            <w:r w:rsidRPr="004B77DE">
              <w:rPr>
                <w:sz w:val="22"/>
              </w:rPr>
              <w:t>0.131</w:t>
            </w:r>
          </w:p>
        </w:tc>
        <w:tc>
          <w:tcPr>
            <w:tcW w:w="722" w:type="dxa"/>
          </w:tcPr>
          <w:p w14:paraId="7D944FAF" w14:textId="77777777" w:rsidR="004B77DE" w:rsidRPr="004B77DE" w:rsidRDefault="004B77DE" w:rsidP="001F3F3F">
            <w:pPr>
              <w:contextualSpacing/>
              <w:jc w:val="center"/>
              <w:rPr>
                <w:sz w:val="22"/>
              </w:rPr>
            </w:pPr>
            <w:r w:rsidRPr="004B77DE">
              <w:rPr>
                <w:sz w:val="22"/>
              </w:rPr>
              <w:t>0.186</w:t>
            </w:r>
          </w:p>
        </w:tc>
        <w:tc>
          <w:tcPr>
            <w:tcW w:w="722" w:type="dxa"/>
          </w:tcPr>
          <w:p w14:paraId="3DC1E97B" w14:textId="77777777" w:rsidR="004B77DE" w:rsidRPr="004B77DE" w:rsidRDefault="004B77DE" w:rsidP="001F3F3F">
            <w:pPr>
              <w:contextualSpacing/>
              <w:jc w:val="center"/>
              <w:rPr>
                <w:sz w:val="22"/>
              </w:rPr>
            </w:pPr>
            <w:r w:rsidRPr="004B77DE">
              <w:rPr>
                <w:sz w:val="22"/>
              </w:rPr>
              <w:t>0.077</w:t>
            </w:r>
          </w:p>
        </w:tc>
        <w:tc>
          <w:tcPr>
            <w:tcW w:w="1023" w:type="dxa"/>
          </w:tcPr>
          <w:p w14:paraId="5326E5BB" w14:textId="77777777" w:rsidR="004B77DE" w:rsidRPr="004B77DE" w:rsidRDefault="004B77DE" w:rsidP="001F3F3F">
            <w:pPr>
              <w:contextualSpacing/>
              <w:jc w:val="center"/>
              <w:rPr>
                <w:sz w:val="22"/>
              </w:rPr>
            </w:pPr>
            <w:r w:rsidRPr="004B77DE">
              <w:rPr>
                <w:sz w:val="22"/>
              </w:rPr>
              <w:t>0.323</w:t>
            </w:r>
          </w:p>
        </w:tc>
        <w:tc>
          <w:tcPr>
            <w:tcW w:w="722" w:type="dxa"/>
          </w:tcPr>
          <w:p w14:paraId="16480CCE" w14:textId="77777777" w:rsidR="004B77DE" w:rsidRPr="004B77DE" w:rsidRDefault="004B77DE" w:rsidP="001F3F3F">
            <w:pPr>
              <w:contextualSpacing/>
              <w:jc w:val="center"/>
              <w:rPr>
                <w:sz w:val="22"/>
              </w:rPr>
            </w:pPr>
            <w:r w:rsidRPr="004B77DE">
              <w:rPr>
                <w:sz w:val="22"/>
              </w:rPr>
              <w:t>0.142</w:t>
            </w:r>
          </w:p>
        </w:tc>
        <w:tc>
          <w:tcPr>
            <w:tcW w:w="722" w:type="dxa"/>
          </w:tcPr>
          <w:p w14:paraId="651FF474" w14:textId="77777777" w:rsidR="004B77DE" w:rsidRPr="004B77DE" w:rsidRDefault="004B77DE" w:rsidP="001F3F3F">
            <w:pPr>
              <w:contextualSpacing/>
              <w:jc w:val="center"/>
              <w:rPr>
                <w:sz w:val="22"/>
              </w:rPr>
            </w:pPr>
            <w:r w:rsidRPr="004B77DE">
              <w:rPr>
                <w:sz w:val="22"/>
              </w:rPr>
              <w:t>0.099</w:t>
            </w:r>
          </w:p>
        </w:tc>
      </w:tr>
      <w:tr w:rsidR="004B77DE" w:rsidRPr="004B77DE" w14:paraId="556EB7DF" w14:textId="77777777" w:rsidTr="004B77DE">
        <w:tc>
          <w:tcPr>
            <w:tcW w:w="1231" w:type="dxa"/>
          </w:tcPr>
          <w:p w14:paraId="7F15A4B8" w14:textId="77777777" w:rsidR="004B77DE" w:rsidRPr="004B77DE" w:rsidRDefault="004B77DE" w:rsidP="001F3F3F">
            <w:pPr>
              <w:contextualSpacing/>
              <w:jc w:val="center"/>
              <w:rPr>
                <w:sz w:val="22"/>
              </w:rPr>
            </w:pPr>
            <w:r w:rsidRPr="004B77DE">
              <w:rPr>
                <w:sz w:val="22"/>
              </w:rPr>
              <w:t>Writer7171</w:t>
            </w:r>
          </w:p>
        </w:tc>
        <w:tc>
          <w:tcPr>
            <w:tcW w:w="1023" w:type="dxa"/>
          </w:tcPr>
          <w:p w14:paraId="7C5D13C9" w14:textId="77777777" w:rsidR="004B77DE" w:rsidRPr="004B77DE" w:rsidRDefault="004B77DE" w:rsidP="001F3F3F">
            <w:pPr>
              <w:contextualSpacing/>
              <w:jc w:val="center"/>
              <w:rPr>
                <w:sz w:val="22"/>
              </w:rPr>
            </w:pPr>
            <w:r w:rsidRPr="004B77DE">
              <w:rPr>
                <w:sz w:val="22"/>
              </w:rPr>
              <w:t>0.416</w:t>
            </w:r>
          </w:p>
        </w:tc>
        <w:tc>
          <w:tcPr>
            <w:tcW w:w="721" w:type="dxa"/>
          </w:tcPr>
          <w:p w14:paraId="19CD0A6C" w14:textId="77777777" w:rsidR="004B77DE" w:rsidRPr="004B77DE" w:rsidRDefault="004B77DE" w:rsidP="001F3F3F">
            <w:pPr>
              <w:contextualSpacing/>
              <w:jc w:val="center"/>
              <w:rPr>
                <w:sz w:val="22"/>
              </w:rPr>
            </w:pPr>
            <w:r w:rsidRPr="004B77DE">
              <w:rPr>
                <w:sz w:val="22"/>
              </w:rPr>
              <w:t>0.069</w:t>
            </w:r>
          </w:p>
        </w:tc>
        <w:tc>
          <w:tcPr>
            <w:tcW w:w="721" w:type="dxa"/>
          </w:tcPr>
          <w:p w14:paraId="6A158336" w14:textId="77777777" w:rsidR="004B77DE" w:rsidRPr="004B77DE" w:rsidRDefault="004B77DE" w:rsidP="001F3F3F">
            <w:pPr>
              <w:contextualSpacing/>
              <w:jc w:val="center"/>
              <w:rPr>
                <w:sz w:val="22"/>
              </w:rPr>
            </w:pPr>
            <w:r w:rsidRPr="004B77DE">
              <w:rPr>
                <w:sz w:val="22"/>
              </w:rPr>
              <w:t>0.059</w:t>
            </w:r>
          </w:p>
        </w:tc>
        <w:tc>
          <w:tcPr>
            <w:tcW w:w="1023" w:type="dxa"/>
          </w:tcPr>
          <w:p w14:paraId="56578E60" w14:textId="77777777" w:rsidR="004B77DE" w:rsidRPr="004B77DE" w:rsidRDefault="004B77DE" w:rsidP="001F3F3F">
            <w:pPr>
              <w:contextualSpacing/>
              <w:jc w:val="center"/>
              <w:rPr>
                <w:sz w:val="22"/>
              </w:rPr>
            </w:pPr>
            <w:r w:rsidRPr="004B77DE">
              <w:rPr>
                <w:sz w:val="22"/>
              </w:rPr>
              <w:t>0.22</w:t>
            </w:r>
          </w:p>
        </w:tc>
        <w:tc>
          <w:tcPr>
            <w:tcW w:w="722" w:type="dxa"/>
          </w:tcPr>
          <w:p w14:paraId="77FDD7F5" w14:textId="77777777" w:rsidR="004B77DE" w:rsidRPr="004B77DE" w:rsidRDefault="004B77DE" w:rsidP="001F3F3F">
            <w:pPr>
              <w:contextualSpacing/>
              <w:jc w:val="center"/>
              <w:rPr>
                <w:sz w:val="22"/>
              </w:rPr>
            </w:pPr>
            <w:r w:rsidRPr="004B77DE">
              <w:rPr>
                <w:sz w:val="22"/>
              </w:rPr>
              <w:t>0.181</w:t>
            </w:r>
          </w:p>
        </w:tc>
        <w:tc>
          <w:tcPr>
            <w:tcW w:w="722" w:type="dxa"/>
          </w:tcPr>
          <w:p w14:paraId="6052BF19" w14:textId="77777777" w:rsidR="004B77DE" w:rsidRPr="004B77DE" w:rsidRDefault="004B77DE" w:rsidP="001F3F3F">
            <w:pPr>
              <w:contextualSpacing/>
              <w:jc w:val="center"/>
              <w:rPr>
                <w:sz w:val="22"/>
              </w:rPr>
            </w:pPr>
            <w:r w:rsidRPr="004B77DE">
              <w:rPr>
                <w:sz w:val="22"/>
              </w:rPr>
              <w:t>0.099</w:t>
            </w:r>
          </w:p>
        </w:tc>
        <w:tc>
          <w:tcPr>
            <w:tcW w:w="1023" w:type="dxa"/>
          </w:tcPr>
          <w:p w14:paraId="617A0DE7" w14:textId="77777777" w:rsidR="004B77DE" w:rsidRPr="004B77DE" w:rsidRDefault="004B77DE" w:rsidP="001F3F3F">
            <w:pPr>
              <w:contextualSpacing/>
              <w:jc w:val="center"/>
              <w:rPr>
                <w:sz w:val="22"/>
              </w:rPr>
            </w:pPr>
            <w:r w:rsidRPr="004B77DE">
              <w:rPr>
                <w:sz w:val="22"/>
              </w:rPr>
              <w:t>0.498</w:t>
            </w:r>
          </w:p>
        </w:tc>
        <w:tc>
          <w:tcPr>
            <w:tcW w:w="722" w:type="dxa"/>
          </w:tcPr>
          <w:p w14:paraId="22743F5F" w14:textId="77777777" w:rsidR="004B77DE" w:rsidRPr="004B77DE" w:rsidRDefault="004B77DE" w:rsidP="001F3F3F">
            <w:pPr>
              <w:contextualSpacing/>
              <w:jc w:val="center"/>
              <w:rPr>
                <w:sz w:val="22"/>
              </w:rPr>
            </w:pPr>
            <w:r w:rsidRPr="004B77DE">
              <w:rPr>
                <w:sz w:val="22"/>
              </w:rPr>
              <w:t>0.581</w:t>
            </w:r>
          </w:p>
        </w:tc>
        <w:tc>
          <w:tcPr>
            <w:tcW w:w="722" w:type="dxa"/>
          </w:tcPr>
          <w:p w14:paraId="60AFDAEE" w14:textId="77777777" w:rsidR="004B77DE" w:rsidRPr="004B77DE" w:rsidRDefault="004B77DE" w:rsidP="001F3F3F">
            <w:pPr>
              <w:contextualSpacing/>
              <w:jc w:val="center"/>
              <w:rPr>
                <w:sz w:val="22"/>
              </w:rPr>
            </w:pPr>
            <w:r w:rsidRPr="004B77DE">
              <w:rPr>
                <w:sz w:val="22"/>
              </w:rPr>
              <w:t>0.268</w:t>
            </w:r>
          </w:p>
        </w:tc>
      </w:tr>
      <w:tr w:rsidR="004B77DE" w:rsidRPr="004B77DE" w14:paraId="3254FF25" w14:textId="77777777" w:rsidTr="004B77DE">
        <w:tc>
          <w:tcPr>
            <w:tcW w:w="1231" w:type="dxa"/>
          </w:tcPr>
          <w:p w14:paraId="1390D6EF" w14:textId="77777777" w:rsidR="004B77DE" w:rsidRPr="004B77DE" w:rsidRDefault="004B77DE" w:rsidP="001F3F3F">
            <w:pPr>
              <w:contextualSpacing/>
              <w:jc w:val="center"/>
              <w:rPr>
                <w:sz w:val="22"/>
              </w:rPr>
            </w:pPr>
            <w:r w:rsidRPr="004B77DE">
              <w:rPr>
                <w:sz w:val="22"/>
              </w:rPr>
              <w:t>Writer7272</w:t>
            </w:r>
          </w:p>
        </w:tc>
        <w:tc>
          <w:tcPr>
            <w:tcW w:w="1023" w:type="dxa"/>
          </w:tcPr>
          <w:p w14:paraId="36923809" w14:textId="77777777" w:rsidR="004B77DE" w:rsidRPr="004B77DE" w:rsidRDefault="004B77DE" w:rsidP="001F3F3F">
            <w:pPr>
              <w:contextualSpacing/>
              <w:jc w:val="center"/>
              <w:rPr>
                <w:sz w:val="22"/>
              </w:rPr>
            </w:pPr>
            <w:r w:rsidRPr="004B77DE">
              <w:rPr>
                <w:sz w:val="22"/>
              </w:rPr>
              <w:t>0.327</w:t>
            </w:r>
          </w:p>
        </w:tc>
        <w:tc>
          <w:tcPr>
            <w:tcW w:w="721" w:type="dxa"/>
          </w:tcPr>
          <w:p w14:paraId="227C875D" w14:textId="77777777" w:rsidR="004B77DE" w:rsidRPr="004B77DE" w:rsidRDefault="004B77DE" w:rsidP="001F3F3F">
            <w:pPr>
              <w:contextualSpacing/>
              <w:jc w:val="center"/>
              <w:rPr>
                <w:sz w:val="22"/>
              </w:rPr>
            </w:pPr>
            <w:r w:rsidRPr="004B77DE">
              <w:rPr>
                <w:sz w:val="22"/>
              </w:rPr>
              <w:t>0.31</w:t>
            </w:r>
          </w:p>
        </w:tc>
        <w:tc>
          <w:tcPr>
            <w:tcW w:w="721" w:type="dxa"/>
          </w:tcPr>
          <w:p w14:paraId="1E61C950" w14:textId="77777777" w:rsidR="004B77DE" w:rsidRPr="004B77DE" w:rsidRDefault="004B77DE" w:rsidP="001F3F3F">
            <w:pPr>
              <w:contextualSpacing/>
              <w:jc w:val="center"/>
              <w:rPr>
                <w:sz w:val="22"/>
              </w:rPr>
            </w:pPr>
            <w:r w:rsidRPr="004B77DE">
              <w:rPr>
                <w:sz w:val="22"/>
              </w:rPr>
              <w:t>0.159</w:t>
            </w:r>
          </w:p>
        </w:tc>
        <w:tc>
          <w:tcPr>
            <w:tcW w:w="1023" w:type="dxa"/>
          </w:tcPr>
          <w:p w14:paraId="2874C354" w14:textId="77777777" w:rsidR="004B77DE" w:rsidRPr="004B77DE" w:rsidRDefault="004B77DE" w:rsidP="001F3F3F">
            <w:pPr>
              <w:contextualSpacing/>
              <w:jc w:val="center"/>
              <w:rPr>
                <w:sz w:val="22"/>
              </w:rPr>
            </w:pPr>
            <w:r w:rsidRPr="004B77DE">
              <w:rPr>
                <w:sz w:val="22"/>
              </w:rPr>
              <w:t>0.245</w:t>
            </w:r>
          </w:p>
        </w:tc>
        <w:tc>
          <w:tcPr>
            <w:tcW w:w="722" w:type="dxa"/>
          </w:tcPr>
          <w:p w14:paraId="22762903" w14:textId="77777777" w:rsidR="004B77DE" w:rsidRPr="004B77DE" w:rsidRDefault="004B77DE" w:rsidP="001F3F3F">
            <w:pPr>
              <w:contextualSpacing/>
              <w:jc w:val="center"/>
              <w:rPr>
                <w:sz w:val="22"/>
              </w:rPr>
            </w:pPr>
            <w:r w:rsidRPr="004B77DE">
              <w:rPr>
                <w:sz w:val="22"/>
              </w:rPr>
              <w:t>0.144</w:t>
            </w:r>
          </w:p>
        </w:tc>
        <w:tc>
          <w:tcPr>
            <w:tcW w:w="722" w:type="dxa"/>
          </w:tcPr>
          <w:p w14:paraId="2A10141C" w14:textId="77777777" w:rsidR="004B77DE" w:rsidRPr="004B77DE" w:rsidRDefault="004B77DE" w:rsidP="001F3F3F">
            <w:pPr>
              <w:contextualSpacing/>
              <w:jc w:val="center"/>
              <w:rPr>
                <w:sz w:val="22"/>
              </w:rPr>
            </w:pPr>
            <w:r w:rsidRPr="004B77DE">
              <w:rPr>
                <w:sz w:val="22"/>
              </w:rPr>
              <w:t>0.091</w:t>
            </w:r>
          </w:p>
        </w:tc>
        <w:tc>
          <w:tcPr>
            <w:tcW w:w="1023" w:type="dxa"/>
          </w:tcPr>
          <w:p w14:paraId="45E03C9B" w14:textId="77777777" w:rsidR="004B77DE" w:rsidRPr="004B77DE" w:rsidRDefault="004B77DE" w:rsidP="001F3F3F">
            <w:pPr>
              <w:contextualSpacing/>
              <w:jc w:val="center"/>
              <w:rPr>
                <w:sz w:val="22"/>
              </w:rPr>
            </w:pPr>
            <w:r w:rsidRPr="004B77DE">
              <w:rPr>
                <w:sz w:val="22"/>
              </w:rPr>
              <w:t>0.276</w:t>
            </w:r>
          </w:p>
        </w:tc>
        <w:tc>
          <w:tcPr>
            <w:tcW w:w="722" w:type="dxa"/>
          </w:tcPr>
          <w:p w14:paraId="4681D642" w14:textId="77777777" w:rsidR="004B77DE" w:rsidRPr="004B77DE" w:rsidRDefault="004B77DE" w:rsidP="001F3F3F">
            <w:pPr>
              <w:contextualSpacing/>
              <w:jc w:val="center"/>
              <w:rPr>
                <w:sz w:val="22"/>
              </w:rPr>
            </w:pPr>
            <w:r w:rsidRPr="004B77DE">
              <w:rPr>
                <w:sz w:val="22"/>
              </w:rPr>
              <w:t>0.318</w:t>
            </w:r>
          </w:p>
        </w:tc>
        <w:tc>
          <w:tcPr>
            <w:tcW w:w="722" w:type="dxa"/>
          </w:tcPr>
          <w:p w14:paraId="7E05748B" w14:textId="77777777" w:rsidR="004B77DE" w:rsidRPr="004B77DE" w:rsidRDefault="004B77DE" w:rsidP="001F3F3F">
            <w:pPr>
              <w:contextualSpacing/>
              <w:jc w:val="center"/>
              <w:rPr>
                <w:sz w:val="22"/>
              </w:rPr>
            </w:pPr>
            <w:r w:rsidRPr="004B77DE">
              <w:rPr>
                <w:sz w:val="22"/>
              </w:rPr>
              <w:t>0.148</w:t>
            </w:r>
          </w:p>
        </w:tc>
      </w:tr>
      <w:tr w:rsidR="004B77DE" w:rsidRPr="004B77DE" w14:paraId="609167E7" w14:textId="77777777" w:rsidTr="004B77DE">
        <w:tc>
          <w:tcPr>
            <w:tcW w:w="1231" w:type="dxa"/>
          </w:tcPr>
          <w:p w14:paraId="01CCF1A8" w14:textId="77777777" w:rsidR="004B77DE" w:rsidRPr="004B77DE" w:rsidRDefault="004B77DE" w:rsidP="001F3F3F">
            <w:pPr>
              <w:contextualSpacing/>
              <w:jc w:val="center"/>
              <w:rPr>
                <w:sz w:val="22"/>
              </w:rPr>
            </w:pPr>
            <w:r w:rsidRPr="004B77DE">
              <w:rPr>
                <w:sz w:val="22"/>
              </w:rPr>
              <w:t>Writer7373</w:t>
            </w:r>
          </w:p>
        </w:tc>
        <w:tc>
          <w:tcPr>
            <w:tcW w:w="1023" w:type="dxa"/>
          </w:tcPr>
          <w:p w14:paraId="2E5F6AE3" w14:textId="77777777" w:rsidR="004B77DE" w:rsidRPr="004B77DE" w:rsidRDefault="004B77DE" w:rsidP="001F3F3F">
            <w:pPr>
              <w:contextualSpacing/>
              <w:jc w:val="center"/>
              <w:rPr>
                <w:sz w:val="22"/>
              </w:rPr>
            </w:pPr>
            <w:r w:rsidRPr="004B77DE">
              <w:rPr>
                <w:sz w:val="22"/>
              </w:rPr>
              <w:t>0.284</w:t>
            </w:r>
          </w:p>
        </w:tc>
        <w:tc>
          <w:tcPr>
            <w:tcW w:w="721" w:type="dxa"/>
          </w:tcPr>
          <w:p w14:paraId="1D944A6E" w14:textId="77777777" w:rsidR="004B77DE" w:rsidRPr="004B77DE" w:rsidRDefault="004B77DE" w:rsidP="001F3F3F">
            <w:pPr>
              <w:contextualSpacing/>
              <w:jc w:val="center"/>
              <w:rPr>
                <w:sz w:val="22"/>
              </w:rPr>
            </w:pPr>
            <w:r w:rsidRPr="004B77DE">
              <w:rPr>
                <w:sz w:val="22"/>
              </w:rPr>
              <w:t>0.224</w:t>
            </w:r>
          </w:p>
        </w:tc>
        <w:tc>
          <w:tcPr>
            <w:tcW w:w="721" w:type="dxa"/>
          </w:tcPr>
          <w:p w14:paraId="5CF81EC6" w14:textId="77777777" w:rsidR="004B77DE" w:rsidRPr="004B77DE" w:rsidRDefault="004B77DE" w:rsidP="001F3F3F">
            <w:pPr>
              <w:contextualSpacing/>
              <w:jc w:val="center"/>
              <w:rPr>
                <w:sz w:val="22"/>
              </w:rPr>
            </w:pPr>
            <w:r w:rsidRPr="004B77DE">
              <w:rPr>
                <w:sz w:val="22"/>
              </w:rPr>
              <w:t>0.125</w:t>
            </w:r>
          </w:p>
        </w:tc>
        <w:tc>
          <w:tcPr>
            <w:tcW w:w="1023" w:type="dxa"/>
          </w:tcPr>
          <w:p w14:paraId="35C17057" w14:textId="77777777" w:rsidR="004B77DE" w:rsidRPr="004B77DE" w:rsidRDefault="004B77DE" w:rsidP="001F3F3F">
            <w:pPr>
              <w:contextualSpacing/>
              <w:jc w:val="center"/>
              <w:rPr>
                <w:sz w:val="22"/>
              </w:rPr>
            </w:pPr>
            <w:r w:rsidRPr="004B77DE">
              <w:rPr>
                <w:sz w:val="22"/>
              </w:rPr>
              <w:t>0.215</w:t>
            </w:r>
          </w:p>
        </w:tc>
        <w:tc>
          <w:tcPr>
            <w:tcW w:w="722" w:type="dxa"/>
          </w:tcPr>
          <w:p w14:paraId="58FF8E59" w14:textId="77777777" w:rsidR="004B77DE" w:rsidRPr="004B77DE" w:rsidRDefault="004B77DE" w:rsidP="001F3F3F">
            <w:pPr>
              <w:contextualSpacing/>
              <w:jc w:val="center"/>
              <w:rPr>
                <w:sz w:val="22"/>
              </w:rPr>
            </w:pPr>
            <w:r w:rsidRPr="004B77DE">
              <w:rPr>
                <w:sz w:val="22"/>
              </w:rPr>
              <w:t>0.098</w:t>
            </w:r>
          </w:p>
        </w:tc>
        <w:tc>
          <w:tcPr>
            <w:tcW w:w="722" w:type="dxa"/>
          </w:tcPr>
          <w:p w14:paraId="5F04D6E1" w14:textId="77777777" w:rsidR="004B77DE" w:rsidRPr="004B77DE" w:rsidRDefault="004B77DE" w:rsidP="001F3F3F">
            <w:pPr>
              <w:contextualSpacing/>
              <w:jc w:val="center"/>
              <w:rPr>
                <w:sz w:val="22"/>
              </w:rPr>
            </w:pPr>
            <w:r w:rsidRPr="004B77DE">
              <w:rPr>
                <w:sz w:val="22"/>
              </w:rPr>
              <w:t>0.067</w:t>
            </w:r>
          </w:p>
        </w:tc>
        <w:tc>
          <w:tcPr>
            <w:tcW w:w="1023" w:type="dxa"/>
          </w:tcPr>
          <w:p w14:paraId="57B45AD1" w14:textId="77777777" w:rsidR="004B77DE" w:rsidRPr="004B77DE" w:rsidRDefault="004B77DE" w:rsidP="001F3F3F">
            <w:pPr>
              <w:contextualSpacing/>
              <w:jc w:val="center"/>
              <w:rPr>
                <w:sz w:val="22"/>
              </w:rPr>
            </w:pPr>
            <w:r w:rsidRPr="004B77DE">
              <w:rPr>
                <w:sz w:val="22"/>
              </w:rPr>
              <w:t>0.483</w:t>
            </w:r>
          </w:p>
        </w:tc>
        <w:tc>
          <w:tcPr>
            <w:tcW w:w="722" w:type="dxa"/>
          </w:tcPr>
          <w:p w14:paraId="3D0CDF0A" w14:textId="77777777" w:rsidR="004B77DE" w:rsidRPr="004B77DE" w:rsidRDefault="004B77DE" w:rsidP="001F3F3F">
            <w:pPr>
              <w:contextualSpacing/>
              <w:jc w:val="center"/>
              <w:rPr>
                <w:sz w:val="22"/>
              </w:rPr>
            </w:pPr>
            <w:r w:rsidRPr="004B77DE">
              <w:rPr>
                <w:sz w:val="22"/>
              </w:rPr>
              <w:t>0.298</w:t>
            </w:r>
          </w:p>
        </w:tc>
        <w:tc>
          <w:tcPr>
            <w:tcW w:w="722" w:type="dxa"/>
          </w:tcPr>
          <w:p w14:paraId="31D557AD" w14:textId="77777777" w:rsidR="004B77DE" w:rsidRPr="004B77DE" w:rsidRDefault="004B77DE" w:rsidP="001F3F3F">
            <w:pPr>
              <w:contextualSpacing/>
              <w:jc w:val="center"/>
              <w:rPr>
                <w:sz w:val="22"/>
              </w:rPr>
            </w:pPr>
            <w:r w:rsidRPr="004B77DE">
              <w:rPr>
                <w:sz w:val="22"/>
              </w:rPr>
              <w:t>0.184</w:t>
            </w:r>
          </w:p>
        </w:tc>
      </w:tr>
      <w:tr w:rsidR="004B77DE" w:rsidRPr="004B77DE" w14:paraId="5292473A" w14:textId="77777777" w:rsidTr="004B77DE">
        <w:tc>
          <w:tcPr>
            <w:tcW w:w="1231" w:type="dxa"/>
          </w:tcPr>
          <w:p w14:paraId="454C03E0" w14:textId="77777777" w:rsidR="004B77DE" w:rsidRPr="004B77DE" w:rsidRDefault="004B77DE" w:rsidP="001F3F3F">
            <w:pPr>
              <w:contextualSpacing/>
              <w:jc w:val="center"/>
              <w:rPr>
                <w:sz w:val="22"/>
              </w:rPr>
            </w:pPr>
            <w:r w:rsidRPr="004B77DE">
              <w:rPr>
                <w:sz w:val="22"/>
              </w:rPr>
              <w:t>Writer7474</w:t>
            </w:r>
          </w:p>
        </w:tc>
        <w:tc>
          <w:tcPr>
            <w:tcW w:w="1023" w:type="dxa"/>
          </w:tcPr>
          <w:p w14:paraId="103D84FD" w14:textId="77777777" w:rsidR="004B77DE" w:rsidRPr="004B77DE" w:rsidRDefault="004B77DE" w:rsidP="001F3F3F">
            <w:pPr>
              <w:contextualSpacing/>
              <w:jc w:val="center"/>
              <w:rPr>
                <w:sz w:val="22"/>
              </w:rPr>
            </w:pPr>
            <w:r w:rsidRPr="004B77DE">
              <w:rPr>
                <w:sz w:val="22"/>
              </w:rPr>
              <w:t>0.351</w:t>
            </w:r>
          </w:p>
        </w:tc>
        <w:tc>
          <w:tcPr>
            <w:tcW w:w="721" w:type="dxa"/>
          </w:tcPr>
          <w:p w14:paraId="2323A4DF" w14:textId="77777777" w:rsidR="004B77DE" w:rsidRPr="004B77DE" w:rsidRDefault="004B77DE" w:rsidP="001F3F3F">
            <w:pPr>
              <w:contextualSpacing/>
              <w:jc w:val="center"/>
              <w:rPr>
                <w:sz w:val="22"/>
              </w:rPr>
            </w:pPr>
            <w:r w:rsidRPr="004B77DE">
              <w:rPr>
                <w:sz w:val="22"/>
              </w:rPr>
              <w:t>0.593</w:t>
            </w:r>
          </w:p>
        </w:tc>
        <w:tc>
          <w:tcPr>
            <w:tcW w:w="721" w:type="dxa"/>
          </w:tcPr>
          <w:p w14:paraId="2978B303" w14:textId="77777777" w:rsidR="004B77DE" w:rsidRPr="004B77DE" w:rsidRDefault="004B77DE" w:rsidP="001F3F3F">
            <w:pPr>
              <w:contextualSpacing/>
              <w:jc w:val="center"/>
              <w:rPr>
                <w:sz w:val="22"/>
              </w:rPr>
            </w:pPr>
            <w:r w:rsidRPr="004B77DE">
              <w:rPr>
                <w:sz w:val="22"/>
              </w:rPr>
              <w:t>0.221</w:t>
            </w:r>
          </w:p>
        </w:tc>
        <w:tc>
          <w:tcPr>
            <w:tcW w:w="1023" w:type="dxa"/>
          </w:tcPr>
          <w:p w14:paraId="1678562E" w14:textId="77777777" w:rsidR="004B77DE" w:rsidRPr="004B77DE" w:rsidRDefault="004B77DE" w:rsidP="001F3F3F">
            <w:pPr>
              <w:contextualSpacing/>
              <w:jc w:val="center"/>
              <w:rPr>
                <w:sz w:val="22"/>
              </w:rPr>
            </w:pPr>
            <w:r w:rsidRPr="004B77DE">
              <w:rPr>
                <w:sz w:val="22"/>
              </w:rPr>
              <w:t>0.252</w:t>
            </w:r>
          </w:p>
        </w:tc>
        <w:tc>
          <w:tcPr>
            <w:tcW w:w="722" w:type="dxa"/>
          </w:tcPr>
          <w:p w14:paraId="218EDF41" w14:textId="77777777" w:rsidR="004B77DE" w:rsidRPr="004B77DE" w:rsidRDefault="004B77DE" w:rsidP="001F3F3F">
            <w:pPr>
              <w:contextualSpacing/>
              <w:jc w:val="center"/>
              <w:rPr>
                <w:sz w:val="22"/>
              </w:rPr>
            </w:pPr>
            <w:r w:rsidRPr="004B77DE">
              <w:rPr>
                <w:sz w:val="22"/>
              </w:rPr>
              <w:t>0.269</w:t>
            </w:r>
          </w:p>
        </w:tc>
        <w:tc>
          <w:tcPr>
            <w:tcW w:w="722" w:type="dxa"/>
          </w:tcPr>
          <w:p w14:paraId="01179177" w14:textId="77777777" w:rsidR="004B77DE" w:rsidRPr="004B77DE" w:rsidRDefault="004B77DE" w:rsidP="001F3F3F">
            <w:pPr>
              <w:contextualSpacing/>
              <w:jc w:val="center"/>
              <w:rPr>
                <w:sz w:val="22"/>
              </w:rPr>
            </w:pPr>
            <w:r w:rsidRPr="004B77DE">
              <w:rPr>
                <w:sz w:val="22"/>
              </w:rPr>
              <w:t>0.13</w:t>
            </w:r>
          </w:p>
        </w:tc>
        <w:tc>
          <w:tcPr>
            <w:tcW w:w="1023" w:type="dxa"/>
          </w:tcPr>
          <w:p w14:paraId="00343556" w14:textId="77777777" w:rsidR="004B77DE" w:rsidRPr="004B77DE" w:rsidRDefault="004B77DE" w:rsidP="001F3F3F">
            <w:pPr>
              <w:contextualSpacing/>
              <w:jc w:val="center"/>
              <w:rPr>
                <w:sz w:val="22"/>
              </w:rPr>
            </w:pPr>
            <w:r w:rsidRPr="004B77DE">
              <w:rPr>
                <w:sz w:val="22"/>
              </w:rPr>
              <w:t>0.469</w:t>
            </w:r>
          </w:p>
        </w:tc>
        <w:tc>
          <w:tcPr>
            <w:tcW w:w="722" w:type="dxa"/>
          </w:tcPr>
          <w:p w14:paraId="6DEED312" w14:textId="77777777" w:rsidR="004B77DE" w:rsidRPr="004B77DE" w:rsidRDefault="004B77DE" w:rsidP="001F3F3F">
            <w:pPr>
              <w:contextualSpacing/>
              <w:jc w:val="center"/>
              <w:rPr>
                <w:sz w:val="22"/>
              </w:rPr>
            </w:pPr>
            <w:r w:rsidRPr="004B77DE">
              <w:rPr>
                <w:sz w:val="22"/>
              </w:rPr>
              <w:t>0.734</w:t>
            </w:r>
          </w:p>
        </w:tc>
        <w:tc>
          <w:tcPr>
            <w:tcW w:w="722" w:type="dxa"/>
          </w:tcPr>
          <w:p w14:paraId="7E245308" w14:textId="77777777" w:rsidR="004B77DE" w:rsidRPr="004B77DE" w:rsidRDefault="004B77DE" w:rsidP="001F3F3F">
            <w:pPr>
              <w:contextualSpacing/>
              <w:jc w:val="center"/>
              <w:rPr>
                <w:sz w:val="22"/>
              </w:rPr>
            </w:pPr>
            <w:r w:rsidRPr="004B77DE">
              <w:rPr>
                <w:sz w:val="22"/>
              </w:rPr>
              <w:t>0.286</w:t>
            </w:r>
          </w:p>
        </w:tc>
      </w:tr>
      <w:tr w:rsidR="004B77DE" w:rsidRPr="004B77DE" w14:paraId="6B969143" w14:textId="77777777" w:rsidTr="004B77DE">
        <w:tc>
          <w:tcPr>
            <w:tcW w:w="1231" w:type="dxa"/>
          </w:tcPr>
          <w:p w14:paraId="50C35682" w14:textId="77777777" w:rsidR="004B77DE" w:rsidRPr="004B77DE" w:rsidRDefault="004B77DE" w:rsidP="001F3F3F">
            <w:pPr>
              <w:contextualSpacing/>
              <w:jc w:val="center"/>
              <w:rPr>
                <w:sz w:val="22"/>
              </w:rPr>
            </w:pPr>
            <w:r w:rsidRPr="004B77DE">
              <w:rPr>
                <w:sz w:val="22"/>
              </w:rPr>
              <w:t>Writer7575</w:t>
            </w:r>
          </w:p>
        </w:tc>
        <w:tc>
          <w:tcPr>
            <w:tcW w:w="1023" w:type="dxa"/>
          </w:tcPr>
          <w:p w14:paraId="70DA9C47" w14:textId="77777777" w:rsidR="004B77DE" w:rsidRPr="004B77DE" w:rsidRDefault="004B77DE" w:rsidP="001F3F3F">
            <w:pPr>
              <w:contextualSpacing/>
              <w:jc w:val="center"/>
              <w:rPr>
                <w:sz w:val="22"/>
              </w:rPr>
            </w:pPr>
            <w:r w:rsidRPr="004B77DE">
              <w:rPr>
                <w:sz w:val="22"/>
              </w:rPr>
              <w:t>0.223</w:t>
            </w:r>
          </w:p>
        </w:tc>
        <w:tc>
          <w:tcPr>
            <w:tcW w:w="721" w:type="dxa"/>
          </w:tcPr>
          <w:p w14:paraId="0DAA54F2" w14:textId="77777777" w:rsidR="004B77DE" w:rsidRPr="004B77DE" w:rsidRDefault="004B77DE" w:rsidP="001F3F3F">
            <w:pPr>
              <w:contextualSpacing/>
              <w:jc w:val="center"/>
              <w:rPr>
                <w:sz w:val="22"/>
              </w:rPr>
            </w:pPr>
            <w:r w:rsidRPr="004B77DE">
              <w:rPr>
                <w:sz w:val="22"/>
              </w:rPr>
              <w:t>0.456</w:t>
            </w:r>
          </w:p>
        </w:tc>
        <w:tc>
          <w:tcPr>
            <w:tcW w:w="721" w:type="dxa"/>
          </w:tcPr>
          <w:p w14:paraId="5A8972D9" w14:textId="77777777" w:rsidR="004B77DE" w:rsidRPr="004B77DE" w:rsidRDefault="004B77DE" w:rsidP="001F3F3F">
            <w:pPr>
              <w:contextualSpacing/>
              <w:jc w:val="center"/>
              <w:rPr>
                <w:sz w:val="22"/>
              </w:rPr>
            </w:pPr>
            <w:r w:rsidRPr="004B77DE">
              <w:rPr>
                <w:sz w:val="22"/>
              </w:rPr>
              <w:t>0.15</w:t>
            </w:r>
          </w:p>
        </w:tc>
        <w:tc>
          <w:tcPr>
            <w:tcW w:w="1023" w:type="dxa"/>
          </w:tcPr>
          <w:p w14:paraId="6607CBBE" w14:textId="77777777" w:rsidR="004B77DE" w:rsidRPr="004B77DE" w:rsidRDefault="004B77DE" w:rsidP="001F3F3F">
            <w:pPr>
              <w:contextualSpacing/>
              <w:jc w:val="center"/>
              <w:rPr>
                <w:sz w:val="22"/>
              </w:rPr>
            </w:pPr>
            <w:r w:rsidRPr="004B77DE">
              <w:rPr>
                <w:sz w:val="22"/>
              </w:rPr>
              <w:t>0.194</w:t>
            </w:r>
          </w:p>
        </w:tc>
        <w:tc>
          <w:tcPr>
            <w:tcW w:w="722" w:type="dxa"/>
          </w:tcPr>
          <w:p w14:paraId="54201ADA" w14:textId="77777777" w:rsidR="004B77DE" w:rsidRPr="004B77DE" w:rsidRDefault="004B77DE" w:rsidP="001F3F3F">
            <w:pPr>
              <w:contextualSpacing/>
              <w:jc w:val="center"/>
              <w:rPr>
                <w:sz w:val="22"/>
              </w:rPr>
            </w:pPr>
            <w:r w:rsidRPr="004B77DE">
              <w:rPr>
                <w:sz w:val="22"/>
              </w:rPr>
              <w:t>0.231</w:t>
            </w:r>
          </w:p>
        </w:tc>
        <w:tc>
          <w:tcPr>
            <w:tcW w:w="722" w:type="dxa"/>
          </w:tcPr>
          <w:p w14:paraId="6EB30D6F" w14:textId="77777777" w:rsidR="004B77DE" w:rsidRPr="004B77DE" w:rsidRDefault="004B77DE" w:rsidP="001F3F3F">
            <w:pPr>
              <w:contextualSpacing/>
              <w:jc w:val="center"/>
              <w:rPr>
                <w:sz w:val="22"/>
              </w:rPr>
            </w:pPr>
            <w:r w:rsidRPr="004B77DE">
              <w:rPr>
                <w:sz w:val="22"/>
              </w:rPr>
              <w:t>0.105</w:t>
            </w:r>
          </w:p>
        </w:tc>
        <w:tc>
          <w:tcPr>
            <w:tcW w:w="1023" w:type="dxa"/>
          </w:tcPr>
          <w:p w14:paraId="66175F45" w14:textId="77777777" w:rsidR="004B77DE" w:rsidRPr="004B77DE" w:rsidRDefault="004B77DE" w:rsidP="001F3F3F">
            <w:pPr>
              <w:contextualSpacing/>
              <w:jc w:val="center"/>
              <w:rPr>
                <w:sz w:val="22"/>
              </w:rPr>
            </w:pPr>
            <w:r w:rsidRPr="004B77DE">
              <w:rPr>
                <w:sz w:val="22"/>
              </w:rPr>
              <w:t>0.345</w:t>
            </w:r>
          </w:p>
        </w:tc>
        <w:tc>
          <w:tcPr>
            <w:tcW w:w="722" w:type="dxa"/>
          </w:tcPr>
          <w:p w14:paraId="29AED553" w14:textId="77777777" w:rsidR="004B77DE" w:rsidRPr="004B77DE" w:rsidRDefault="004B77DE" w:rsidP="001F3F3F">
            <w:pPr>
              <w:contextualSpacing/>
              <w:jc w:val="center"/>
              <w:rPr>
                <w:sz w:val="22"/>
              </w:rPr>
            </w:pPr>
            <w:r w:rsidRPr="004B77DE">
              <w:rPr>
                <w:sz w:val="22"/>
              </w:rPr>
              <w:t>0.435</w:t>
            </w:r>
          </w:p>
        </w:tc>
        <w:tc>
          <w:tcPr>
            <w:tcW w:w="722" w:type="dxa"/>
          </w:tcPr>
          <w:p w14:paraId="333AA346" w14:textId="77777777" w:rsidR="004B77DE" w:rsidRPr="004B77DE" w:rsidRDefault="004B77DE" w:rsidP="001F3F3F">
            <w:pPr>
              <w:contextualSpacing/>
              <w:jc w:val="center"/>
              <w:rPr>
                <w:sz w:val="22"/>
              </w:rPr>
            </w:pPr>
            <w:r w:rsidRPr="004B77DE">
              <w:rPr>
                <w:sz w:val="22"/>
              </w:rPr>
              <w:t>0.192</w:t>
            </w:r>
          </w:p>
        </w:tc>
      </w:tr>
      <w:tr w:rsidR="004B77DE" w:rsidRPr="004B77DE" w14:paraId="0438800B" w14:textId="77777777" w:rsidTr="004B77DE">
        <w:tc>
          <w:tcPr>
            <w:tcW w:w="1231" w:type="dxa"/>
          </w:tcPr>
          <w:p w14:paraId="0A4FB992" w14:textId="77777777" w:rsidR="004B77DE" w:rsidRPr="004B77DE" w:rsidRDefault="004B77DE" w:rsidP="001F3F3F">
            <w:pPr>
              <w:contextualSpacing/>
              <w:jc w:val="center"/>
              <w:rPr>
                <w:sz w:val="22"/>
              </w:rPr>
            </w:pPr>
            <w:r w:rsidRPr="004B77DE">
              <w:rPr>
                <w:sz w:val="22"/>
              </w:rPr>
              <w:t>Writer7676</w:t>
            </w:r>
          </w:p>
        </w:tc>
        <w:tc>
          <w:tcPr>
            <w:tcW w:w="1023" w:type="dxa"/>
          </w:tcPr>
          <w:p w14:paraId="2F8EBDD4" w14:textId="77777777" w:rsidR="004B77DE" w:rsidRPr="004B77DE" w:rsidRDefault="004B77DE" w:rsidP="001F3F3F">
            <w:pPr>
              <w:contextualSpacing/>
              <w:jc w:val="center"/>
              <w:rPr>
                <w:sz w:val="22"/>
              </w:rPr>
            </w:pPr>
            <w:r w:rsidRPr="004B77DE">
              <w:rPr>
                <w:sz w:val="22"/>
              </w:rPr>
              <w:t>0.379</w:t>
            </w:r>
          </w:p>
        </w:tc>
        <w:tc>
          <w:tcPr>
            <w:tcW w:w="721" w:type="dxa"/>
          </w:tcPr>
          <w:p w14:paraId="121532CE" w14:textId="77777777" w:rsidR="004B77DE" w:rsidRPr="004B77DE" w:rsidRDefault="004B77DE" w:rsidP="001F3F3F">
            <w:pPr>
              <w:contextualSpacing/>
              <w:jc w:val="center"/>
              <w:rPr>
                <w:sz w:val="22"/>
              </w:rPr>
            </w:pPr>
            <w:r w:rsidRPr="004B77DE">
              <w:rPr>
                <w:sz w:val="22"/>
              </w:rPr>
              <w:t>0.42</w:t>
            </w:r>
          </w:p>
        </w:tc>
        <w:tc>
          <w:tcPr>
            <w:tcW w:w="721" w:type="dxa"/>
          </w:tcPr>
          <w:p w14:paraId="524AB292" w14:textId="77777777" w:rsidR="004B77DE" w:rsidRPr="004B77DE" w:rsidRDefault="004B77DE" w:rsidP="001F3F3F">
            <w:pPr>
              <w:contextualSpacing/>
              <w:jc w:val="center"/>
              <w:rPr>
                <w:sz w:val="22"/>
              </w:rPr>
            </w:pPr>
            <w:r w:rsidRPr="004B77DE">
              <w:rPr>
                <w:sz w:val="22"/>
              </w:rPr>
              <w:t>0.199</w:t>
            </w:r>
          </w:p>
        </w:tc>
        <w:tc>
          <w:tcPr>
            <w:tcW w:w="1023" w:type="dxa"/>
          </w:tcPr>
          <w:p w14:paraId="16B16B8D" w14:textId="77777777" w:rsidR="004B77DE" w:rsidRPr="004B77DE" w:rsidRDefault="004B77DE" w:rsidP="001F3F3F">
            <w:pPr>
              <w:contextualSpacing/>
              <w:jc w:val="center"/>
              <w:rPr>
                <w:sz w:val="22"/>
              </w:rPr>
            </w:pPr>
            <w:r w:rsidRPr="004B77DE">
              <w:rPr>
                <w:sz w:val="22"/>
              </w:rPr>
              <w:t>0.117</w:t>
            </w:r>
          </w:p>
        </w:tc>
        <w:tc>
          <w:tcPr>
            <w:tcW w:w="722" w:type="dxa"/>
          </w:tcPr>
          <w:p w14:paraId="2F77B1E7" w14:textId="77777777" w:rsidR="004B77DE" w:rsidRPr="004B77DE" w:rsidRDefault="004B77DE" w:rsidP="001F3F3F">
            <w:pPr>
              <w:contextualSpacing/>
              <w:jc w:val="center"/>
              <w:rPr>
                <w:sz w:val="22"/>
              </w:rPr>
            </w:pPr>
            <w:r w:rsidRPr="004B77DE">
              <w:rPr>
                <w:sz w:val="22"/>
              </w:rPr>
              <w:t>0.215</w:t>
            </w:r>
          </w:p>
        </w:tc>
        <w:tc>
          <w:tcPr>
            <w:tcW w:w="722" w:type="dxa"/>
          </w:tcPr>
          <w:p w14:paraId="1DF0AECE" w14:textId="77777777" w:rsidR="004B77DE" w:rsidRPr="004B77DE" w:rsidRDefault="004B77DE" w:rsidP="001F3F3F">
            <w:pPr>
              <w:contextualSpacing/>
              <w:jc w:val="center"/>
              <w:rPr>
                <w:sz w:val="22"/>
              </w:rPr>
            </w:pPr>
            <w:r w:rsidRPr="004B77DE">
              <w:rPr>
                <w:sz w:val="22"/>
              </w:rPr>
              <w:t>0.076</w:t>
            </w:r>
          </w:p>
        </w:tc>
        <w:tc>
          <w:tcPr>
            <w:tcW w:w="1023" w:type="dxa"/>
          </w:tcPr>
          <w:p w14:paraId="356EDE0B" w14:textId="77777777" w:rsidR="004B77DE" w:rsidRPr="004B77DE" w:rsidRDefault="004B77DE" w:rsidP="001F3F3F">
            <w:pPr>
              <w:contextualSpacing/>
              <w:jc w:val="center"/>
              <w:rPr>
                <w:sz w:val="22"/>
              </w:rPr>
            </w:pPr>
            <w:r w:rsidRPr="004B77DE">
              <w:rPr>
                <w:sz w:val="22"/>
              </w:rPr>
              <w:t>0.637</w:t>
            </w:r>
          </w:p>
        </w:tc>
        <w:tc>
          <w:tcPr>
            <w:tcW w:w="722" w:type="dxa"/>
          </w:tcPr>
          <w:p w14:paraId="7949113A" w14:textId="77777777" w:rsidR="004B77DE" w:rsidRPr="004B77DE" w:rsidRDefault="004B77DE" w:rsidP="001F3F3F">
            <w:pPr>
              <w:contextualSpacing/>
              <w:jc w:val="center"/>
              <w:rPr>
                <w:sz w:val="22"/>
              </w:rPr>
            </w:pPr>
            <w:r w:rsidRPr="004B77DE">
              <w:rPr>
                <w:sz w:val="22"/>
              </w:rPr>
              <w:t>0.529</w:t>
            </w:r>
          </w:p>
        </w:tc>
        <w:tc>
          <w:tcPr>
            <w:tcW w:w="722" w:type="dxa"/>
          </w:tcPr>
          <w:p w14:paraId="0326D7FC" w14:textId="77777777" w:rsidR="004B77DE" w:rsidRPr="004B77DE" w:rsidRDefault="004B77DE" w:rsidP="001F3F3F">
            <w:pPr>
              <w:contextualSpacing/>
              <w:jc w:val="center"/>
              <w:rPr>
                <w:sz w:val="22"/>
              </w:rPr>
            </w:pPr>
            <w:r w:rsidRPr="004B77DE">
              <w:rPr>
                <w:sz w:val="22"/>
              </w:rPr>
              <w:t>0.289</w:t>
            </w:r>
          </w:p>
        </w:tc>
      </w:tr>
      <w:tr w:rsidR="004B77DE" w:rsidRPr="004B77DE" w14:paraId="2DE7167D" w14:textId="77777777" w:rsidTr="004B77DE">
        <w:tc>
          <w:tcPr>
            <w:tcW w:w="1231" w:type="dxa"/>
          </w:tcPr>
          <w:p w14:paraId="0694E0E5" w14:textId="77777777" w:rsidR="004B77DE" w:rsidRPr="004B77DE" w:rsidRDefault="004B77DE" w:rsidP="001F3F3F">
            <w:pPr>
              <w:contextualSpacing/>
              <w:jc w:val="center"/>
              <w:rPr>
                <w:sz w:val="22"/>
              </w:rPr>
            </w:pPr>
            <w:r w:rsidRPr="004B77DE">
              <w:rPr>
                <w:sz w:val="22"/>
              </w:rPr>
              <w:t>Writer7777</w:t>
            </w:r>
          </w:p>
        </w:tc>
        <w:tc>
          <w:tcPr>
            <w:tcW w:w="1023" w:type="dxa"/>
          </w:tcPr>
          <w:p w14:paraId="188472D2" w14:textId="77777777" w:rsidR="004B77DE" w:rsidRPr="004B77DE" w:rsidRDefault="004B77DE" w:rsidP="001F3F3F">
            <w:pPr>
              <w:contextualSpacing/>
              <w:jc w:val="center"/>
              <w:rPr>
                <w:sz w:val="22"/>
              </w:rPr>
            </w:pPr>
            <w:r w:rsidRPr="004B77DE">
              <w:rPr>
                <w:sz w:val="22"/>
              </w:rPr>
              <w:t>0.464</w:t>
            </w:r>
          </w:p>
        </w:tc>
        <w:tc>
          <w:tcPr>
            <w:tcW w:w="721" w:type="dxa"/>
          </w:tcPr>
          <w:p w14:paraId="2C35B15E" w14:textId="77777777" w:rsidR="004B77DE" w:rsidRPr="004B77DE" w:rsidRDefault="004B77DE" w:rsidP="001F3F3F">
            <w:pPr>
              <w:contextualSpacing/>
              <w:jc w:val="center"/>
              <w:rPr>
                <w:sz w:val="22"/>
              </w:rPr>
            </w:pPr>
            <w:r w:rsidRPr="004B77DE">
              <w:rPr>
                <w:sz w:val="22"/>
              </w:rPr>
              <w:t>0.438</w:t>
            </w:r>
          </w:p>
        </w:tc>
        <w:tc>
          <w:tcPr>
            <w:tcW w:w="721" w:type="dxa"/>
          </w:tcPr>
          <w:p w14:paraId="22E2363F" w14:textId="77777777" w:rsidR="004B77DE" w:rsidRPr="004B77DE" w:rsidRDefault="004B77DE" w:rsidP="001F3F3F">
            <w:pPr>
              <w:contextualSpacing/>
              <w:jc w:val="center"/>
              <w:rPr>
                <w:sz w:val="22"/>
              </w:rPr>
            </w:pPr>
            <w:r w:rsidRPr="004B77DE">
              <w:rPr>
                <w:sz w:val="22"/>
              </w:rPr>
              <w:t>0.225</w:t>
            </w:r>
          </w:p>
        </w:tc>
        <w:tc>
          <w:tcPr>
            <w:tcW w:w="1023" w:type="dxa"/>
          </w:tcPr>
          <w:p w14:paraId="5B47D338" w14:textId="77777777" w:rsidR="004B77DE" w:rsidRPr="004B77DE" w:rsidRDefault="004B77DE" w:rsidP="001F3F3F">
            <w:pPr>
              <w:contextualSpacing/>
              <w:jc w:val="center"/>
              <w:rPr>
                <w:sz w:val="22"/>
              </w:rPr>
            </w:pPr>
            <w:r w:rsidRPr="004B77DE">
              <w:rPr>
                <w:sz w:val="22"/>
              </w:rPr>
              <w:t>0.274</w:t>
            </w:r>
          </w:p>
        </w:tc>
        <w:tc>
          <w:tcPr>
            <w:tcW w:w="722" w:type="dxa"/>
          </w:tcPr>
          <w:p w14:paraId="6D7EFE5B" w14:textId="77777777" w:rsidR="004B77DE" w:rsidRPr="004B77DE" w:rsidRDefault="004B77DE" w:rsidP="001F3F3F">
            <w:pPr>
              <w:contextualSpacing/>
              <w:jc w:val="center"/>
              <w:rPr>
                <w:sz w:val="22"/>
              </w:rPr>
            </w:pPr>
            <w:r w:rsidRPr="004B77DE">
              <w:rPr>
                <w:sz w:val="22"/>
              </w:rPr>
              <w:t>0.288</w:t>
            </w:r>
          </w:p>
        </w:tc>
        <w:tc>
          <w:tcPr>
            <w:tcW w:w="722" w:type="dxa"/>
          </w:tcPr>
          <w:p w14:paraId="3BF0E24B" w14:textId="77777777" w:rsidR="004B77DE" w:rsidRPr="004B77DE" w:rsidRDefault="004B77DE" w:rsidP="001F3F3F">
            <w:pPr>
              <w:contextualSpacing/>
              <w:jc w:val="center"/>
              <w:rPr>
                <w:sz w:val="22"/>
              </w:rPr>
            </w:pPr>
            <w:r w:rsidRPr="004B77DE">
              <w:rPr>
                <w:sz w:val="22"/>
              </w:rPr>
              <w:t>0.14</w:t>
            </w:r>
          </w:p>
        </w:tc>
        <w:tc>
          <w:tcPr>
            <w:tcW w:w="1023" w:type="dxa"/>
          </w:tcPr>
          <w:p w14:paraId="23262D31" w14:textId="77777777" w:rsidR="004B77DE" w:rsidRPr="004B77DE" w:rsidRDefault="004B77DE" w:rsidP="001F3F3F">
            <w:pPr>
              <w:contextualSpacing/>
              <w:jc w:val="center"/>
              <w:rPr>
                <w:sz w:val="22"/>
              </w:rPr>
            </w:pPr>
            <w:r w:rsidRPr="004B77DE">
              <w:rPr>
                <w:sz w:val="22"/>
              </w:rPr>
              <w:t>0.553</w:t>
            </w:r>
          </w:p>
        </w:tc>
        <w:tc>
          <w:tcPr>
            <w:tcW w:w="722" w:type="dxa"/>
          </w:tcPr>
          <w:p w14:paraId="0AA07164" w14:textId="77777777" w:rsidR="004B77DE" w:rsidRPr="004B77DE" w:rsidRDefault="004B77DE" w:rsidP="001F3F3F">
            <w:pPr>
              <w:contextualSpacing/>
              <w:jc w:val="center"/>
              <w:rPr>
                <w:sz w:val="22"/>
              </w:rPr>
            </w:pPr>
            <w:r w:rsidRPr="004B77DE">
              <w:rPr>
                <w:sz w:val="22"/>
              </w:rPr>
              <w:t>0.639</w:t>
            </w:r>
          </w:p>
        </w:tc>
        <w:tc>
          <w:tcPr>
            <w:tcW w:w="722" w:type="dxa"/>
          </w:tcPr>
          <w:p w14:paraId="482AD2D5" w14:textId="77777777" w:rsidR="004B77DE" w:rsidRPr="004B77DE" w:rsidRDefault="004B77DE" w:rsidP="001F3F3F">
            <w:pPr>
              <w:contextualSpacing/>
              <w:jc w:val="center"/>
              <w:rPr>
                <w:sz w:val="22"/>
              </w:rPr>
            </w:pPr>
            <w:r w:rsidRPr="004B77DE">
              <w:rPr>
                <w:sz w:val="22"/>
              </w:rPr>
              <w:t>0.296</w:t>
            </w:r>
          </w:p>
        </w:tc>
      </w:tr>
      <w:tr w:rsidR="004B77DE" w:rsidRPr="004B77DE" w14:paraId="6BF1BE38" w14:textId="77777777" w:rsidTr="004B77DE">
        <w:tc>
          <w:tcPr>
            <w:tcW w:w="1231" w:type="dxa"/>
          </w:tcPr>
          <w:p w14:paraId="15567C79" w14:textId="77777777" w:rsidR="004B77DE" w:rsidRPr="004B77DE" w:rsidRDefault="004B77DE" w:rsidP="001F3F3F">
            <w:pPr>
              <w:contextualSpacing/>
              <w:jc w:val="center"/>
              <w:rPr>
                <w:sz w:val="22"/>
              </w:rPr>
            </w:pPr>
            <w:r w:rsidRPr="004B77DE">
              <w:rPr>
                <w:sz w:val="22"/>
              </w:rPr>
              <w:t>Writer7878</w:t>
            </w:r>
          </w:p>
        </w:tc>
        <w:tc>
          <w:tcPr>
            <w:tcW w:w="1023" w:type="dxa"/>
          </w:tcPr>
          <w:p w14:paraId="31F1F73D" w14:textId="77777777" w:rsidR="004B77DE" w:rsidRPr="004B77DE" w:rsidRDefault="004B77DE" w:rsidP="001F3F3F">
            <w:pPr>
              <w:contextualSpacing/>
              <w:jc w:val="center"/>
              <w:rPr>
                <w:sz w:val="22"/>
              </w:rPr>
            </w:pPr>
            <w:r w:rsidRPr="004B77DE">
              <w:rPr>
                <w:sz w:val="22"/>
              </w:rPr>
              <w:t>0.665</w:t>
            </w:r>
          </w:p>
        </w:tc>
        <w:tc>
          <w:tcPr>
            <w:tcW w:w="721" w:type="dxa"/>
          </w:tcPr>
          <w:p w14:paraId="2AA6AB5D" w14:textId="77777777" w:rsidR="004B77DE" w:rsidRPr="004B77DE" w:rsidRDefault="004B77DE" w:rsidP="001F3F3F">
            <w:pPr>
              <w:contextualSpacing/>
              <w:jc w:val="center"/>
              <w:rPr>
                <w:sz w:val="22"/>
              </w:rPr>
            </w:pPr>
            <w:r w:rsidRPr="004B77DE">
              <w:rPr>
                <w:sz w:val="22"/>
              </w:rPr>
              <w:t>0.617</w:t>
            </w:r>
          </w:p>
        </w:tc>
        <w:tc>
          <w:tcPr>
            <w:tcW w:w="721" w:type="dxa"/>
          </w:tcPr>
          <w:p w14:paraId="5708DE35" w14:textId="77777777" w:rsidR="004B77DE" w:rsidRPr="004B77DE" w:rsidRDefault="004B77DE" w:rsidP="001F3F3F">
            <w:pPr>
              <w:contextualSpacing/>
              <w:jc w:val="center"/>
              <w:rPr>
                <w:sz w:val="22"/>
              </w:rPr>
            </w:pPr>
            <w:r w:rsidRPr="004B77DE">
              <w:rPr>
                <w:sz w:val="22"/>
              </w:rPr>
              <w:t>0.32</w:t>
            </w:r>
          </w:p>
        </w:tc>
        <w:tc>
          <w:tcPr>
            <w:tcW w:w="1023" w:type="dxa"/>
          </w:tcPr>
          <w:p w14:paraId="0A4185C7" w14:textId="77777777" w:rsidR="004B77DE" w:rsidRPr="004B77DE" w:rsidRDefault="004B77DE" w:rsidP="001F3F3F">
            <w:pPr>
              <w:contextualSpacing/>
              <w:jc w:val="center"/>
              <w:rPr>
                <w:sz w:val="22"/>
              </w:rPr>
            </w:pPr>
            <w:r w:rsidRPr="004B77DE">
              <w:rPr>
                <w:sz w:val="22"/>
              </w:rPr>
              <w:t>0.566</w:t>
            </w:r>
          </w:p>
        </w:tc>
        <w:tc>
          <w:tcPr>
            <w:tcW w:w="722" w:type="dxa"/>
          </w:tcPr>
          <w:p w14:paraId="0EB5D3B3" w14:textId="77777777" w:rsidR="004B77DE" w:rsidRPr="004B77DE" w:rsidRDefault="004B77DE" w:rsidP="001F3F3F">
            <w:pPr>
              <w:contextualSpacing/>
              <w:jc w:val="center"/>
              <w:rPr>
                <w:sz w:val="22"/>
              </w:rPr>
            </w:pPr>
            <w:r w:rsidRPr="004B77DE">
              <w:rPr>
                <w:sz w:val="22"/>
              </w:rPr>
              <w:t>0.308</w:t>
            </w:r>
          </w:p>
        </w:tc>
        <w:tc>
          <w:tcPr>
            <w:tcW w:w="722" w:type="dxa"/>
          </w:tcPr>
          <w:p w14:paraId="70873A8A" w14:textId="77777777" w:rsidR="004B77DE" w:rsidRPr="004B77DE" w:rsidRDefault="004B77DE" w:rsidP="001F3F3F">
            <w:pPr>
              <w:contextualSpacing/>
              <w:jc w:val="center"/>
              <w:rPr>
                <w:sz w:val="22"/>
              </w:rPr>
            </w:pPr>
            <w:r w:rsidRPr="004B77DE">
              <w:rPr>
                <w:sz w:val="22"/>
              </w:rPr>
              <w:t>0.199</w:t>
            </w:r>
          </w:p>
        </w:tc>
        <w:tc>
          <w:tcPr>
            <w:tcW w:w="1023" w:type="dxa"/>
          </w:tcPr>
          <w:p w14:paraId="0EDDA909" w14:textId="77777777" w:rsidR="004B77DE" w:rsidRPr="004B77DE" w:rsidRDefault="004B77DE" w:rsidP="001F3F3F">
            <w:pPr>
              <w:contextualSpacing/>
              <w:jc w:val="center"/>
              <w:rPr>
                <w:sz w:val="22"/>
              </w:rPr>
            </w:pPr>
            <w:r w:rsidRPr="004B77DE">
              <w:rPr>
                <w:sz w:val="22"/>
              </w:rPr>
              <w:t>0.737</w:t>
            </w:r>
          </w:p>
        </w:tc>
        <w:tc>
          <w:tcPr>
            <w:tcW w:w="722" w:type="dxa"/>
          </w:tcPr>
          <w:p w14:paraId="68AA7D22" w14:textId="77777777" w:rsidR="004B77DE" w:rsidRPr="004B77DE" w:rsidRDefault="004B77DE" w:rsidP="001F3F3F">
            <w:pPr>
              <w:contextualSpacing/>
              <w:jc w:val="center"/>
              <w:rPr>
                <w:sz w:val="22"/>
              </w:rPr>
            </w:pPr>
            <w:r w:rsidRPr="004B77DE">
              <w:rPr>
                <w:sz w:val="22"/>
              </w:rPr>
              <w:t>0.805</w:t>
            </w:r>
          </w:p>
        </w:tc>
        <w:tc>
          <w:tcPr>
            <w:tcW w:w="722" w:type="dxa"/>
          </w:tcPr>
          <w:p w14:paraId="6F8F6A66" w14:textId="77777777" w:rsidR="004B77DE" w:rsidRPr="004B77DE" w:rsidRDefault="004B77DE" w:rsidP="001F3F3F">
            <w:pPr>
              <w:contextualSpacing/>
              <w:jc w:val="center"/>
              <w:rPr>
                <w:sz w:val="22"/>
              </w:rPr>
            </w:pPr>
            <w:r w:rsidRPr="004B77DE">
              <w:rPr>
                <w:sz w:val="22"/>
              </w:rPr>
              <w:t>0.385</w:t>
            </w:r>
          </w:p>
        </w:tc>
      </w:tr>
      <w:tr w:rsidR="004B77DE" w:rsidRPr="004B77DE" w14:paraId="3B295A2B" w14:textId="77777777" w:rsidTr="004B77DE">
        <w:tc>
          <w:tcPr>
            <w:tcW w:w="1231" w:type="dxa"/>
          </w:tcPr>
          <w:p w14:paraId="341B4B3A" w14:textId="77777777" w:rsidR="004B77DE" w:rsidRPr="004B77DE" w:rsidRDefault="004B77DE" w:rsidP="001F3F3F">
            <w:pPr>
              <w:contextualSpacing/>
              <w:jc w:val="center"/>
              <w:rPr>
                <w:sz w:val="22"/>
              </w:rPr>
            </w:pPr>
            <w:r w:rsidRPr="004B77DE">
              <w:rPr>
                <w:sz w:val="22"/>
              </w:rPr>
              <w:t>Writer7979</w:t>
            </w:r>
          </w:p>
        </w:tc>
        <w:tc>
          <w:tcPr>
            <w:tcW w:w="1023" w:type="dxa"/>
          </w:tcPr>
          <w:p w14:paraId="1621C4AB" w14:textId="77777777" w:rsidR="004B77DE" w:rsidRPr="004B77DE" w:rsidRDefault="004B77DE" w:rsidP="001F3F3F">
            <w:pPr>
              <w:contextualSpacing/>
              <w:jc w:val="center"/>
              <w:rPr>
                <w:sz w:val="22"/>
              </w:rPr>
            </w:pPr>
            <w:r w:rsidRPr="004B77DE">
              <w:rPr>
                <w:sz w:val="22"/>
              </w:rPr>
              <w:t>0.135</w:t>
            </w:r>
          </w:p>
        </w:tc>
        <w:tc>
          <w:tcPr>
            <w:tcW w:w="721" w:type="dxa"/>
          </w:tcPr>
          <w:p w14:paraId="28828A5F" w14:textId="77777777" w:rsidR="004B77DE" w:rsidRPr="004B77DE" w:rsidRDefault="004B77DE" w:rsidP="001F3F3F">
            <w:pPr>
              <w:contextualSpacing/>
              <w:jc w:val="center"/>
              <w:rPr>
                <w:sz w:val="22"/>
              </w:rPr>
            </w:pPr>
            <w:r w:rsidRPr="004B77DE">
              <w:rPr>
                <w:sz w:val="22"/>
              </w:rPr>
              <w:t>0.114</w:t>
            </w:r>
          </w:p>
        </w:tc>
        <w:tc>
          <w:tcPr>
            <w:tcW w:w="721" w:type="dxa"/>
          </w:tcPr>
          <w:p w14:paraId="33032578" w14:textId="77777777" w:rsidR="004B77DE" w:rsidRPr="004B77DE" w:rsidRDefault="004B77DE" w:rsidP="001F3F3F">
            <w:pPr>
              <w:contextualSpacing/>
              <w:jc w:val="center"/>
              <w:rPr>
                <w:sz w:val="22"/>
              </w:rPr>
            </w:pPr>
            <w:r w:rsidRPr="004B77DE">
              <w:rPr>
                <w:sz w:val="22"/>
              </w:rPr>
              <w:t>0.062</w:t>
            </w:r>
          </w:p>
        </w:tc>
        <w:tc>
          <w:tcPr>
            <w:tcW w:w="1023" w:type="dxa"/>
          </w:tcPr>
          <w:p w14:paraId="1AC146F6" w14:textId="77777777" w:rsidR="004B77DE" w:rsidRPr="004B77DE" w:rsidRDefault="004B77DE" w:rsidP="001F3F3F">
            <w:pPr>
              <w:contextualSpacing/>
              <w:jc w:val="center"/>
              <w:rPr>
                <w:sz w:val="22"/>
              </w:rPr>
            </w:pPr>
            <w:r w:rsidRPr="004B77DE">
              <w:rPr>
                <w:sz w:val="22"/>
              </w:rPr>
              <w:t>0.075</w:t>
            </w:r>
          </w:p>
        </w:tc>
        <w:tc>
          <w:tcPr>
            <w:tcW w:w="722" w:type="dxa"/>
          </w:tcPr>
          <w:p w14:paraId="03CC0118" w14:textId="77777777" w:rsidR="004B77DE" w:rsidRPr="004B77DE" w:rsidRDefault="004B77DE" w:rsidP="001F3F3F">
            <w:pPr>
              <w:contextualSpacing/>
              <w:jc w:val="center"/>
              <w:rPr>
                <w:sz w:val="22"/>
              </w:rPr>
            </w:pPr>
            <w:r w:rsidRPr="004B77DE">
              <w:rPr>
                <w:sz w:val="22"/>
              </w:rPr>
              <w:t>0.128</w:t>
            </w:r>
          </w:p>
        </w:tc>
        <w:tc>
          <w:tcPr>
            <w:tcW w:w="722" w:type="dxa"/>
          </w:tcPr>
          <w:p w14:paraId="4452B243" w14:textId="77777777" w:rsidR="004B77DE" w:rsidRPr="004B77DE" w:rsidRDefault="004B77DE" w:rsidP="001F3F3F">
            <w:pPr>
              <w:contextualSpacing/>
              <w:jc w:val="center"/>
              <w:rPr>
                <w:sz w:val="22"/>
              </w:rPr>
            </w:pPr>
            <w:r w:rsidRPr="004B77DE">
              <w:rPr>
                <w:sz w:val="22"/>
              </w:rPr>
              <w:t>0.047</w:t>
            </w:r>
          </w:p>
        </w:tc>
        <w:tc>
          <w:tcPr>
            <w:tcW w:w="1023" w:type="dxa"/>
          </w:tcPr>
          <w:p w14:paraId="338D8530" w14:textId="77777777" w:rsidR="004B77DE" w:rsidRPr="004B77DE" w:rsidRDefault="004B77DE" w:rsidP="001F3F3F">
            <w:pPr>
              <w:contextualSpacing/>
              <w:jc w:val="center"/>
              <w:rPr>
                <w:sz w:val="22"/>
              </w:rPr>
            </w:pPr>
            <w:r w:rsidRPr="004B77DE">
              <w:rPr>
                <w:sz w:val="22"/>
              </w:rPr>
              <w:t>0.34</w:t>
            </w:r>
          </w:p>
        </w:tc>
        <w:tc>
          <w:tcPr>
            <w:tcW w:w="722" w:type="dxa"/>
          </w:tcPr>
          <w:p w14:paraId="573B5BE7" w14:textId="77777777" w:rsidR="004B77DE" w:rsidRPr="004B77DE" w:rsidRDefault="004B77DE" w:rsidP="001F3F3F">
            <w:pPr>
              <w:contextualSpacing/>
              <w:jc w:val="center"/>
              <w:rPr>
                <w:sz w:val="22"/>
              </w:rPr>
            </w:pPr>
            <w:r w:rsidRPr="004B77DE">
              <w:rPr>
                <w:sz w:val="22"/>
              </w:rPr>
              <w:t>0.351</w:t>
            </w:r>
          </w:p>
        </w:tc>
        <w:tc>
          <w:tcPr>
            <w:tcW w:w="722" w:type="dxa"/>
          </w:tcPr>
          <w:p w14:paraId="1B41821D" w14:textId="77777777" w:rsidR="004B77DE" w:rsidRPr="004B77DE" w:rsidRDefault="004B77DE" w:rsidP="001F3F3F">
            <w:pPr>
              <w:contextualSpacing/>
              <w:jc w:val="center"/>
              <w:rPr>
                <w:sz w:val="22"/>
              </w:rPr>
            </w:pPr>
            <w:r w:rsidRPr="004B77DE">
              <w:rPr>
                <w:sz w:val="22"/>
              </w:rPr>
              <w:t>0.173</w:t>
            </w:r>
          </w:p>
        </w:tc>
      </w:tr>
      <w:tr w:rsidR="004B77DE" w:rsidRPr="004B77DE" w14:paraId="06AC567D" w14:textId="77777777" w:rsidTr="004B77DE">
        <w:tc>
          <w:tcPr>
            <w:tcW w:w="1231" w:type="dxa"/>
          </w:tcPr>
          <w:p w14:paraId="3C74EFF9" w14:textId="77777777" w:rsidR="004B77DE" w:rsidRPr="004B77DE" w:rsidRDefault="004B77DE" w:rsidP="001F3F3F">
            <w:pPr>
              <w:contextualSpacing/>
              <w:jc w:val="center"/>
              <w:rPr>
                <w:sz w:val="22"/>
              </w:rPr>
            </w:pPr>
            <w:r w:rsidRPr="004B77DE">
              <w:rPr>
                <w:sz w:val="22"/>
              </w:rPr>
              <w:lastRenderedPageBreak/>
              <w:t>Writer8080</w:t>
            </w:r>
          </w:p>
        </w:tc>
        <w:tc>
          <w:tcPr>
            <w:tcW w:w="1023" w:type="dxa"/>
          </w:tcPr>
          <w:p w14:paraId="6D2700D1" w14:textId="77777777" w:rsidR="004B77DE" w:rsidRPr="004B77DE" w:rsidRDefault="004B77DE" w:rsidP="001F3F3F">
            <w:pPr>
              <w:contextualSpacing/>
              <w:jc w:val="center"/>
              <w:rPr>
                <w:sz w:val="22"/>
              </w:rPr>
            </w:pPr>
            <w:r w:rsidRPr="004B77DE">
              <w:rPr>
                <w:sz w:val="22"/>
              </w:rPr>
              <w:t>0.221</w:t>
            </w:r>
          </w:p>
        </w:tc>
        <w:tc>
          <w:tcPr>
            <w:tcW w:w="721" w:type="dxa"/>
          </w:tcPr>
          <w:p w14:paraId="0C573835" w14:textId="77777777" w:rsidR="004B77DE" w:rsidRPr="004B77DE" w:rsidRDefault="004B77DE" w:rsidP="001F3F3F">
            <w:pPr>
              <w:contextualSpacing/>
              <w:jc w:val="center"/>
              <w:rPr>
                <w:sz w:val="22"/>
              </w:rPr>
            </w:pPr>
            <w:r w:rsidRPr="004B77DE">
              <w:rPr>
                <w:sz w:val="22"/>
              </w:rPr>
              <w:t>0.398</w:t>
            </w:r>
          </w:p>
        </w:tc>
        <w:tc>
          <w:tcPr>
            <w:tcW w:w="721" w:type="dxa"/>
          </w:tcPr>
          <w:p w14:paraId="0913FA7C" w14:textId="77777777" w:rsidR="004B77DE" w:rsidRPr="004B77DE" w:rsidRDefault="004B77DE" w:rsidP="001F3F3F">
            <w:pPr>
              <w:contextualSpacing/>
              <w:jc w:val="center"/>
              <w:rPr>
                <w:sz w:val="22"/>
              </w:rPr>
            </w:pPr>
            <w:r w:rsidRPr="004B77DE">
              <w:rPr>
                <w:sz w:val="22"/>
              </w:rPr>
              <w:t>0.142</w:t>
            </w:r>
          </w:p>
        </w:tc>
        <w:tc>
          <w:tcPr>
            <w:tcW w:w="1023" w:type="dxa"/>
          </w:tcPr>
          <w:p w14:paraId="5E7D277C" w14:textId="77777777" w:rsidR="004B77DE" w:rsidRPr="004B77DE" w:rsidRDefault="004B77DE" w:rsidP="001F3F3F">
            <w:pPr>
              <w:contextualSpacing/>
              <w:jc w:val="center"/>
              <w:rPr>
                <w:sz w:val="22"/>
              </w:rPr>
            </w:pPr>
            <w:r w:rsidRPr="004B77DE">
              <w:rPr>
                <w:sz w:val="22"/>
              </w:rPr>
              <w:t>0.152</w:t>
            </w:r>
          </w:p>
        </w:tc>
        <w:tc>
          <w:tcPr>
            <w:tcW w:w="722" w:type="dxa"/>
          </w:tcPr>
          <w:p w14:paraId="0260A1FB" w14:textId="77777777" w:rsidR="004B77DE" w:rsidRPr="004B77DE" w:rsidRDefault="004B77DE" w:rsidP="001F3F3F">
            <w:pPr>
              <w:contextualSpacing/>
              <w:jc w:val="center"/>
              <w:rPr>
                <w:sz w:val="22"/>
              </w:rPr>
            </w:pPr>
            <w:r w:rsidRPr="004B77DE">
              <w:rPr>
                <w:sz w:val="22"/>
              </w:rPr>
              <w:t>0.164</w:t>
            </w:r>
          </w:p>
        </w:tc>
        <w:tc>
          <w:tcPr>
            <w:tcW w:w="722" w:type="dxa"/>
          </w:tcPr>
          <w:p w14:paraId="5032DD2B" w14:textId="77777777" w:rsidR="004B77DE" w:rsidRPr="004B77DE" w:rsidRDefault="004B77DE" w:rsidP="001F3F3F">
            <w:pPr>
              <w:contextualSpacing/>
              <w:jc w:val="center"/>
              <w:rPr>
                <w:sz w:val="22"/>
              </w:rPr>
            </w:pPr>
            <w:r w:rsidRPr="004B77DE">
              <w:rPr>
                <w:sz w:val="22"/>
              </w:rPr>
              <w:t>0.079</w:t>
            </w:r>
          </w:p>
        </w:tc>
        <w:tc>
          <w:tcPr>
            <w:tcW w:w="1023" w:type="dxa"/>
          </w:tcPr>
          <w:p w14:paraId="4A5BA34C" w14:textId="77777777" w:rsidR="004B77DE" w:rsidRPr="004B77DE" w:rsidRDefault="004B77DE" w:rsidP="001F3F3F">
            <w:pPr>
              <w:contextualSpacing/>
              <w:jc w:val="center"/>
              <w:rPr>
                <w:sz w:val="22"/>
              </w:rPr>
            </w:pPr>
            <w:r w:rsidRPr="004B77DE">
              <w:rPr>
                <w:sz w:val="22"/>
              </w:rPr>
              <w:t>0.404</w:t>
            </w:r>
          </w:p>
        </w:tc>
        <w:tc>
          <w:tcPr>
            <w:tcW w:w="722" w:type="dxa"/>
          </w:tcPr>
          <w:p w14:paraId="389481F0" w14:textId="77777777" w:rsidR="004B77DE" w:rsidRPr="004B77DE" w:rsidRDefault="004B77DE" w:rsidP="001F3F3F">
            <w:pPr>
              <w:contextualSpacing/>
              <w:jc w:val="center"/>
              <w:rPr>
                <w:sz w:val="22"/>
              </w:rPr>
            </w:pPr>
            <w:r w:rsidRPr="004B77DE">
              <w:rPr>
                <w:sz w:val="22"/>
              </w:rPr>
              <w:t>0.335</w:t>
            </w:r>
          </w:p>
        </w:tc>
        <w:tc>
          <w:tcPr>
            <w:tcW w:w="722" w:type="dxa"/>
          </w:tcPr>
          <w:p w14:paraId="34499A2C" w14:textId="77777777" w:rsidR="004B77DE" w:rsidRPr="004B77DE" w:rsidRDefault="004B77DE" w:rsidP="001F3F3F">
            <w:pPr>
              <w:contextualSpacing/>
              <w:jc w:val="center"/>
              <w:rPr>
                <w:sz w:val="22"/>
              </w:rPr>
            </w:pPr>
            <w:r w:rsidRPr="004B77DE">
              <w:rPr>
                <w:sz w:val="22"/>
              </w:rPr>
              <w:t>0.183</w:t>
            </w:r>
          </w:p>
        </w:tc>
      </w:tr>
      <w:tr w:rsidR="004B77DE" w:rsidRPr="004B77DE" w14:paraId="6437AF5F" w14:textId="77777777" w:rsidTr="004B77DE">
        <w:tc>
          <w:tcPr>
            <w:tcW w:w="1231" w:type="dxa"/>
          </w:tcPr>
          <w:p w14:paraId="1C7EBE59" w14:textId="77777777" w:rsidR="004B77DE" w:rsidRPr="004B77DE" w:rsidRDefault="004B77DE" w:rsidP="001F3F3F">
            <w:pPr>
              <w:contextualSpacing/>
              <w:jc w:val="center"/>
              <w:rPr>
                <w:sz w:val="22"/>
              </w:rPr>
            </w:pPr>
            <w:r w:rsidRPr="004B77DE">
              <w:rPr>
                <w:sz w:val="22"/>
              </w:rPr>
              <w:t>Writer8181</w:t>
            </w:r>
          </w:p>
        </w:tc>
        <w:tc>
          <w:tcPr>
            <w:tcW w:w="1023" w:type="dxa"/>
          </w:tcPr>
          <w:p w14:paraId="45591401" w14:textId="77777777" w:rsidR="004B77DE" w:rsidRPr="004B77DE" w:rsidRDefault="004B77DE" w:rsidP="001F3F3F">
            <w:pPr>
              <w:contextualSpacing/>
              <w:jc w:val="center"/>
              <w:rPr>
                <w:sz w:val="22"/>
              </w:rPr>
            </w:pPr>
            <w:r w:rsidRPr="004B77DE">
              <w:rPr>
                <w:sz w:val="22"/>
              </w:rPr>
              <w:t>0.523</w:t>
            </w:r>
          </w:p>
        </w:tc>
        <w:tc>
          <w:tcPr>
            <w:tcW w:w="721" w:type="dxa"/>
          </w:tcPr>
          <w:p w14:paraId="056142A2" w14:textId="77777777" w:rsidR="004B77DE" w:rsidRPr="004B77DE" w:rsidRDefault="004B77DE" w:rsidP="001F3F3F">
            <w:pPr>
              <w:contextualSpacing/>
              <w:jc w:val="center"/>
              <w:rPr>
                <w:sz w:val="22"/>
              </w:rPr>
            </w:pPr>
            <w:r w:rsidRPr="004B77DE">
              <w:rPr>
                <w:sz w:val="22"/>
              </w:rPr>
              <w:t>0.691</w:t>
            </w:r>
          </w:p>
        </w:tc>
        <w:tc>
          <w:tcPr>
            <w:tcW w:w="721" w:type="dxa"/>
          </w:tcPr>
          <w:p w14:paraId="7F45F346" w14:textId="77777777" w:rsidR="004B77DE" w:rsidRPr="004B77DE" w:rsidRDefault="004B77DE" w:rsidP="001F3F3F">
            <w:pPr>
              <w:contextualSpacing/>
              <w:jc w:val="center"/>
              <w:rPr>
                <w:sz w:val="22"/>
              </w:rPr>
            </w:pPr>
            <w:r w:rsidRPr="004B77DE">
              <w:rPr>
                <w:sz w:val="22"/>
              </w:rPr>
              <w:t>0.298</w:t>
            </w:r>
          </w:p>
        </w:tc>
        <w:tc>
          <w:tcPr>
            <w:tcW w:w="1023" w:type="dxa"/>
          </w:tcPr>
          <w:p w14:paraId="3992CE00" w14:textId="77777777" w:rsidR="004B77DE" w:rsidRPr="004B77DE" w:rsidRDefault="004B77DE" w:rsidP="001F3F3F">
            <w:pPr>
              <w:contextualSpacing/>
              <w:jc w:val="center"/>
              <w:rPr>
                <w:sz w:val="22"/>
              </w:rPr>
            </w:pPr>
            <w:r w:rsidRPr="004B77DE">
              <w:rPr>
                <w:sz w:val="22"/>
              </w:rPr>
              <w:t>0.319</w:t>
            </w:r>
          </w:p>
        </w:tc>
        <w:tc>
          <w:tcPr>
            <w:tcW w:w="722" w:type="dxa"/>
          </w:tcPr>
          <w:p w14:paraId="4FF59C5B" w14:textId="77777777" w:rsidR="004B77DE" w:rsidRPr="004B77DE" w:rsidRDefault="004B77DE" w:rsidP="001F3F3F">
            <w:pPr>
              <w:contextualSpacing/>
              <w:jc w:val="center"/>
              <w:rPr>
                <w:sz w:val="22"/>
              </w:rPr>
            </w:pPr>
            <w:r w:rsidRPr="004B77DE">
              <w:rPr>
                <w:sz w:val="22"/>
              </w:rPr>
              <w:t>0.294</w:t>
            </w:r>
          </w:p>
        </w:tc>
        <w:tc>
          <w:tcPr>
            <w:tcW w:w="722" w:type="dxa"/>
          </w:tcPr>
          <w:p w14:paraId="1C7C3E68" w14:textId="77777777" w:rsidR="004B77DE" w:rsidRPr="004B77DE" w:rsidRDefault="004B77DE" w:rsidP="001F3F3F">
            <w:pPr>
              <w:contextualSpacing/>
              <w:jc w:val="center"/>
              <w:rPr>
                <w:sz w:val="22"/>
              </w:rPr>
            </w:pPr>
            <w:r w:rsidRPr="004B77DE">
              <w:rPr>
                <w:sz w:val="22"/>
              </w:rPr>
              <w:t>0.153</w:t>
            </w:r>
          </w:p>
        </w:tc>
        <w:tc>
          <w:tcPr>
            <w:tcW w:w="1023" w:type="dxa"/>
          </w:tcPr>
          <w:p w14:paraId="6572CC1C" w14:textId="77777777" w:rsidR="004B77DE" w:rsidRPr="004B77DE" w:rsidRDefault="004B77DE" w:rsidP="001F3F3F">
            <w:pPr>
              <w:contextualSpacing/>
              <w:jc w:val="center"/>
              <w:rPr>
                <w:sz w:val="22"/>
              </w:rPr>
            </w:pPr>
            <w:r w:rsidRPr="004B77DE">
              <w:rPr>
                <w:sz w:val="22"/>
              </w:rPr>
              <w:t>0.421</w:t>
            </w:r>
          </w:p>
        </w:tc>
        <w:tc>
          <w:tcPr>
            <w:tcW w:w="722" w:type="dxa"/>
          </w:tcPr>
          <w:p w14:paraId="000D2E16" w14:textId="77777777" w:rsidR="004B77DE" w:rsidRPr="004B77DE" w:rsidRDefault="004B77DE" w:rsidP="001F3F3F">
            <w:pPr>
              <w:contextualSpacing/>
              <w:jc w:val="center"/>
              <w:rPr>
                <w:sz w:val="22"/>
              </w:rPr>
            </w:pPr>
            <w:r w:rsidRPr="004B77DE">
              <w:rPr>
                <w:sz w:val="22"/>
              </w:rPr>
              <w:t>0.665</w:t>
            </w:r>
          </w:p>
        </w:tc>
        <w:tc>
          <w:tcPr>
            <w:tcW w:w="722" w:type="dxa"/>
          </w:tcPr>
          <w:p w14:paraId="14ADA24A" w14:textId="77777777" w:rsidR="004B77DE" w:rsidRPr="004B77DE" w:rsidRDefault="004B77DE" w:rsidP="001F3F3F">
            <w:pPr>
              <w:contextualSpacing/>
              <w:jc w:val="center"/>
              <w:rPr>
                <w:sz w:val="22"/>
              </w:rPr>
            </w:pPr>
            <w:r w:rsidRPr="004B77DE">
              <w:rPr>
                <w:sz w:val="22"/>
              </w:rPr>
              <w:t>0.258</w:t>
            </w:r>
          </w:p>
        </w:tc>
      </w:tr>
      <w:tr w:rsidR="004B77DE" w:rsidRPr="004B77DE" w14:paraId="09DF8737" w14:textId="77777777" w:rsidTr="004B77DE">
        <w:tc>
          <w:tcPr>
            <w:tcW w:w="1231" w:type="dxa"/>
          </w:tcPr>
          <w:p w14:paraId="474FC9BD" w14:textId="77777777" w:rsidR="004B77DE" w:rsidRPr="004B77DE" w:rsidRDefault="004B77DE" w:rsidP="001F3F3F">
            <w:pPr>
              <w:contextualSpacing/>
              <w:jc w:val="center"/>
              <w:rPr>
                <w:sz w:val="22"/>
              </w:rPr>
            </w:pPr>
            <w:r w:rsidRPr="004B77DE">
              <w:rPr>
                <w:sz w:val="22"/>
              </w:rPr>
              <w:t>Writer8282</w:t>
            </w:r>
          </w:p>
        </w:tc>
        <w:tc>
          <w:tcPr>
            <w:tcW w:w="1023" w:type="dxa"/>
          </w:tcPr>
          <w:p w14:paraId="5AFB3372" w14:textId="77777777" w:rsidR="004B77DE" w:rsidRPr="004B77DE" w:rsidRDefault="004B77DE" w:rsidP="001F3F3F">
            <w:pPr>
              <w:contextualSpacing/>
              <w:jc w:val="center"/>
              <w:rPr>
                <w:sz w:val="22"/>
              </w:rPr>
            </w:pPr>
            <w:r w:rsidRPr="004B77DE">
              <w:rPr>
                <w:sz w:val="22"/>
              </w:rPr>
              <w:t>0.373</w:t>
            </w:r>
          </w:p>
        </w:tc>
        <w:tc>
          <w:tcPr>
            <w:tcW w:w="721" w:type="dxa"/>
          </w:tcPr>
          <w:p w14:paraId="71F189CF" w14:textId="77777777" w:rsidR="004B77DE" w:rsidRPr="004B77DE" w:rsidRDefault="004B77DE" w:rsidP="001F3F3F">
            <w:pPr>
              <w:contextualSpacing/>
              <w:jc w:val="center"/>
              <w:rPr>
                <w:sz w:val="22"/>
              </w:rPr>
            </w:pPr>
            <w:r w:rsidRPr="004B77DE">
              <w:rPr>
                <w:sz w:val="22"/>
              </w:rPr>
              <w:t>0.354</w:t>
            </w:r>
          </w:p>
        </w:tc>
        <w:tc>
          <w:tcPr>
            <w:tcW w:w="721" w:type="dxa"/>
          </w:tcPr>
          <w:p w14:paraId="5A40AB88" w14:textId="77777777" w:rsidR="004B77DE" w:rsidRPr="004B77DE" w:rsidRDefault="004B77DE" w:rsidP="001F3F3F">
            <w:pPr>
              <w:contextualSpacing/>
              <w:jc w:val="center"/>
              <w:rPr>
                <w:sz w:val="22"/>
              </w:rPr>
            </w:pPr>
            <w:r w:rsidRPr="004B77DE">
              <w:rPr>
                <w:sz w:val="22"/>
              </w:rPr>
              <w:t>0.182</w:t>
            </w:r>
          </w:p>
        </w:tc>
        <w:tc>
          <w:tcPr>
            <w:tcW w:w="1023" w:type="dxa"/>
          </w:tcPr>
          <w:p w14:paraId="7E015872" w14:textId="77777777" w:rsidR="004B77DE" w:rsidRPr="004B77DE" w:rsidRDefault="004B77DE" w:rsidP="001F3F3F">
            <w:pPr>
              <w:contextualSpacing/>
              <w:jc w:val="center"/>
              <w:rPr>
                <w:sz w:val="22"/>
              </w:rPr>
            </w:pPr>
            <w:r w:rsidRPr="004B77DE">
              <w:rPr>
                <w:sz w:val="22"/>
              </w:rPr>
              <w:t>0.185</w:t>
            </w:r>
          </w:p>
        </w:tc>
        <w:tc>
          <w:tcPr>
            <w:tcW w:w="722" w:type="dxa"/>
          </w:tcPr>
          <w:p w14:paraId="14AAF7AA" w14:textId="77777777" w:rsidR="004B77DE" w:rsidRPr="004B77DE" w:rsidRDefault="004B77DE" w:rsidP="001F3F3F">
            <w:pPr>
              <w:contextualSpacing/>
              <w:jc w:val="center"/>
              <w:rPr>
                <w:sz w:val="22"/>
              </w:rPr>
            </w:pPr>
            <w:r w:rsidRPr="004B77DE">
              <w:rPr>
                <w:sz w:val="22"/>
              </w:rPr>
              <w:t>0.162</w:t>
            </w:r>
          </w:p>
        </w:tc>
        <w:tc>
          <w:tcPr>
            <w:tcW w:w="722" w:type="dxa"/>
          </w:tcPr>
          <w:p w14:paraId="7DEBFE1C" w14:textId="77777777" w:rsidR="004B77DE" w:rsidRPr="004B77DE" w:rsidRDefault="004B77DE" w:rsidP="001F3F3F">
            <w:pPr>
              <w:contextualSpacing/>
              <w:jc w:val="center"/>
              <w:rPr>
                <w:sz w:val="22"/>
              </w:rPr>
            </w:pPr>
            <w:r w:rsidRPr="004B77DE">
              <w:rPr>
                <w:sz w:val="22"/>
              </w:rPr>
              <w:t>0.086</w:t>
            </w:r>
          </w:p>
        </w:tc>
        <w:tc>
          <w:tcPr>
            <w:tcW w:w="1023" w:type="dxa"/>
          </w:tcPr>
          <w:p w14:paraId="618071B4" w14:textId="77777777" w:rsidR="004B77DE" w:rsidRPr="004B77DE" w:rsidRDefault="004B77DE" w:rsidP="001F3F3F">
            <w:pPr>
              <w:contextualSpacing/>
              <w:jc w:val="center"/>
              <w:rPr>
                <w:sz w:val="22"/>
              </w:rPr>
            </w:pPr>
            <w:r w:rsidRPr="004B77DE">
              <w:rPr>
                <w:sz w:val="22"/>
              </w:rPr>
              <w:t>0.319</w:t>
            </w:r>
          </w:p>
        </w:tc>
        <w:tc>
          <w:tcPr>
            <w:tcW w:w="722" w:type="dxa"/>
          </w:tcPr>
          <w:p w14:paraId="1796F836" w14:textId="77777777" w:rsidR="004B77DE" w:rsidRPr="004B77DE" w:rsidRDefault="004B77DE" w:rsidP="001F3F3F">
            <w:pPr>
              <w:contextualSpacing/>
              <w:jc w:val="center"/>
              <w:rPr>
                <w:sz w:val="22"/>
              </w:rPr>
            </w:pPr>
            <w:r w:rsidRPr="004B77DE">
              <w:rPr>
                <w:sz w:val="22"/>
              </w:rPr>
              <w:t>0.22</w:t>
            </w:r>
          </w:p>
        </w:tc>
        <w:tc>
          <w:tcPr>
            <w:tcW w:w="722" w:type="dxa"/>
          </w:tcPr>
          <w:p w14:paraId="15BCDFB9" w14:textId="77777777" w:rsidR="004B77DE" w:rsidRPr="004B77DE" w:rsidRDefault="004B77DE" w:rsidP="001F3F3F">
            <w:pPr>
              <w:contextualSpacing/>
              <w:jc w:val="center"/>
              <w:rPr>
                <w:sz w:val="22"/>
              </w:rPr>
            </w:pPr>
            <w:r w:rsidRPr="004B77DE">
              <w:rPr>
                <w:sz w:val="22"/>
              </w:rPr>
              <w:t>0.13</w:t>
            </w:r>
          </w:p>
        </w:tc>
      </w:tr>
      <w:tr w:rsidR="004B77DE" w:rsidRPr="004B77DE" w14:paraId="54874244" w14:textId="77777777" w:rsidTr="004B77DE">
        <w:tc>
          <w:tcPr>
            <w:tcW w:w="1231" w:type="dxa"/>
          </w:tcPr>
          <w:p w14:paraId="5F52F5A3" w14:textId="77777777" w:rsidR="004B77DE" w:rsidRPr="004B77DE" w:rsidRDefault="004B77DE" w:rsidP="001F3F3F">
            <w:pPr>
              <w:contextualSpacing/>
              <w:jc w:val="center"/>
              <w:rPr>
                <w:sz w:val="22"/>
              </w:rPr>
            </w:pPr>
            <w:r w:rsidRPr="004B77DE">
              <w:rPr>
                <w:sz w:val="22"/>
              </w:rPr>
              <w:t>Writer8383</w:t>
            </w:r>
          </w:p>
        </w:tc>
        <w:tc>
          <w:tcPr>
            <w:tcW w:w="1023" w:type="dxa"/>
          </w:tcPr>
          <w:p w14:paraId="0CA651F3" w14:textId="77777777" w:rsidR="004B77DE" w:rsidRPr="004B77DE" w:rsidRDefault="004B77DE" w:rsidP="001F3F3F">
            <w:pPr>
              <w:contextualSpacing/>
              <w:jc w:val="center"/>
              <w:rPr>
                <w:sz w:val="22"/>
              </w:rPr>
            </w:pPr>
            <w:r w:rsidRPr="004B77DE">
              <w:rPr>
                <w:sz w:val="22"/>
              </w:rPr>
              <w:t>0.325</w:t>
            </w:r>
          </w:p>
        </w:tc>
        <w:tc>
          <w:tcPr>
            <w:tcW w:w="721" w:type="dxa"/>
          </w:tcPr>
          <w:p w14:paraId="63A281AF" w14:textId="77777777" w:rsidR="004B77DE" w:rsidRPr="004B77DE" w:rsidRDefault="004B77DE" w:rsidP="001F3F3F">
            <w:pPr>
              <w:contextualSpacing/>
              <w:jc w:val="center"/>
              <w:rPr>
                <w:sz w:val="22"/>
              </w:rPr>
            </w:pPr>
            <w:r w:rsidRPr="004B77DE">
              <w:rPr>
                <w:sz w:val="22"/>
              </w:rPr>
              <w:t>0.472</w:t>
            </w:r>
          </w:p>
        </w:tc>
        <w:tc>
          <w:tcPr>
            <w:tcW w:w="721" w:type="dxa"/>
          </w:tcPr>
          <w:p w14:paraId="6C560F6E" w14:textId="77777777" w:rsidR="004B77DE" w:rsidRPr="004B77DE" w:rsidRDefault="004B77DE" w:rsidP="001F3F3F">
            <w:pPr>
              <w:contextualSpacing/>
              <w:jc w:val="center"/>
              <w:rPr>
                <w:sz w:val="22"/>
              </w:rPr>
            </w:pPr>
            <w:r w:rsidRPr="004B77DE">
              <w:rPr>
                <w:sz w:val="22"/>
              </w:rPr>
              <w:t>0.193</w:t>
            </w:r>
          </w:p>
        </w:tc>
        <w:tc>
          <w:tcPr>
            <w:tcW w:w="1023" w:type="dxa"/>
          </w:tcPr>
          <w:p w14:paraId="3C9AEEA4" w14:textId="77777777" w:rsidR="004B77DE" w:rsidRPr="004B77DE" w:rsidRDefault="004B77DE" w:rsidP="001F3F3F">
            <w:pPr>
              <w:contextualSpacing/>
              <w:jc w:val="center"/>
              <w:rPr>
                <w:sz w:val="22"/>
              </w:rPr>
            </w:pPr>
            <w:r w:rsidRPr="004B77DE">
              <w:rPr>
                <w:sz w:val="22"/>
              </w:rPr>
              <w:t>0.192</w:t>
            </w:r>
          </w:p>
        </w:tc>
        <w:tc>
          <w:tcPr>
            <w:tcW w:w="722" w:type="dxa"/>
          </w:tcPr>
          <w:p w14:paraId="1EC1D0D6" w14:textId="77777777" w:rsidR="004B77DE" w:rsidRPr="004B77DE" w:rsidRDefault="004B77DE" w:rsidP="001F3F3F">
            <w:pPr>
              <w:contextualSpacing/>
              <w:jc w:val="center"/>
              <w:rPr>
                <w:sz w:val="22"/>
              </w:rPr>
            </w:pPr>
            <w:r w:rsidRPr="004B77DE">
              <w:rPr>
                <w:sz w:val="22"/>
              </w:rPr>
              <w:t>0.219</w:t>
            </w:r>
          </w:p>
        </w:tc>
        <w:tc>
          <w:tcPr>
            <w:tcW w:w="722" w:type="dxa"/>
          </w:tcPr>
          <w:p w14:paraId="0C75719F" w14:textId="77777777" w:rsidR="004B77DE" w:rsidRPr="004B77DE" w:rsidRDefault="004B77DE" w:rsidP="001F3F3F">
            <w:pPr>
              <w:contextualSpacing/>
              <w:jc w:val="center"/>
              <w:rPr>
                <w:sz w:val="22"/>
              </w:rPr>
            </w:pPr>
            <w:r w:rsidRPr="004B77DE">
              <w:rPr>
                <w:sz w:val="22"/>
              </w:rPr>
              <w:t>0.102</w:t>
            </w:r>
          </w:p>
        </w:tc>
        <w:tc>
          <w:tcPr>
            <w:tcW w:w="1023" w:type="dxa"/>
          </w:tcPr>
          <w:p w14:paraId="10948601" w14:textId="77777777" w:rsidR="004B77DE" w:rsidRPr="004B77DE" w:rsidRDefault="004B77DE" w:rsidP="001F3F3F">
            <w:pPr>
              <w:contextualSpacing/>
              <w:jc w:val="center"/>
              <w:rPr>
                <w:sz w:val="22"/>
              </w:rPr>
            </w:pPr>
            <w:r w:rsidRPr="004B77DE">
              <w:rPr>
                <w:sz w:val="22"/>
              </w:rPr>
              <w:t>0.462</w:t>
            </w:r>
          </w:p>
        </w:tc>
        <w:tc>
          <w:tcPr>
            <w:tcW w:w="722" w:type="dxa"/>
          </w:tcPr>
          <w:p w14:paraId="2CE59268" w14:textId="77777777" w:rsidR="004B77DE" w:rsidRPr="004B77DE" w:rsidRDefault="004B77DE" w:rsidP="001F3F3F">
            <w:pPr>
              <w:contextualSpacing/>
              <w:jc w:val="center"/>
              <w:rPr>
                <w:sz w:val="22"/>
              </w:rPr>
            </w:pPr>
            <w:r w:rsidRPr="004B77DE">
              <w:rPr>
                <w:sz w:val="22"/>
              </w:rPr>
              <w:t>0.472</w:t>
            </w:r>
          </w:p>
        </w:tc>
        <w:tc>
          <w:tcPr>
            <w:tcW w:w="722" w:type="dxa"/>
          </w:tcPr>
          <w:p w14:paraId="7E2E628A" w14:textId="77777777" w:rsidR="004B77DE" w:rsidRPr="004B77DE" w:rsidRDefault="004B77DE" w:rsidP="001F3F3F">
            <w:pPr>
              <w:contextualSpacing/>
              <w:jc w:val="center"/>
              <w:rPr>
                <w:sz w:val="22"/>
              </w:rPr>
            </w:pPr>
            <w:r w:rsidRPr="004B77DE">
              <w:rPr>
                <w:sz w:val="22"/>
              </w:rPr>
              <w:t>0.234</w:t>
            </w:r>
          </w:p>
        </w:tc>
      </w:tr>
      <w:tr w:rsidR="004B77DE" w:rsidRPr="004B77DE" w14:paraId="48F90118" w14:textId="77777777" w:rsidTr="004B77DE">
        <w:tc>
          <w:tcPr>
            <w:tcW w:w="1231" w:type="dxa"/>
          </w:tcPr>
          <w:p w14:paraId="6406078A" w14:textId="77777777" w:rsidR="004B77DE" w:rsidRPr="004B77DE" w:rsidRDefault="004B77DE" w:rsidP="001F3F3F">
            <w:pPr>
              <w:contextualSpacing/>
              <w:jc w:val="center"/>
              <w:rPr>
                <w:sz w:val="22"/>
              </w:rPr>
            </w:pPr>
            <w:r w:rsidRPr="004B77DE">
              <w:rPr>
                <w:sz w:val="22"/>
              </w:rPr>
              <w:t>Writer8484</w:t>
            </w:r>
          </w:p>
        </w:tc>
        <w:tc>
          <w:tcPr>
            <w:tcW w:w="1023" w:type="dxa"/>
          </w:tcPr>
          <w:p w14:paraId="565C14FE" w14:textId="77777777" w:rsidR="004B77DE" w:rsidRPr="004B77DE" w:rsidRDefault="004B77DE" w:rsidP="001F3F3F">
            <w:pPr>
              <w:contextualSpacing/>
              <w:jc w:val="center"/>
              <w:rPr>
                <w:sz w:val="22"/>
              </w:rPr>
            </w:pPr>
            <w:r w:rsidRPr="004B77DE">
              <w:rPr>
                <w:sz w:val="22"/>
              </w:rPr>
              <w:t>0.824</w:t>
            </w:r>
          </w:p>
        </w:tc>
        <w:tc>
          <w:tcPr>
            <w:tcW w:w="721" w:type="dxa"/>
          </w:tcPr>
          <w:p w14:paraId="259E48A4" w14:textId="77777777" w:rsidR="004B77DE" w:rsidRPr="004B77DE" w:rsidRDefault="004B77DE" w:rsidP="001F3F3F">
            <w:pPr>
              <w:contextualSpacing/>
              <w:jc w:val="center"/>
              <w:rPr>
                <w:sz w:val="22"/>
              </w:rPr>
            </w:pPr>
            <w:r w:rsidRPr="004B77DE">
              <w:rPr>
                <w:sz w:val="22"/>
              </w:rPr>
              <w:t>0.871</w:t>
            </w:r>
          </w:p>
        </w:tc>
        <w:tc>
          <w:tcPr>
            <w:tcW w:w="721" w:type="dxa"/>
          </w:tcPr>
          <w:p w14:paraId="4455726D" w14:textId="77777777" w:rsidR="004B77DE" w:rsidRPr="004B77DE" w:rsidRDefault="004B77DE" w:rsidP="001F3F3F">
            <w:pPr>
              <w:contextualSpacing/>
              <w:jc w:val="center"/>
              <w:rPr>
                <w:sz w:val="22"/>
              </w:rPr>
            </w:pPr>
            <w:r w:rsidRPr="004B77DE">
              <w:rPr>
                <w:sz w:val="22"/>
              </w:rPr>
              <w:t>0.423</w:t>
            </w:r>
          </w:p>
        </w:tc>
        <w:tc>
          <w:tcPr>
            <w:tcW w:w="1023" w:type="dxa"/>
          </w:tcPr>
          <w:p w14:paraId="1D1397F1" w14:textId="77777777" w:rsidR="004B77DE" w:rsidRPr="004B77DE" w:rsidRDefault="004B77DE" w:rsidP="001F3F3F">
            <w:pPr>
              <w:contextualSpacing/>
              <w:jc w:val="center"/>
              <w:rPr>
                <w:sz w:val="22"/>
              </w:rPr>
            </w:pPr>
            <w:r w:rsidRPr="004B77DE">
              <w:rPr>
                <w:sz w:val="22"/>
              </w:rPr>
              <w:t>0.57</w:t>
            </w:r>
          </w:p>
        </w:tc>
        <w:tc>
          <w:tcPr>
            <w:tcW w:w="722" w:type="dxa"/>
          </w:tcPr>
          <w:p w14:paraId="13B8B1F3" w14:textId="77777777" w:rsidR="004B77DE" w:rsidRPr="004B77DE" w:rsidRDefault="004B77DE" w:rsidP="001F3F3F">
            <w:pPr>
              <w:contextualSpacing/>
              <w:jc w:val="center"/>
              <w:rPr>
                <w:sz w:val="22"/>
              </w:rPr>
            </w:pPr>
            <w:r w:rsidRPr="004B77DE">
              <w:rPr>
                <w:sz w:val="22"/>
              </w:rPr>
              <w:t>0.622</w:t>
            </w:r>
          </w:p>
        </w:tc>
        <w:tc>
          <w:tcPr>
            <w:tcW w:w="722" w:type="dxa"/>
          </w:tcPr>
          <w:p w14:paraId="2F8F7000" w14:textId="77777777" w:rsidR="004B77DE" w:rsidRPr="004B77DE" w:rsidRDefault="004B77DE" w:rsidP="001F3F3F">
            <w:pPr>
              <w:contextualSpacing/>
              <w:jc w:val="center"/>
              <w:rPr>
                <w:sz w:val="22"/>
              </w:rPr>
            </w:pPr>
            <w:r w:rsidRPr="004B77DE">
              <w:rPr>
                <w:sz w:val="22"/>
              </w:rPr>
              <w:t>0.297</w:t>
            </w:r>
          </w:p>
        </w:tc>
        <w:tc>
          <w:tcPr>
            <w:tcW w:w="1023" w:type="dxa"/>
          </w:tcPr>
          <w:p w14:paraId="2CC876BC" w14:textId="77777777" w:rsidR="004B77DE" w:rsidRPr="004B77DE" w:rsidRDefault="004B77DE" w:rsidP="001F3F3F">
            <w:pPr>
              <w:contextualSpacing/>
              <w:jc w:val="center"/>
              <w:rPr>
                <w:sz w:val="22"/>
              </w:rPr>
            </w:pPr>
            <w:r w:rsidRPr="004B77DE">
              <w:rPr>
                <w:sz w:val="22"/>
              </w:rPr>
              <w:t>0.804</w:t>
            </w:r>
          </w:p>
        </w:tc>
        <w:tc>
          <w:tcPr>
            <w:tcW w:w="722" w:type="dxa"/>
          </w:tcPr>
          <w:p w14:paraId="217FCFC2" w14:textId="77777777" w:rsidR="004B77DE" w:rsidRPr="004B77DE" w:rsidRDefault="004B77DE" w:rsidP="001F3F3F">
            <w:pPr>
              <w:contextualSpacing/>
              <w:jc w:val="center"/>
              <w:rPr>
                <w:sz w:val="22"/>
              </w:rPr>
            </w:pPr>
            <w:r w:rsidRPr="004B77DE">
              <w:rPr>
                <w:sz w:val="22"/>
              </w:rPr>
              <w:t>0.841</w:t>
            </w:r>
          </w:p>
        </w:tc>
        <w:tc>
          <w:tcPr>
            <w:tcW w:w="722" w:type="dxa"/>
          </w:tcPr>
          <w:p w14:paraId="3F520790" w14:textId="77777777" w:rsidR="004B77DE" w:rsidRPr="004B77DE" w:rsidRDefault="004B77DE" w:rsidP="001F3F3F">
            <w:pPr>
              <w:contextualSpacing/>
              <w:jc w:val="center"/>
              <w:rPr>
                <w:sz w:val="22"/>
              </w:rPr>
            </w:pPr>
            <w:r w:rsidRPr="004B77DE">
              <w:rPr>
                <w:sz w:val="22"/>
              </w:rPr>
              <w:t>0.411</w:t>
            </w:r>
          </w:p>
        </w:tc>
      </w:tr>
      <w:tr w:rsidR="004B77DE" w:rsidRPr="004B77DE" w14:paraId="37DF4DFD" w14:textId="77777777" w:rsidTr="004B77DE">
        <w:tc>
          <w:tcPr>
            <w:tcW w:w="1231" w:type="dxa"/>
          </w:tcPr>
          <w:p w14:paraId="13ABD122" w14:textId="77777777" w:rsidR="004B77DE" w:rsidRPr="004B77DE" w:rsidRDefault="004B77DE" w:rsidP="001F3F3F">
            <w:pPr>
              <w:contextualSpacing/>
              <w:jc w:val="center"/>
              <w:rPr>
                <w:sz w:val="22"/>
              </w:rPr>
            </w:pPr>
            <w:r w:rsidRPr="004B77DE">
              <w:rPr>
                <w:sz w:val="22"/>
              </w:rPr>
              <w:t>Writer8585</w:t>
            </w:r>
          </w:p>
        </w:tc>
        <w:tc>
          <w:tcPr>
            <w:tcW w:w="1023" w:type="dxa"/>
          </w:tcPr>
          <w:p w14:paraId="4182CFE8" w14:textId="77777777" w:rsidR="004B77DE" w:rsidRPr="004B77DE" w:rsidRDefault="004B77DE" w:rsidP="001F3F3F">
            <w:pPr>
              <w:contextualSpacing/>
              <w:jc w:val="center"/>
              <w:rPr>
                <w:sz w:val="22"/>
              </w:rPr>
            </w:pPr>
            <w:r w:rsidRPr="004B77DE">
              <w:rPr>
                <w:sz w:val="22"/>
              </w:rPr>
              <w:t>0.667</w:t>
            </w:r>
          </w:p>
        </w:tc>
        <w:tc>
          <w:tcPr>
            <w:tcW w:w="721" w:type="dxa"/>
          </w:tcPr>
          <w:p w14:paraId="526EC6DB" w14:textId="77777777" w:rsidR="004B77DE" w:rsidRPr="004B77DE" w:rsidRDefault="004B77DE" w:rsidP="001F3F3F">
            <w:pPr>
              <w:contextualSpacing/>
              <w:jc w:val="center"/>
              <w:rPr>
                <w:sz w:val="22"/>
              </w:rPr>
            </w:pPr>
            <w:r w:rsidRPr="004B77DE">
              <w:rPr>
                <w:sz w:val="22"/>
              </w:rPr>
              <w:t>0.355</w:t>
            </w:r>
          </w:p>
        </w:tc>
        <w:tc>
          <w:tcPr>
            <w:tcW w:w="721" w:type="dxa"/>
          </w:tcPr>
          <w:p w14:paraId="7ECF95A6" w14:textId="77777777" w:rsidR="004B77DE" w:rsidRPr="004B77DE" w:rsidRDefault="004B77DE" w:rsidP="001F3F3F">
            <w:pPr>
              <w:contextualSpacing/>
              <w:jc w:val="center"/>
              <w:rPr>
                <w:sz w:val="22"/>
              </w:rPr>
            </w:pPr>
            <w:r w:rsidRPr="004B77DE">
              <w:rPr>
                <w:sz w:val="22"/>
              </w:rPr>
              <w:t>0.232</w:t>
            </w:r>
          </w:p>
        </w:tc>
        <w:tc>
          <w:tcPr>
            <w:tcW w:w="1023" w:type="dxa"/>
          </w:tcPr>
          <w:p w14:paraId="7CACF630" w14:textId="77777777" w:rsidR="004B77DE" w:rsidRPr="004B77DE" w:rsidRDefault="004B77DE" w:rsidP="001F3F3F">
            <w:pPr>
              <w:contextualSpacing/>
              <w:jc w:val="center"/>
              <w:rPr>
                <w:sz w:val="22"/>
              </w:rPr>
            </w:pPr>
            <w:r w:rsidRPr="004B77DE">
              <w:rPr>
                <w:sz w:val="22"/>
              </w:rPr>
              <w:t>0.236</w:t>
            </w:r>
          </w:p>
        </w:tc>
        <w:tc>
          <w:tcPr>
            <w:tcW w:w="722" w:type="dxa"/>
          </w:tcPr>
          <w:p w14:paraId="126D9D6E" w14:textId="77777777" w:rsidR="004B77DE" w:rsidRPr="004B77DE" w:rsidRDefault="004B77DE" w:rsidP="001F3F3F">
            <w:pPr>
              <w:contextualSpacing/>
              <w:jc w:val="center"/>
              <w:rPr>
                <w:sz w:val="22"/>
              </w:rPr>
            </w:pPr>
            <w:r w:rsidRPr="004B77DE">
              <w:rPr>
                <w:sz w:val="22"/>
              </w:rPr>
              <w:t>0.289</w:t>
            </w:r>
          </w:p>
        </w:tc>
        <w:tc>
          <w:tcPr>
            <w:tcW w:w="722" w:type="dxa"/>
          </w:tcPr>
          <w:p w14:paraId="123D4088" w14:textId="77777777" w:rsidR="004B77DE" w:rsidRPr="004B77DE" w:rsidRDefault="004B77DE" w:rsidP="001F3F3F">
            <w:pPr>
              <w:contextualSpacing/>
              <w:jc w:val="center"/>
              <w:rPr>
                <w:sz w:val="22"/>
              </w:rPr>
            </w:pPr>
            <w:r w:rsidRPr="004B77DE">
              <w:rPr>
                <w:sz w:val="22"/>
              </w:rPr>
              <w:t>0.13</w:t>
            </w:r>
          </w:p>
        </w:tc>
        <w:tc>
          <w:tcPr>
            <w:tcW w:w="1023" w:type="dxa"/>
          </w:tcPr>
          <w:p w14:paraId="52E16464" w14:textId="77777777" w:rsidR="004B77DE" w:rsidRPr="004B77DE" w:rsidRDefault="004B77DE" w:rsidP="001F3F3F">
            <w:pPr>
              <w:contextualSpacing/>
              <w:jc w:val="center"/>
              <w:rPr>
                <w:sz w:val="22"/>
              </w:rPr>
            </w:pPr>
            <w:r w:rsidRPr="004B77DE">
              <w:rPr>
                <w:sz w:val="22"/>
              </w:rPr>
              <w:t>0.492</w:t>
            </w:r>
          </w:p>
        </w:tc>
        <w:tc>
          <w:tcPr>
            <w:tcW w:w="722" w:type="dxa"/>
          </w:tcPr>
          <w:p w14:paraId="2BD53901" w14:textId="77777777" w:rsidR="004B77DE" w:rsidRPr="004B77DE" w:rsidRDefault="004B77DE" w:rsidP="001F3F3F">
            <w:pPr>
              <w:contextualSpacing/>
              <w:jc w:val="center"/>
              <w:rPr>
                <w:sz w:val="22"/>
              </w:rPr>
            </w:pPr>
            <w:r w:rsidRPr="004B77DE">
              <w:rPr>
                <w:sz w:val="22"/>
              </w:rPr>
              <w:t>0.335</w:t>
            </w:r>
          </w:p>
        </w:tc>
        <w:tc>
          <w:tcPr>
            <w:tcW w:w="722" w:type="dxa"/>
          </w:tcPr>
          <w:p w14:paraId="2DF8ABB0" w14:textId="77777777" w:rsidR="004B77DE" w:rsidRPr="004B77DE" w:rsidRDefault="004B77DE" w:rsidP="001F3F3F">
            <w:pPr>
              <w:contextualSpacing/>
              <w:jc w:val="center"/>
              <w:rPr>
                <w:sz w:val="22"/>
              </w:rPr>
            </w:pPr>
            <w:r w:rsidRPr="004B77DE">
              <w:rPr>
                <w:sz w:val="22"/>
              </w:rPr>
              <w:t>0.199</w:t>
            </w:r>
          </w:p>
        </w:tc>
      </w:tr>
      <w:tr w:rsidR="004B77DE" w:rsidRPr="004B77DE" w14:paraId="78893F6C" w14:textId="77777777" w:rsidTr="004B77DE">
        <w:tc>
          <w:tcPr>
            <w:tcW w:w="1231" w:type="dxa"/>
          </w:tcPr>
          <w:p w14:paraId="0CBFAE97" w14:textId="77777777" w:rsidR="004B77DE" w:rsidRPr="004B77DE" w:rsidRDefault="004B77DE" w:rsidP="001F3F3F">
            <w:pPr>
              <w:contextualSpacing/>
              <w:jc w:val="center"/>
              <w:rPr>
                <w:sz w:val="22"/>
              </w:rPr>
            </w:pPr>
            <w:r w:rsidRPr="004B77DE">
              <w:rPr>
                <w:sz w:val="22"/>
              </w:rPr>
              <w:t>Writer8686</w:t>
            </w:r>
          </w:p>
        </w:tc>
        <w:tc>
          <w:tcPr>
            <w:tcW w:w="1023" w:type="dxa"/>
          </w:tcPr>
          <w:p w14:paraId="30999BDE" w14:textId="77777777" w:rsidR="004B77DE" w:rsidRPr="004B77DE" w:rsidRDefault="004B77DE" w:rsidP="001F3F3F">
            <w:pPr>
              <w:contextualSpacing/>
              <w:jc w:val="center"/>
              <w:rPr>
                <w:sz w:val="22"/>
              </w:rPr>
            </w:pPr>
            <w:r w:rsidRPr="004B77DE">
              <w:rPr>
                <w:sz w:val="22"/>
              </w:rPr>
              <w:t>0.286</w:t>
            </w:r>
          </w:p>
        </w:tc>
        <w:tc>
          <w:tcPr>
            <w:tcW w:w="721" w:type="dxa"/>
          </w:tcPr>
          <w:p w14:paraId="0FFD524B" w14:textId="77777777" w:rsidR="004B77DE" w:rsidRPr="004B77DE" w:rsidRDefault="004B77DE" w:rsidP="001F3F3F">
            <w:pPr>
              <w:contextualSpacing/>
              <w:jc w:val="center"/>
              <w:rPr>
                <w:sz w:val="22"/>
              </w:rPr>
            </w:pPr>
            <w:r w:rsidRPr="004B77DE">
              <w:rPr>
                <w:sz w:val="22"/>
              </w:rPr>
              <w:t>0.136</w:t>
            </w:r>
          </w:p>
        </w:tc>
        <w:tc>
          <w:tcPr>
            <w:tcW w:w="721" w:type="dxa"/>
          </w:tcPr>
          <w:p w14:paraId="044AB508" w14:textId="77777777" w:rsidR="004B77DE" w:rsidRPr="004B77DE" w:rsidRDefault="004B77DE" w:rsidP="001F3F3F">
            <w:pPr>
              <w:contextualSpacing/>
              <w:jc w:val="center"/>
              <w:rPr>
                <w:sz w:val="22"/>
              </w:rPr>
            </w:pPr>
            <w:r w:rsidRPr="004B77DE">
              <w:rPr>
                <w:sz w:val="22"/>
              </w:rPr>
              <w:t>0.092</w:t>
            </w:r>
          </w:p>
        </w:tc>
        <w:tc>
          <w:tcPr>
            <w:tcW w:w="1023" w:type="dxa"/>
          </w:tcPr>
          <w:p w14:paraId="410FA6B5" w14:textId="77777777" w:rsidR="004B77DE" w:rsidRPr="004B77DE" w:rsidRDefault="004B77DE" w:rsidP="001F3F3F">
            <w:pPr>
              <w:contextualSpacing/>
              <w:jc w:val="center"/>
              <w:rPr>
                <w:sz w:val="22"/>
              </w:rPr>
            </w:pPr>
            <w:r w:rsidRPr="004B77DE">
              <w:rPr>
                <w:sz w:val="22"/>
              </w:rPr>
              <w:t>0.12</w:t>
            </w:r>
          </w:p>
        </w:tc>
        <w:tc>
          <w:tcPr>
            <w:tcW w:w="722" w:type="dxa"/>
          </w:tcPr>
          <w:p w14:paraId="107B4D71" w14:textId="77777777" w:rsidR="004B77DE" w:rsidRPr="004B77DE" w:rsidRDefault="004B77DE" w:rsidP="001F3F3F">
            <w:pPr>
              <w:contextualSpacing/>
              <w:jc w:val="center"/>
              <w:rPr>
                <w:sz w:val="22"/>
              </w:rPr>
            </w:pPr>
            <w:r w:rsidRPr="004B77DE">
              <w:rPr>
                <w:sz w:val="22"/>
              </w:rPr>
              <w:t>0.04</w:t>
            </w:r>
          </w:p>
        </w:tc>
        <w:tc>
          <w:tcPr>
            <w:tcW w:w="722" w:type="dxa"/>
          </w:tcPr>
          <w:p w14:paraId="655699CD" w14:textId="77777777" w:rsidR="004B77DE" w:rsidRPr="004B77DE" w:rsidRDefault="004B77DE" w:rsidP="001F3F3F">
            <w:pPr>
              <w:contextualSpacing/>
              <w:jc w:val="center"/>
              <w:rPr>
                <w:sz w:val="22"/>
              </w:rPr>
            </w:pPr>
            <w:r w:rsidRPr="004B77DE">
              <w:rPr>
                <w:sz w:val="22"/>
              </w:rPr>
              <w:t>0.03</w:t>
            </w:r>
          </w:p>
        </w:tc>
        <w:tc>
          <w:tcPr>
            <w:tcW w:w="1023" w:type="dxa"/>
          </w:tcPr>
          <w:p w14:paraId="46573EB0" w14:textId="77777777" w:rsidR="004B77DE" w:rsidRPr="004B77DE" w:rsidRDefault="004B77DE" w:rsidP="001F3F3F">
            <w:pPr>
              <w:contextualSpacing/>
              <w:jc w:val="center"/>
              <w:rPr>
                <w:sz w:val="22"/>
              </w:rPr>
            </w:pPr>
            <w:r w:rsidRPr="004B77DE">
              <w:rPr>
                <w:sz w:val="22"/>
              </w:rPr>
              <w:t>0.415</w:t>
            </w:r>
          </w:p>
        </w:tc>
        <w:tc>
          <w:tcPr>
            <w:tcW w:w="722" w:type="dxa"/>
          </w:tcPr>
          <w:p w14:paraId="1C0CD163" w14:textId="77777777" w:rsidR="004B77DE" w:rsidRPr="004B77DE" w:rsidRDefault="004B77DE" w:rsidP="001F3F3F">
            <w:pPr>
              <w:contextualSpacing/>
              <w:jc w:val="center"/>
              <w:rPr>
                <w:sz w:val="22"/>
              </w:rPr>
            </w:pPr>
            <w:r w:rsidRPr="004B77DE">
              <w:rPr>
                <w:sz w:val="22"/>
              </w:rPr>
              <w:t>0.319</w:t>
            </w:r>
          </w:p>
        </w:tc>
        <w:tc>
          <w:tcPr>
            <w:tcW w:w="722" w:type="dxa"/>
          </w:tcPr>
          <w:p w14:paraId="32C98893" w14:textId="77777777" w:rsidR="004B77DE" w:rsidRPr="004B77DE" w:rsidRDefault="004B77DE" w:rsidP="001F3F3F">
            <w:pPr>
              <w:contextualSpacing/>
              <w:jc w:val="center"/>
              <w:rPr>
                <w:sz w:val="22"/>
              </w:rPr>
            </w:pPr>
            <w:r w:rsidRPr="004B77DE">
              <w:rPr>
                <w:sz w:val="22"/>
              </w:rPr>
              <w:t>0.18</w:t>
            </w:r>
          </w:p>
        </w:tc>
      </w:tr>
      <w:tr w:rsidR="004B77DE" w:rsidRPr="004B77DE" w14:paraId="4D5D33A1" w14:textId="77777777" w:rsidTr="004B77DE">
        <w:tc>
          <w:tcPr>
            <w:tcW w:w="1231" w:type="dxa"/>
          </w:tcPr>
          <w:p w14:paraId="44531223" w14:textId="77777777" w:rsidR="004B77DE" w:rsidRPr="004B77DE" w:rsidRDefault="004B77DE" w:rsidP="001F3F3F">
            <w:pPr>
              <w:contextualSpacing/>
              <w:jc w:val="center"/>
              <w:rPr>
                <w:sz w:val="22"/>
              </w:rPr>
            </w:pPr>
            <w:r w:rsidRPr="004B77DE">
              <w:rPr>
                <w:sz w:val="22"/>
              </w:rPr>
              <w:t>Writer8787</w:t>
            </w:r>
          </w:p>
        </w:tc>
        <w:tc>
          <w:tcPr>
            <w:tcW w:w="1023" w:type="dxa"/>
          </w:tcPr>
          <w:p w14:paraId="41EBA4F4" w14:textId="77777777" w:rsidR="004B77DE" w:rsidRPr="004B77DE" w:rsidRDefault="004B77DE" w:rsidP="001F3F3F">
            <w:pPr>
              <w:contextualSpacing/>
              <w:jc w:val="center"/>
              <w:rPr>
                <w:sz w:val="22"/>
              </w:rPr>
            </w:pPr>
            <w:r w:rsidRPr="004B77DE">
              <w:rPr>
                <w:sz w:val="22"/>
              </w:rPr>
              <w:t>0.491</w:t>
            </w:r>
          </w:p>
        </w:tc>
        <w:tc>
          <w:tcPr>
            <w:tcW w:w="721" w:type="dxa"/>
          </w:tcPr>
          <w:p w14:paraId="0823EF20" w14:textId="77777777" w:rsidR="004B77DE" w:rsidRPr="004B77DE" w:rsidRDefault="004B77DE" w:rsidP="001F3F3F">
            <w:pPr>
              <w:contextualSpacing/>
              <w:jc w:val="center"/>
              <w:rPr>
                <w:sz w:val="22"/>
              </w:rPr>
            </w:pPr>
            <w:r w:rsidRPr="004B77DE">
              <w:rPr>
                <w:sz w:val="22"/>
              </w:rPr>
              <w:t>0.693</w:t>
            </w:r>
          </w:p>
        </w:tc>
        <w:tc>
          <w:tcPr>
            <w:tcW w:w="721" w:type="dxa"/>
          </w:tcPr>
          <w:p w14:paraId="659940DE" w14:textId="77777777" w:rsidR="004B77DE" w:rsidRPr="004B77DE" w:rsidRDefault="004B77DE" w:rsidP="001F3F3F">
            <w:pPr>
              <w:contextualSpacing/>
              <w:jc w:val="center"/>
              <w:rPr>
                <w:sz w:val="22"/>
              </w:rPr>
            </w:pPr>
            <w:r w:rsidRPr="004B77DE">
              <w:rPr>
                <w:sz w:val="22"/>
              </w:rPr>
              <w:t>0.288</w:t>
            </w:r>
          </w:p>
        </w:tc>
        <w:tc>
          <w:tcPr>
            <w:tcW w:w="1023" w:type="dxa"/>
          </w:tcPr>
          <w:p w14:paraId="435A5EDD" w14:textId="77777777" w:rsidR="004B77DE" w:rsidRPr="004B77DE" w:rsidRDefault="004B77DE" w:rsidP="001F3F3F">
            <w:pPr>
              <w:contextualSpacing/>
              <w:jc w:val="center"/>
              <w:rPr>
                <w:sz w:val="22"/>
              </w:rPr>
            </w:pPr>
            <w:r w:rsidRPr="004B77DE">
              <w:rPr>
                <w:sz w:val="22"/>
              </w:rPr>
              <w:t>0.464</w:t>
            </w:r>
          </w:p>
        </w:tc>
        <w:tc>
          <w:tcPr>
            <w:tcW w:w="722" w:type="dxa"/>
          </w:tcPr>
          <w:p w14:paraId="7CF6126F" w14:textId="77777777" w:rsidR="004B77DE" w:rsidRPr="004B77DE" w:rsidRDefault="004B77DE" w:rsidP="001F3F3F">
            <w:pPr>
              <w:contextualSpacing/>
              <w:jc w:val="center"/>
              <w:rPr>
                <w:sz w:val="22"/>
              </w:rPr>
            </w:pPr>
            <w:r w:rsidRPr="004B77DE">
              <w:rPr>
                <w:sz w:val="22"/>
              </w:rPr>
              <w:t>0.118</w:t>
            </w:r>
          </w:p>
        </w:tc>
        <w:tc>
          <w:tcPr>
            <w:tcW w:w="722" w:type="dxa"/>
          </w:tcPr>
          <w:p w14:paraId="072E177A" w14:textId="77777777" w:rsidR="004B77DE" w:rsidRPr="004B77DE" w:rsidRDefault="004B77DE" w:rsidP="001F3F3F">
            <w:pPr>
              <w:contextualSpacing/>
              <w:jc w:val="center"/>
              <w:rPr>
                <w:sz w:val="22"/>
              </w:rPr>
            </w:pPr>
            <w:r w:rsidRPr="004B77DE">
              <w:rPr>
                <w:sz w:val="22"/>
              </w:rPr>
              <w:t>0.094</w:t>
            </w:r>
          </w:p>
        </w:tc>
        <w:tc>
          <w:tcPr>
            <w:tcW w:w="1023" w:type="dxa"/>
          </w:tcPr>
          <w:p w14:paraId="0E474D35" w14:textId="77777777" w:rsidR="004B77DE" w:rsidRPr="004B77DE" w:rsidRDefault="004B77DE" w:rsidP="001F3F3F">
            <w:pPr>
              <w:contextualSpacing/>
              <w:jc w:val="center"/>
              <w:rPr>
                <w:sz w:val="22"/>
              </w:rPr>
            </w:pPr>
            <w:r w:rsidRPr="004B77DE">
              <w:rPr>
                <w:sz w:val="22"/>
              </w:rPr>
              <w:t>0.499</w:t>
            </w:r>
          </w:p>
        </w:tc>
        <w:tc>
          <w:tcPr>
            <w:tcW w:w="722" w:type="dxa"/>
          </w:tcPr>
          <w:p w14:paraId="6069B255" w14:textId="77777777" w:rsidR="004B77DE" w:rsidRPr="004B77DE" w:rsidRDefault="004B77DE" w:rsidP="001F3F3F">
            <w:pPr>
              <w:contextualSpacing/>
              <w:jc w:val="center"/>
              <w:rPr>
                <w:sz w:val="22"/>
              </w:rPr>
            </w:pPr>
            <w:r w:rsidRPr="004B77DE">
              <w:rPr>
                <w:sz w:val="22"/>
              </w:rPr>
              <w:t>0.645</w:t>
            </w:r>
          </w:p>
        </w:tc>
        <w:tc>
          <w:tcPr>
            <w:tcW w:w="722" w:type="dxa"/>
          </w:tcPr>
          <w:p w14:paraId="51EB5D0A" w14:textId="77777777" w:rsidR="004B77DE" w:rsidRPr="004B77DE" w:rsidRDefault="004B77DE" w:rsidP="001F3F3F">
            <w:pPr>
              <w:contextualSpacing/>
              <w:jc w:val="center"/>
              <w:rPr>
                <w:sz w:val="22"/>
              </w:rPr>
            </w:pPr>
            <w:r w:rsidRPr="004B77DE">
              <w:rPr>
                <w:sz w:val="22"/>
              </w:rPr>
              <w:t>0.281</w:t>
            </w:r>
          </w:p>
        </w:tc>
      </w:tr>
      <w:tr w:rsidR="004B77DE" w:rsidRPr="004B77DE" w14:paraId="05AD377F" w14:textId="77777777" w:rsidTr="004B77DE">
        <w:tc>
          <w:tcPr>
            <w:tcW w:w="1231" w:type="dxa"/>
          </w:tcPr>
          <w:p w14:paraId="0B929004" w14:textId="77777777" w:rsidR="004B77DE" w:rsidRPr="004B77DE" w:rsidRDefault="004B77DE" w:rsidP="001F3F3F">
            <w:pPr>
              <w:contextualSpacing/>
              <w:jc w:val="center"/>
              <w:rPr>
                <w:sz w:val="22"/>
              </w:rPr>
            </w:pPr>
            <w:r w:rsidRPr="004B77DE">
              <w:rPr>
                <w:sz w:val="22"/>
              </w:rPr>
              <w:t>Writer8888</w:t>
            </w:r>
          </w:p>
        </w:tc>
        <w:tc>
          <w:tcPr>
            <w:tcW w:w="1023" w:type="dxa"/>
          </w:tcPr>
          <w:p w14:paraId="10ABABD8" w14:textId="77777777" w:rsidR="004B77DE" w:rsidRPr="004B77DE" w:rsidRDefault="004B77DE" w:rsidP="001F3F3F">
            <w:pPr>
              <w:contextualSpacing/>
              <w:jc w:val="center"/>
              <w:rPr>
                <w:sz w:val="22"/>
              </w:rPr>
            </w:pPr>
            <w:r w:rsidRPr="004B77DE">
              <w:rPr>
                <w:sz w:val="22"/>
              </w:rPr>
              <w:t>0.434</w:t>
            </w:r>
          </w:p>
        </w:tc>
        <w:tc>
          <w:tcPr>
            <w:tcW w:w="721" w:type="dxa"/>
          </w:tcPr>
          <w:p w14:paraId="24EC2E66" w14:textId="77777777" w:rsidR="004B77DE" w:rsidRPr="004B77DE" w:rsidRDefault="004B77DE" w:rsidP="001F3F3F">
            <w:pPr>
              <w:contextualSpacing/>
              <w:jc w:val="center"/>
              <w:rPr>
                <w:sz w:val="22"/>
              </w:rPr>
            </w:pPr>
            <w:r w:rsidRPr="004B77DE">
              <w:rPr>
                <w:sz w:val="22"/>
              </w:rPr>
              <w:t>0.521</w:t>
            </w:r>
          </w:p>
        </w:tc>
        <w:tc>
          <w:tcPr>
            <w:tcW w:w="721" w:type="dxa"/>
          </w:tcPr>
          <w:p w14:paraId="13BCC9FC" w14:textId="77777777" w:rsidR="004B77DE" w:rsidRPr="004B77DE" w:rsidRDefault="004B77DE" w:rsidP="001F3F3F">
            <w:pPr>
              <w:contextualSpacing/>
              <w:jc w:val="center"/>
              <w:rPr>
                <w:sz w:val="22"/>
              </w:rPr>
            </w:pPr>
            <w:r w:rsidRPr="004B77DE">
              <w:rPr>
                <w:sz w:val="22"/>
              </w:rPr>
              <w:t>0.237</w:t>
            </w:r>
          </w:p>
        </w:tc>
        <w:tc>
          <w:tcPr>
            <w:tcW w:w="1023" w:type="dxa"/>
          </w:tcPr>
          <w:p w14:paraId="4C9D9499" w14:textId="77777777" w:rsidR="004B77DE" w:rsidRPr="004B77DE" w:rsidRDefault="004B77DE" w:rsidP="001F3F3F">
            <w:pPr>
              <w:contextualSpacing/>
              <w:jc w:val="center"/>
              <w:rPr>
                <w:sz w:val="22"/>
              </w:rPr>
            </w:pPr>
            <w:r w:rsidRPr="004B77DE">
              <w:rPr>
                <w:sz w:val="22"/>
              </w:rPr>
              <w:t>0.216</w:t>
            </w:r>
          </w:p>
        </w:tc>
        <w:tc>
          <w:tcPr>
            <w:tcW w:w="722" w:type="dxa"/>
          </w:tcPr>
          <w:p w14:paraId="545A996F" w14:textId="77777777" w:rsidR="004B77DE" w:rsidRPr="004B77DE" w:rsidRDefault="004B77DE" w:rsidP="001F3F3F">
            <w:pPr>
              <w:contextualSpacing/>
              <w:jc w:val="center"/>
              <w:rPr>
                <w:sz w:val="22"/>
              </w:rPr>
            </w:pPr>
            <w:r w:rsidRPr="004B77DE">
              <w:rPr>
                <w:sz w:val="22"/>
              </w:rPr>
              <w:t>0.304</w:t>
            </w:r>
          </w:p>
        </w:tc>
        <w:tc>
          <w:tcPr>
            <w:tcW w:w="722" w:type="dxa"/>
          </w:tcPr>
          <w:p w14:paraId="32BD07B9" w14:textId="77777777" w:rsidR="004B77DE" w:rsidRPr="004B77DE" w:rsidRDefault="004B77DE" w:rsidP="001F3F3F">
            <w:pPr>
              <w:contextualSpacing/>
              <w:jc w:val="center"/>
              <w:rPr>
                <w:sz w:val="22"/>
              </w:rPr>
            </w:pPr>
            <w:r w:rsidRPr="004B77DE">
              <w:rPr>
                <w:sz w:val="22"/>
              </w:rPr>
              <w:t>0.126</w:t>
            </w:r>
          </w:p>
        </w:tc>
        <w:tc>
          <w:tcPr>
            <w:tcW w:w="1023" w:type="dxa"/>
          </w:tcPr>
          <w:p w14:paraId="18DE1A3A" w14:textId="77777777" w:rsidR="004B77DE" w:rsidRPr="004B77DE" w:rsidRDefault="004B77DE" w:rsidP="001F3F3F">
            <w:pPr>
              <w:contextualSpacing/>
              <w:jc w:val="center"/>
              <w:rPr>
                <w:sz w:val="22"/>
              </w:rPr>
            </w:pPr>
            <w:r w:rsidRPr="004B77DE">
              <w:rPr>
                <w:sz w:val="22"/>
              </w:rPr>
              <w:t>0.647</w:t>
            </w:r>
          </w:p>
        </w:tc>
        <w:tc>
          <w:tcPr>
            <w:tcW w:w="722" w:type="dxa"/>
          </w:tcPr>
          <w:p w14:paraId="1BA0EAA1" w14:textId="77777777" w:rsidR="004B77DE" w:rsidRPr="004B77DE" w:rsidRDefault="004B77DE" w:rsidP="001F3F3F">
            <w:pPr>
              <w:contextualSpacing/>
              <w:jc w:val="center"/>
              <w:rPr>
                <w:sz w:val="22"/>
              </w:rPr>
            </w:pPr>
            <w:r w:rsidRPr="004B77DE">
              <w:rPr>
                <w:sz w:val="22"/>
              </w:rPr>
              <w:t>0.553</w:t>
            </w:r>
          </w:p>
        </w:tc>
        <w:tc>
          <w:tcPr>
            <w:tcW w:w="722" w:type="dxa"/>
          </w:tcPr>
          <w:p w14:paraId="0755E7E0" w14:textId="77777777" w:rsidR="004B77DE" w:rsidRPr="004B77DE" w:rsidRDefault="004B77DE" w:rsidP="001F3F3F">
            <w:pPr>
              <w:contextualSpacing/>
              <w:jc w:val="center"/>
              <w:rPr>
                <w:sz w:val="22"/>
              </w:rPr>
            </w:pPr>
            <w:r w:rsidRPr="004B77DE">
              <w:rPr>
                <w:sz w:val="22"/>
              </w:rPr>
              <w:t>0.298</w:t>
            </w:r>
          </w:p>
        </w:tc>
      </w:tr>
      <w:tr w:rsidR="004B77DE" w:rsidRPr="004B77DE" w14:paraId="7E60AA83" w14:textId="77777777" w:rsidTr="004B77DE">
        <w:tc>
          <w:tcPr>
            <w:tcW w:w="1231" w:type="dxa"/>
          </w:tcPr>
          <w:p w14:paraId="6136C2AD" w14:textId="77777777" w:rsidR="004B77DE" w:rsidRPr="004B77DE" w:rsidRDefault="004B77DE" w:rsidP="001F3F3F">
            <w:pPr>
              <w:contextualSpacing/>
              <w:jc w:val="center"/>
              <w:rPr>
                <w:sz w:val="22"/>
              </w:rPr>
            </w:pPr>
            <w:r w:rsidRPr="004B77DE">
              <w:rPr>
                <w:sz w:val="22"/>
              </w:rPr>
              <w:t>Writer8989</w:t>
            </w:r>
          </w:p>
        </w:tc>
        <w:tc>
          <w:tcPr>
            <w:tcW w:w="1023" w:type="dxa"/>
          </w:tcPr>
          <w:p w14:paraId="0CD741E4" w14:textId="77777777" w:rsidR="004B77DE" w:rsidRPr="004B77DE" w:rsidRDefault="004B77DE" w:rsidP="001F3F3F">
            <w:pPr>
              <w:contextualSpacing/>
              <w:jc w:val="center"/>
              <w:rPr>
                <w:sz w:val="22"/>
              </w:rPr>
            </w:pPr>
            <w:r w:rsidRPr="004B77DE">
              <w:rPr>
                <w:sz w:val="22"/>
              </w:rPr>
              <w:t>0.518</w:t>
            </w:r>
          </w:p>
        </w:tc>
        <w:tc>
          <w:tcPr>
            <w:tcW w:w="721" w:type="dxa"/>
          </w:tcPr>
          <w:p w14:paraId="39076F8A" w14:textId="77777777" w:rsidR="004B77DE" w:rsidRPr="004B77DE" w:rsidRDefault="004B77DE" w:rsidP="001F3F3F">
            <w:pPr>
              <w:contextualSpacing/>
              <w:jc w:val="center"/>
              <w:rPr>
                <w:sz w:val="22"/>
              </w:rPr>
            </w:pPr>
            <w:r w:rsidRPr="004B77DE">
              <w:rPr>
                <w:sz w:val="22"/>
              </w:rPr>
              <w:t>0.551</w:t>
            </w:r>
          </w:p>
        </w:tc>
        <w:tc>
          <w:tcPr>
            <w:tcW w:w="721" w:type="dxa"/>
          </w:tcPr>
          <w:p w14:paraId="6D4EE54F" w14:textId="77777777" w:rsidR="004B77DE" w:rsidRPr="004B77DE" w:rsidRDefault="004B77DE" w:rsidP="001F3F3F">
            <w:pPr>
              <w:contextualSpacing/>
              <w:jc w:val="center"/>
              <w:rPr>
                <w:sz w:val="22"/>
              </w:rPr>
            </w:pPr>
            <w:r w:rsidRPr="004B77DE">
              <w:rPr>
                <w:sz w:val="22"/>
              </w:rPr>
              <w:t>0.267</w:t>
            </w:r>
          </w:p>
        </w:tc>
        <w:tc>
          <w:tcPr>
            <w:tcW w:w="1023" w:type="dxa"/>
          </w:tcPr>
          <w:p w14:paraId="06C00249" w14:textId="77777777" w:rsidR="004B77DE" w:rsidRPr="004B77DE" w:rsidRDefault="004B77DE" w:rsidP="001F3F3F">
            <w:pPr>
              <w:contextualSpacing/>
              <w:jc w:val="center"/>
              <w:rPr>
                <w:sz w:val="22"/>
              </w:rPr>
            </w:pPr>
            <w:r w:rsidRPr="004B77DE">
              <w:rPr>
                <w:sz w:val="22"/>
              </w:rPr>
              <w:t>0.35</w:t>
            </w:r>
          </w:p>
        </w:tc>
        <w:tc>
          <w:tcPr>
            <w:tcW w:w="722" w:type="dxa"/>
          </w:tcPr>
          <w:p w14:paraId="0F24644B" w14:textId="77777777" w:rsidR="004B77DE" w:rsidRPr="004B77DE" w:rsidRDefault="004B77DE" w:rsidP="001F3F3F">
            <w:pPr>
              <w:contextualSpacing/>
              <w:jc w:val="center"/>
              <w:rPr>
                <w:sz w:val="22"/>
              </w:rPr>
            </w:pPr>
            <w:r w:rsidRPr="004B77DE">
              <w:rPr>
                <w:sz w:val="22"/>
              </w:rPr>
              <w:t>0.342</w:t>
            </w:r>
          </w:p>
        </w:tc>
        <w:tc>
          <w:tcPr>
            <w:tcW w:w="722" w:type="dxa"/>
          </w:tcPr>
          <w:p w14:paraId="02284673" w14:textId="77777777" w:rsidR="004B77DE" w:rsidRPr="004B77DE" w:rsidRDefault="004B77DE" w:rsidP="001F3F3F">
            <w:pPr>
              <w:contextualSpacing/>
              <w:jc w:val="center"/>
              <w:rPr>
                <w:sz w:val="22"/>
              </w:rPr>
            </w:pPr>
            <w:r w:rsidRPr="004B77DE">
              <w:rPr>
                <w:sz w:val="22"/>
              </w:rPr>
              <w:t>0.173</w:t>
            </w:r>
          </w:p>
        </w:tc>
        <w:tc>
          <w:tcPr>
            <w:tcW w:w="1023" w:type="dxa"/>
          </w:tcPr>
          <w:p w14:paraId="5E235BE7" w14:textId="77777777" w:rsidR="004B77DE" w:rsidRPr="004B77DE" w:rsidRDefault="004B77DE" w:rsidP="001F3F3F">
            <w:pPr>
              <w:contextualSpacing/>
              <w:jc w:val="center"/>
              <w:rPr>
                <w:sz w:val="22"/>
              </w:rPr>
            </w:pPr>
            <w:r w:rsidRPr="004B77DE">
              <w:rPr>
                <w:sz w:val="22"/>
              </w:rPr>
              <w:t>0.609</w:t>
            </w:r>
          </w:p>
        </w:tc>
        <w:tc>
          <w:tcPr>
            <w:tcW w:w="722" w:type="dxa"/>
          </w:tcPr>
          <w:p w14:paraId="0D899A9E" w14:textId="77777777" w:rsidR="004B77DE" w:rsidRPr="004B77DE" w:rsidRDefault="004B77DE" w:rsidP="001F3F3F">
            <w:pPr>
              <w:contextualSpacing/>
              <w:jc w:val="center"/>
              <w:rPr>
                <w:sz w:val="22"/>
              </w:rPr>
            </w:pPr>
            <w:r w:rsidRPr="004B77DE">
              <w:rPr>
                <w:sz w:val="22"/>
              </w:rPr>
              <w:t>0.73</w:t>
            </w:r>
          </w:p>
        </w:tc>
        <w:tc>
          <w:tcPr>
            <w:tcW w:w="722" w:type="dxa"/>
          </w:tcPr>
          <w:p w14:paraId="72FD66E1" w14:textId="77777777" w:rsidR="004B77DE" w:rsidRPr="004B77DE" w:rsidRDefault="004B77DE" w:rsidP="001F3F3F">
            <w:pPr>
              <w:contextualSpacing/>
              <w:jc w:val="center"/>
              <w:rPr>
                <w:sz w:val="22"/>
              </w:rPr>
            </w:pPr>
            <w:r w:rsidRPr="004B77DE">
              <w:rPr>
                <w:sz w:val="22"/>
              </w:rPr>
              <w:t>0.332</w:t>
            </w:r>
          </w:p>
        </w:tc>
      </w:tr>
      <w:tr w:rsidR="004B77DE" w:rsidRPr="004B77DE" w14:paraId="0686EBD4" w14:textId="77777777" w:rsidTr="004B77DE">
        <w:tc>
          <w:tcPr>
            <w:tcW w:w="1231" w:type="dxa"/>
          </w:tcPr>
          <w:p w14:paraId="5D7A6FA1" w14:textId="77777777" w:rsidR="004B77DE" w:rsidRPr="004B77DE" w:rsidRDefault="004B77DE" w:rsidP="001F3F3F">
            <w:pPr>
              <w:contextualSpacing/>
              <w:jc w:val="center"/>
              <w:rPr>
                <w:sz w:val="22"/>
              </w:rPr>
            </w:pPr>
            <w:r w:rsidRPr="004B77DE">
              <w:rPr>
                <w:sz w:val="22"/>
              </w:rPr>
              <w:t>Writer9090</w:t>
            </w:r>
          </w:p>
        </w:tc>
        <w:tc>
          <w:tcPr>
            <w:tcW w:w="1023" w:type="dxa"/>
          </w:tcPr>
          <w:p w14:paraId="3D19600F" w14:textId="77777777" w:rsidR="004B77DE" w:rsidRPr="004B77DE" w:rsidRDefault="004B77DE" w:rsidP="001F3F3F">
            <w:pPr>
              <w:contextualSpacing/>
              <w:jc w:val="center"/>
              <w:rPr>
                <w:sz w:val="22"/>
              </w:rPr>
            </w:pPr>
            <w:r w:rsidRPr="004B77DE">
              <w:rPr>
                <w:sz w:val="22"/>
              </w:rPr>
              <w:t>0.619</w:t>
            </w:r>
          </w:p>
        </w:tc>
        <w:tc>
          <w:tcPr>
            <w:tcW w:w="721" w:type="dxa"/>
          </w:tcPr>
          <w:p w14:paraId="118700DC" w14:textId="77777777" w:rsidR="004B77DE" w:rsidRPr="004B77DE" w:rsidRDefault="004B77DE" w:rsidP="001F3F3F">
            <w:pPr>
              <w:contextualSpacing/>
              <w:jc w:val="center"/>
              <w:rPr>
                <w:sz w:val="22"/>
              </w:rPr>
            </w:pPr>
            <w:r w:rsidRPr="004B77DE">
              <w:rPr>
                <w:sz w:val="22"/>
              </w:rPr>
              <w:t>0.866</w:t>
            </w:r>
          </w:p>
        </w:tc>
        <w:tc>
          <w:tcPr>
            <w:tcW w:w="721" w:type="dxa"/>
          </w:tcPr>
          <w:p w14:paraId="0338B07F" w14:textId="77777777" w:rsidR="004B77DE" w:rsidRPr="004B77DE" w:rsidRDefault="004B77DE" w:rsidP="001F3F3F">
            <w:pPr>
              <w:contextualSpacing/>
              <w:jc w:val="center"/>
              <w:rPr>
                <w:sz w:val="22"/>
              </w:rPr>
            </w:pPr>
            <w:r w:rsidRPr="004B77DE">
              <w:rPr>
                <w:sz w:val="22"/>
              </w:rPr>
              <w:t>0.361</w:t>
            </w:r>
          </w:p>
        </w:tc>
        <w:tc>
          <w:tcPr>
            <w:tcW w:w="1023" w:type="dxa"/>
          </w:tcPr>
          <w:p w14:paraId="30D7B0EF" w14:textId="77777777" w:rsidR="004B77DE" w:rsidRPr="004B77DE" w:rsidRDefault="004B77DE" w:rsidP="001F3F3F">
            <w:pPr>
              <w:contextualSpacing/>
              <w:jc w:val="center"/>
              <w:rPr>
                <w:sz w:val="22"/>
              </w:rPr>
            </w:pPr>
            <w:r w:rsidRPr="004B77DE">
              <w:rPr>
                <w:sz w:val="22"/>
              </w:rPr>
              <w:t>0.469</w:t>
            </w:r>
          </w:p>
        </w:tc>
        <w:tc>
          <w:tcPr>
            <w:tcW w:w="722" w:type="dxa"/>
          </w:tcPr>
          <w:p w14:paraId="5DAB8E87" w14:textId="77777777" w:rsidR="004B77DE" w:rsidRPr="004B77DE" w:rsidRDefault="004B77DE" w:rsidP="001F3F3F">
            <w:pPr>
              <w:contextualSpacing/>
              <w:jc w:val="center"/>
              <w:rPr>
                <w:sz w:val="22"/>
              </w:rPr>
            </w:pPr>
            <w:r w:rsidRPr="004B77DE">
              <w:rPr>
                <w:sz w:val="22"/>
              </w:rPr>
              <w:t>0.449</w:t>
            </w:r>
          </w:p>
        </w:tc>
        <w:tc>
          <w:tcPr>
            <w:tcW w:w="722" w:type="dxa"/>
          </w:tcPr>
          <w:p w14:paraId="1987A963" w14:textId="77777777" w:rsidR="004B77DE" w:rsidRPr="004B77DE" w:rsidRDefault="004B77DE" w:rsidP="001F3F3F">
            <w:pPr>
              <w:contextualSpacing/>
              <w:jc w:val="center"/>
              <w:rPr>
                <w:sz w:val="22"/>
              </w:rPr>
            </w:pPr>
            <w:r w:rsidRPr="004B77DE">
              <w:rPr>
                <w:sz w:val="22"/>
              </w:rPr>
              <w:t>0.229</w:t>
            </w:r>
          </w:p>
        </w:tc>
        <w:tc>
          <w:tcPr>
            <w:tcW w:w="1023" w:type="dxa"/>
          </w:tcPr>
          <w:p w14:paraId="0479F45D" w14:textId="77777777" w:rsidR="004B77DE" w:rsidRPr="004B77DE" w:rsidRDefault="004B77DE" w:rsidP="001F3F3F">
            <w:pPr>
              <w:contextualSpacing/>
              <w:jc w:val="center"/>
              <w:rPr>
                <w:sz w:val="22"/>
              </w:rPr>
            </w:pPr>
            <w:r w:rsidRPr="004B77DE">
              <w:rPr>
                <w:sz w:val="22"/>
              </w:rPr>
              <w:t>0.687</w:t>
            </w:r>
          </w:p>
        </w:tc>
        <w:tc>
          <w:tcPr>
            <w:tcW w:w="722" w:type="dxa"/>
          </w:tcPr>
          <w:p w14:paraId="55A04C81" w14:textId="77777777" w:rsidR="004B77DE" w:rsidRPr="004B77DE" w:rsidRDefault="004B77DE" w:rsidP="001F3F3F">
            <w:pPr>
              <w:contextualSpacing/>
              <w:jc w:val="center"/>
              <w:rPr>
                <w:sz w:val="22"/>
              </w:rPr>
            </w:pPr>
            <w:r w:rsidRPr="004B77DE">
              <w:rPr>
                <w:sz w:val="22"/>
              </w:rPr>
              <w:t>0.794</w:t>
            </w:r>
          </w:p>
        </w:tc>
        <w:tc>
          <w:tcPr>
            <w:tcW w:w="722" w:type="dxa"/>
          </w:tcPr>
          <w:p w14:paraId="01A3DDF7" w14:textId="77777777" w:rsidR="004B77DE" w:rsidRPr="004B77DE" w:rsidRDefault="004B77DE" w:rsidP="001F3F3F">
            <w:pPr>
              <w:contextualSpacing/>
              <w:jc w:val="center"/>
              <w:rPr>
                <w:sz w:val="22"/>
              </w:rPr>
            </w:pPr>
            <w:r w:rsidRPr="004B77DE">
              <w:rPr>
                <w:sz w:val="22"/>
              </w:rPr>
              <w:t>0.368</w:t>
            </w:r>
          </w:p>
        </w:tc>
      </w:tr>
      <w:tr w:rsidR="004B77DE" w:rsidRPr="004B77DE" w14:paraId="4EAC0F3C" w14:textId="77777777" w:rsidTr="004B77DE">
        <w:tc>
          <w:tcPr>
            <w:tcW w:w="1231" w:type="dxa"/>
          </w:tcPr>
          <w:p w14:paraId="0111E61C" w14:textId="77777777" w:rsidR="004B77DE" w:rsidRPr="004B77DE" w:rsidRDefault="004B77DE" w:rsidP="001F3F3F">
            <w:pPr>
              <w:contextualSpacing/>
              <w:jc w:val="center"/>
              <w:rPr>
                <w:sz w:val="22"/>
              </w:rPr>
            </w:pPr>
            <w:r w:rsidRPr="004B77DE">
              <w:rPr>
                <w:sz w:val="22"/>
              </w:rPr>
              <w:t>Writer9100</w:t>
            </w:r>
          </w:p>
        </w:tc>
        <w:tc>
          <w:tcPr>
            <w:tcW w:w="1023" w:type="dxa"/>
          </w:tcPr>
          <w:p w14:paraId="26B560BA" w14:textId="77777777" w:rsidR="004B77DE" w:rsidRPr="004B77DE" w:rsidRDefault="004B77DE" w:rsidP="001F3F3F">
            <w:pPr>
              <w:contextualSpacing/>
              <w:jc w:val="center"/>
              <w:rPr>
                <w:sz w:val="22"/>
              </w:rPr>
            </w:pPr>
            <w:r w:rsidRPr="004B77DE">
              <w:rPr>
                <w:sz w:val="22"/>
              </w:rPr>
              <w:t>0.856</w:t>
            </w:r>
          </w:p>
        </w:tc>
        <w:tc>
          <w:tcPr>
            <w:tcW w:w="721" w:type="dxa"/>
          </w:tcPr>
          <w:p w14:paraId="174C7BA5" w14:textId="77777777" w:rsidR="004B77DE" w:rsidRPr="004B77DE" w:rsidRDefault="004B77DE" w:rsidP="001F3F3F">
            <w:pPr>
              <w:contextualSpacing/>
              <w:jc w:val="center"/>
              <w:rPr>
                <w:sz w:val="22"/>
              </w:rPr>
            </w:pPr>
            <w:r w:rsidRPr="004B77DE">
              <w:rPr>
                <w:sz w:val="22"/>
              </w:rPr>
              <w:t>0.884</w:t>
            </w:r>
          </w:p>
        </w:tc>
        <w:tc>
          <w:tcPr>
            <w:tcW w:w="721" w:type="dxa"/>
          </w:tcPr>
          <w:p w14:paraId="6C301BB4" w14:textId="77777777" w:rsidR="004B77DE" w:rsidRPr="004B77DE" w:rsidRDefault="004B77DE" w:rsidP="001F3F3F">
            <w:pPr>
              <w:contextualSpacing/>
              <w:jc w:val="center"/>
              <w:rPr>
                <w:sz w:val="22"/>
              </w:rPr>
            </w:pPr>
            <w:r w:rsidRPr="004B77DE">
              <w:rPr>
                <w:sz w:val="22"/>
              </w:rPr>
              <w:t>0.435</w:t>
            </w:r>
          </w:p>
        </w:tc>
        <w:tc>
          <w:tcPr>
            <w:tcW w:w="1023" w:type="dxa"/>
          </w:tcPr>
          <w:p w14:paraId="0CA3B7C6" w14:textId="77777777" w:rsidR="004B77DE" w:rsidRPr="004B77DE" w:rsidRDefault="004B77DE" w:rsidP="001F3F3F">
            <w:pPr>
              <w:contextualSpacing/>
              <w:jc w:val="center"/>
              <w:rPr>
                <w:sz w:val="22"/>
              </w:rPr>
            </w:pPr>
            <w:r w:rsidRPr="004B77DE">
              <w:rPr>
                <w:sz w:val="22"/>
              </w:rPr>
              <w:t>0.576</w:t>
            </w:r>
          </w:p>
        </w:tc>
        <w:tc>
          <w:tcPr>
            <w:tcW w:w="722" w:type="dxa"/>
          </w:tcPr>
          <w:p w14:paraId="7FCDEE08" w14:textId="77777777" w:rsidR="004B77DE" w:rsidRPr="004B77DE" w:rsidRDefault="004B77DE" w:rsidP="001F3F3F">
            <w:pPr>
              <w:contextualSpacing/>
              <w:jc w:val="center"/>
              <w:rPr>
                <w:sz w:val="22"/>
              </w:rPr>
            </w:pPr>
            <w:r w:rsidRPr="004B77DE">
              <w:rPr>
                <w:sz w:val="22"/>
              </w:rPr>
              <w:t>0.538</w:t>
            </w:r>
          </w:p>
        </w:tc>
        <w:tc>
          <w:tcPr>
            <w:tcW w:w="722" w:type="dxa"/>
          </w:tcPr>
          <w:p w14:paraId="1A31B793" w14:textId="77777777" w:rsidR="004B77DE" w:rsidRPr="004B77DE" w:rsidRDefault="004B77DE" w:rsidP="001F3F3F">
            <w:pPr>
              <w:contextualSpacing/>
              <w:jc w:val="center"/>
              <w:rPr>
                <w:sz w:val="22"/>
              </w:rPr>
            </w:pPr>
            <w:r w:rsidRPr="004B77DE">
              <w:rPr>
                <w:sz w:val="22"/>
              </w:rPr>
              <w:t>0.278</w:t>
            </w:r>
          </w:p>
        </w:tc>
        <w:tc>
          <w:tcPr>
            <w:tcW w:w="1023" w:type="dxa"/>
          </w:tcPr>
          <w:p w14:paraId="005C2FE3" w14:textId="77777777" w:rsidR="004B77DE" w:rsidRPr="004B77DE" w:rsidRDefault="004B77DE" w:rsidP="001F3F3F">
            <w:pPr>
              <w:contextualSpacing/>
              <w:jc w:val="center"/>
              <w:rPr>
                <w:sz w:val="22"/>
              </w:rPr>
            </w:pPr>
            <w:r w:rsidRPr="004B77DE">
              <w:rPr>
                <w:sz w:val="22"/>
              </w:rPr>
              <w:t>0.836</w:t>
            </w:r>
          </w:p>
        </w:tc>
        <w:tc>
          <w:tcPr>
            <w:tcW w:w="722" w:type="dxa"/>
          </w:tcPr>
          <w:p w14:paraId="6BA5D4C1" w14:textId="77777777" w:rsidR="004B77DE" w:rsidRPr="004B77DE" w:rsidRDefault="004B77DE" w:rsidP="001F3F3F">
            <w:pPr>
              <w:contextualSpacing/>
              <w:jc w:val="center"/>
              <w:rPr>
                <w:sz w:val="22"/>
              </w:rPr>
            </w:pPr>
            <w:r w:rsidRPr="004B77DE">
              <w:rPr>
                <w:sz w:val="22"/>
              </w:rPr>
              <w:t>0.851</w:t>
            </w:r>
          </w:p>
        </w:tc>
        <w:tc>
          <w:tcPr>
            <w:tcW w:w="722" w:type="dxa"/>
          </w:tcPr>
          <w:p w14:paraId="53DFE048" w14:textId="77777777" w:rsidR="004B77DE" w:rsidRPr="004B77DE" w:rsidRDefault="004B77DE" w:rsidP="001F3F3F">
            <w:pPr>
              <w:contextualSpacing/>
              <w:jc w:val="center"/>
              <w:rPr>
                <w:sz w:val="22"/>
              </w:rPr>
            </w:pPr>
            <w:r w:rsidRPr="004B77DE">
              <w:rPr>
                <w:sz w:val="22"/>
              </w:rPr>
              <w:t>0.422</w:t>
            </w:r>
          </w:p>
        </w:tc>
      </w:tr>
      <w:tr w:rsidR="004B77DE" w:rsidRPr="004B77DE" w14:paraId="289949F4" w14:textId="77777777" w:rsidTr="004B77DE">
        <w:tc>
          <w:tcPr>
            <w:tcW w:w="1231" w:type="dxa"/>
          </w:tcPr>
          <w:p w14:paraId="39D14BE9" w14:textId="77777777" w:rsidR="004B77DE" w:rsidRPr="004B77DE" w:rsidRDefault="004B77DE" w:rsidP="001F3F3F">
            <w:pPr>
              <w:contextualSpacing/>
              <w:jc w:val="center"/>
              <w:rPr>
                <w:sz w:val="22"/>
              </w:rPr>
            </w:pPr>
            <w:r w:rsidRPr="004B77DE">
              <w:rPr>
                <w:sz w:val="22"/>
              </w:rPr>
              <w:t>Writer9101</w:t>
            </w:r>
          </w:p>
        </w:tc>
        <w:tc>
          <w:tcPr>
            <w:tcW w:w="1023" w:type="dxa"/>
          </w:tcPr>
          <w:p w14:paraId="2D59FEB1" w14:textId="77777777" w:rsidR="004B77DE" w:rsidRPr="004B77DE" w:rsidRDefault="004B77DE" w:rsidP="001F3F3F">
            <w:pPr>
              <w:contextualSpacing/>
              <w:jc w:val="center"/>
              <w:rPr>
                <w:sz w:val="22"/>
              </w:rPr>
            </w:pPr>
            <w:r w:rsidRPr="004B77DE">
              <w:rPr>
                <w:sz w:val="22"/>
              </w:rPr>
              <w:t>0.107</w:t>
            </w:r>
          </w:p>
        </w:tc>
        <w:tc>
          <w:tcPr>
            <w:tcW w:w="721" w:type="dxa"/>
          </w:tcPr>
          <w:p w14:paraId="708C85FE" w14:textId="77777777" w:rsidR="004B77DE" w:rsidRPr="004B77DE" w:rsidRDefault="004B77DE" w:rsidP="001F3F3F">
            <w:pPr>
              <w:contextualSpacing/>
              <w:jc w:val="center"/>
              <w:rPr>
                <w:sz w:val="22"/>
              </w:rPr>
            </w:pPr>
            <w:r w:rsidRPr="004B77DE">
              <w:rPr>
                <w:sz w:val="22"/>
              </w:rPr>
              <w:t>0.015</w:t>
            </w:r>
          </w:p>
        </w:tc>
        <w:tc>
          <w:tcPr>
            <w:tcW w:w="721" w:type="dxa"/>
          </w:tcPr>
          <w:p w14:paraId="59FD5C3B" w14:textId="77777777" w:rsidR="004B77DE" w:rsidRPr="004B77DE" w:rsidRDefault="004B77DE" w:rsidP="001F3F3F">
            <w:pPr>
              <w:contextualSpacing/>
              <w:jc w:val="center"/>
              <w:rPr>
                <w:sz w:val="22"/>
              </w:rPr>
            </w:pPr>
            <w:r w:rsidRPr="004B77DE">
              <w:rPr>
                <w:sz w:val="22"/>
              </w:rPr>
              <w:t>0.013</w:t>
            </w:r>
          </w:p>
        </w:tc>
        <w:tc>
          <w:tcPr>
            <w:tcW w:w="1023" w:type="dxa"/>
          </w:tcPr>
          <w:p w14:paraId="67C8201E" w14:textId="77777777" w:rsidR="004B77DE" w:rsidRPr="004B77DE" w:rsidRDefault="004B77DE" w:rsidP="001F3F3F">
            <w:pPr>
              <w:contextualSpacing/>
              <w:jc w:val="center"/>
              <w:rPr>
                <w:sz w:val="22"/>
              </w:rPr>
            </w:pPr>
            <w:r w:rsidRPr="004B77DE">
              <w:rPr>
                <w:sz w:val="22"/>
              </w:rPr>
              <w:t>0.023</w:t>
            </w:r>
          </w:p>
        </w:tc>
        <w:tc>
          <w:tcPr>
            <w:tcW w:w="722" w:type="dxa"/>
          </w:tcPr>
          <w:p w14:paraId="03851331" w14:textId="77777777" w:rsidR="004B77DE" w:rsidRPr="004B77DE" w:rsidRDefault="004B77DE" w:rsidP="001F3F3F">
            <w:pPr>
              <w:contextualSpacing/>
              <w:jc w:val="center"/>
              <w:rPr>
                <w:sz w:val="22"/>
              </w:rPr>
            </w:pPr>
            <w:r w:rsidRPr="004B77DE">
              <w:rPr>
                <w:sz w:val="22"/>
              </w:rPr>
              <w:t>0.021</w:t>
            </w:r>
          </w:p>
        </w:tc>
        <w:tc>
          <w:tcPr>
            <w:tcW w:w="722" w:type="dxa"/>
          </w:tcPr>
          <w:p w14:paraId="233DEEAF" w14:textId="77777777" w:rsidR="004B77DE" w:rsidRPr="004B77DE" w:rsidRDefault="004B77DE" w:rsidP="001F3F3F">
            <w:pPr>
              <w:contextualSpacing/>
              <w:jc w:val="center"/>
              <w:rPr>
                <w:sz w:val="22"/>
              </w:rPr>
            </w:pPr>
            <w:r w:rsidRPr="004B77DE">
              <w:rPr>
                <w:sz w:val="22"/>
              </w:rPr>
              <w:t>0.011</w:t>
            </w:r>
          </w:p>
        </w:tc>
        <w:tc>
          <w:tcPr>
            <w:tcW w:w="1023" w:type="dxa"/>
          </w:tcPr>
          <w:p w14:paraId="19FA65AD" w14:textId="77777777" w:rsidR="004B77DE" w:rsidRPr="004B77DE" w:rsidRDefault="004B77DE" w:rsidP="001F3F3F">
            <w:pPr>
              <w:contextualSpacing/>
              <w:jc w:val="center"/>
              <w:rPr>
                <w:sz w:val="22"/>
              </w:rPr>
            </w:pPr>
            <w:r w:rsidRPr="004B77DE">
              <w:rPr>
                <w:sz w:val="22"/>
              </w:rPr>
              <w:t>0.504</w:t>
            </w:r>
          </w:p>
        </w:tc>
        <w:tc>
          <w:tcPr>
            <w:tcW w:w="722" w:type="dxa"/>
          </w:tcPr>
          <w:p w14:paraId="361B56DE" w14:textId="77777777" w:rsidR="004B77DE" w:rsidRPr="004B77DE" w:rsidRDefault="004B77DE" w:rsidP="001F3F3F">
            <w:pPr>
              <w:contextualSpacing/>
              <w:jc w:val="center"/>
              <w:rPr>
                <w:sz w:val="22"/>
              </w:rPr>
            </w:pPr>
            <w:r w:rsidRPr="004B77DE">
              <w:rPr>
                <w:sz w:val="22"/>
              </w:rPr>
              <w:t>0.404</w:t>
            </w:r>
          </w:p>
        </w:tc>
        <w:tc>
          <w:tcPr>
            <w:tcW w:w="722" w:type="dxa"/>
          </w:tcPr>
          <w:p w14:paraId="51E06541" w14:textId="77777777" w:rsidR="004B77DE" w:rsidRPr="004B77DE" w:rsidRDefault="004B77DE" w:rsidP="001F3F3F">
            <w:pPr>
              <w:contextualSpacing/>
              <w:jc w:val="center"/>
              <w:rPr>
                <w:sz w:val="22"/>
              </w:rPr>
            </w:pPr>
            <w:r w:rsidRPr="004B77DE">
              <w:rPr>
                <w:sz w:val="22"/>
              </w:rPr>
              <w:t>0.224</w:t>
            </w:r>
          </w:p>
        </w:tc>
      </w:tr>
      <w:tr w:rsidR="004B77DE" w:rsidRPr="004B77DE" w14:paraId="0378C235" w14:textId="77777777" w:rsidTr="004B77DE">
        <w:tc>
          <w:tcPr>
            <w:tcW w:w="1231" w:type="dxa"/>
          </w:tcPr>
          <w:p w14:paraId="1BB6D93A" w14:textId="77777777" w:rsidR="004B77DE" w:rsidRPr="004B77DE" w:rsidRDefault="004B77DE" w:rsidP="001F3F3F">
            <w:pPr>
              <w:contextualSpacing/>
              <w:jc w:val="center"/>
              <w:rPr>
                <w:sz w:val="22"/>
              </w:rPr>
            </w:pPr>
            <w:r w:rsidRPr="004B77DE">
              <w:rPr>
                <w:sz w:val="22"/>
              </w:rPr>
              <w:t>Writer9102</w:t>
            </w:r>
          </w:p>
        </w:tc>
        <w:tc>
          <w:tcPr>
            <w:tcW w:w="1023" w:type="dxa"/>
          </w:tcPr>
          <w:p w14:paraId="50B859C4" w14:textId="77777777" w:rsidR="004B77DE" w:rsidRPr="004B77DE" w:rsidRDefault="004B77DE" w:rsidP="001F3F3F">
            <w:pPr>
              <w:contextualSpacing/>
              <w:jc w:val="center"/>
              <w:rPr>
                <w:sz w:val="22"/>
              </w:rPr>
            </w:pPr>
            <w:r w:rsidRPr="004B77DE">
              <w:rPr>
                <w:sz w:val="22"/>
              </w:rPr>
              <w:t>0.426</w:t>
            </w:r>
          </w:p>
        </w:tc>
        <w:tc>
          <w:tcPr>
            <w:tcW w:w="721" w:type="dxa"/>
          </w:tcPr>
          <w:p w14:paraId="4B5889EC" w14:textId="77777777" w:rsidR="004B77DE" w:rsidRPr="004B77DE" w:rsidRDefault="004B77DE" w:rsidP="001F3F3F">
            <w:pPr>
              <w:contextualSpacing/>
              <w:jc w:val="center"/>
              <w:rPr>
                <w:sz w:val="22"/>
              </w:rPr>
            </w:pPr>
            <w:r w:rsidRPr="004B77DE">
              <w:rPr>
                <w:sz w:val="22"/>
              </w:rPr>
              <w:t>0.504</w:t>
            </w:r>
          </w:p>
        </w:tc>
        <w:tc>
          <w:tcPr>
            <w:tcW w:w="721" w:type="dxa"/>
          </w:tcPr>
          <w:p w14:paraId="1EAFF4C9" w14:textId="77777777" w:rsidR="004B77DE" w:rsidRPr="004B77DE" w:rsidRDefault="004B77DE" w:rsidP="001F3F3F">
            <w:pPr>
              <w:contextualSpacing/>
              <w:jc w:val="center"/>
              <w:rPr>
                <w:sz w:val="22"/>
              </w:rPr>
            </w:pPr>
            <w:r w:rsidRPr="004B77DE">
              <w:rPr>
                <w:sz w:val="22"/>
              </w:rPr>
              <w:t>0.231</w:t>
            </w:r>
          </w:p>
        </w:tc>
        <w:tc>
          <w:tcPr>
            <w:tcW w:w="1023" w:type="dxa"/>
          </w:tcPr>
          <w:p w14:paraId="5F4E7286" w14:textId="77777777" w:rsidR="004B77DE" w:rsidRPr="004B77DE" w:rsidRDefault="004B77DE" w:rsidP="001F3F3F">
            <w:pPr>
              <w:contextualSpacing/>
              <w:jc w:val="center"/>
              <w:rPr>
                <w:sz w:val="22"/>
              </w:rPr>
            </w:pPr>
            <w:r w:rsidRPr="004B77DE">
              <w:rPr>
                <w:sz w:val="22"/>
              </w:rPr>
              <w:t>0.332</w:t>
            </w:r>
          </w:p>
        </w:tc>
        <w:tc>
          <w:tcPr>
            <w:tcW w:w="722" w:type="dxa"/>
          </w:tcPr>
          <w:p w14:paraId="5F8C5EA9" w14:textId="77777777" w:rsidR="004B77DE" w:rsidRPr="004B77DE" w:rsidRDefault="004B77DE" w:rsidP="001F3F3F">
            <w:pPr>
              <w:contextualSpacing/>
              <w:jc w:val="center"/>
              <w:rPr>
                <w:sz w:val="22"/>
              </w:rPr>
            </w:pPr>
            <w:r w:rsidRPr="004B77DE">
              <w:rPr>
                <w:sz w:val="22"/>
              </w:rPr>
              <w:t>0.17</w:t>
            </w:r>
          </w:p>
        </w:tc>
        <w:tc>
          <w:tcPr>
            <w:tcW w:w="722" w:type="dxa"/>
          </w:tcPr>
          <w:p w14:paraId="27186D63" w14:textId="77777777" w:rsidR="004B77DE" w:rsidRPr="004B77DE" w:rsidRDefault="004B77DE" w:rsidP="001F3F3F">
            <w:pPr>
              <w:contextualSpacing/>
              <w:jc w:val="center"/>
              <w:rPr>
                <w:sz w:val="22"/>
              </w:rPr>
            </w:pPr>
            <w:r w:rsidRPr="004B77DE">
              <w:rPr>
                <w:sz w:val="22"/>
              </w:rPr>
              <w:t>0.112</w:t>
            </w:r>
          </w:p>
        </w:tc>
        <w:tc>
          <w:tcPr>
            <w:tcW w:w="1023" w:type="dxa"/>
          </w:tcPr>
          <w:p w14:paraId="6F292955" w14:textId="77777777" w:rsidR="004B77DE" w:rsidRPr="004B77DE" w:rsidRDefault="004B77DE" w:rsidP="001F3F3F">
            <w:pPr>
              <w:contextualSpacing/>
              <w:jc w:val="center"/>
              <w:rPr>
                <w:sz w:val="22"/>
              </w:rPr>
            </w:pPr>
            <w:r w:rsidRPr="004B77DE">
              <w:rPr>
                <w:sz w:val="22"/>
              </w:rPr>
              <w:t>0.583</w:t>
            </w:r>
          </w:p>
        </w:tc>
        <w:tc>
          <w:tcPr>
            <w:tcW w:w="722" w:type="dxa"/>
          </w:tcPr>
          <w:p w14:paraId="19238ED4" w14:textId="77777777" w:rsidR="004B77DE" w:rsidRPr="004B77DE" w:rsidRDefault="004B77DE" w:rsidP="001F3F3F">
            <w:pPr>
              <w:contextualSpacing/>
              <w:jc w:val="center"/>
              <w:rPr>
                <w:sz w:val="22"/>
              </w:rPr>
            </w:pPr>
            <w:r w:rsidRPr="004B77DE">
              <w:rPr>
                <w:sz w:val="22"/>
              </w:rPr>
              <w:t>0.676</w:t>
            </w:r>
          </w:p>
        </w:tc>
        <w:tc>
          <w:tcPr>
            <w:tcW w:w="722" w:type="dxa"/>
          </w:tcPr>
          <w:p w14:paraId="042B12B1" w14:textId="77777777" w:rsidR="004B77DE" w:rsidRPr="004B77DE" w:rsidRDefault="004B77DE" w:rsidP="001F3F3F">
            <w:pPr>
              <w:contextualSpacing/>
              <w:jc w:val="center"/>
              <w:rPr>
                <w:sz w:val="22"/>
              </w:rPr>
            </w:pPr>
            <w:r w:rsidRPr="004B77DE">
              <w:rPr>
                <w:sz w:val="22"/>
              </w:rPr>
              <w:t>0.313</w:t>
            </w:r>
          </w:p>
        </w:tc>
      </w:tr>
      <w:tr w:rsidR="004B77DE" w:rsidRPr="004B77DE" w14:paraId="3824C499" w14:textId="77777777" w:rsidTr="004B77DE">
        <w:tc>
          <w:tcPr>
            <w:tcW w:w="1231" w:type="dxa"/>
          </w:tcPr>
          <w:p w14:paraId="4ABF1DAE" w14:textId="77777777" w:rsidR="004B77DE" w:rsidRPr="004B77DE" w:rsidRDefault="004B77DE" w:rsidP="001F3F3F">
            <w:pPr>
              <w:contextualSpacing/>
              <w:jc w:val="center"/>
              <w:rPr>
                <w:sz w:val="22"/>
              </w:rPr>
            </w:pPr>
            <w:r w:rsidRPr="004B77DE">
              <w:rPr>
                <w:sz w:val="22"/>
              </w:rPr>
              <w:t>Writer9103</w:t>
            </w:r>
          </w:p>
        </w:tc>
        <w:tc>
          <w:tcPr>
            <w:tcW w:w="1023" w:type="dxa"/>
          </w:tcPr>
          <w:p w14:paraId="20E27F6B" w14:textId="77777777" w:rsidR="004B77DE" w:rsidRPr="004B77DE" w:rsidRDefault="004B77DE" w:rsidP="001F3F3F">
            <w:pPr>
              <w:contextualSpacing/>
              <w:jc w:val="center"/>
              <w:rPr>
                <w:sz w:val="22"/>
              </w:rPr>
            </w:pPr>
            <w:r w:rsidRPr="004B77DE">
              <w:rPr>
                <w:sz w:val="22"/>
              </w:rPr>
              <w:t>0.412</w:t>
            </w:r>
          </w:p>
        </w:tc>
        <w:tc>
          <w:tcPr>
            <w:tcW w:w="721" w:type="dxa"/>
          </w:tcPr>
          <w:p w14:paraId="2C3EF23B" w14:textId="77777777" w:rsidR="004B77DE" w:rsidRPr="004B77DE" w:rsidRDefault="004B77DE" w:rsidP="001F3F3F">
            <w:pPr>
              <w:contextualSpacing/>
              <w:jc w:val="center"/>
              <w:rPr>
                <w:sz w:val="22"/>
              </w:rPr>
            </w:pPr>
            <w:r w:rsidRPr="004B77DE">
              <w:rPr>
                <w:sz w:val="22"/>
              </w:rPr>
              <w:t>0.491</w:t>
            </w:r>
          </w:p>
        </w:tc>
        <w:tc>
          <w:tcPr>
            <w:tcW w:w="721" w:type="dxa"/>
          </w:tcPr>
          <w:p w14:paraId="05DF8A6B" w14:textId="77777777" w:rsidR="004B77DE" w:rsidRPr="004B77DE" w:rsidRDefault="004B77DE" w:rsidP="001F3F3F">
            <w:pPr>
              <w:contextualSpacing/>
              <w:jc w:val="center"/>
              <w:rPr>
                <w:sz w:val="22"/>
              </w:rPr>
            </w:pPr>
            <w:r w:rsidRPr="004B77DE">
              <w:rPr>
                <w:sz w:val="22"/>
              </w:rPr>
              <w:t>0.224</w:t>
            </w:r>
          </w:p>
        </w:tc>
        <w:tc>
          <w:tcPr>
            <w:tcW w:w="1023" w:type="dxa"/>
          </w:tcPr>
          <w:p w14:paraId="6BCDDB33" w14:textId="77777777" w:rsidR="004B77DE" w:rsidRPr="004B77DE" w:rsidRDefault="004B77DE" w:rsidP="001F3F3F">
            <w:pPr>
              <w:contextualSpacing/>
              <w:jc w:val="center"/>
              <w:rPr>
                <w:sz w:val="22"/>
              </w:rPr>
            </w:pPr>
            <w:r w:rsidRPr="004B77DE">
              <w:rPr>
                <w:sz w:val="22"/>
              </w:rPr>
              <w:t>0.371</w:t>
            </w:r>
          </w:p>
        </w:tc>
        <w:tc>
          <w:tcPr>
            <w:tcW w:w="722" w:type="dxa"/>
          </w:tcPr>
          <w:p w14:paraId="535F136F" w14:textId="77777777" w:rsidR="004B77DE" w:rsidRPr="004B77DE" w:rsidRDefault="004B77DE" w:rsidP="001F3F3F">
            <w:pPr>
              <w:contextualSpacing/>
              <w:jc w:val="center"/>
              <w:rPr>
                <w:sz w:val="22"/>
              </w:rPr>
            </w:pPr>
            <w:r w:rsidRPr="004B77DE">
              <w:rPr>
                <w:sz w:val="22"/>
              </w:rPr>
              <w:t>0.153</w:t>
            </w:r>
          </w:p>
        </w:tc>
        <w:tc>
          <w:tcPr>
            <w:tcW w:w="722" w:type="dxa"/>
          </w:tcPr>
          <w:p w14:paraId="01797659" w14:textId="77777777" w:rsidR="004B77DE" w:rsidRPr="004B77DE" w:rsidRDefault="004B77DE" w:rsidP="001F3F3F">
            <w:pPr>
              <w:contextualSpacing/>
              <w:jc w:val="center"/>
              <w:rPr>
                <w:sz w:val="22"/>
              </w:rPr>
            </w:pPr>
            <w:r w:rsidRPr="004B77DE">
              <w:rPr>
                <w:sz w:val="22"/>
              </w:rPr>
              <w:t>0.108</w:t>
            </w:r>
          </w:p>
        </w:tc>
        <w:tc>
          <w:tcPr>
            <w:tcW w:w="1023" w:type="dxa"/>
          </w:tcPr>
          <w:p w14:paraId="2BBDF2D3" w14:textId="77777777" w:rsidR="004B77DE" w:rsidRPr="004B77DE" w:rsidRDefault="004B77DE" w:rsidP="001F3F3F">
            <w:pPr>
              <w:contextualSpacing/>
              <w:jc w:val="center"/>
              <w:rPr>
                <w:sz w:val="22"/>
              </w:rPr>
            </w:pPr>
            <w:r w:rsidRPr="004B77DE">
              <w:rPr>
                <w:sz w:val="22"/>
              </w:rPr>
              <w:t>0.557</w:t>
            </w:r>
          </w:p>
        </w:tc>
        <w:tc>
          <w:tcPr>
            <w:tcW w:w="722" w:type="dxa"/>
          </w:tcPr>
          <w:p w14:paraId="31194EDD" w14:textId="77777777" w:rsidR="004B77DE" w:rsidRPr="004B77DE" w:rsidRDefault="004B77DE" w:rsidP="001F3F3F">
            <w:pPr>
              <w:contextualSpacing/>
              <w:jc w:val="center"/>
              <w:rPr>
                <w:sz w:val="22"/>
              </w:rPr>
            </w:pPr>
            <w:r w:rsidRPr="004B77DE">
              <w:rPr>
                <w:sz w:val="22"/>
              </w:rPr>
              <w:t>0.724</w:t>
            </w:r>
          </w:p>
        </w:tc>
        <w:tc>
          <w:tcPr>
            <w:tcW w:w="722" w:type="dxa"/>
          </w:tcPr>
          <w:p w14:paraId="32F33AD5" w14:textId="77777777" w:rsidR="004B77DE" w:rsidRPr="004B77DE" w:rsidRDefault="004B77DE" w:rsidP="001F3F3F">
            <w:pPr>
              <w:contextualSpacing/>
              <w:jc w:val="center"/>
              <w:rPr>
                <w:sz w:val="22"/>
              </w:rPr>
            </w:pPr>
            <w:r w:rsidRPr="004B77DE">
              <w:rPr>
                <w:sz w:val="22"/>
              </w:rPr>
              <w:t>0.315</w:t>
            </w:r>
          </w:p>
        </w:tc>
      </w:tr>
      <w:tr w:rsidR="004B77DE" w:rsidRPr="004B77DE" w14:paraId="494220DE" w14:textId="77777777" w:rsidTr="004B77DE">
        <w:tc>
          <w:tcPr>
            <w:tcW w:w="1231" w:type="dxa"/>
          </w:tcPr>
          <w:p w14:paraId="75970126" w14:textId="77777777" w:rsidR="004B77DE" w:rsidRPr="004B77DE" w:rsidRDefault="004B77DE" w:rsidP="001F3F3F">
            <w:pPr>
              <w:contextualSpacing/>
              <w:jc w:val="center"/>
              <w:rPr>
                <w:sz w:val="22"/>
              </w:rPr>
            </w:pPr>
            <w:r w:rsidRPr="004B77DE">
              <w:rPr>
                <w:sz w:val="22"/>
              </w:rPr>
              <w:t>Writer9104</w:t>
            </w:r>
          </w:p>
        </w:tc>
        <w:tc>
          <w:tcPr>
            <w:tcW w:w="1023" w:type="dxa"/>
          </w:tcPr>
          <w:p w14:paraId="3D1415FA" w14:textId="77777777" w:rsidR="004B77DE" w:rsidRPr="004B77DE" w:rsidRDefault="004B77DE" w:rsidP="001F3F3F">
            <w:pPr>
              <w:contextualSpacing/>
              <w:jc w:val="center"/>
              <w:rPr>
                <w:sz w:val="22"/>
              </w:rPr>
            </w:pPr>
            <w:r w:rsidRPr="004B77DE">
              <w:rPr>
                <w:sz w:val="22"/>
              </w:rPr>
              <w:t>0.517</w:t>
            </w:r>
          </w:p>
        </w:tc>
        <w:tc>
          <w:tcPr>
            <w:tcW w:w="721" w:type="dxa"/>
          </w:tcPr>
          <w:p w14:paraId="469BE55F" w14:textId="77777777" w:rsidR="004B77DE" w:rsidRPr="004B77DE" w:rsidRDefault="004B77DE" w:rsidP="001F3F3F">
            <w:pPr>
              <w:contextualSpacing/>
              <w:jc w:val="center"/>
              <w:rPr>
                <w:sz w:val="22"/>
              </w:rPr>
            </w:pPr>
            <w:r w:rsidRPr="004B77DE">
              <w:rPr>
                <w:sz w:val="22"/>
              </w:rPr>
              <w:t>0.269</w:t>
            </w:r>
          </w:p>
        </w:tc>
        <w:tc>
          <w:tcPr>
            <w:tcW w:w="721" w:type="dxa"/>
          </w:tcPr>
          <w:p w14:paraId="65BB4746" w14:textId="77777777" w:rsidR="004B77DE" w:rsidRPr="004B77DE" w:rsidRDefault="004B77DE" w:rsidP="001F3F3F">
            <w:pPr>
              <w:contextualSpacing/>
              <w:jc w:val="center"/>
              <w:rPr>
                <w:sz w:val="22"/>
              </w:rPr>
            </w:pPr>
            <w:r w:rsidRPr="004B77DE">
              <w:rPr>
                <w:sz w:val="22"/>
              </w:rPr>
              <w:t>0.177</w:t>
            </w:r>
          </w:p>
        </w:tc>
        <w:tc>
          <w:tcPr>
            <w:tcW w:w="1023" w:type="dxa"/>
          </w:tcPr>
          <w:p w14:paraId="5CAA397F" w14:textId="77777777" w:rsidR="004B77DE" w:rsidRPr="004B77DE" w:rsidRDefault="004B77DE" w:rsidP="001F3F3F">
            <w:pPr>
              <w:contextualSpacing/>
              <w:jc w:val="center"/>
              <w:rPr>
                <w:sz w:val="22"/>
              </w:rPr>
            </w:pPr>
            <w:r w:rsidRPr="004B77DE">
              <w:rPr>
                <w:sz w:val="22"/>
              </w:rPr>
              <w:t>0.212</w:t>
            </w:r>
          </w:p>
        </w:tc>
        <w:tc>
          <w:tcPr>
            <w:tcW w:w="722" w:type="dxa"/>
          </w:tcPr>
          <w:p w14:paraId="096C9AA7" w14:textId="77777777" w:rsidR="004B77DE" w:rsidRPr="004B77DE" w:rsidRDefault="004B77DE" w:rsidP="001F3F3F">
            <w:pPr>
              <w:contextualSpacing/>
              <w:jc w:val="center"/>
              <w:rPr>
                <w:sz w:val="22"/>
              </w:rPr>
            </w:pPr>
            <w:r w:rsidRPr="004B77DE">
              <w:rPr>
                <w:sz w:val="22"/>
              </w:rPr>
              <w:t>0.361</w:t>
            </w:r>
          </w:p>
        </w:tc>
        <w:tc>
          <w:tcPr>
            <w:tcW w:w="722" w:type="dxa"/>
          </w:tcPr>
          <w:p w14:paraId="2675A028" w14:textId="77777777" w:rsidR="004B77DE" w:rsidRPr="004B77DE" w:rsidRDefault="004B77DE" w:rsidP="001F3F3F">
            <w:pPr>
              <w:contextualSpacing/>
              <w:jc w:val="center"/>
              <w:rPr>
                <w:sz w:val="22"/>
              </w:rPr>
            </w:pPr>
            <w:r w:rsidRPr="004B77DE">
              <w:rPr>
                <w:sz w:val="22"/>
              </w:rPr>
              <w:t>0.134</w:t>
            </w:r>
          </w:p>
        </w:tc>
        <w:tc>
          <w:tcPr>
            <w:tcW w:w="1023" w:type="dxa"/>
          </w:tcPr>
          <w:p w14:paraId="098DEDCF" w14:textId="77777777" w:rsidR="004B77DE" w:rsidRPr="004B77DE" w:rsidRDefault="004B77DE" w:rsidP="001F3F3F">
            <w:pPr>
              <w:contextualSpacing/>
              <w:jc w:val="center"/>
              <w:rPr>
                <w:sz w:val="22"/>
              </w:rPr>
            </w:pPr>
            <w:r w:rsidRPr="004B77DE">
              <w:rPr>
                <w:sz w:val="22"/>
              </w:rPr>
              <w:t>0.516</w:t>
            </w:r>
          </w:p>
        </w:tc>
        <w:tc>
          <w:tcPr>
            <w:tcW w:w="722" w:type="dxa"/>
          </w:tcPr>
          <w:p w14:paraId="24E8D86C" w14:textId="77777777" w:rsidR="004B77DE" w:rsidRPr="004B77DE" w:rsidRDefault="004B77DE" w:rsidP="001F3F3F">
            <w:pPr>
              <w:contextualSpacing/>
              <w:jc w:val="center"/>
              <w:rPr>
                <w:sz w:val="22"/>
              </w:rPr>
            </w:pPr>
            <w:r w:rsidRPr="004B77DE">
              <w:rPr>
                <w:sz w:val="22"/>
              </w:rPr>
              <w:t>0.551</w:t>
            </w:r>
          </w:p>
        </w:tc>
        <w:tc>
          <w:tcPr>
            <w:tcW w:w="722" w:type="dxa"/>
          </w:tcPr>
          <w:p w14:paraId="13C35FE2" w14:textId="77777777" w:rsidR="004B77DE" w:rsidRPr="004B77DE" w:rsidRDefault="004B77DE" w:rsidP="001F3F3F">
            <w:pPr>
              <w:contextualSpacing/>
              <w:jc w:val="center"/>
              <w:rPr>
                <w:sz w:val="22"/>
              </w:rPr>
            </w:pPr>
            <w:r w:rsidRPr="004B77DE">
              <w:rPr>
                <w:sz w:val="22"/>
              </w:rPr>
              <w:t>0.266</w:t>
            </w:r>
          </w:p>
        </w:tc>
      </w:tr>
      <w:tr w:rsidR="004B77DE" w:rsidRPr="004B77DE" w14:paraId="5C3BABC1" w14:textId="77777777" w:rsidTr="004B77DE">
        <w:tc>
          <w:tcPr>
            <w:tcW w:w="1231" w:type="dxa"/>
          </w:tcPr>
          <w:p w14:paraId="08F3AE3B" w14:textId="77777777" w:rsidR="004B77DE" w:rsidRPr="004B77DE" w:rsidRDefault="004B77DE" w:rsidP="001F3F3F">
            <w:pPr>
              <w:contextualSpacing/>
              <w:jc w:val="center"/>
              <w:rPr>
                <w:sz w:val="22"/>
              </w:rPr>
            </w:pPr>
            <w:r w:rsidRPr="004B77DE">
              <w:rPr>
                <w:sz w:val="22"/>
              </w:rPr>
              <w:t>Writer9105</w:t>
            </w:r>
          </w:p>
        </w:tc>
        <w:tc>
          <w:tcPr>
            <w:tcW w:w="1023" w:type="dxa"/>
          </w:tcPr>
          <w:p w14:paraId="076FCF26" w14:textId="77777777" w:rsidR="004B77DE" w:rsidRPr="004B77DE" w:rsidRDefault="004B77DE" w:rsidP="001F3F3F">
            <w:pPr>
              <w:contextualSpacing/>
              <w:jc w:val="center"/>
              <w:rPr>
                <w:sz w:val="22"/>
              </w:rPr>
            </w:pPr>
            <w:r w:rsidRPr="004B77DE">
              <w:rPr>
                <w:sz w:val="22"/>
              </w:rPr>
              <w:t>0.671</w:t>
            </w:r>
          </w:p>
        </w:tc>
        <w:tc>
          <w:tcPr>
            <w:tcW w:w="721" w:type="dxa"/>
          </w:tcPr>
          <w:p w14:paraId="676AA3BE" w14:textId="77777777" w:rsidR="004B77DE" w:rsidRPr="004B77DE" w:rsidRDefault="004B77DE" w:rsidP="001F3F3F">
            <w:pPr>
              <w:contextualSpacing/>
              <w:jc w:val="center"/>
              <w:rPr>
                <w:sz w:val="22"/>
              </w:rPr>
            </w:pPr>
            <w:r w:rsidRPr="004B77DE">
              <w:rPr>
                <w:sz w:val="22"/>
              </w:rPr>
              <w:t>0.661</w:t>
            </w:r>
          </w:p>
        </w:tc>
        <w:tc>
          <w:tcPr>
            <w:tcW w:w="721" w:type="dxa"/>
          </w:tcPr>
          <w:p w14:paraId="0118A00C" w14:textId="77777777" w:rsidR="004B77DE" w:rsidRPr="004B77DE" w:rsidRDefault="004B77DE" w:rsidP="001F3F3F">
            <w:pPr>
              <w:contextualSpacing/>
              <w:jc w:val="center"/>
              <w:rPr>
                <w:sz w:val="22"/>
              </w:rPr>
            </w:pPr>
            <w:r w:rsidRPr="004B77DE">
              <w:rPr>
                <w:sz w:val="22"/>
              </w:rPr>
              <w:t>0.333</w:t>
            </w:r>
          </w:p>
        </w:tc>
        <w:tc>
          <w:tcPr>
            <w:tcW w:w="1023" w:type="dxa"/>
          </w:tcPr>
          <w:p w14:paraId="28C08EAE" w14:textId="77777777" w:rsidR="004B77DE" w:rsidRPr="004B77DE" w:rsidRDefault="004B77DE" w:rsidP="001F3F3F">
            <w:pPr>
              <w:contextualSpacing/>
              <w:jc w:val="center"/>
              <w:rPr>
                <w:sz w:val="22"/>
              </w:rPr>
            </w:pPr>
            <w:r w:rsidRPr="004B77DE">
              <w:rPr>
                <w:sz w:val="22"/>
              </w:rPr>
              <w:t>0.391</w:t>
            </w:r>
          </w:p>
        </w:tc>
        <w:tc>
          <w:tcPr>
            <w:tcW w:w="722" w:type="dxa"/>
          </w:tcPr>
          <w:p w14:paraId="7E2E6407" w14:textId="77777777" w:rsidR="004B77DE" w:rsidRPr="004B77DE" w:rsidRDefault="004B77DE" w:rsidP="001F3F3F">
            <w:pPr>
              <w:contextualSpacing/>
              <w:jc w:val="center"/>
              <w:rPr>
                <w:sz w:val="22"/>
              </w:rPr>
            </w:pPr>
            <w:r w:rsidRPr="004B77DE">
              <w:rPr>
                <w:sz w:val="22"/>
              </w:rPr>
              <w:t>0.38</w:t>
            </w:r>
          </w:p>
        </w:tc>
        <w:tc>
          <w:tcPr>
            <w:tcW w:w="722" w:type="dxa"/>
          </w:tcPr>
          <w:p w14:paraId="54C05C70" w14:textId="77777777" w:rsidR="004B77DE" w:rsidRPr="004B77DE" w:rsidRDefault="004B77DE" w:rsidP="001F3F3F">
            <w:pPr>
              <w:contextualSpacing/>
              <w:jc w:val="center"/>
              <w:rPr>
                <w:sz w:val="22"/>
              </w:rPr>
            </w:pPr>
            <w:r w:rsidRPr="004B77DE">
              <w:rPr>
                <w:sz w:val="22"/>
              </w:rPr>
              <w:t>0.193</w:t>
            </w:r>
          </w:p>
        </w:tc>
        <w:tc>
          <w:tcPr>
            <w:tcW w:w="1023" w:type="dxa"/>
          </w:tcPr>
          <w:p w14:paraId="72A70888" w14:textId="77777777" w:rsidR="004B77DE" w:rsidRPr="004B77DE" w:rsidRDefault="004B77DE" w:rsidP="001F3F3F">
            <w:pPr>
              <w:contextualSpacing/>
              <w:jc w:val="center"/>
              <w:rPr>
                <w:sz w:val="22"/>
              </w:rPr>
            </w:pPr>
            <w:r w:rsidRPr="004B77DE">
              <w:rPr>
                <w:sz w:val="22"/>
              </w:rPr>
              <w:t>0.7</w:t>
            </w:r>
          </w:p>
        </w:tc>
        <w:tc>
          <w:tcPr>
            <w:tcW w:w="722" w:type="dxa"/>
          </w:tcPr>
          <w:p w14:paraId="0CFF2D10" w14:textId="77777777" w:rsidR="004B77DE" w:rsidRPr="004B77DE" w:rsidRDefault="004B77DE" w:rsidP="001F3F3F">
            <w:pPr>
              <w:contextualSpacing/>
              <w:jc w:val="center"/>
              <w:rPr>
                <w:sz w:val="22"/>
              </w:rPr>
            </w:pPr>
            <w:r w:rsidRPr="004B77DE">
              <w:rPr>
                <w:sz w:val="22"/>
              </w:rPr>
              <w:t>0.764</w:t>
            </w:r>
          </w:p>
        </w:tc>
        <w:tc>
          <w:tcPr>
            <w:tcW w:w="722" w:type="dxa"/>
          </w:tcPr>
          <w:p w14:paraId="347088C5" w14:textId="77777777" w:rsidR="004B77DE" w:rsidRPr="004B77DE" w:rsidRDefault="004B77DE" w:rsidP="001F3F3F">
            <w:pPr>
              <w:contextualSpacing/>
              <w:jc w:val="center"/>
              <w:rPr>
                <w:sz w:val="22"/>
              </w:rPr>
            </w:pPr>
            <w:r w:rsidRPr="004B77DE">
              <w:rPr>
                <w:sz w:val="22"/>
              </w:rPr>
              <w:t>0.365</w:t>
            </w:r>
          </w:p>
        </w:tc>
      </w:tr>
      <w:tr w:rsidR="004B77DE" w:rsidRPr="004B77DE" w14:paraId="4266674F" w14:textId="77777777" w:rsidTr="004B77DE">
        <w:tc>
          <w:tcPr>
            <w:tcW w:w="1231" w:type="dxa"/>
          </w:tcPr>
          <w:p w14:paraId="7839022C" w14:textId="77777777" w:rsidR="004B77DE" w:rsidRPr="004B77DE" w:rsidRDefault="004B77DE" w:rsidP="001F3F3F">
            <w:pPr>
              <w:contextualSpacing/>
              <w:jc w:val="center"/>
              <w:rPr>
                <w:sz w:val="22"/>
              </w:rPr>
            </w:pPr>
            <w:r w:rsidRPr="004B77DE">
              <w:rPr>
                <w:sz w:val="22"/>
              </w:rPr>
              <w:lastRenderedPageBreak/>
              <w:t>Writer9191</w:t>
            </w:r>
          </w:p>
        </w:tc>
        <w:tc>
          <w:tcPr>
            <w:tcW w:w="1023" w:type="dxa"/>
          </w:tcPr>
          <w:p w14:paraId="3E1543E0" w14:textId="77777777" w:rsidR="004B77DE" w:rsidRPr="004B77DE" w:rsidRDefault="004B77DE" w:rsidP="001F3F3F">
            <w:pPr>
              <w:contextualSpacing/>
              <w:jc w:val="center"/>
              <w:rPr>
                <w:sz w:val="22"/>
              </w:rPr>
            </w:pPr>
            <w:r w:rsidRPr="004B77DE">
              <w:rPr>
                <w:sz w:val="22"/>
              </w:rPr>
              <w:t>0.327</w:t>
            </w:r>
          </w:p>
        </w:tc>
        <w:tc>
          <w:tcPr>
            <w:tcW w:w="721" w:type="dxa"/>
          </w:tcPr>
          <w:p w14:paraId="50D9C5CF" w14:textId="77777777" w:rsidR="004B77DE" w:rsidRPr="004B77DE" w:rsidRDefault="004B77DE" w:rsidP="001F3F3F">
            <w:pPr>
              <w:contextualSpacing/>
              <w:jc w:val="center"/>
              <w:rPr>
                <w:sz w:val="22"/>
              </w:rPr>
            </w:pPr>
            <w:r w:rsidRPr="004B77DE">
              <w:rPr>
                <w:sz w:val="22"/>
              </w:rPr>
              <w:t>0.199</w:t>
            </w:r>
          </w:p>
        </w:tc>
        <w:tc>
          <w:tcPr>
            <w:tcW w:w="721" w:type="dxa"/>
          </w:tcPr>
          <w:p w14:paraId="4D868372" w14:textId="77777777" w:rsidR="004B77DE" w:rsidRPr="004B77DE" w:rsidRDefault="004B77DE" w:rsidP="001F3F3F">
            <w:pPr>
              <w:contextualSpacing/>
              <w:jc w:val="center"/>
              <w:rPr>
                <w:sz w:val="22"/>
              </w:rPr>
            </w:pPr>
            <w:r w:rsidRPr="004B77DE">
              <w:rPr>
                <w:sz w:val="22"/>
              </w:rPr>
              <w:t>0.124</w:t>
            </w:r>
          </w:p>
        </w:tc>
        <w:tc>
          <w:tcPr>
            <w:tcW w:w="1023" w:type="dxa"/>
          </w:tcPr>
          <w:p w14:paraId="3C6D7FCF" w14:textId="77777777" w:rsidR="004B77DE" w:rsidRPr="004B77DE" w:rsidRDefault="004B77DE" w:rsidP="001F3F3F">
            <w:pPr>
              <w:contextualSpacing/>
              <w:jc w:val="center"/>
              <w:rPr>
                <w:sz w:val="22"/>
              </w:rPr>
            </w:pPr>
            <w:r w:rsidRPr="004B77DE">
              <w:rPr>
                <w:sz w:val="22"/>
              </w:rPr>
              <w:t>0.129</w:t>
            </w:r>
          </w:p>
        </w:tc>
        <w:tc>
          <w:tcPr>
            <w:tcW w:w="722" w:type="dxa"/>
          </w:tcPr>
          <w:p w14:paraId="4FCD0868" w14:textId="77777777" w:rsidR="004B77DE" w:rsidRPr="004B77DE" w:rsidRDefault="004B77DE" w:rsidP="001F3F3F">
            <w:pPr>
              <w:contextualSpacing/>
              <w:jc w:val="center"/>
              <w:rPr>
                <w:sz w:val="22"/>
              </w:rPr>
            </w:pPr>
            <w:r w:rsidRPr="004B77DE">
              <w:rPr>
                <w:sz w:val="22"/>
              </w:rPr>
              <w:t>0.164</w:t>
            </w:r>
          </w:p>
        </w:tc>
        <w:tc>
          <w:tcPr>
            <w:tcW w:w="722" w:type="dxa"/>
          </w:tcPr>
          <w:p w14:paraId="07C86051" w14:textId="77777777" w:rsidR="004B77DE" w:rsidRPr="004B77DE" w:rsidRDefault="004B77DE" w:rsidP="001F3F3F">
            <w:pPr>
              <w:contextualSpacing/>
              <w:jc w:val="center"/>
              <w:rPr>
                <w:sz w:val="22"/>
              </w:rPr>
            </w:pPr>
            <w:r w:rsidRPr="004B77DE">
              <w:rPr>
                <w:sz w:val="22"/>
              </w:rPr>
              <w:t>0.072</w:t>
            </w:r>
          </w:p>
        </w:tc>
        <w:tc>
          <w:tcPr>
            <w:tcW w:w="1023" w:type="dxa"/>
          </w:tcPr>
          <w:p w14:paraId="2D23B16F" w14:textId="77777777" w:rsidR="004B77DE" w:rsidRPr="004B77DE" w:rsidRDefault="004B77DE" w:rsidP="001F3F3F">
            <w:pPr>
              <w:contextualSpacing/>
              <w:jc w:val="center"/>
              <w:rPr>
                <w:sz w:val="22"/>
              </w:rPr>
            </w:pPr>
            <w:r w:rsidRPr="004B77DE">
              <w:rPr>
                <w:sz w:val="22"/>
              </w:rPr>
              <w:t>0.381</w:t>
            </w:r>
          </w:p>
        </w:tc>
        <w:tc>
          <w:tcPr>
            <w:tcW w:w="722" w:type="dxa"/>
          </w:tcPr>
          <w:p w14:paraId="4D5AB708" w14:textId="77777777" w:rsidR="004B77DE" w:rsidRPr="004B77DE" w:rsidRDefault="004B77DE" w:rsidP="001F3F3F">
            <w:pPr>
              <w:contextualSpacing/>
              <w:jc w:val="center"/>
              <w:rPr>
                <w:sz w:val="22"/>
              </w:rPr>
            </w:pPr>
            <w:r w:rsidRPr="004B77DE">
              <w:rPr>
                <w:sz w:val="22"/>
              </w:rPr>
              <w:t>0.4</w:t>
            </w:r>
          </w:p>
        </w:tc>
        <w:tc>
          <w:tcPr>
            <w:tcW w:w="722" w:type="dxa"/>
          </w:tcPr>
          <w:p w14:paraId="2C2C813A" w14:textId="77777777" w:rsidR="004B77DE" w:rsidRPr="004B77DE" w:rsidRDefault="004B77DE" w:rsidP="001F3F3F">
            <w:pPr>
              <w:contextualSpacing/>
              <w:jc w:val="center"/>
              <w:rPr>
                <w:sz w:val="22"/>
              </w:rPr>
            </w:pPr>
            <w:r w:rsidRPr="004B77DE">
              <w:rPr>
                <w:sz w:val="22"/>
              </w:rPr>
              <w:t>0.195</w:t>
            </w:r>
          </w:p>
        </w:tc>
      </w:tr>
      <w:tr w:rsidR="004B77DE" w:rsidRPr="004B77DE" w14:paraId="20367CE6" w14:textId="77777777" w:rsidTr="004B77DE">
        <w:tc>
          <w:tcPr>
            <w:tcW w:w="1231" w:type="dxa"/>
          </w:tcPr>
          <w:p w14:paraId="6D962859" w14:textId="77777777" w:rsidR="004B77DE" w:rsidRPr="004B77DE" w:rsidRDefault="004B77DE" w:rsidP="001F3F3F">
            <w:pPr>
              <w:contextualSpacing/>
              <w:jc w:val="center"/>
              <w:rPr>
                <w:sz w:val="22"/>
              </w:rPr>
            </w:pPr>
            <w:r w:rsidRPr="004B77DE">
              <w:rPr>
                <w:sz w:val="22"/>
              </w:rPr>
              <w:t>Writer9292</w:t>
            </w:r>
          </w:p>
        </w:tc>
        <w:tc>
          <w:tcPr>
            <w:tcW w:w="1023" w:type="dxa"/>
          </w:tcPr>
          <w:p w14:paraId="3496D8B1" w14:textId="77777777" w:rsidR="004B77DE" w:rsidRPr="004B77DE" w:rsidRDefault="004B77DE" w:rsidP="001F3F3F">
            <w:pPr>
              <w:contextualSpacing/>
              <w:jc w:val="center"/>
              <w:rPr>
                <w:sz w:val="22"/>
              </w:rPr>
            </w:pPr>
            <w:r w:rsidRPr="004B77DE">
              <w:rPr>
                <w:sz w:val="22"/>
              </w:rPr>
              <w:t>0.278</w:t>
            </w:r>
          </w:p>
        </w:tc>
        <w:tc>
          <w:tcPr>
            <w:tcW w:w="721" w:type="dxa"/>
          </w:tcPr>
          <w:p w14:paraId="1A03C99B" w14:textId="77777777" w:rsidR="004B77DE" w:rsidRPr="004B77DE" w:rsidRDefault="004B77DE" w:rsidP="001F3F3F">
            <w:pPr>
              <w:contextualSpacing/>
              <w:jc w:val="center"/>
              <w:rPr>
                <w:sz w:val="22"/>
              </w:rPr>
            </w:pPr>
            <w:r w:rsidRPr="004B77DE">
              <w:rPr>
                <w:sz w:val="22"/>
              </w:rPr>
              <w:t>0.185</w:t>
            </w:r>
          </w:p>
        </w:tc>
        <w:tc>
          <w:tcPr>
            <w:tcW w:w="721" w:type="dxa"/>
          </w:tcPr>
          <w:p w14:paraId="1E5A07D7" w14:textId="77777777" w:rsidR="004B77DE" w:rsidRPr="004B77DE" w:rsidRDefault="004B77DE" w:rsidP="001F3F3F">
            <w:pPr>
              <w:contextualSpacing/>
              <w:jc w:val="center"/>
              <w:rPr>
                <w:sz w:val="22"/>
              </w:rPr>
            </w:pPr>
            <w:r w:rsidRPr="004B77DE">
              <w:rPr>
                <w:sz w:val="22"/>
              </w:rPr>
              <w:t>0.111</w:t>
            </w:r>
          </w:p>
        </w:tc>
        <w:tc>
          <w:tcPr>
            <w:tcW w:w="1023" w:type="dxa"/>
          </w:tcPr>
          <w:p w14:paraId="7EEB9659" w14:textId="77777777" w:rsidR="004B77DE" w:rsidRPr="004B77DE" w:rsidRDefault="004B77DE" w:rsidP="001F3F3F">
            <w:pPr>
              <w:contextualSpacing/>
              <w:jc w:val="center"/>
              <w:rPr>
                <w:sz w:val="22"/>
              </w:rPr>
            </w:pPr>
            <w:r w:rsidRPr="004B77DE">
              <w:rPr>
                <w:sz w:val="22"/>
              </w:rPr>
              <w:t>0.179</w:t>
            </w:r>
          </w:p>
        </w:tc>
        <w:tc>
          <w:tcPr>
            <w:tcW w:w="722" w:type="dxa"/>
          </w:tcPr>
          <w:p w14:paraId="2EF3CCF8" w14:textId="77777777" w:rsidR="004B77DE" w:rsidRPr="004B77DE" w:rsidRDefault="004B77DE" w:rsidP="001F3F3F">
            <w:pPr>
              <w:contextualSpacing/>
              <w:jc w:val="center"/>
              <w:rPr>
                <w:sz w:val="22"/>
              </w:rPr>
            </w:pPr>
            <w:r w:rsidRPr="004B77DE">
              <w:rPr>
                <w:sz w:val="22"/>
              </w:rPr>
              <w:t>0.132</w:t>
            </w:r>
          </w:p>
        </w:tc>
        <w:tc>
          <w:tcPr>
            <w:tcW w:w="722" w:type="dxa"/>
          </w:tcPr>
          <w:p w14:paraId="5A0B0AA7" w14:textId="77777777" w:rsidR="004B77DE" w:rsidRPr="004B77DE" w:rsidRDefault="004B77DE" w:rsidP="001F3F3F">
            <w:pPr>
              <w:contextualSpacing/>
              <w:jc w:val="center"/>
              <w:rPr>
                <w:sz w:val="22"/>
              </w:rPr>
            </w:pPr>
            <w:r w:rsidRPr="004B77DE">
              <w:rPr>
                <w:sz w:val="22"/>
              </w:rPr>
              <w:t>0.076</w:t>
            </w:r>
          </w:p>
        </w:tc>
        <w:tc>
          <w:tcPr>
            <w:tcW w:w="1023" w:type="dxa"/>
          </w:tcPr>
          <w:p w14:paraId="74A48A39" w14:textId="77777777" w:rsidR="004B77DE" w:rsidRPr="004B77DE" w:rsidRDefault="004B77DE" w:rsidP="001F3F3F">
            <w:pPr>
              <w:contextualSpacing/>
              <w:jc w:val="center"/>
              <w:rPr>
                <w:sz w:val="22"/>
              </w:rPr>
            </w:pPr>
            <w:r w:rsidRPr="004B77DE">
              <w:rPr>
                <w:sz w:val="22"/>
              </w:rPr>
              <w:t>0.448</w:t>
            </w:r>
          </w:p>
        </w:tc>
        <w:tc>
          <w:tcPr>
            <w:tcW w:w="722" w:type="dxa"/>
          </w:tcPr>
          <w:p w14:paraId="67579993" w14:textId="77777777" w:rsidR="004B77DE" w:rsidRPr="004B77DE" w:rsidRDefault="004B77DE" w:rsidP="001F3F3F">
            <w:pPr>
              <w:contextualSpacing/>
              <w:jc w:val="center"/>
              <w:rPr>
                <w:sz w:val="22"/>
              </w:rPr>
            </w:pPr>
            <w:r w:rsidRPr="004B77DE">
              <w:rPr>
                <w:sz w:val="22"/>
              </w:rPr>
              <w:t>0.343</w:t>
            </w:r>
          </w:p>
        </w:tc>
        <w:tc>
          <w:tcPr>
            <w:tcW w:w="722" w:type="dxa"/>
          </w:tcPr>
          <w:p w14:paraId="26AB99C2" w14:textId="77777777" w:rsidR="004B77DE" w:rsidRPr="004B77DE" w:rsidRDefault="004B77DE" w:rsidP="001F3F3F">
            <w:pPr>
              <w:contextualSpacing/>
              <w:jc w:val="center"/>
              <w:rPr>
                <w:sz w:val="22"/>
              </w:rPr>
            </w:pPr>
            <w:r w:rsidRPr="004B77DE">
              <w:rPr>
                <w:sz w:val="22"/>
              </w:rPr>
              <w:t>0.194</w:t>
            </w:r>
          </w:p>
        </w:tc>
      </w:tr>
      <w:tr w:rsidR="004B77DE" w:rsidRPr="004B77DE" w14:paraId="24AEF85B" w14:textId="77777777" w:rsidTr="004B77DE">
        <w:tc>
          <w:tcPr>
            <w:tcW w:w="1231" w:type="dxa"/>
          </w:tcPr>
          <w:p w14:paraId="656239BA" w14:textId="77777777" w:rsidR="004B77DE" w:rsidRPr="004B77DE" w:rsidRDefault="004B77DE" w:rsidP="001F3F3F">
            <w:pPr>
              <w:contextualSpacing/>
              <w:jc w:val="center"/>
              <w:rPr>
                <w:sz w:val="22"/>
              </w:rPr>
            </w:pPr>
            <w:r w:rsidRPr="004B77DE">
              <w:rPr>
                <w:sz w:val="22"/>
              </w:rPr>
              <w:t>Writer9393</w:t>
            </w:r>
          </w:p>
        </w:tc>
        <w:tc>
          <w:tcPr>
            <w:tcW w:w="1023" w:type="dxa"/>
          </w:tcPr>
          <w:p w14:paraId="044D7AED" w14:textId="77777777" w:rsidR="004B77DE" w:rsidRPr="004B77DE" w:rsidRDefault="004B77DE" w:rsidP="001F3F3F">
            <w:pPr>
              <w:contextualSpacing/>
              <w:jc w:val="center"/>
              <w:rPr>
                <w:sz w:val="22"/>
              </w:rPr>
            </w:pPr>
            <w:r w:rsidRPr="004B77DE">
              <w:rPr>
                <w:sz w:val="22"/>
              </w:rPr>
              <w:t>0.358</w:t>
            </w:r>
          </w:p>
        </w:tc>
        <w:tc>
          <w:tcPr>
            <w:tcW w:w="721" w:type="dxa"/>
          </w:tcPr>
          <w:p w14:paraId="2B718E38" w14:textId="77777777" w:rsidR="004B77DE" w:rsidRPr="004B77DE" w:rsidRDefault="004B77DE" w:rsidP="001F3F3F">
            <w:pPr>
              <w:contextualSpacing/>
              <w:jc w:val="center"/>
              <w:rPr>
                <w:sz w:val="22"/>
              </w:rPr>
            </w:pPr>
            <w:r w:rsidRPr="004B77DE">
              <w:rPr>
                <w:sz w:val="22"/>
              </w:rPr>
              <w:t>0.662</w:t>
            </w:r>
          </w:p>
        </w:tc>
        <w:tc>
          <w:tcPr>
            <w:tcW w:w="721" w:type="dxa"/>
          </w:tcPr>
          <w:p w14:paraId="3E69D60E" w14:textId="77777777" w:rsidR="004B77DE" w:rsidRPr="004B77DE" w:rsidRDefault="004B77DE" w:rsidP="001F3F3F">
            <w:pPr>
              <w:contextualSpacing/>
              <w:jc w:val="center"/>
              <w:rPr>
                <w:sz w:val="22"/>
              </w:rPr>
            </w:pPr>
            <w:r w:rsidRPr="004B77DE">
              <w:rPr>
                <w:sz w:val="22"/>
              </w:rPr>
              <w:t>0.232</w:t>
            </w:r>
          </w:p>
        </w:tc>
        <w:tc>
          <w:tcPr>
            <w:tcW w:w="1023" w:type="dxa"/>
          </w:tcPr>
          <w:p w14:paraId="7D45BD82" w14:textId="77777777" w:rsidR="004B77DE" w:rsidRPr="004B77DE" w:rsidRDefault="004B77DE" w:rsidP="001F3F3F">
            <w:pPr>
              <w:contextualSpacing/>
              <w:jc w:val="center"/>
              <w:rPr>
                <w:sz w:val="22"/>
              </w:rPr>
            </w:pPr>
            <w:r w:rsidRPr="004B77DE">
              <w:rPr>
                <w:sz w:val="22"/>
              </w:rPr>
              <w:t>0.314</w:t>
            </w:r>
          </w:p>
        </w:tc>
        <w:tc>
          <w:tcPr>
            <w:tcW w:w="722" w:type="dxa"/>
          </w:tcPr>
          <w:p w14:paraId="7784300A" w14:textId="77777777" w:rsidR="004B77DE" w:rsidRPr="004B77DE" w:rsidRDefault="004B77DE" w:rsidP="001F3F3F">
            <w:pPr>
              <w:contextualSpacing/>
              <w:jc w:val="center"/>
              <w:rPr>
                <w:sz w:val="22"/>
              </w:rPr>
            </w:pPr>
            <w:r w:rsidRPr="004B77DE">
              <w:rPr>
                <w:sz w:val="22"/>
              </w:rPr>
              <w:t>0.406</w:t>
            </w:r>
          </w:p>
        </w:tc>
        <w:tc>
          <w:tcPr>
            <w:tcW w:w="722" w:type="dxa"/>
          </w:tcPr>
          <w:p w14:paraId="2533EDBD" w14:textId="77777777" w:rsidR="004B77DE" w:rsidRPr="004B77DE" w:rsidRDefault="004B77DE" w:rsidP="001F3F3F">
            <w:pPr>
              <w:contextualSpacing/>
              <w:jc w:val="center"/>
              <w:rPr>
                <w:sz w:val="22"/>
              </w:rPr>
            </w:pPr>
            <w:r w:rsidRPr="004B77DE">
              <w:rPr>
                <w:sz w:val="22"/>
              </w:rPr>
              <w:t>0.177</w:t>
            </w:r>
          </w:p>
        </w:tc>
        <w:tc>
          <w:tcPr>
            <w:tcW w:w="1023" w:type="dxa"/>
          </w:tcPr>
          <w:p w14:paraId="54343A1C" w14:textId="77777777" w:rsidR="004B77DE" w:rsidRPr="004B77DE" w:rsidRDefault="004B77DE" w:rsidP="001F3F3F">
            <w:pPr>
              <w:contextualSpacing/>
              <w:jc w:val="center"/>
              <w:rPr>
                <w:sz w:val="22"/>
              </w:rPr>
            </w:pPr>
            <w:r w:rsidRPr="004B77DE">
              <w:rPr>
                <w:sz w:val="22"/>
              </w:rPr>
              <w:t>0.527</w:t>
            </w:r>
          </w:p>
        </w:tc>
        <w:tc>
          <w:tcPr>
            <w:tcW w:w="722" w:type="dxa"/>
          </w:tcPr>
          <w:p w14:paraId="72A624D4" w14:textId="77777777" w:rsidR="004B77DE" w:rsidRPr="004B77DE" w:rsidRDefault="004B77DE" w:rsidP="001F3F3F">
            <w:pPr>
              <w:contextualSpacing/>
              <w:jc w:val="center"/>
              <w:rPr>
                <w:sz w:val="22"/>
              </w:rPr>
            </w:pPr>
            <w:r w:rsidRPr="004B77DE">
              <w:rPr>
                <w:sz w:val="22"/>
              </w:rPr>
              <w:t>0.581</w:t>
            </w:r>
          </w:p>
        </w:tc>
        <w:tc>
          <w:tcPr>
            <w:tcW w:w="722" w:type="dxa"/>
          </w:tcPr>
          <w:p w14:paraId="6ADFBEFE" w14:textId="77777777" w:rsidR="004B77DE" w:rsidRPr="004B77DE" w:rsidRDefault="004B77DE" w:rsidP="001F3F3F">
            <w:pPr>
              <w:contextualSpacing/>
              <w:jc w:val="center"/>
              <w:rPr>
                <w:sz w:val="22"/>
              </w:rPr>
            </w:pPr>
            <w:r w:rsidRPr="004B77DE">
              <w:rPr>
                <w:sz w:val="22"/>
              </w:rPr>
              <w:t>0.276</w:t>
            </w:r>
          </w:p>
        </w:tc>
      </w:tr>
      <w:tr w:rsidR="004B77DE" w:rsidRPr="004B77DE" w14:paraId="6A25A872" w14:textId="77777777" w:rsidTr="004B77DE">
        <w:tc>
          <w:tcPr>
            <w:tcW w:w="1231" w:type="dxa"/>
          </w:tcPr>
          <w:p w14:paraId="677A8C0E" w14:textId="77777777" w:rsidR="004B77DE" w:rsidRPr="004B77DE" w:rsidRDefault="004B77DE" w:rsidP="001F3F3F">
            <w:pPr>
              <w:contextualSpacing/>
              <w:jc w:val="center"/>
              <w:rPr>
                <w:sz w:val="22"/>
              </w:rPr>
            </w:pPr>
            <w:r w:rsidRPr="004B77DE">
              <w:rPr>
                <w:sz w:val="22"/>
              </w:rPr>
              <w:t>Writer9494</w:t>
            </w:r>
          </w:p>
        </w:tc>
        <w:tc>
          <w:tcPr>
            <w:tcW w:w="1023" w:type="dxa"/>
          </w:tcPr>
          <w:p w14:paraId="635BDC7C" w14:textId="77777777" w:rsidR="004B77DE" w:rsidRPr="004B77DE" w:rsidRDefault="004B77DE" w:rsidP="001F3F3F">
            <w:pPr>
              <w:contextualSpacing/>
              <w:jc w:val="center"/>
              <w:rPr>
                <w:sz w:val="22"/>
              </w:rPr>
            </w:pPr>
            <w:r w:rsidRPr="004B77DE">
              <w:rPr>
                <w:sz w:val="22"/>
              </w:rPr>
              <w:t>0.296</w:t>
            </w:r>
          </w:p>
        </w:tc>
        <w:tc>
          <w:tcPr>
            <w:tcW w:w="721" w:type="dxa"/>
          </w:tcPr>
          <w:p w14:paraId="5626745C" w14:textId="77777777" w:rsidR="004B77DE" w:rsidRPr="004B77DE" w:rsidRDefault="004B77DE" w:rsidP="001F3F3F">
            <w:pPr>
              <w:contextualSpacing/>
              <w:jc w:val="center"/>
              <w:rPr>
                <w:sz w:val="22"/>
              </w:rPr>
            </w:pPr>
            <w:r w:rsidRPr="004B77DE">
              <w:rPr>
                <w:sz w:val="22"/>
              </w:rPr>
              <w:t>0.515</w:t>
            </w:r>
          </w:p>
        </w:tc>
        <w:tc>
          <w:tcPr>
            <w:tcW w:w="721" w:type="dxa"/>
          </w:tcPr>
          <w:p w14:paraId="1C4ADC2B" w14:textId="77777777" w:rsidR="004B77DE" w:rsidRPr="004B77DE" w:rsidRDefault="004B77DE" w:rsidP="001F3F3F">
            <w:pPr>
              <w:contextualSpacing/>
              <w:jc w:val="center"/>
              <w:rPr>
                <w:sz w:val="22"/>
              </w:rPr>
            </w:pPr>
            <w:r w:rsidRPr="004B77DE">
              <w:rPr>
                <w:sz w:val="22"/>
              </w:rPr>
              <w:t>0.188</w:t>
            </w:r>
          </w:p>
        </w:tc>
        <w:tc>
          <w:tcPr>
            <w:tcW w:w="1023" w:type="dxa"/>
          </w:tcPr>
          <w:p w14:paraId="7EED22ED" w14:textId="77777777" w:rsidR="004B77DE" w:rsidRPr="004B77DE" w:rsidRDefault="004B77DE" w:rsidP="001F3F3F">
            <w:pPr>
              <w:contextualSpacing/>
              <w:jc w:val="center"/>
              <w:rPr>
                <w:sz w:val="22"/>
              </w:rPr>
            </w:pPr>
            <w:r w:rsidRPr="004B77DE">
              <w:rPr>
                <w:sz w:val="22"/>
              </w:rPr>
              <w:t>0.154</w:t>
            </w:r>
          </w:p>
        </w:tc>
        <w:tc>
          <w:tcPr>
            <w:tcW w:w="722" w:type="dxa"/>
          </w:tcPr>
          <w:p w14:paraId="6A61DEF9" w14:textId="77777777" w:rsidR="004B77DE" w:rsidRPr="004B77DE" w:rsidRDefault="004B77DE" w:rsidP="001F3F3F">
            <w:pPr>
              <w:contextualSpacing/>
              <w:jc w:val="center"/>
              <w:rPr>
                <w:sz w:val="22"/>
              </w:rPr>
            </w:pPr>
            <w:r w:rsidRPr="004B77DE">
              <w:rPr>
                <w:sz w:val="22"/>
              </w:rPr>
              <w:t>0.166</w:t>
            </w:r>
          </w:p>
        </w:tc>
        <w:tc>
          <w:tcPr>
            <w:tcW w:w="722" w:type="dxa"/>
          </w:tcPr>
          <w:p w14:paraId="47B3E07B" w14:textId="77777777" w:rsidR="004B77DE" w:rsidRPr="004B77DE" w:rsidRDefault="004B77DE" w:rsidP="001F3F3F">
            <w:pPr>
              <w:contextualSpacing/>
              <w:jc w:val="center"/>
              <w:rPr>
                <w:sz w:val="22"/>
              </w:rPr>
            </w:pPr>
            <w:r w:rsidRPr="004B77DE">
              <w:rPr>
                <w:sz w:val="22"/>
              </w:rPr>
              <w:t>0.08</w:t>
            </w:r>
          </w:p>
        </w:tc>
        <w:tc>
          <w:tcPr>
            <w:tcW w:w="1023" w:type="dxa"/>
          </w:tcPr>
          <w:p w14:paraId="5AB7A958" w14:textId="77777777" w:rsidR="004B77DE" w:rsidRPr="004B77DE" w:rsidRDefault="004B77DE" w:rsidP="001F3F3F">
            <w:pPr>
              <w:contextualSpacing/>
              <w:jc w:val="center"/>
              <w:rPr>
                <w:sz w:val="22"/>
              </w:rPr>
            </w:pPr>
            <w:r w:rsidRPr="004B77DE">
              <w:rPr>
                <w:sz w:val="22"/>
              </w:rPr>
              <w:t>0.484</w:t>
            </w:r>
          </w:p>
        </w:tc>
        <w:tc>
          <w:tcPr>
            <w:tcW w:w="722" w:type="dxa"/>
          </w:tcPr>
          <w:p w14:paraId="52E88CEE" w14:textId="77777777" w:rsidR="004B77DE" w:rsidRPr="004B77DE" w:rsidRDefault="004B77DE" w:rsidP="001F3F3F">
            <w:pPr>
              <w:contextualSpacing/>
              <w:jc w:val="center"/>
              <w:rPr>
                <w:sz w:val="22"/>
              </w:rPr>
            </w:pPr>
            <w:r w:rsidRPr="004B77DE">
              <w:rPr>
                <w:sz w:val="22"/>
              </w:rPr>
              <w:t>0.617</w:t>
            </w:r>
          </w:p>
        </w:tc>
        <w:tc>
          <w:tcPr>
            <w:tcW w:w="722" w:type="dxa"/>
          </w:tcPr>
          <w:p w14:paraId="3E7358E2" w14:textId="77777777" w:rsidR="004B77DE" w:rsidRPr="004B77DE" w:rsidRDefault="004B77DE" w:rsidP="001F3F3F">
            <w:pPr>
              <w:contextualSpacing/>
              <w:jc w:val="center"/>
              <w:rPr>
                <w:sz w:val="22"/>
              </w:rPr>
            </w:pPr>
            <w:r w:rsidRPr="004B77DE">
              <w:rPr>
                <w:sz w:val="22"/>
              </w:rPr>
              <w:t>0.271</w:t>
            </w:r>
          </w:p>
        </w:tc>
      </w:tr>
      <w:tr w:rsidR="004B77DE" w:rsidRPr="004B77DE" w14:paraId="4B48BA59" w14:textId="77777777" w:rsidTr="004B77DE">
        <w:tc>
          <w:tcPr>
            <w:tcW w:w="1231" w:type="dxa"/>
          </w:tcPr>
          <w:p w14:paraId="41BC0F28" w14:textId="77777777" w:rsidR="004B77DE" w:rsidRPr="004B77DE" w:rsidRDefault="004B77DE" w:rsidP="001F3F3F">
            <w:pPr>
              <w:contextualSpacing/>
              <w:jc w:val="center"/>
              <w:rPr>
                <w:sz w:val="22"/>
              </w:rPr>
            </w:pPr>
            <w:r w:rsidRPr="004B77DE">
              <w:rPr>
                <w:sz w:val="22"/>
              </w:rPr>
              <w:t>Writer9595</w:t>
            </w:r>
          </w:p>
        </w:tc>
        <w:tc>
          <w:tcPr>
            <w:tcW w:w="1023" w:type="dxa"/>
          </w:tcPr>
          <w:p w14:paraId="669E4107" w14:textId="77777777" w:rsidR="004B77DE" w:rsidRPr="004B77DE" w:rsidRDefault="004B77DE" w:rsidP="001F3F3F">
            <w:pPr>
              <w:contextualSpacing/>
              <w:jc w:val="center"/>
              <w:rPr>
                <w:sz w:val="22"/>
              </w:rPr>
            </w:pPr>
            <w:r w:rsidRPr="004B77DE">
              <w:rPr>
                <w:sz w:val="22"/>
              </w:rPr>
              <w:t>0.593</w:t>
            </w:r>
          </w:p>
        </w:tc>
        <w:tc>
          <w:tcPr>
            <w:tcW w:w="721" w:type="dxa"/>
          </w:tcPr>
          <w:p w14:paraId="60319F07" w14:textId="77777777" w:rsidR="004B77DE" w:rsidRPr="004B77DE" w:rsidRDefault="004B77DE" w:rsidP="001F3F3F">
            <w:pPr>
              <w:contextualSpacing/>
              <w:jc w:val="center"/>
              <w:rPr>
                <w:sz w:val="22"/>
              </w:rPr>
            </w:pPr>
            <w:r w:rsidRPr="004B77DE">
              <w:rPr>
                <w:sz w:val="22"/>
              </w:rPr>
              <w:t>0.716</w:t>
            </w:r>
          </w:p>
        </w:tc>
        <w:tc>
          <w:tcPr>
            <w:tcW w:w="721" w:type="dxa"/>
          </w:tcPr>
          <w:p w14:paraId="6AAEC88D" w14:textId="77777777" w:rsidR="004B77DE" w:rsidRPr="004B77DE" w:rsidRDefault="004B77DE" w:rsidP="001F3F3F">
            <w:pPr>
              <w:contextualSpacing/>
              <w:jc w:val="center"/>
              <w:rPr>
                <w:sz w:val="22"/>
              </w:rPr>
            </w:pPr>
            <w:r w:rsidRPr="004B77DE">
              <w:rPr>
                <w:sz w:val="22"/>
              </w:rPr>
              <w:t>0.324</w:t>
            </w:r>
          </w:p>
        </w:tc>
        <w:tc>
          <w:tcPr>
            <w:tcW w:w="1023" w:type="dxa"/>
          </w:tcPr>
          <w:p w14:paraId="4E50B079" w14:textId="77777777" w:rsidR="004B77DE" w:rsidRPr="004B77DE" w:rsidRDefault="004B77DE" w:rsidP="001F3F3F">
            <w:pPr>
              <w:contextualSpacing/>
              <w:jc w:val="center"/>
              <w:rPr>
                <w:sz w:val="22"/>
              </w:rPr>
            </w:pPr>
            <w:r w:rsidRPr="004B77DE">
              <w:rPr>
                <w:sz w:val="22"/>
              </w:rPr>
              <w:t>0.453</w:t>
            </w:r>
          </w:p>
        </w:tc>
        <w:tc>
          <w:tcPr>
            <w:tcW w:w="722" w:type="dxa"/>
          </w:tcPr>
          <w:p w14:paraId="088EF757" w14:textId="77777777" w:rsidR="004B77DE" w:rsidRPr="004B77DE" w:rsidRDefault="004B77DE" w:rsidP="001F3F3F">
            <w:pPr>
              <w:contextualSpacing/>
              <w:jc w:val="center"/>
              <w:rPr>
                <w:sz w:val="22"/>
              </w:rPr>
            </w:pPr>
            <w:r w:rsidRPr="004B77DE">
              <w:rPr>
                <w:sz w:val="22"/>
              </w:rPr>
              <w:t>0.31</w:t>
            </w:r>
          </w:p>
        </w:tc>
        <w:tc>
          <w:tcPr>
            <w:tcW w:w="722" w:type="dxa"/>
          </w:tcPr>
          <w:p w14:paraId="6FB36EDD" w14:textId="77777777" w:rsidR="004B77DE" w:rsidRPr="004B77DE" w:rsidRDefault="004B77DE" w:rsidP="001F3F3F">
            <w:pPr>
              <w:contextualSpacing/>
              <w:jc w:val="center"/>
              <w:rPr>
                <w:sz w:val="22"/>
              </w:rPr>
            </w:pPr>
            <w:r w:rsidRPr="004B77DE">
              <w:rPr>
                <w:sz w:val="22"/>
              </w:rPr>
              <w:t>0.184</w:t>
            </w:r>
          </w:p>
        </w:tc>
        <w:tc>
          <w:tcPr>
            <w:tcW w:w="1023" w:type="dxa"/>
          </w:tcPr>
          <w:p w14:paraId="51B0FF35" w14:textId="77777777" w:rsidR="004B77DE" w:rsidRPr="004B77DE" w:rsidRDefault="004B77DE" w:rsidP="001F3F3F">
            <w:pPr>
              <w:contextualSpacing/>
              <w:jc w:val="center"/>
              <w:rPr>
                <w:sz w:val="22"/>
              </w:rPr>
            </w:pPr>
            <w:r w:rsidRPr="004B77DE">
              <w:rPr>
                <w:sz w:val="22"/>
              </w:rPr>
              <w:t>0.609</w:t>
            </w:r>
          </w:p>
        </w:tc>
        <w:tc>
          <w:tcPr>
            <w:tcW w:w="722" w:type="dxa"/>
          </w:tcPr>
          <w:p w14:paraId="0E3B75E4" w14:textId="77777777" w:rsidR="004B77DE" w:rsidRPr="004B77DE" w:rsidRDefault="004B77DE" w:rsidP="001F3F3F">
            <w:pPr>
              <w:contextualSpacing/>
              <w:jc w:val="center"/>
              <w:rPr>
                <w:sz w:val="22"/>
              </w:rPr>
            </w:pPr>
            <w:r w:rsidRPr="004B77DE">
              <w:rPr>
                <w:sz w:val="22"/>
              </w:rPr>
              <w:t>0.752</w:t>
            </w:r>
          </w:p>
        </w:tc>
        <w:tc>
          <w:tcPr>
            <w:tcW w:w="722" w:type="dxa"/>
          </w:tcPr>
          <w:p w14:paraId="1A2652F1" w14:textId="77777777" w:rsidR="004B77DE" w:rsidRPr="004B77DE" w:rsidRDefault="004B77DE" w:rsidP="001F3F3F">
            <w:pPr>
              <w:contextualSpacing/>
              <w:jc w:val="center"/>
              <w:rPr>
                <w:sz w:val="22"/>
              </w:rPr>
            </w:pPr>
            <w:r w:rsidRPr="004B77DE">
              <w:rPr>
                <w:sz w:val="22"/>
              </w:rPr>
              <w:t>0.336</w:t>
            </w:r>
          </w:p>
        </w:tc>
      </w:tr>
      <w:tr w:rsidR="004B77DE" w:rsidRPr="004B77DE" w14:paraId="716F96FA" w14:textId="77777777" w:rsidTr="004B77DE">
        <w:tc>
          <w:tcPr>
            <w:tcW w:w="1231" w:type="dxa"/>
          </w:tcPr>
          <w:p w14:paraId="4021B728" w14:textId="77777777" w:rsidR="004B77DE" w:rsidRPr="004B77DE" w:rsidRDefault="004B77DE" w:rsidP="001F3F3F">
            <w:pPr>
              <w:contextualSpacing/>
              <w:jc w:val="center"/>
              <w:rPr>
                <w:sz w:val="22"/>
              </w:rPr>
            </w:pPr>
            <w:r w:rsidRPr="004B77DE">
              <w:rPr>
                <w:sz w:val="22"/>
              </w:rPr>
              <w:t>Writer9696</w:t>
            </w:r>
          </w:p>
        </w:tc>
        <w:tc>
          <w:tcPr>
            <w:tcW w:w="1023" w:type="dxa"/>
          </w:tcPr>
          <w:p w14:paraId="687C56AA" w14:textId="77777777" w:rsidR="004B77DE" w:rsidRPr="004B77DE" w:rsidRDefault="004B77DE" w:rsidP="001F3F3F">
            <w:pPr>
              <w:contextualSpacing/>
              <w:jc w:val="center"/>
              <w:rPr>
                <w:sz w:val="22"/>
              </w:rPr>
            </w:pPr>
            <w:r w:rsidRPr="004B77DE">
              <w:rPr>
                <w:sz w:val="22"/>
              </w:rPr>
              <w:t>0.475</w:t>
            </w:r>
          </w:p>
        </w:tc>
        <w:tc>
          <w:tcPr>
            <w:tcW w:w="721" w:type="dxa"/>
          </w:tcPr>
          <w:p w14:paraId="0515AF7F" w14:textId="77777777" w:rsidR="004B77DE" w:rsidRPr="004B77DE" w:rsidRDefault="004B77DE" w:rsidP="001F3F3F">
            <w:pPr>
              <w:contextualSpacing/>
              <w:jc w:val="center"/>
              <w:rPr>
                <w:sz w:val="22"/>
              </w:rPr>
            </w:pPr>
            <w:r w:rsidRPr="004B77DE">
              <w:rPr>
                <w:sz w:val="22"/>
              </w:rPr>
              <w:t>0.266</w:t>
            </w:r>
          </w:p>
        </w:tc>
        <w:tc>
          <w:tcPr>
            <w:tcW w:w="721" w:type="dxa"/>
          </w:tcPr>
          <w:p w14:paraId="2BFA58A8" w14:textId="77777777" w:rsidR="004B77DE" w:rsidRPr="004B77DE" w:rsidRDefault="004B77DE" w:rsidP="001F3F3F">
            <w:pPr>
              <w:contextualSpacing/>
              <w:jc w:val="center"/>
              <w:rPr>
                <w:sz w:val="22"/>
              </w:rPr>
            </w:pPr>
            <w:r w:rsidRPr="004B77DE">
              <w:rPr>
                <w:sz w:val="22"/>
              </w:rPr>
              <w:t>0.171</w:t>
            </w:r>
          </w:p>
        </w:tc>
        <w:tc>
          <w:tcPr>
            <w:tcW w:w="1023" w:type="dxa"/>
          </w:tcPr>
          <w:p w14:paraId="3E27DD61" w14:textId="77777777" w:rsidR="004B77DE" w:rsidRPr="004B77DE" w:rsidRDefault="004B77DE" w:rsidP="001F3F3F">
            <w:pPr>
              <w:contextualSpacing/>
              <w:jc w:val="center"/>
              <w:rPr>
                <w:sz w:val="22"/>
              </w:rPr>
            </w:pPr>
            <w:r w:rsidRPr="004B77DE">
              <w:rPr>
                <w:sz w:val="22"/>
              </w:rPr>
              <w:t>0.256</w:t>
            </w:r>
          </w:p>
        </w:tc>
        <w:tc>
          <w:tcPr>
            <w:tcW w:w="722" w:type="dxa"/>
          </w:tcPr>
          <w:p w14:paraId="1A649C7F" w14:textId="77777777" w:rsidR="004B77DE" w:rsidRPr="004B77DE" w:rsidRDefault="004B77DE" w:rsidP="001F3F3F">
            <w:pPr>
              <w:contextualSpacing/>
              <w:jc w:val="center"/>
              <w:rPr>
                <w:sz w:val="22"/>
              </w:rPr>
            </w:pPr>
            <w:r w:rsidRPr="004B77DE">
              <w:rPr>
                <w:sz w:val="22"/>
              </w:rPr>
              <w:t>0.16</w:t>
            </w:r>
          </w:p>
        </w:tc>
        <w:tc>
          <w:tcPr>
            <w:tcW w:w="722" w:type="dxa"/>
          </w:tcPr>
          <w:p w14:paraId="20D467D7" w14:textId="77777777" w:rsidR="004B77DE" w:rsidRPr="004B77DE" w:rsidRDefault="004B77DE" w:rsidP="001F3F3F">
            <w:pPr>
              <w:contextualSpacing/>
              <w:jc w:val="center"/>
              <w:rPr>
                <w:sz w:val="22"/>
              </w:rPr>
            </w:pPr>
            <w:r w:rsidRPr="004B77DE">
              <w:rPr>
                <w:sz w:val="22"/>
              </w:rPr>
              <w:t>0.098</w:t>
            </w:r>
          </w:p>
        </w:tc>
        <w:tc>
          <w:tcPr>
            <w:tcW w:w="1023" w:type="dxa"/>
          </w:tcPr>
          <w:p w14:paraId="0FA06353" w14:textId="77777777" w:rsidR="004B77DE" w:rsidRPr="004B77DE" w:rsidRDefault="004B77DE" w:rsidP="001F3F3F">
            <w:pPr>
              <w:contextualSpacing/>
              <w:jc w:val="center"/>
              <w:rPr>
                <w:sz w:val="22"/>
              </w:rPr>
            </w:pPr>
            <w:r w:rsidRPr="004B77DE">
              <w:rPr>
                <w:sz w:val="22"/>
              </w:rPr>
              <w:t>0.537</w:t>
            </w:r>
          </w:p>
        </w:tc>
        <w:tc>
          <w:tcPr>
            <w:tcW w:w="722" w:type="dxa"/>
          </w:tcPr>
          <w:p w14:paraId="170F0DD1" w14:textId="77777777" w:rsidR="004B77DE" w:rsidRPr="004B77DE" w:rsidRDefault="004B77DE" w:rsidP="001F3F3F">
            <w:pPr>
              <w:contextualSpacing/>
              <w:jc w:val="center"/>
              <w:rPr>
                <w:sz w:val="22"/>
              </w:rPr>
            </w:pPr>
            <w:r w:rsidRPr="004B77DE">
              <w:rPr>
                <w:sz w:val="22"/>
              </w:rPr>
              <w:t>0.415</w:t>
            </w:r>
          </w:p>
        </w:tc>
        <w:tc>
          <w:tcPr>
            <w:tcW w:w="722" w:type="dxa"/>
          </w:tcPr>
          <w:p w14:paraId="3791DA47" w14:textId="77777777" w:rsidR="004B77DE" w:rsidRPr="004B77DE" w:rsidRDefault="004B77DE" w:rsidP="001F3F3F">
            <w:pPr>
              <w:contextualSpacing/>
              <w:jc w:val="center"/>
              <w:rPr>
                <w:sz w:val="22"/>
              </w:rPr>
            </w:pPr>
            <w:r w:rsidRPr="004B77DE">
              <w:rPr>
                <w:sz w:val="22"/>
              </w:rPr>
              <w:t>0.234</w:t>
            </w:r>
          </w:p>
        </w:tc>
      </w:tr>
      <w:tr w:rsidR="004B77DE" w:rsidRPr="004B77DE" w14:paraId="2482E72A" w14:textId="77777777" w:rsidTr="004B77DE">
        <w:tc>
          <w:tcPr>
            <w:tcW w:w="1231" w:type="dxa"/>
          </w:tcPr>
          <w:p w14:paraId="60FFF612" w14:textId="77777777" w:rsidR="004B77DE" w:rsidRPr="004B77DE" w:rsidRDefault="004B77DE" w:rsidP="001F3F3F">
            <w:pPr>
              <w:contextualSpacing/>
              <w:jc w:val="center"/>
              <w:rPr>
                <w:sz w:val="22"/>
              </w:rPr>
            </w:pPr>
            <w:r w:rsidRPr="004B77DE">
              <w:rPr>
                <w:sz w:val="22"/>
              </w:rPr>
              <w:t>Writer9797</w:t>
            </w:r>
          </w:p>
        </w:tc>
        <w:tc>
          <w:tcPr>
            <w:tcW w:w="1023" w:type="dxa"/>
          </w:tcPr>
          <w:p w14:paraId="568FF71D" w14:textId="77777777" w:rsidR="004B77DE" w:rsidRPr="004B77DE" w:rsidRDefault="004B77DE" w:rsidP="001F3F3F">
            <w:pPr>
              <w:contextualSpacing/>
              <w:jc w:val="center"/>
              <w:rPr>
                <w:sz w:val="22"/>
              </w:rPr>
            </w:pPr>
            <w:r w:rsidRPr="004B77DE">
              <w:rPr>
                <w:sz w:val="22"/>
              </w:rPr>
              <w:t>0.511</w:t>
            </w:r>
          </w:p>
        </w:tc>
        <w:tc>
          <w:tcPr>
            <w:tcW w:w="721" w:type="dxa"/>
          </w:tcPr>
          <w:p w14:paraId="6C0806EC" w14:textId="77777777" w:rsidR="004B77DE" w:rsidRPr="004B77DE" w:rsidRDefault="004B77DE" w:rsidP="001F3F3F">
            <w:pPr>
              <w:contextualSpacing/>
              <w:jc w:val="center"/>
              <w:rPr>
                <w:sz w:val="22"/>
              </w:rPr>
            </w:pPr>
            <w:r w:rsidRPr="004B77DE">
              <w:rPr>
                <w:sz w:val="22"/>
              </w:rPr>
              <w:t>0.156</w:t>
            </w:r>
          </w:p>
        </w:tc>
        <w:tc>
          <w:tcPr>
            <w:tcW w:w="721" w:type="dxa"/>
          </w:tcPr>
          <w:p w14:paraId="0AFE8173" w14:textId="77777777" w:rsidR="004B77DE" w:rsidRPr="004B77DE" w:rsidRDefault="004B77DE" w:rsidP="001F3F3F">
            <w:pPr>
              <w:contextualSpacing/>
              <w:jc w:val="center"/>
              <w:rPr>
                <w:sz w:val="22"/>
              </w:rPr>
            </w:pPr>
            <w:r w:rsidRPr="004B77DE">
              <w:rPr>
                <w:sz w:val="22"/>
              </w:rPr>
              <w:t>0.12</w:t>
            </w:r>
          </w:p>
        </w:tc>
        <w:tc>
          <w:tcPr>
            <w:tcW w:w="1023" w:type="dxa"/>
          </w:tcPr>
          <w:p w14:paraId="60B8DA0A" w14:textId="77777777" w:rsidR="004B77DE" w:rsidRPr="004B77DE" w:rsidRDefault="004B77DE" w:rsidP="001F3F3F">
            <w:pPr>
              <w:contextualSpacing/>
              <w:jc w:val="center"/>
              <w:rPr>
                <w:sz w:val="22"/>
              </w:rPr>
            </w:pPr>
            <w:r w:rsidRPr="004B77DE">
              <w:rPr>
                <w:sz w:val="22"/>
              </w:rPr>
              <w:t>0.181</w:t>
            </w:r>
          </w:p>
        </w:tc>
        <w:tc>
          <w:tcPr>
            <w:tcW w:w="722" w:type="dxa"/>
          </w:tcPr>
          <w:p w14:paraId="2E91937E" w14:textId="77777777" w:rsidR="004B77DE" w:rsidRPr="004B77DE" w:rsidRDefault="004B77DE" w:rsidP="001F3F3F">
            <w:pPr>
              <w:contextualSpacing/>
              <w:jc w:val="center"/>
              <w:rPr>
                <w:sz w:val="22"/>
              </w:rPr>
            </w:pPr>
            <w:r w:rsidRPr="004B77DE">
              <w:rPr>
                <w:sz w:val="22"/>
              </w:rPr>
              <w:t>0.328</w:t>
            </w:r>
          </w:p>
        </w:tc>
        <w:tc>
          <w:tcPr>
            <w:tcW w:w="722" w:type="dxa"/>
          </w:tcPr>
          <w:p w14:paraId="21D404CB" w14:textId="77777777" w:rsidR="004B77DE" w:rsidRPr="004B77DE" w:rsidRDefault="004B77DE" w:rsidP="001F3F3F">
            <w:pPr>
              <w:contextualSpacing/>
              <w:jc w:val="center"/>
              <w:rPr>
                <w:sz w:val="22"/>
              </w:rPr>
            </w:pPr>
            <w:r w:rsidRPr="004B77DE">
              <w:rPr>
                <w:sz w:val="22"/>
              </w:rPr>
              <w:t>0.117</w:t>
            </w:r>
          </w:p>
        </w:tc>
        <w:tc>
          <w:tcPr>
            <w:tcW w:w="1023" w:type="dxa"/>
          </w:tcPr>
          <w:p w14:paraId="5DC8A62D" w14:textId="77777777" w:rsidR="004B77DE" w:rsidRPr="004B77DE" w:rsidRDefault="004B77DE" w:rsidP="001F3F3F">
            <w:pPr>
              <w:contextualSpacing/>
              <w:jc w:val="center"/>
              <w:rPr>
                <w:sz w:val="22"/>
              </w:rPr>
            </w:pPr>
            <w:r w:rsidRPr="004B77DE">
              <w:rPr>
                <w:sz w:val="22"/>
              </w:rPr>
              <w:t>0.411</w:t>
            </w:r>
          </w:p>
        </w:tc>
        <w:tc>
          <w:tcPr>
            <w:tcW w:w="722" w:type="dxa"/>
          </w:tcPr>
          <w:p w14:paraId="759C02A8" w14:textId="77777777" w:rsidR="004B77DE" w:rsidRPr="004B77DE" w:rsidRDefault="004B77DE" w:rsidP="001F3F3F">
            <w:pPr>
              <w:contextualSpacing/>
              <w:jc w:val="center"/>
              <w:rPr>
                <w:sz w:val="22"/>
              </w:rPr>
            </w:pPr>
            <w:r w:rsidRPr="004B77DE">
              <w:rPr>
                <w:sz w:val="22"/>
              </w:rPr>
              <w:t>0.687</w:t>
            </w:r>
          </w:p>
        </w:tc>
        <w:tc>
          <w:tcPr>
            <w:tcW w:w="722" w:type="dxa"/>
          </w:tcPr>
          <w:p w14:paraId="7D1EDFF6" w14:textId="77777777" w:rsidR="004B77DE" w:rsidRPr="004B77DE" w:rsidRDefault="004B77DE" w:rsidP="001F3F3F">
            <w:pPr>
              <w:contextualSpacing/>
              <w:jc w:val="center"/>
              <w:rPr>
                <w:sz w:val="22"/>
              </w:rPr>
            </w:pPr>
            <w:r w:rsidRPr="004B77DE">
              <w:rPr>
                <w:sz w:val="22"/>
              </w:rPr>
              <w:t>0.257</w:t>
            </w:r>
          </w:p>
        </w:tc>
      </w:tr>
      <w:tr w:rsidR="004B77DE" w:rsidRPr="004B77DE" w14:paraId="7EF7F84C" w14:textId="77777777" w:rsidTr="004B77DE">
        <w:tc>
          <w:tcPr>
            <w:tcW w:w="1231" w:type="dxa"/>
          </w:tcPr>
          <w:p w14:paraId="4CEB0768" w14:textId="77777777" w:rsidR="004B77DE" w:rsidRPr="004B77DE" w:rsidRDefault="004B77DE" w:rsidP="001F3F3F">
            <w:pPr>
              <w:contextualSpacing/>
              <w:jc w:val="center"/>
              <w:rPr>
                <w:sz w:val="22"/>
              </w:rPr>
            </w:pPr>
            <w:r w:rsidRPr="004B77DE">
              <w:rPr>
                <w:sz w:val="22"/>
              </w:rPr>
              <w:t>Writer9898</w:t>
            </w:r>
          </w:p>
        </w:tc>
        <w:tc>
          <w:tcPr>
            <w:tcW w:w="1023" w:type="dxa"/>
          </w:tcPr>
          <w:p w14:paraId="6F87EFC1" w14:textId="77777777" w:rsidR="004B77DE" w:rsidRPr="004B77DE" w:rsidRDefault="004B77DE" w:rsidP="001F3F3F">
            <w:pPr>
              <w:contextualSpacing/>
              <w:jc w:val="center"/>
              <w:rPr>
                <w:sz w:val="22"/>
              </w:rPr>
            </w:pPr>
            <w:r w:rsidRPr="004B77DE">
              <w:rPr>
                <w:sz w:val="22"/>
              </w:rPr>
              <w:t>0.309</w:t>
            </w:r>
          </w:p>
        </w:tc>
        <w:tc>
          <w:tcPr>
            <w:tcW w:w="721" w:type="dxa"/>
          </w:tcPr>
          <w:p w14:paraId="4D05AA2F" w14:textId="77777777" w:rsidR="004B77DE" w:rsidRPr="004B77DE" w:rsidRDefault="004B77DE" w:rsidP="001F3F3F">
            <w:pPr>
              <w:contextualSpacing/>
              <w:jc w:val="center"/>
              <w:rPr>
                <w:sz w:val="22"/>
              </w:rPr>
            </w:pPr>
            <w:r w:rsidRPr="004B77DE">
              <w:rPr>
                <w:sz w:val="22"/>
              </w:rPr>
              <w:t>0.493</w:t>
            </w:r>
          </w:p>
        </w:tc>
        <w:tc>
          <w:tcPr>
            <w:tcW w:w="721" w:type="dxa"/>
          </w:tcPr>
          <w:p w14:paraId="6D5EBCA4" w14:textId="77777777" w:rsidR="004B77DE" w:rsidRPr="004B77DE" w:rsidRDefault="004B77DE" w:rsidP="001F3F3F">
            <w:pPr>
              <w:contextualSpacing/>
              <w:jc w:val="center"/>
              <w:rPr>
                <w:sz w:val="22"/>
              </w:rPr>
            </w:pPr>
            <w:r w:rsidRPr="004B77DE">
              <w:rPr>
                <w:sz w:val="22"/>
              </w:rPr>
              <w:t>0.19</w:t>
            </w:r>
          </w:p>
        </w:tc>
        <w:tc>
          <w:tcPr>
            <w:tcW w:w="1023" w:type="dxa"/>
          </w:tcPr>
          <w:p w14:paraId="6677CB2C" w14:textId="77777777" w:rsidR="004B77DE" w:rsidRPr="004B77DE" w:rsidRDefault="004B77DE" w:rsidP="001F3F3F">
            <w:pPr>
              <w:contextualSpacing/>
              <w:jc w:val="center"/>
              <w:rPr>
                <w:sz w:val="22"/>
              </w:rPr>
            </w:pPr>
            <w:r w:rsidRPr="004B77DE">
              <w:rPr>
                <w:sz w:val="22"/>
              </w:rPr>
              <w:t>0.232</w:t>
            </w:r>
          </w:p>
        </w:tc>
        <w:tc>
          <w:tcPr>
            <w:tcW w:w="722" w:type="dxa"/>
          </w:tcPr>
          <w:p w14:paraId="1CBA50E5" w14:textId="77777777" w:rsidR="004B77DE" w:rsidRPr="004B77DE" w:rsidRDefault="004B77DE" w:rsidP="001F3F3F">
            <w:pPr>
              <w:contextualSpacing/>
              <w:jc w:val="center"/>
              <w:rPr>
                <w:sz w:val="22"/>
              </w:rPr>
            </w:pPr>
            <w:r w:rsidRPr="004B77DE">
              <w:rPr>
                <w:sz w:val="22"/>
              </w:rPr>
              <w:t>0.187</w:t>
            </w:r>
          </w:p>
        </w:tc>
        <w:tc>
          <w:tcPr>
            <w:tcW w:w="722" w:type="dxa"/>
          </w:tcPr>
          <w:p w14:paraId="32BE28F9" w14:textId="77777777" w:rsidR="004B77DE" w:rsidRPr="004B77DE" w:rsidRDefault="004B77DE" w:rsidP="001F3F3F">
            <w:pPr>
              <w:contextualSpacing/>
              <w:jc w:val="center"/>
              <w:rPr>
                <w:sz w:val="22"/>
              </w:rPr>
            </w:pPr>
            <w:r w:rsidRPr="004B77DE">
              <w:rPr>
                <w:sz w:val="22"/>
              </w:rPr>
              <w:t>0.103</w:t>
            </w:r>
          </w:p>
        </w:tc>
        <w:tc>
          <w:tcPr>
            <w:tcW w:w="1023" w:type="dxa"/>
          </w:tcPr>
          <w:p w14:paraId="4436B2BF" w14:textId="77777777" w:rsidR="004B77DE" w:rsidRPr="004B77DE" w:rsidRDefault="004B77DE" w:rsidP="001F3F3F">
            <w:pPr>
              <w:contextualSpacing/>
              <w:jc w:val="center"/>
              <w:rPr>
                <w:sz w:val="22"/>
              </w:rPr>
            </w:pPr>
            <w:r w:rsidRPr="004B77DE">
              <w:rPr>
                <w:sz w:val="22"/>
              </w:rPr>
              <w:t>0.455</w:t>
            </w:r>
          </w:p>
        </w:tc>
        <w:tc>
          <w:tcPr>
            <w:tcW w:w="722" w:type="dxa"/>
          </w:tcPr>
          <w:p w14:paraId="01741E82" w14:textId="77777777" w:rsidR="004B77DE" w:rsidRPr="004B77DE" w:rsidRDefault="004B77DE" w:rsidP="001F3F3F">
            <w:pPr>
              <w:contextualSpacing/>
              <w:jc w:val="center"/>
              <w:rPr>
                <w:sz w:val="22"/>
              </w:rPr>
            </w:pPr>
            <w:r w:rsidRPr="004B77DE">
              <w:rPr>
                <w:sz w:val="22"/>
              </w:rPr>
              <w:t>0.465</w:t>
            </w:r>
          </w:p>
        </w:tc>
        <w:tc>
          <w:tcPr>
            <w:tcW w:w="722" w:type="dxa"/>
          </w:tcPr>
          <w:p w14:paraId="5EC321E3" w14:textId="77777777" w:rsidR="004B77DE" w:rsidRPr="004B77DE" w:rsidRDefault="004B77DE" w:rsidP="001F3F3F">
            <w:pPr>
              <w:contextualSpacing/>
              <w:jc w:val="center"/>
              <w:rPr>
                <w:sz w:val="22"/>
              </w:rPr>
            </w:pPr>
            <w:r w:rsidRPr="004B77DE">
              <w:rPr>
                <w:sz w:val="22"/>
              </w:rPr>
              <w:t>0.23</w:t>
            </w:r>
          </w:p>
        </w:tc>
      </w:tr>
      <w:tr w:rsidR="004B77DE" w:rsidRPr="00E1001D" w14:paraId="5E54F2BE" w14:textId="77777777" w:rsidTr="004B77DE">
        <w:tc>
          <w:tcPr>
            <w:tcW w:w="1231" w:type="dxa"/>
          </w:tcPr>
          <w:p w14:paraId="09FD8A6D" w14:textId="77777777" w:rsidR="004B77DE" w:rsidRPr="004B77DE" w:rsidRDefault="004B77DE" w:rsidP="001F3F3F">
            <w:pPr>
              <w:contextualSpacing/>
              <w:jc w:val="center"/>
              <w:rPr>
                <w:sz w:val="22"/>
              </w:rPr>
            </w:pPr>
            <w:r w:rsidRPr="004B77DE">
              <w:rPr>
                <w:sz w:val="22"/>
              </w:rPr>
              <w:t>Writer9999</w:t>
            </w:r>
          </w:p>
        </w:tc>
        <w:tc>
          <w:tcPr>
            <w:tcW w:w="1023" w:type="dxa"/>
          </w:tcPr>
          <w:p w14:paraId="5EB4332A" w14:textId="77777777" w:rsidR="004B77DE" w:rsidRPr="004B77DE" w:rsidRDefault="004B77DE" w:rsidP="001F3F3F">
            <w:pPr>
              <w:contextualSpacing/>
              <w:jc w:val="center"/>
              <w:rPr>
                <w:sz w:val="22"/>
              </w:rPr>
            </w:pPr>
            <w:r w:rsidRPr="004B77DE">
              <w:rPr>
                <w:sz w:val="22"/>
              </w:rPr>
              <w:t>0.312</w:t>
            </w:r>
          </w:p>
        </w:tc>
        <w:tc>
          <w:tcPr>
            <w:tcW w:w="721" w:type="dxa"/>
          </w:tcPr>
          <w:p w14:paraId="421BBB9B" w14:textId="77777777" w:rsidR="004B77DE" w:rsidRPr="004B77DE" w:rsidRDefault="004B77DE" w:rsidP="001F3F3F">
            <w:pPr>
              <w:contextualSpacing/>
              <w:jc w:val="center"/>
              <w:rPr>
                <w:sz w:val="22"/>
              </w:rPr>
            </w:pPr>
            <w:r w:rsidRPr="004B77DE">
              <w:rPr>
                <w:sz w:val="22"/>
              </w:rPr>
              <w:t>0.411</w:t>
            </w:r>
          </w:p>
        </w:tc>
        <w:tc>
          <w:tcPr>
            <w:tcW w:w="721" w:type="dxa"/>
          </w:tcPr>
          <w:p w14:paraId="3CF911FC" w14:textId="77777777" w:rsidR="004B77DE" w:rsidRPr="004B77DE" w:rsidRDefault="004B77DE" w:rsidP="001F3F3F">
            <w:pPr>
              <w:contextualSpacing/>
              <w:jc w:val="center"/>
              <w:rPr>
                <w:sz w:val="22"/>
              </w:rPr>
            </w:pPr>
            <w:r w:rsidRPr="004B77DE">
              <w:rPr>
                <w:sz w:val="22"/>
              </w:rPr>
              <w:t>0.177</w:t>
            </w:r>
          </w:p>
        </w:tc>
        <w:tc>
          <w:tcPr>
            <w:tcW w:w="1023" w:type="dxa"/>
          </w:tcPr>
          <w:p w14:paraId="3A33C0DF" w14:textId="77777777" w:rsidR="004B77DE" w:rsidRPr="004B77DE" w:rsidRDefault="004B77DE" w:rsidP="001F3F3F">
            <w:pPr>
              <w:contextualSpacing/>
              <w:jc w:val="center"/>
              <w:rPr>
                <w:sz w:val="22"/>
              </w:rPr>
            </w:pPr>
            <w:r w:rsidRPr="004B77DE">
              <w:rPr>
                <w:sz w:val="22"/>
              </w:rPr>
              <w:t>0.276</w:t>
            </w:r>
          </w:p>
        </w:tc>
        <w:tc>
          <w:tcPr>
            <w:tcW w:w="722" w:type="dxa"/>
          </w:tcPr>
          <w:p w14:paraId="6E7AFA0F" w14:textId="77777777" w:rsidR="004B77DE" w:rsidRPr="004B77DE" w:rsidRDefault="004B77DE" w:rsidP="001F3F3F">
            <w:pPr>
              <w:contextualSpacing/>
              <w:jc w:val="center"/>
              <w:rPr>
                <w:sz w:val="22"/>
              </w:rPr>
            </w:pPr>
            <w:r w:rsidRPr="004B77DE">
              <w:rPr>
                <w:sz w:val="22"/>
              </w:rPr>
              <w:t>0.241</w:t>
            </w:r>
          </w:p>
        </w:tc>
        <w:tc>
          <w:tcPr>
            <w:tcW w:w="722" w:type="dxa"/>
          </w:tcPr>
          <w:p w14:paraId="7ED8037D" w14:textId="77777777" w:rsidR="004B77DE" w:rsidRPr="004B77DE" w:rsidRDefault="004B77DE" w:rsidP="001F3F3F">
            <w:pPr>
              <w:contextualSpacing/>
              <w:jc w:val="center"/>
              <w:rPr>
                <w:sz w:val="22"/>
              </w:rPr>
            </w:pPr>
            <w:r w:rsidRPr="004B77DE">
              <w:rPr>
                <w:sz w:val="22"/>
              </w:rPr>
              <w:t>0.129</w:t>
            </w:r>
          </w:p>
        </w:tc>
        <w:tc>
          <w:tcPr>
            <w:tcW w:w="1023" w:type="dxa"/>
          </w:tcPr>
          <w:p w14:paraId="400ABDEF" w14:textId="77777777" w:rsidR="004B77DE" w:rsidRPr="004B77DE" w:rsidRDefault="004B77DE" w:rsidP="001F3F3F">
            <w:pPr>
              <w:contextualSpacing/>
              <w:jc w:val="center"/>
              <w:rPr>
                <w:sz w:val="22"/>
              </w:rPr>
            </w:pPr>
            <w:r w:rsidRPr="004B77DE">
              <w:rPr>
                <w:sz w:val="22"/>
              </w:rPr>
              <w:t>0.485</w:t>
            </w:r>
          </w:p>
        </w:tc>
        <w:tc>
          <w:tcPr>
            <w:tcW w:w="722" w:type="dxa"/>
          </w:tcPr>
          <w:p w14:paraId="77254679" w14:textId="77777777" w:rsidR="004B77DE" w:rsidRPr="004B77DE" w:rsidRDefault="004B77DE" w:rsidP="001F3F3F">
            <w:pPr>
              <w:contextualSpacing/>
              <w:jc w:val="center"/>
              <w:rPr>
                <w:sz w:val="22"/>
              </w:rPr>
            </w:pPr>
            <w:r w:rsidRPr="004B77DE">
              <w:rPr>
                <w:sz w:val="22"/>
              </w:rPr>
              <w:t>0.352</w:t>
            </w:r>
          </w:p>
        </w:tc>
        <w:tc>
          <w:tcPr>
            <w:tcW w:w="722" w:type="dxa"/>
          </w:tcPr>
          <w:p w14:paraId="6C0D8930" w14:textId="77777777" w:rsidR="004B77DE" w:rsidRPr="00E1001D" w:rsidRDefault="004B77DE" w:rsidP="001F3F3F">
            <w:pPr>
              <w:contextualSpacing/>
              <w:jc w:val="center"/>
              <w:rPr>
                <w:b/>
                <w:bCs/>
              </w:rPr>
            </w:pPr>
            <w:r w:rsidRPr="004B77DE">
              <w:rPr>
                <w:sz w:val="22"/>
              </w:rPr>
              <w:t>0.204</w:t>
            </w:r>
          </w:p>
        </w:tc>
      </w:tr>
    </w:tbl>
    <w:p w14:paraId="7AA521E3" w14:textId="7C8A0DEC" w:rsidR="00F64450" w:rsidRPr="00E1001D" w:rsidRDefault="00F64450" w:rsidP="001F3F3F">
      <w:pPr>
        <w:contextualSpacing/>
        <w:jc w:val="center"/>
        <w:rPr>
          <w:b/>
          <w:bCs/>
        </w:rPr>
      </w:pPr>
      <w:r w:rsidRPr="00E1001D">
        <w:rPr>
          <w:b/>
          <w:bCs/>
        </w:rPr>
        <w:br w:type="page"/>
      </w:r>
    </w:p>
    <w:p w14:paraId="56FBCAE4" w14:textId="77777777" w:rsidR="00126F79" w:rsidRDefault="00126F79" w:rsidP="001F3F3F">
      <w:pPr>
        <w:spacing w:after="0"/>
        <w:contextualSpacing/>
        <w:jc w:val="center"/>
        <w:rPr>
          <w:szCs w:val="24"/>
        </w:rPr>
      </w:pPr>
    </w:p>
    <w:p w14:paraId="12326A8A" w14:textId="77777777" w:rsidR="00126F79" w:rsidRDefault="00126F79" w:rsidP="001F3F3F">
      <w:pPr>
        <w:spacing w:after="0"/>
        <w:contextualSpacing/>
        <w:jc w:val="center"/>
        <w:rPr>
          <w:szCs w:val="24"/>
        </w:rPr>
      </w:pPr>
    </w:p>
    <w:p w14:paraId="04A3D0C7" w14:textId="77777777" w:rsidR="00126F79" w:rsidRPr="00126F79" w:rsidRDefault="00126F79" w:rsidP="001F3F3F">
      <w:pPr>
        <w:spacing w:after="0" w:line="240" w:lineRule="auto"/>
        <w:contextualSpacing/>
        <w:jc w:val="center"/>
        <w:rPr>
          <w:szCs w:val="24"/>
        </w:rPr>
      </w:pPr>
    </w:p>
    <w:p w14:paraId="38B62C78" w14:textId="3A857DD9" w:rsidR="004166C7" w:rsidRDefault="00AD157A" w:rsidP="001F3F3F">
      <w:pPr>
        <w:pStyle w:val="Heading1"/>
        <w:spacing w:line="480" w:lineRule="auto"/>
        <w:contextualSpacing/>
      </w:pPr>
      <w:bookmarkStart w:id="127" w:name="_Toc161007895"/>
      <w:bookmarkStart w:id="128" w:name="_Toc161008418"/>
      <w:bookmarkStart w:id="129" w:name="_Toc161382809"/>
      <w:commentRangeStart w:id="130"/>
      <w:r w:rsidRPr="00B461D3">
        <w:t>REFERENCES</w:t>
      </w:r>
      <w:commentRangeEnd w:id="130"/>
      <w:r w:rsidR="00A938A4" w:rsidRPr="00B461D3">
        <w:rPr>
          <w:rStyle w:val="CommentReference"/>
          <w:sz w:val="24"/>
          <w:szCs w:val="24"/>
        </w:rPr>
        <w:commentReference w:id="130"/>
      </w:r>
      <w:bookmarkEnd w:id="125"/>
      <w:bookmarkEnd w:id="127"/>
      <w:bookmarkEnd w:id="128"/>
      <w:bookmarkEnd w:id="129"/>
    </w:p>
    <w:p w14:paraId="3B8F7E5C" w14:textId="77777777" w:rsidR="00BC6AE6" w:rsidRPr="00BC6AE6" w:rsidRDefault="00BC6AE6" w:rsidP="001F3F3F">
      <w:pPr>
        <w:contextualSpacing/>
        <w:jc w:val="center"/>
      </w:pPr>
    </w:p>
    <w:p w14:paraId="1A39D1ED" w14:textId="77777777" w:rsidR="00DF635B" w:rsidRPr="00DF635B" w:rsidRDefault="003446E0" w:rsidP="001F3F3F">
      <w:pPr>
        <w:pStyle w:val="Bibliography"/>
        <w:contextualSpacing/>
      </w:pPr>
      <w:r w:rsidRPr="00B461D3">
        <w:rPr>
          <w:rFonts w:ascii="Calibri" w:hAnsi="Calibri"/>
        </w:rPr>
        <w:fldChar w:fldCharType="begin"/>
      </w:r>
      <w:r w:rsidR="000B6DB6">
        <w:instrText xml:space="preserve"> ADDIN ZOTERO_BIBL {"uncited":[],"omitted":[],"custom":[]} CSL_BIBLIOGRAPHY </w:instrText>
      </w:r>
      <w:r w:rsidRPr="00B461D3">
        <w:rPr>
          <w:rFonts w:ascii="Calibri" w:hAnsi="Calibri"/>
        </w:rPr>
        <w:fldChar w:fldCharType="separate"/>
      </w:r>
      <w:r w:rsidR="00DF635B" w:rsidRPr="00DF635B">
        <w:t>[1]</w:t>
      </w:r>
      <w:r w:rsidR="00DF635B" w:rsidRPr="00DF635B">
        <w:tab/>
        <w:t xml:space="preserve">H. Harralson and L. Miller, </w:t>
      </w:r>
      <w:r w:rsidR="00DF635B" w:rsidRPr="00DF635B">
        <w:rPr>
          <w:i/>
          <w:iCs/>
        </w:rPr>
        <w:t>Huber and Headrick’s Handwriting Identification: Facts and Fundamentals</w:t>
      </w:r>
      <w:r w:rsidR="00DF635B" w:rsidRPr="00DF635B">
        <w:t xml:space="preserve">, 2nd ed. CRC </w:t>
      </w:r>
      <w:proofErr w:type="spellStart"/>
      <w:r w:rsidR="00DF635B" w:rsidRPr="00DF635B">
        <w:t>PRess</w:t>
      </w:r>
      <w:proofErr w:type="spellEnd"/>
      <w:r w:rsidR="00DF635B" w:rsidRPr="00DF635B">
        <w:t>, 2017.</w:t>
      </w:r>
    </w:p>
    <w:p w14:paraId="373729AB" w14:textId="77777777" w:rsidR="00DF635B" w:rsidRPr="00DF635B" w:rsidRDefault="00DF635B" w:rsidP="001F3F3F">
      <w:pPr>
        <w:pStyle w:val="Bibliography"/>
        <w:contextualSpacing/>
      </w:pPr>
      <w:r w:rsidRPr="00DF635B">
        <w:t>[2]</w:t>
      </w:r>
      <w:r w:rsidRPr="00DF635B">
        <w:tab/>
        <w:t xml:space="preserve">S. N. Srihari, Sung-Hyuk Cha, H. Arora, and S. Lee, “Individuality of Handwriting,” </w:t>
      </w:r>
      <w:r w:rsidRPr="00DF635B">
        <w:rPr>
          <w:i/>
          <w:iCs/>
        </w:rPr>
        <w:t>Journal of Forensic Science</w:t>
      </w:r>
      <w:r w:rsidRPr="00DF635B">
        <w:t>, vol. 47, no. 4, p. 17, Jul. 2002.</w:t>
      </w:r>
    </w:p>
    <w:p w14:paraId="5A466447" w14:textId="77777777" w:rsidR="00DF635B" w:rsidRPr="00DF635B" w:rsidRDefault="00DF635B" w:rsidP="001F3F3F">
      <w:pPr>
        <w:pStyle w:val="Bibliography"/>
        <w:contextualSpacing/>
      </w:pPr>
      <w:r w:rsidRPr="00DF635B">
        <w:t>[3]</w:t>
      </w:r>
      <w:r w:rsidRPr="00DF635B">
        <w:tab/>
        <w:t>C. Djeddi, S. Al-</w:t>
      </w:r>
      <w:proofErr w:type="spellStart"/>
      <w:r w:rsidRPr="00DF635B">
        <w:t>Maadeed</w:t>
      </w:r>
      <w:proofErr w:type="spellEnd"/>
      <w:r w:rsidRPr="00DF635B">
        <w:t xml:space="preserve">, I. Siddiqi, G. Abdeljalil, S. He, and Y. Akbari, “ICFHR 2018 Competition on Multi-Script Writer Identification,” in </w:t>
      </w:r>
      <w:r w:rsidRPr="00DF635B">
        <w:rPr>
          <w:i/>
          <w:iCs/>
        </w:rPr>
        <w:t>2018 16th International Conference on Frontiers in Handwriting Recognition (ICFHR)</w:t>
      </w:r>
      <w:r w:rsidRPr="00DF635B">
        <w:t xml:space="preserve">, Aug. 2018, pp. 506–510. </w:t>
      </w:r>
      <w:proofErr w:type="spellStart"/>
      <w:r w:rsidRPr="00DF635B">
        <w:t>doi</w:t>
      </w:r>
      <w:proofErr w:type="spellEnd"/>
      <w:r w:rsidRPr="00DF635B">
        <w:t>: 10.1109/ICFHR-2018.2018.00094.</w:t>
      </w:r>
    </w:p>
    <w:p w14:paraId="5981EBDB" w14:textId="77777777" w:rsidR="00DF635B" w:rsidRPr="00DF635B" w:rsidRDefault="00DF635B" w:rsidP="001F3F3F">
      <w:pPr>
        <w:pStyle w:val="Bibliography"/>
        <w:contextualSpacing/>
      </w:pPr>
      <w:r w:rsidRPr="00DF635B">
        <w:t>[4]</w:t>
      </w:r>
      <w:r w:rsidRPr="00DF635B">
        <w:tab/>
        <w:t xml:space="preserve">A. </w:t>
      </w:r>
      <w:proofErr w:type="spellStart"/>
      <w:r w:rsidRPr="00DF635B">
        <w:t>Géron</w:t>
      </w:r>
      <w:proofErr w:type="spellEnd"/>
      <w:r w:rsidRPr="00DF635B">
        <w:t xml:space="preserve">, </w:t>
      </w:r>
      <w:r w:rsidRPr="00DF635B">
        <w:rPr>
          <w:i/>
          <w:iCs/>
        </w:rPr>
        <w:t xml:space="preserve">Hands-On Machine Learning with Scikit-Learn, </w:t>
      </w:r>
      <w:proofErr w:type="spellStart"/>
      <w:r w:rsidRPr="00DF635B">
        <w:rPr>
          <w:i/>
          <w:iCs/>
        </w:rPr>
        <w:t>Keras</w:t>
      </w:r>
      <w:proofErr w:type="spellEnd"/>
      <w:r w:rsidRPr="00DF635B">
        <w:rPr>
          <w:i/>
          <w:iCs/>
        </w:rPr>
        <w:t>, and TensorFlow: Concepts, Tools, and Techniques to Build Intelligent Systems</w:t>
      </w:r>
      <w:r w:rsidRPr="00DF635B">
        <w:t>, 3rd edition. Beijing Boston Farnham Sebastopol Tokyo: O’Reilly Media, 2022.</w:t>
      </w:r>
    </w:p>
    <w:p w14:paraId="68421842" w14:textId="77777777" w:rsidR="00DF635B" w:rsidRPr="00DF635B" w:rsidRDefault="00DF635B" w:rsidP="001F3F3F">
      <w:pPr>
        <w:pStyle w:val="Bibliography"/>
        <w:contextualSpacing/>
      </w:pPr>
      <w:r w:rsidRPr="00DF635B">
        <w:t>[5]</w:t>
      </w:r>
      <w:r w:rsidRPr="00DF635B">
        <w:tab/>
        <w:t xml:space="preserve">A. </w:t>
      </w:r>
      <w:proofErr w:type="spellStart"/>
      <w:r w:rsidRPr="00DF635B">
        <w:t>Foroozandeh</w:t>
      </w:r>
      <w:proofErr w:type="spellEnd"/>
      <w:r w:rsidRPr="00DF635B">
        <w:t xml:space="preserve">, A. Askari Hemmat, and H. Rabbani, “Offline Handwritten Signature Verification and Recognition Based on Deep Transfer Learning,” in </w:t>
      </w:r>
      <w:r w:rsidRPr="00DF635B">
        <w:rPr>
          <w:i/>
          <w:iCs/>
        </w:rPr>
        <w:t>2020 International Conference on Machine Vision and Image Processing (MVIP)</w:t>
      </w:r>
      <w:r w:rsidRPr="00DF635B">
        <w:t xml:space="preserve">, Feb. 2020, pp. 1–7. </w:t>
      </w:r>
      <w:proofErr w:type="spellStart"/>
      <w:r w:rsidRPr="00DF635B">
        <w:t>doi</w:t>
      </w:r>
      <w:proofErr w:type="spellEnd"/>
      <w:r w:rsidRPr="00DF635B">
        <w:t>: 10.1109/MVIP49855.2020.9187481.</w:t>
      </w:r>
    </w:p>
    <w:p w14:paraId="4AA984CD" w14:textId="77777777" w:rsidR="00DF635B" w:rsidRPr="00DF635B" w:rsidRDefault="00DF635B" w:rsidP="001F3F3F">
      <w:pPr>
        <w:pStyle w:val="Bibliography"/>
        <w:contextualSpacing/>
      </w:pPr>
      <w:r w:rsidRPr="00DF635B">
        <w:t>[6]</w:t>
      </w:r>
      <w:r w:rsidRPr="00DF635B">
        <w:tab/>
        <w:t xml:space="preserve">H. T. Nguyen, C. T. Nguyen, T. Ino, B. </w:t>
      </w:r>
      <w:proofErr w:type="spellStart"/>
      <w:r w:rsidRPr="00DF635B">
        <w:t>Indurkhya</w:t>
      </w:r>
      <w:proofErr w:type="spellEnd"/>
      <w:r w:rsidRPr="00DF635B">
        <w:t xml:space="preserve">, and M. Nakagawa, “Text-independent writer identification using convolutional neural network,” </w:t>
      </w:r>
      <w:r w:rsidRPr="00DF635B">
        <w:rPr>
          <w:i/>
          <w:iCs/>
        </w:rPr>
        <w:t>Pattern Recognition Letters</w:t>
      </w:r>
      <w:r w:rsidRPr="00DF635B">
        <w:t xml:space="preserve">, vol. 121, pp. 104–112, Apr. 2019, </w:t>
      </w:r>
      <w:proofErr w:type="spellStart"/>
      <w:r w:rsidRPr="00DF635B">
        <w:t>doi</w:t>
      </w:r>
      <w:proofErr w:type="spellEnd"/>
      <w:r w:rsidRPr="00DF635B">
        <w:t>: 10.1016/j.patrec.2018.07.022.</w:t>
      </w:r>
    </w:p>
    <w:p w14:paraId="64588ABB" w14:textId="77777777" w:rsidR="00DF635B" w:rsidRPr="00DF635B" w:rsidRDefault="00DF635B" w:rsidP="001F3F3F">
      <w:pPr>
        <w:pStyle w:val="Bibliography"/>
        <w:contextualSpacing/>
      </w:pPr>
      <w:r w:rsidRPr="00DF635B">
        <w:t>[7]</w:t>
      </w:r>
      <w:r w:rsidRPr="00DF635B">
        <w:tab/>
        <w:t xml:space="preserve">M. A. Shaikh, M. Chauhan, J. Chu, and S. Srihari, “Hybrid Feature Learning for Handwriting Verification,” Aug. 2018, pp. 187–192. </w:t>
      </w:r>
      <w:proofErr w:type="spellStart"/>
      <w:r w:rsidRPr="00DF635B">
        <w:t>doi</w:t>
      </w:r>
      <w:proofErr w:type="spellEnd"/>
      <w:r w:rsidRPr="00DF635B">
        <w:t>: 10.1109/ICFHR-2018.2018.00041.</w:t>
      </w:r>
    </w:p>
    <w:p w14:paraId="33CF151B" w14:textId="77777777" w:rsidR="00DF635B" w:rsidRPr="00DF635B" w:rsidRDefault="00DF635B" w:rsidP="001F3F3F">
      <w:pPr>
        <w:pStyle w:val="Bibliography"/>
        <w:contextualSpacing/>
      </w:pPr>
      <w:r w:rsidRPr="00DF635B">
        <w:t>[8]</w:t>
      </w:r>
      <w:r w:rsidRPr="00DF635B">
        <w:tab/>
        <w:t xml:space="preserve">X. Wu, Y. Tang, and W. Bu, “Offline Text-Independent Writer Identification Based on Scale Invariant Feature Transform,” </w:t>
      </w:r>
      <w:r w:rsidRPr="00DF635B">
        <w:rPr>
          <w:i/>
          <w:iCs/>
        </w:rPr>
        <w:t>IEEE Transactions on Information Forensics and Security</w:t>
      </w:r>
      <w:r w:rsidRPr="00DF635B">
        <w:t xml:space="preserve">, vol. 9, no. 3, pp. 526–536, Mar. 2014, </w:t>
      </w:r>
      <w:proofErr w:type="spellStart"/>
      <w:r w:rsidRPr="00DF635B">
        <w:t>doi</w:t>
      </w:r>
      <w:proofErr w:type="spellEnd"/>
      <w:r w:rsidRPr="00DF635B">
        <w:t>: 10.1109/TIFS.2014.2301274.</w:t>
      </w:r>
    </w:p>
    <w:p w14:paraId="2A69793D" w14:textId="77777777" w:rsidR="00DF635B" w:rsidRPr="00DF635B" w:rsidRDefault="00DF635B" w:rsidP="001F3F3F">
      <w:pPr>
        <w:pStyle w:val="Bibliography"/>
        <w:contextualSpacing/>
      </w:pPr>
      <w:r w:rsidRPr="00DF635B">
        <w:t>[9]</w:t>
      </w:r>
      <w:r w:rsidRPr="00DF635B">
        <w:tab/>
        <w:t xml:space="preserve">R. Jain and D. Doermann, “Offline Writer Identification Using K-Adjacent Segments,” in </w:t>
      </w:r>
      <w:r w:rsidRPr="00DF635B">
        <w:rPr>
          <w:i/>
          <w:iCs/>
        </w:rPr>
        <w:t>2011 International Conference on Document Analysis and Recognition</w:t>
      </w:r>
      <w:r w:rsidRPr="00DF635B">
        <w:t xml:space="preserve">, Sep. 2011, pp. 769–773. </w:t>
      </w:r>
      <w:proofErr w:type="spellStart"/>
      <w:r w:rsidRPr="00DF635B">
        <w:t>doi</w:t>
      </w:r>
      <w:proofErr w:type="spellEnd"/>
      <w:r w:rsidRPr="00DF635B">
        <w:t>: 10.1109/ICDAR.2011.159.</w:t>
      </w:r>
    </w:p>
    <w:p w14:paraId="2B5CD721" w14:textId="77777777" w:rsidR="00DF635B" w:rsidRPr="00DF635B" w:rsidRDefault="00DF635B" w:rsidP="001F3F3F">
      <w:pPr>
        <w:pStyle w:val="Bibliography"/>
        <w:contextualSpacing/>
      </w:pPr>
      <w:r w:rsidRPr="00DF635B">
        <w:t>[10]</w:t>
      </w:r>
      <w:r w:rsidRPr="00DF635B">
        <w:tab/>
        <w:t xml:space="preserve">J. Tan, J. Lai, C. Wang, and M. Feng, “A Stroke Shape and Structure Based Approach for Off-line Chinese Handwriting Identification,” </w:t>
      </w:r>
      <w:r w:rsidRPr="00DF635B">
        <w:rPr>
          <w:i/>
          <w:iCs/>
        </w:rPr>
        <w:t>IJISA</w:t>
      </w:r>
      <w:r w:rsidRPr="00DF635B">
        <w:t xml:space="preserve">, vol. 3, no. 2, pp. 1–8, Mar. 2011, </w:t>
      </w:r>
      <w:proofErr w:type="spellStart"/>
      <w:r w:rsidRPr="00DF635B">
        <w:t>doi</w:t>
      </w:r>
      <w:proofErr w:type="spellEnd"/>
      <w:r w:rsidRPr="00DF635B">
        <w:t>: 10.5815/ijisa.2011.02.01.</w:t>
      </w:r>
    </w:p>
    <w:p w14:paraId="23B5C8C8" w14:textId="77777777" w:rsidR="00DF635B" w:rsidRPr="00DF635B" w:rsidRDefault="00DF635B" w:rsidP="001F3F3F">
      <w:pPr>
        <w:pStyle w:val="Bibliography"/>
        <w:contextualSpacing/>
      </w:pPr>
      <w:r w:rsidRPr="00DF635B">
        <w:t>[11]</w:t>
      </w:r>
      <w:r w:rsidRPr="00DF635B">
        <w:tab/>
        <w:t xml:space="preserve">V. Pervouchine, G. Leedham, and K. </w:t>
      </w:r>
      <w:proofErr w:type="spellStart"/>
      <w:r w:rsidRPr="00DF635B">
        <w:t>Melikhov</w:t>
      </w:r>
      <w:proofErr w:type="spellEnd"/>
      <w:r w:rsidRPr="00DF635B">
        <w:t xml:space="preserve">, “Three-stage handwriting stroke extraction method with hidden loop recovery,” in </w:t>
      </w:r>
      <w:r w:rsidRPr="00DF635B">
        <w:rPr>
          <w:i/>
          <w:iCs/>
        </w:rPr>
        <w:t>Eighth International Conference on Document Analysis and Recognition (ICDAR’05)</w:t>
      </w:r>
      <w:r w:rsidRPr="00DF635B">
        <w:t xml:space="preserve">, Aug. 2005, pp. 307-311 Vol. 1. </w:t>
      </w:r>
      <w:proofErr w:type="spellStart"/>
      <w:r w:rsidRPr="00DF635B">
        <w:t>doi</w:t>
      </w:r>
      <w:proofErr w:type="spellEnd"/>
      <w:r w:rsidRPr="00DF635B">
        <w:t>: 10.1109/ICDAR.2005.241.</w:t>
      </w:r>
    </w:p>
    <w:p w14:paraId="0FE4788D" w14:textId="77777777" w:rsidR="00DF635B" w:rsidRPr="00DF635B" w:rsidRDefault="00DF635B" w:rsidP="001F3F3F">
      <w:pPr>
        <w:pStyle w:val="Bibliography"/>
        <w:contextualSpacing/>
      </w:pPr>
      <w:r w:rsidRPr="00DF635B">
        <w:t>[12]</w:t>
      </w:r>
      <w:r w:rsidRPr="00DF635B">
        <w:tab/>
        <w:t xml:space="preserve">Z. Guo, L. Zhang, and D. Zhang, “A Completed Modeling of Local Binary Pattern Operator for Texture Classification,” </w:t>
      </w:r>
      <w:r w:rsidRPr="00DF635B">
        <w:rPr>
          <w:i/>
          <w:iCs/>
        </w:rPr>
        <w:t>IEEE Transactions on Image Processing</w:t>
      </w:r>
      <w:r w:rsidRPr="00DF635B">
        <w:t xml:space="preserve">, vol. 19, no. 6, pp. 1657–1663, Jun. 2010, </w:t>
      </w:r>
      <w:proofErr w:type="spellStart"/>
      <w:r w:rsidRPr="00DF635B">
        <w:t>doi</w:t>
      </w:r>
      <w:proofErr w:type="spellEnd"/>
      <w:r w:rsidRPr="00DF635B">
        <w:t>: 10.1109/TIP.2010.2044957.</w:t>
      </w:r>
    </w:p>
    <w:p w14:paraId="4AF16F2C" w14:textId="77777777" w:rsidR="00DF635B" w:rsidRPr="00DF635B" w:rsidRDefault="00DF635B" w:rsidP="001F3F3F">
      <w:pPr>
        <w:pStyle w:val="Bibliography"/>
        <w:contextualSpacing/>
      </w:pPr>
      <w:r w:rsidRPr="00DF635B">
        <w:t>[13]</w:t>
      </w:r>
      <w:r w:rsidRPr="00DF635B">
        <w:tab/>
        <w:t xml:space="preserve">A. J. Newell and L. D. Griffin, “Writer identification using oriented Basic Image Features and the Delta encoding,” </w:t>
      </w:r>
      <w:r w:rsidRPr="00DF635B">
        <w:rPr>
          <w:i/>
          <w:iCs/>
        </w:rPr>
        <w:t>Pattern Recognition</w:t>
      </w:r>
      <w:r w:rsidRPr="00DF635B">
        <w:t xml:space="preserve">, vol. 47, no. 6, pp. 2255–2265, Jun. 2014, </w:t>
      </w:r>
      <w:proofErr w:type="spellStart"/>
      <w:r w:rsidRPr="00DF635B">
        <w:t>doi</w:t>
      </w:r>
      <w:proofErr w:type="spellEnd"/>
      <w:r w:rsidRPr="00DF635B">
        <w:t>: 10.1016/j.patcog.2013.11.029.</w:t>
      </w:r>
    </w:p>
    <w:p w14:paraId="2B42BC6F" w14:textId="77777777" w:rsidR="00DF635B" w:rsidRPr="00DF635B" w:rsidRDefault="00DF635B" w:rsidP="001F3F3F">
      <w:pPr>
        <w:pStyle w:val="Bibliography"/>
        <w:contextualSpacing/>
      </w:pPr>
      <w:r w:rsidRPr="00DF635B">
        <w:t>[14]</w:t>
      </w:r>
      <w:r w:rsidRPr="00DF635B">
        <w:tab/>
        <w:t xml:space="preserve">V. </w:t>
      </w:r>
      <w:proofErr w:type="spellStart"/>
      <w:r w:rsidRPr="00DF635B">
        <w:t>Christlein</w:t>
      </w:r>
      <w:proofErr w:type="spellEnd"/>
      <w:r w:rsidRPr="00DF635B">
        <w:t xml:space="preserve"> and A. Maier, “Encoding CNN Activations for Writer Recognition,” in </w:t>
      </w:r>
      <w:r w:rsidRPr="00DF635B">
        <w:rPr>
          <w:i/>
          <w:iCs/>
        </w:rPr>
        <w:t>2018 13th IAPR International Workshop on Document Analysis Systems (DAS)</w:t>
      </w:r>
      <w:r w:rsidRPr="00DF635B">
        <w:t xml:space="preserve">, Apr. 2018, pp. 169–174. </w:t>
      </w:r>
      <w:proofErr w:type="spellStart"/>
      <w:r w:rsidRPr="00DF635B">
        <w:t>doi</w:t>
      </w:r>
      <w:proofErr w:type="spellEnd"/>
      <w:r w:rsidRPr="00DF635B">
        <w:t>: 10.1109/DAS.2018.9.</w:t>
      </w:r>
    </w:p>
    <w:p w14:paraId="3A43B2CF" w14:textId="77777777" w:rsidR="00DF635B" w:rsidRPr="00DF635B" w:rsidRDefault="00DF635B" w:rsidP="001F3F3F">
      <w:pPr>
        <w:pStyle w:val="Bibliography"/>
        <w:contextualSpacing/>
      </w:pPr>
      <w:r w:rsidRPr="00DF635B">
        <w:t>[15]</w:t>
      </w:r>
      <w:r w:rsidRPr="00DF635B">
        <w:tab/>
        <w:t xml:space="preserve">H. Jégou, M. </w:t>
      </w:r>
      <w:proofErr w:type="spellStart"/>
      <w:r w:rsidRPr="00DF635B">
        <w:t>Douze</w:t>
      </w:r>
      <w:proofErr w:type="spellEnd"/>
      <w:r w:rsidRPr="00DF635B">
        <w:t xml:space="preserve">, C. Schmid, and P. Pérez, “Aggregating local descriptors into a compact image representation,” in </w:t>
      </w:r>
      <w:r w:rsidRPr="00DF635B">
        <w:rPr>
          <w:i/>
          <w:iCs/>
        </w:rPr>
        <w:t>2010 IEEE Computer Society Conference on Computer Vision and Pattern Recognition</w:t>
      </w:r>
      <w:r w:rsidRPr="00DF635B">
        <w:t xml:space="preserve">, Jun. 2010, pp. 3304–3311. </w:t>
      </w:r>
      <w:proofErr w:type="spellStart"/>
      <w:r w:rsidRPr="00DF635B">
        <w:t>doi</w:t>
      </w:r>
      <w:proofErr w:type="spellEnd"/>
      <w:r w:rsidRPr="00DF635B">
        <w:t>: 10.1109/CVPR.2010.5540039.</w:t>
      </w:r>
    </w:p>
    <w:p w14:paraId="522F89C9" w14:textId="77777777" w:rsidR="00DF635B" w:rsidRPr="00DF635B" w:rsidRDefault="00DF635B" w:rsidP="001F3F3F">
      <w:pPr>
        <w:pStyle w:val="Bibliography"/>
        <w:contextualSpacing/>
      </w:pPr>
      <w:r w:rsidRPr="00DF635B">
        <w:t>[16]</w:t>
      </w:r>
      <w:r w:rsidRPr="00DF635B">
        <w:tab/>
        <w:t xml:space="preserve">F. Abbas, A. </w:t>
      </w:r>
      <w:proofErr w:type="spellStart"/>
      <w:r w:rsidRPr="00DF635B">
        <w:t>Gattal</w:t>
      </w:r>
      <w:proofErr w:type="spellEnd"/>
      <w:r w:rsidRPr="00DF635B">
        <w:t xml:space="preserve">, C. Djeddi, I. Siddiqi, A. </w:t>
      </w:r>
      <w:proofErr w:type="spellStart"/>
      <w:r w:rsidRPr="00DF635B">
        <w:t>Bensefia</w:t>
      </w:r>
      <w:proofErr w:type="spellEnd"/>
      <w:r w:rsidRPr="00DF635B">
        <w:t xml:space="preserve">, and K. Saoudi, “Texture feature column scheme for single- and multi-script writer identification,” </w:t>
      </w:r>
      <w:r w:rsidRPr="00DF635B">
        <w:rPr>
          <w:i/>
          <w:iCs/>
        </w:rPr>
        <w:t>IET Biometrics</w:t>
      </w:r>
      <w:r w:rsidRPr="00DF635B">
        <w:t xml:space="preserve">, vol. 10, no. 2, pp. 179–193, 2021, </w:t>
      </w:r>
      <w:proofErr w:type="spellStart"/>
      <w:r w:rsidRPr="00DF635B">
        <w:t>doi</w:t>
      </w:r>
      <w:proofErr w:type="spellEnd"/>
      <w:r w:rsidRPr="00DF635B">
        <w:t>: 10.1049/bme2.12010.</w:t>
      </w:r>
    </w:p>
    <w:p w14:paraId="04C5D504" w14:textId="77777777" w:rsidR="00DF635B" w:rsidRPr="00DF635B" w:rsidRDefault="00DF635B" w:rsidP="001F3F3F">
      <w:pPr>
        <w:pStyle w:val="Bibliography"/>
        <w:contextualSpacing/>
      </w:pPr>
      <w:r w:rsidRPr="00DF635B">
        <w:t>[17]</w:t>
      </w:r>
      <w:r w:rsidRPr="00DF635B">
        <w:tab/>
        <w:t xml:space="preserve">S. He, M. Wiering, and L. Schomaker, “Junction detection in handwritten documents and its application to writer identification,” </w:t>
      </w:r>
      <w:r w:rsidRPr="00DF635B">
        <w:rPr>
          <w:i/>
          <w:iCs/>
        </w:rPr>
        <w:t>Pattern Recognition</w:t>
      </w:r>
      <w:r w:rsidRPr="00DF635B">
        <w:t xml:space="preserve">, vol. 48, no. 12, pp. 4036–4048, Dec. 2015, </w:t>
      </w:r>
      <w:proofErr w:type="spellStart"/>
      <w:r w:rsidRPr="00DF635B">
        <w:t>doi</w:t>
      </w:r>
      <w:proofErr w:type="spellEnd"/>
      <w:r w:rsidRPr="00DF635B">
        <w:t>: 10.1016/j.patcog.2015.05.022.</w:t>
      </w:r>
    </w:p>
    <w:p w14:paraId="3489AAA2" w14:textId="77777777" w:rsidR="00DF635B" w:rsidRPr="00DF635B" w:rsidRDefault="00DF635B" w:rsidP="001F3F3F">
      <w:pPr>
        <w:pStyle w:val="Bibliography"/>
        <w:contextualSpacing/>
      </w:pPr>
      <w:r w:rsidRPr="00DF635B">
        <w:t>[18]</w:t>
      </w:r>
      <w:r w:rsidRPr="00DF635B">
        <w:tab/>
        <w:t xml:space="preserve">A. Semma, Y. </w:t>
      </w:r>
      <w:proofErr w:type="spellStart"/>
      <w:r w:rsidRPr="00DF635B">
        <w:t>Hannad</w:t>
      </w:r>
      <w:proofErr w:type="spellEnd"/>
      <w:r w:rsidRPr="00DF635B">
        <w:t xml:space="preserve">, I. Siddiqi, S. Lazrak, and M. E. Y. E. Kettani, “Feature learning and encoding for multi-script writer identification,” </w:t>
      </w:r>
      <w:r w:rsidRPr="00DF635B">
        <w:rPr>
          <w:i/>
          <w:iCs/>
        </w:rPr>
        <w:t>IJDAR</w:t>
      </w:r>
      <w:r w:rsidRPr="00DF635B">
        <w:t xml:space="preserve">, vol. 25, no. 2, pp. 79–93, Jun. 2022, </w:t>
      </w:r>
      <w:proofErr w:type="spellStart"/>
      <w:r w:rsidRPr="00DF635B">
        <w:t>doi</w:t>
      </w:r>
      <w:proofErr w:type="spellEnd"/>
      <w:r w:rsidRPr="00DF635B">
        <w:t>: 10.1007/s10032-022-00394-8.</w:t>
      </w:r>
    </w:p>
    <w:p w14:paraId="2063DAD3" w14:textId="77777777" w:rsidR="00DF635B" w:rsidRPr="00DF635B" w:rsidRDefault="00DF635B" w:rsidP="001F3F3F">
      <w:pPr>
        <w:pStyle w:val="Bibliography"/>
        <w:contextualSpacing/>
      </w:pPr>
      <w:r w:rsidRPr="00DF635B">
        <w:t>[19]</w:t>
      </w:r>
      <w:r w:rsidRPr="00DF635B">
        <w:tab/>
        <w:t>A. A. Ahmed, H. R. Hasan, F. A. Hameed, and O. I. Al-</w:t>
      </w:r>
      <w:proofErr w:type="spellStart"/>
      <w:r w:rsidRPr="00DF635B">
        <w:t>Sanjary</w:t>
      </w:r>
      <w:proofErr w:type="spellEnd"/>
      <w:r w:rsidRPr="00DF635B">
        <w:t xml:space="preserve">, “Writer Identification on Multi-Script Handwritten Using Optimum Features,” </w:t>
      </w:r>
      <w:r w:rsidRPr="00DF635B">
        <w:rPr>
          <w:i/>
          <w:iCs/>
        </w:rPr>
        <w:t>KJAR</w:t>
      </w:r>
      <w:r w:rsidRPr="00DF635B">
        <w:t xml:space="preserve">, vol. 2, no. 3, pp. 178–185, Aug. 2017, </w:t>
      </w:r>
      <w:proofErr w:type="spellStart"/>
      <w:r w:rsidRPr="00DF635B">
        <w:t>doi</w:t>
      </w:r>
      <w:proofErr w:type="spellEnd"/>
      <w:r w:rsidRPr="00DF635B">
        <w:t>: 10.24017/science.2017.3.64.</w:t>
      </w:r>
    </w:p>
    <w:p w14:paraId="31CE9F8E" w14:textId="77777777" w:rsidR="00DF635B" w:rsidRPr="00DF635B" w:rsidRDefault="00DF635B" w:rsidP="001F3F3F">
      <w:pPr>
        <w:pStyle w:val="Bibliography"/>
        <w:contextualSpacing/>
      </w:pPr>
      <w:r w:rsidRPr="00DF635B">
        <w:t>[20]</w:t>
      </w:r>
      <w:r w:rsidRPr="00DF635B">
        <w:tab/>
        <w:t xml:space="preserve">J. W. Kim, K. I. Kim, B. J. Choi, and H. J. Kim, “Decomposition of Chinese character into strokes using mathematical morphology,” </w:t>
      </w:r>
      <w:r w:rsidRPr="00DF635B">
        <w:rPr>
          <w:i/>
          <w:iCs/>
        </w:rPr>
        <w:t>Pattern Recognition Letters</w:t>
      </w:r>
      <w:r w:rsidRPr="00DF635B">
        <w:t xml:space="preserve">, vol. 20, no. 3, pp. 285–292, Mar. 1999, </w:t>
      </w:r>
      <w:proofErr w:type="spellStart"/>
      <w:r w:rsidRPr="00DF635B">
        <w:t>doi</w:t>
      </w:r>
      <w:proofErr w:type="spellEnd"/>
      <w:r w:rsidRPr="00DF635B">
        <w:t>: 10.1016/S0167-8655(98)00147-0.</w:t>
      </w:r>
    </w:p>
    <w:p w14:paraId="5ECBC853" w14:textId="77777777" w:rsidR="00DF635B" w:rsidRPr="00DF635B" w:rsidRDefault="00DF635B" w:rsidP="001F3F3F">
      <w:pPr>
        <w:pStyle w:val="Bibliography"/>
        <w:contextualSpacing/>
      </w:pPr>
      <w:r w:rsidRPr="00DF635B">
        <w:t>[21]</w:t>
      </w:r>
      <w:r w:rsidRPr="00DF635B">
        <w:tab/>
        <w:t xml:space="preserve">J. Chen, B. Li, and X. Xue, “Zero-Shot Chinese Character Recognition with Stroke-Level Decomposition.” </w:t>
      </w:r>
      <w:proofErr w:type="spellStart"/>
      <w:r w:rsidRPr="00DF635B">
        <w:t>arXiv</w:t>
      </w:r>
      <w:proofErr w:type="spellEnd"/>
      <w:r w:rsidRPr="00DF635B">
        <w:t xml:space="preserve">, Jun. 22, 2021. </w:t>
      </w:r>
      <w:proofErr w:type="spellStart"/>
      <w:r w:rsidRPr="00DF635B">
        <w:t>doi</w:t>
      </w:r>
      <w:proofErr w:type="spellEnd"/>
      <w:r w:rsidRPr="00DF635B">
        <w:t>: 10.48550/arXiv.2106.11613.</w:t>
      </w:r>
    </w:p>
    <w:p w14:paraId="4AD10BC4" w14:textId="77777777" w:rsidR="00DF635B" w:rsidRPr="00DF635B" w:rsidRDefault="00DF635B" w:rsidP="001F3F3F">
      <w:pPr>
        <w:pStyle w:val="Bibliography"/>
        <w:contextualSpacing/>
      </w:pPr>
      <w:r w:rsidRPr="00DF635B">
        <w:t>[22]</w:t>
      </w:r>
      <w:r w:rsidRPr="00DF635B">
        <w:tab/>
        <w:t xml:space="preserve">C.-L. Liu, I.-J. Kim, and J. H. Kim, “Model-based stroke extraction and matching for handwritten Chinese character recognition,” </w:t>
      </w:r>
      <w:r w:rsidRPr="00DF635B">
        <w:rPr>
          <w:i/>
          <w:iCs/>
        </w:rPr>
        <w:t>Pattern Recognition</w:t>
      </w:r>
      <w:r w:rsidRPr="00DF635B">
        <w:t xml:space="preserve">, vol. 34, no. 12, pp. 2339–2352, Dec. 2001, </w:t>
      </w:r>
      <w:proofErr w:type="spellStart"/>
      <w:r w:rsidRPr="00DF635B">
        <w:t>doi</w:t>
      </w:r>
      <w:proofErr w:type="spellEnd"/>
      <w:r w:rsidRPr="00DF635B">
        <w:t>: 10.1016/S0031-3203(00)00165-5.</w:t>
      </w:r>
    </w:p>
    <w:p w14:paraId="50BD4275" w14:textId="77777777" w:rsidR="00DF635B" w:rsidRPr="00DF635B" w:rsidRDefault="00DF635B" w:rsidP="001F3F3F">
      <w:pPr>
        <w:pStyle w:val="Bibliography"/>
        <w:contextualSpacing/>
      </w:pPr>
      <w:r w:rsidRPr="00DF635B">
        <w:t>[23]</w:t>
      </w:r>
      <w:r w:rsidRPr="00DF635B">
        <w:tab/>
        <w:t xml:space="preserve">I.-J. Kim, C.-L. Liu, and J.-H. Kim, “Stroke-guided pixel matching for handwritten Chinese character recognition,” in </w:t>
      </w:r>
      <w:r w:rsidRPr="00DF635B">
        <w:rPr>
          <w:i/>
          <w:iCs/>
        </w:rPr>
        <w:t>Proceedings of the Fifth International Conference on Document Analysis and Recognition. ICDAR ’99 (Cat. No.PR00318)</w:t>
      </w:r>
      <w:r w:rsidRPr="00DF635B">
        <w:t xml:space="preserve">, Sep. 1999, pp. 665–668. </w:t>
      </w:r>
      <w:proofErr w:type="spellStart"/>
      <w:r w:rsidRPr="00DF635B">
        <w:t>doi</w:t>
      </w:r>
      <w:proofErr w:type="spellEnd"/>
      <w:r w:rsidRPr="00DF635B">
        <w:t>: 10.1109/ICDAR.1999.791875.</w:t>
      </w:r>
    </w:p>
    <w:p w14:paraId="07AB5DB2" w14:textId="77777777" w:rsidR="00DF635B" w:rsidRPr="00DF635B" w:rsidRDefault="00DF635B" w:rsidP="001F3F3F">
      <w:pPr>
        <w:pStyle w:val="Bibliography"/>
        <w:contextualSpacing/>
      </w:pPr>
      <w:r w:rsidRPr="00DF635B">
        <w:t>[24]</w:t>
      </w:r>
      <w:r w:rsidRPr="00DF635B">
        <w:tab/>
        <w:t xml:space="preserve">N. Otsu, “A Threshold Selection Method from Gray-Level Histograms,” </w:t>
      </w:r>
      <w:r w:rsidRPr="00DF635B">
        <w:rPr>
          <w:i/>
          <w:iCs/>
        </w:rPr>
        <w:t>IEEE Transactions on Systems, Man, and Cybernetics</w:t>
      </w:r>
      <w:r w:rsidRPr="00DF635B">
        <w:t xml:space="preserve">, vol. 9, no. 1, Art. no. 1, Jan. 1979, </w:t>
      </w:r>
      <w:proofErr w:type="spellStart"/>
      <w:r w:rsidRPr="00DF635B">
        <w:t>doi</w:t>
      </w:r>
      <w:proofErr w:type="spellEnd"/>
      <w:r w:rsidRPr="00DF635B">
        <w:t>: 10.1109/TSMC.1979.4310076.</w:t>
      </w:r>
    </w:p>
    <w:p w14:paraId="54362B50" w14:textId="77777777" w:rsidR="00DF635B" w:rsidRPr="00DF635B" w:rsidRDefault="00DF635B" w:rsidP="001F3F3F">
      <w:pPr>
        <w:pStyle w:val="Bibliography"/>
        <w:contextualSpacing/>
      </w:pPr>
      <w:r w:rsidRPr="00DF635B">
        <w:t>[25]</w:t>
      </w:r>
      <w:r w:rsidRPr="00DF635B">
        <w:tab/>
        <w:t xml:space="preserve">K. He, X. Zhang, S. Ren, and J. Sun, “Deep Residual Learning for Image Recognition.” </w:t>
      </w:r>
      <w:proofErr w:type="spellStart"/>
      <w:r w:rsidRPr="00DF635B">
        <w:t>arXiv</w:t>
      </w:r>
      <w:proofErr w:type="spellEnd"/>
      <w:r w:rsidRPr="00DF635B">
        <w:t xml:space="preserve">, Dec. 10, 2015. </w:t>
      </w:r>
      <w:proofErr w:type="spellStart"/>
      <w:r w:rsidRPr="00DF635B">
        <w:t>doi</w:t>
      </w:r>
      <w:proofErr w:type="spellEnd"/>
      <w:r w:rsidRPr="00DF635B">
        <w:t>: 10.48550/arXiv.1512.03385.</w:t>
      </w:r>
    </w:p>
    <w:p w14:paraId="3D287800" w14:textId="77777777" w:rsidR="00DF635B" w:rsidRPr="00DF635B" w:rsidRDefault="00DF635B" w:rsidP="001F3F3F">
      <w:pPr>
        <w:pStyle w:val="Bibliography"/>
        <w:contextualSpacing/>
      </w:pPr>
      <w:r w:rsidRPr="00DF635B">
        <w:t>[26]</w:t>
      </w:r>
      <w:r w:rsidRPr="00DF635B">
        <w:tab/>
        <w:t xml:space="preserve">T. </w:t>
      </w:r>
      <w:proofErr w:type="spellStart"/>
      <w:r w:rsidRPr="00DF635B">
        <w:t>Dozat</w:t>
      </w:r>
      <w:proofErr w:type="spellEnd"/>
      <w:r w:rsidRPr="00DF635B">
        <w:t>, “INCORPORATING NESTEROV MOMENTUM INTO ADAM,” 2016.</w:t>
      </w:r>
    </w:p>
    <w:p w14:paraId="6F3A24FB" w14:textId="72C893E4" w:rsidR="00396AD6" w:rsidRDefault="003446E0" w:rsidP="001F3F3F">
      <w:pPr>
        <w:contextualSpacing/>
      </w:pPr>
      <w:r w:rsidRPr="00B461D3">
        <w:fldChar w:fldCharType="end"/>
      </w:r>
    </w:p>
    <w:p w14:paraId="13DE8406" w14:textId="77777777" w:rsidR="00396AD6" w:rsidRDefault="00396AD6">
      <w:pPr>
        <w:spacing w:after="0" w:line="240" w:lineRule="auto"/>
      </w:pPr>
      <w:r>
        <w:br w:type="page"/>
      </w:r>
    </w:p>
    <w:p w14:paraId="5FCDBC95" w14:textId="77777777" w:rsidR="003446E0" w:rsidRDefault="003446E0" w:rsidP="003D3E4F">
      <w:pPr>
        <w:contextualSpacing/>
        <w:jc w:val="center"/>
      </w:pPr>
    </w:p>
    <w:p w14:paraId="3D88CD7C" w14:textId="77777777" w:rsidR="000F427C" w:rsidRDefault="000F427C" w:rsidP="003D3E4F">
      <w:pPr>
        <w:contextualSpacing/>
        <w:jc w:val="center"/>
      </w:pPr>
    </w:p>
    <w:p w14:paraId="63AF95A0" w14:textId="77777777" w:rsidR="000F427C" w:rsidRDefault="000F427C" w:rsidP="003D3E4F">
      <w:pPr>
        <w:contextualSpacing/>
        <w:jc w:val="center"/>
      </w:pPr>
    </w:p>
    <w:p w14:paraId="0236FD16" w14:textId="4B97E577" w:rsidR="000F427C" w:rsidRDefault="000F427C" w:rsidP="003D3E4F">
      <w:pPr>
        <w:pStyle w:val="Heading1"/>
        <w:spacing w:line="480" w:lineRule="auto"/>
        <w:contextualSpacing/>
      </w:pPr>
      <w:r>
        <w:t>BIOGRAPHICAL SKETCH</w:t>
      </w:r>
    </w:p>
    <w:p w14:paraId="2117EE3E" w14:textId="77777777" w:rsidR="00382F89" w:rsidRDefault="00382F89" w:rsidP="003D3E4F">
      <w:pPr>
        <w:contextualSpacing/>
      </w:pPr>
    </w:p>
    <w:p w14:paraId="711534F3" w14:textId="5978ADDA" w:rsidR="00382F89" w:rsidRDefault="00E6461C" w:rsidP="003D3E4F">
      <w:pPr>
        <w:spacing w:line="240" w:lineRule="auto"/>
        <w:contextualSpacing/>
      </w:pPr>
      <w:r>
        <w:t>Name of Author: Joshua J</w:t>
      </w:r>
      <w:r w:rsidR="00172C04">
        <w:t>ude</w:t>
      </w:r>
      <w:r>
        <w:t xml:space="preserve"> Thomas</w:t>
      </w:r>
    </w:p>
    <w:p w14:paraId="0E471A90" w14:textId="77777777" w:rsidR="003D3E4F" w:rsidRDefault="003D3E4F" w:rsidP="003D3E4F">
      <w:pPr>
        <w:spacing w:line="240" w:lineRule="auto"/>
        <w:contextualSpacing/>
      </w:pPr>
    </w:p>
    <w:p w14:paraId="260BF91E" w14:textId="77777777" w:rsidR="003D3E4F" w:rsidRDefault="003D3E4F" w:rsidP="003D3E4F">
      <w:pPr>
        <w:spacing w:line="240" w:lineRule="auto"/>
        <w:contextualSpacing/>
      </w:pPr>
    </w:p>
    <w:p w14:paraId="6398A6D1" w14:textId="77777777" w:rsidR="00592212" w:rsidRDefault="003D3E4F" w:rsidP="003D3E4F">
      <w:pPr>
        <w:spacing w:line="240" w:lineRule="auto"/>
        <w:contextualSpacing/>
      </w:pPr>
      <w:r>
        <w:t>Graduate and Undergraduate Schools Attended:</w:t>
      </w:r>
      <w:r w:rsidR="009C3E3D">
        <w:t xml:space="preserve"> </w:t>
      </w:r>
    </w:p>
    <w:p w14:paraId="58E31BD6" w14:textId="77777777" w:rsidR="005C050D" w:rsidRDefault="005C050D" w:rsidP="003D3E4F">
      <w:pPr>
        <w:spacing w:line="240" w:lineRule="auto"/>
        <w:contextualSpacing/>
      </w:pPr>
    </w:p>
    <w:p w14:paraId="76C38C7A" w14:textId="77A3568D" w:rsidR="005C050D" w:rsidRDefault="009C3E3D" w:rsidP="006C35BF">
      <w:pPr>
        <w:spacing w:line="240" w:lineRule="auto"/>
        <w:ind w:firstLine="720"/>
        <w:contextualSpacing/>
      </w:pPr>
      <w:r>
        <w:t>Coastal Alabama Community College,</w:t>
      </w:r>
      <w:r w:rsidR="00ED253B">
        <w:t xml:space="preserve"> Bay Minette, Alabama</w:t>
      </w:r>
    </w:p>
    <w:p w14:paraId="2A9A6B4B" w14:textId="77777777" w:rsidR="005C050D" w:rsidRDefault="005C050D" w:rsidP="00592212">
      <w:pPr>
        <w:spacing w:line="240" w:lineRule="auto"/>
        <w:ind w:firstLine="720"/>
        <w:contextualSpacing/>
      </w:pPr>
    </w:p>
    <w:p w14:paraId="27892889" w14:textId="25B4A8C3" w:rsidR="00172C04" w:rsidRDefault="009C3E3D" w:rsidP="00592212">
      <w:pPr>
        <w:spacing w:line="240" w:lineRule="auto"/>
        <w:ind w:firstLine="720"/>
        <w:contextualSpacing/>
      </w:pPr>
      <w:r>
        <w:t>University of South Alabama</w:t>
      </w:r>
      <w:r w:rsidR="005C050D">
        <w:t>, Mobile, Alabama</w:t>
      </w:r>
    </w:p>
    <w:p w14:paraId="67C722E2" w14:textId="77777777" w:rsidR="00B71CCB" w:rsidRDefault="00B71CCB" w:rsidP="003D3E4F">
      <w:pPr>
        <w:spacing w:line="240" w:lineRule="auto"/>
        <w:contextualSpacing/>
      </w:pPr>
    </w:p>
    <w:p w14:paraId="2340835E" w14:textId="51D8FE9F" w:rsidR="00B71CCB" w:rsidRDefault="00B71CCB" w:rsidP="003D3E4F">
      <w:pPr>
        <w:spacing w:line="240" w:lineRule="auto"/>
        <w:contextualSpacing/>
      </w:pPr>
      <w:r>
        <w:t>Degrees Awarded:</w:t>
      </w:r>
    </w:p>
    <w:p w14:paraId="6B75F15A" w14:textId="77777777" w:rsidR="00F87600" w:rsidRDefault="00F87600" w:rsidP="003D3E4F">
      <w:pPr>
        <w:spacing w:line="240" w:lineRule="auto"/>
        <w:contextualSpacing/>
      </w:pPr>
    </w:p>
    <w:p w14:paraId="705936F7" w14:textId="5CB7F070" w:rsidR="00CB00D6" w:rsidRDefault="00CB00D6" w:rsidP="003D3E4F">
      <w:pPr>
        <w:spacing w:line="240" w:lineRule="auto"/>
        <w:contextualSpacing/>
      </w:pPr>
      <w:r>
        <w:tab/>
      </w:r>
      <w:r w:rsidR="00F87600">
        <w:t>Bachelor of Science in Computer Science</w:t>
      </w:r>
      <w:r w:rsidR="00F26233">
        <w:t xml:space="preserve">, </w:t>
      </w:r>
      <w:r w:rsidR="006C35BF">
        <w:t>20</w:t>
      </w:r>
      <w:r w:rsidR="0066646F">
        <w:t>2</w:t>
      </w:r>
      <w:r w:rsidR="006C35BF">
        <w:t>1, Mobile Alabama</w:t>
      </w:r>
    </w:p>
    <w:p w14:paraId="57FB850B" w14:textId="77777777" w:rsidR="006C35BF" w:rsidRDefault="006C35BF" w:rsidP="003D3E4F">
      <w:pPr>
        <w:spacing w:line="240" w:lineRule="auto"/>
        <w:contextualSpacing/>
      </w:pPr>
    </w:p>
    <w:p w14:paraId="5F23319A" w14:textId="404BB5F2" w:rsidR="004C34DB" w:rsidRPr="00382F89" w:rsidRDefault="004C34DB" w:rsidP="003D3E4F">
      <w:pPr>
        <w:spacing w:line="240" w:lineRule="auto"/>
        <w:contextualSpacing/>
      </w:pPr>
      <w:r>
        <w:tab/>
      </w:r>
      <w:proofErr w:type="gramStart"/>
      <w:r>
        <w:t>Associate in Science</w:t>
      </w:r>
      <w:proofErr w:type="gramEnd"/>
      <w:r w:rsidR="005B1CDD">
        <w:t xml:space="preserve">, </w:t>
      </w:r>
      <w:r w:rsidR="00035F5B">
        <w:t>2018, Bay Minette, Alabama</w:t>
      </w:r>
    </w:p>
    <w:sectPr w:rsidR="004C34DB" w:rsidRPr="00382F89" w:rsidSect="00A571AB">
      <w:footerReference w:type="default" r:id="rId27"/>
      <w:pgSz w:w="12240" w:h="15840"/>
      <w:pgMar w:top="1440" w:right="1440" w:bottom="1800" w:left="216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live Woods" w:date="2022-06-08T15:45:00Z" w:initials="CW">
    <w:p w14:paraId="77176D64" w14:textId="7C48E671" w:rsidR="0014293B" w:rsidRDefault="0014293B">
      <w:pPr>
        <w:pStyle w:val="CommentText"/>
      </w:pPr>
      <w:r>
        <w:rPr>
          <w:rStyle w:val="CommentReference"/>
        </w:rPr>
        <w:annotationRef/>
      </w:r>
      <w:r w:rsidRPr="00453A06">
        <w:t xml:space="preserve">If your </w:t>
      </w:r>
      <w:r>
        <w:t>thesis or dissertation</w:t>
      </w:r>
      <w:r w:rsidRPr="00453A06">
        <w:t xml:space="preserve"> is highly technical and you prefer to use LaTeX, please email the Graduate School </w:t>
      </w:r>
      <w:r>
        <w:t xml:space="preserve">to ask </w:t>
      </w:r>
      <w:r w:rsidRPr="00453A06">
        <w:t xml:space="preserve">for a LaTeX template. </w:t>
      </w:r>
    </w:p>
  </w:comment>
  <w:comment w:id="1" w:author="Clive Woods" w:date="2022-06-08T11:46:00Z" w:initials="CW">
    <w:p w14:paraId="3C2AB7CA" w14:textId="4725015E" w:rsidR="0014293B" w:rsidRPr="00453A06" w:rsidRDefault="0014293B">
      <w:pPr>
        <w:pStyle w:val="CommentText"/>
      </w:pPr>
      <w:r w:rsidRPr="00453A06">
        <w:rPr>
          <w:rStyle w:val="CommentReference"/>
        </w:rPr>
        <w:annotationRef/>
      </w:r>
      <w:r w:rsidRPr="00BE781D">
        <w:t xml:space="preserve">To print or view </w:t>
      </w:r>
      <w:r>
        <w:t>your thesis or dissertation</w:t>
      </w:r>
      <w:r w:rsidRPr="00BE781D">
        <w:t xml:space="preserve"> without these comments, select Review/Tracking/No Markup. </w:t>
      </w:r>
    </w:p>
  </w:comment>
  <w:comment w:id="2" w:author="Deanna Cobb" w:date="2017-10-25T10:55:00Z" w:initials="DC">
    <w:p w14:paraId="4C6AEAEF" w14:textId="77777777" w:rsidR="0014293B" w:rsidRDefault="0014293B">
      <w:pPr>
        <w:pStyle w:val="CommentText"/>
      </w:pPr>
      <w:r>
        <w:rPr>
          <w:rStyle w:val="CommentReference"/>
        </w:rPr>
        <w:annotationRef/>
      </w:r>
      <w:r>
        <w:t>This signature page can be separated from your thesis or dissertation. The blank signature page will not be included in the published version and the signed page can be uploaded as a supplemental file in ProQuest.</w:t>
      </w:r>
    </w:p>
    <w:p w14:paraId="3FD4C705" w14:textId="7FF98583" w:rsidR="0014293B" w:rsidRDefault="0014293B">
      <w:pPr>
        <w:pStyle w:val="CommentText"/>
      </w:pPr>
      <w:r>
        <w:t xml:space="preserve">If your information will not fit as the top and bottom margins are currently set, they may be reset to .5 for the top and bottom margin.  </w:t>
      </w:r>
    </w:p>
  </w:comment>
  <w:comment w:id="13" w:author="Deanna Cobb" w:date="2013-10-10T14:32:00Z" w:initials="DC">
    <w:p w14:paraId="1F21713A" w14:textId="3F81D01D" w:rsidR="0014293B" w:rsidRDefault="0014293B">
      <w:pPr>
        <w:pStyle w:val="CommentText"/>
      </w:pPr>
      <w:r>
        <w:rPr>
          <w:rStyle w:val="CommentReference"/>
        </w:rPr>
        <w:annotationRef/>
      </w:r>
      <w:r w:rsidRPr="00B1356B">
        <w:t xml:space="preserve">Your name must be listed exactly the same </w:t>
      </w:r>
      <w:r>
        <w:t xml:space="preserve">way </w:t>
      </w:r>
      <w:r w:rsidRPr="00B1356B">
        <w:t xml:space="preserve">on the signature page, title page, abstract and biographical sketch. Can include middle name or initial, it is up to you. </w:t>
      </w:r>
      <w:r>
        <w:t>e.g. Agrad Uates Tudent</w:t>
      </w:r>
    </w:p>
  </w:comment>
  <w:comment w:id="14" w:author="Deanna Cobb" w:date="2013-09-05T09:53:00Z" w:initials="DC">
    <w:p w14:paraId="61017E95" w14:textId="1F79511C" w:rsidR="0014293B" w:rsidRDefault="0014293B">
      <w:pPr>
        <w:pStyle w:val="CommentText"/>
      </w:pPr>
      <w:r>
        <w:rPr>
          <w:rStyle w:val="CommentReference"/>
        </w:rPr>
        <w:annotationRef/>
      </w:r>
      <w:r>
        <w:t>Or Dissertation, insert as applicable</w:t>
      </w:r>
    </w:p>
  </w:comment>
  <w:comment w:id="15" w:author="Deanna Cobb" w:date="2013-10-24T10:14:00Z" w:initials="DC">
    <w:p w14:paraId="11620308" w14:textId="3002EB16" w:rsidR="0014293B" w:rsidRDefault="0014293B">
      <w:pPr>
        <w:pStyle w:val="CommentText"/>
      </w:pPr>
      <w:r>
        <w:rPr>
          <w:rStyle w:val="CommentReference"/>
        </w:rPr>
        <w:annotationRef/>
      </w:r>
      <w:r>
        <w:t>Change to suit your degree type. Example: Master of Arts</w:t>
      </w:r>
    </w:p>
  </w:comment>
  <w:comment w:id="16" w:author="Deanna Cobb" w:date="2013-09-05T09:53:00Z" w:initials="DC">
    <w:p w14:paraId="781B08C5" w14:textId="16DEFE4B" w:rsidR="0014293B" w:rsidRDefault="0014293B">
      <w:pPr>
        <w:pStyle w:val="CommentText"/>
      </w:pPr>
      <w:r>
        <w:rPr>
          <w:rStyle w:val="CommentReference"/>
        </w:rPr>
        <w:annotationRef/>
      </w:r>
      <w:r>
        <w:t>Insert your program name</w:t>
      </w:r>
    </w:p>
  </w:comment>
  <w:comment w:id="17" w:author="Deanna Cobb" w:date="2013-10-24T10:14:00Z" w:initials="DC">
    <w:p w14:paraId="29C41D14" w14:textId="3BAA5F03" w:rsidR="0014293B" w:rsidRDefault="0014293B">
      <w:pPr>
        <w:pStyle w:val="CommentText"/>
      </w:pPr>
      <w:r>
        <w:rPr>
          <w:rStyle w:val="CommentReference"/>
        </w:rPr>
        <w:annotationRef/>
      </w:r>
      <w:r>
        <w:t xml:space="preserve">The Dean of the Graduate School will sign once your thesis or dissertation has been approved. The Graduate School office will take care of this step. You are responsible for gathering all other signatures. </w:t>
      </w:r>
    </w:p>
  </w:comment>
  <w:comment w:id="27" w:author="Deanna Cobb" w:date="2013-10-30T16:06:00Z" w:initials="DC">
    <w:p w14:paraId="33E58536" w14:textId="0667D221" w:rsidR="0014293B" w:rsidRDefault="0014293B">
      <w:pPr>
        <w:pStyle w:val="CommentText"/>
      </w:pPr>
      <w:r>
        <w:rPr>
          <w:rStyle w:val="CommentReference"/>
        </w:rPr>
        <w:annotationRef/>
      </w:r>
      <w:r>
        <w:t>Change to your degree type if necessary</w:t>
      </w:r>
    </w:p>
  </w:comment>
  <w:comment w:id="28" w:author="Deanna Cobb" w:date="2013-10-30T16:06:00Z" w:initials="DC">
    <w:p w14:paraId="0734277C" w14:textId="08104954" w:rsidR="0014293B" w:rsidRDefault="0014293B">
      <w:pPr>
        <w:pStyle w:val="CommentText"/>
      </w:pPr>
      <w:r>
        <w:rPr>
          <w:rStyle w:val="CommentReference"/>
        </w:rPr>
        <w:annotationRef/>
      </w:r>
      <w:r>
        <w:t>Change to your program name</w:t>
      </w:r>
    </w:p>
  </w:comment>
  <w:comment w:id="29" w:author="Deanna Cobb" w:date="2013-10-10T14:32:00Z" w:initials="DC">
    <w:p w14:paraId="08494144" w14:textId="4BC83D56" w:rsidR="0014293B" w:rsidRDefault="0014293B" w:rsidP="0027631A">
      <w:pPr>
        <w:pStyle w:val="CommentText"/>
      </w:pPr>
      <w:r>
        <w:rPr>
          <w:rStyle w:val="CommentReference"/>
        </w:rPr>
        <w:annotationRef/>
      </w:r>
      <w:r w:rsidRPr="00B1356B">
        <w:t xml:space="preserve">Your name must be listed exactly the same </w:t>
      </w:r>
      <w:r>
        <w:t xml:space="preserve">way </w:t>
      </w:r>
      <w:r w:rsidRPr="00B1356B">
        <w:t xml:space="preserve">on the signature page, title page, abstract and biographical sketch. Can include middle name or initial, it is up to you. </w:t>
      </w:r>
    </w:p>
  </w:comment>
  <w:comment w:id="30" w:author="Deanna Cobb" w:date="2013-09-05T11:09:00Z" w:initials="DC">
    <w:p w14:paraId="76DB82BB" w14:textId="4FC78538" w:rsidR="0014293B" w:rsidRDefault="0014293B">
      <w:pPr>
        <w:pStyle w:val="CommentText"/>
      </w:pPr>
      <w:r>
        <w:rPr>
          <w:rStyle w:val="CommentReference"/>
        </w:rPr>
        <w:annotationRef/>
      </w:r>
      <w:r>
        <w:t xml:space="preserve">List your previously earned degrees here. </w:t>
      </w:r>
    </w:p>
  </w:comment>
  <w:comment w:id="31" w:author="Clive Woods" w:date="2022-06-08T11:30:00Z" w:initials="CW">
    <w:p w14:paraId="6A15CCF2" w14:textId="01325E64" w:rsidR="0014293B" w:rsidRDefault="0014293B">
      <w:pPr>
        <w:pStyle w:val="CommentText"/>
      </w:pPr>
      <w:r>
        <w:rPr>
          <w:rStyle w:val="CommentReference"/>
        </w:rPr>
        <w:annotationRef/>
      </w:r>
      <w:r>
        <w:t xml:space="preserve">The List of Abbreviations is OPTIONAL even if you use abbreviations. Delete this entire page if you do not include a List of Abbreviations. An </w:t>
      </w:r>
      <w:r w:rsidRPr="006D26C3">
        <w:rPr>
          <w:b/>
        </w:rPr>
        <w:t>alternative</w:t>
      </w:r>
      <w:r>
        <w:t xml:space="preserve"> is to </w:t>
      </w:r>
      <w:r>
        <w:rPr>
          <w:rStyle w:val="CommentReference"/>
        </w:rPr>
        <w:t xml:space="preserve">add a section for definition of terms in your first Chapter. Remember to adjust the page numbers given in the Contents page depending on which Lists you include. </w:t>
      </w:r>
    </w:p>
  </w:comment>
  <w:comment w:id="46" w:author="Deanna Cobb" w:date="2013-09-05T10:34:00Z" w:initials="DC">
    <w:p w14:paraId="746D3BB9" w14:textId="2E160C53" w:rsidR="0014293B" w:rsidRDefault="0014293B">
      <w:pPr>
        <w:pStyle w:val="CommentText"/>
      </w:pPr>
      <w:r>
        <w:rPr>
          <w:rStyle w:val="CommentReference"/>
        </w:rPr>
        <w:annotationRef/>
      </w:r>
      <w:r>
        <w:t>Degree type you are seeking</w:t>
      </w:r>
    </w:p>
  </w:comment>
  <w:comment w:id="47" w:author="Deanna Cobb" w:date="2013-09-05T10:34:00Z" w:initials="DC">
    <w:p w14:paraId="1D991C0C" w14:textId="7C08B383" w:rsidR="0014293B" w:rsidRDefault="0014293B">
      <w:pPr>
        <w:pStyle w:val="CommentText"/>
      </w:pPr>
      <w:r>
        <w:rPr>
          <w:rStyle w:val="CommentReference"/>
        </w:rPr>
        <w:annotationRef/>
      </w:r>
      <w:r>
        <w:t xml:space="preserve">Month and year of graduation, the same on the signature page, title page, and Abstract. </w:t>
      </w:r>
    </w:p>
  </w:comment>
  <w:comment w:id="48" w:author="Clive Woods" w:date="2022-06-09T10:19:00Z" w:initials="CW">
    <w:p w14:paraId="18CAC2B1" w14:textId="3E986A75" w:rsidR="0014293B" w:rsidRDefault="0014293B">
      <w:pPr>
        <w:pStyle w:val="CommentText"/>
      </w:pPr>
      <w:r>
        <w:rPr>
          <w:rStyle w:val="CommentReference"/>
        </w:rPr>
        <w:annotationRef/>
      </w:r>
      <w:r>
        <w:t>Highest degree of Committee Chair.</w:t>
      </w:r>
    </w:p>
  </w:comment>
  <w:comment w:id="49" w:author="Clive Woods" w:date="2021-02-04T15:52:00Z" w:initials="CW">
    <w:p w14:paraId="0D9A3584" w14:textId="7F1A1A61" w:rsidR="0014293B" w:rsidRDefault="0014293B">
      <w:pPr>
        <w:pStyle w:val="CommentText"/>
      </w:pPr>
      <w:r>
        <w:rPr>
          <w:rStyle w:val="CommentReference"/>
        </w:rPr>
        <w:annotationRef/>
      </w:r>
      <w:r>
        <w:t xml:space="preserve">Section Break is needed just before Chapter I </w:t>
      </w:r>
      <w:r w:rsidRPr="00A86D50">
        <w:t xml:space="preserve">so that the page numbering changes to 1, 2, 3, etc. </w:t>
      </w:r>
    </w:p>
  </w:comment>
  <w:comment w:id="54" w:author="Deanna Cobb" w:date="2013-10-30T16:24:00Z" w:initials="DC">
    <w:p w14:paraId="15D5CB4F" w14:textId="3F0CC7C7" w:rsidR="0014293B" w:rsidRDefault="0014293B">
      <w:pPr>
        <w:pStyle w:val="CommentText"/>
      </w:pPr>
      <w:r>
        <w:rPr>
          <w:rStyle w:val="CommentReference"/>
        </w:rPr>
        <w:annotationRef/>
      </w:r>
      <w:r>
        <w:t xml:space="preserve">Page 1 begins on the first page of your document. Major headings always begin on a new page and have a 2-inch top margin. </w:t>
      </w:r>
    </w:p>
  </w:comment>
  <w:comment w:id="57" w:author="jude thomas" w:date="2024-03-07T19:04:00Z" w:initials="jt">
    <w:p w14:paraId="67F8523B" w14:textId="77777777" w:rsidR="005D5C02" w:rsidRDefault="005D5C02" w:rsidP="005D5C02">
      <w:pPr>
        <w:pStyle w:val="CommentText"/>
      </w:pPr>
      <w:r>
        <w:rPr>
          <w:rStyle w:val="CommentReference"/>
        </w:rPr>
        <w:annotationRef/>
      </w:r>
      <w:r>
        <w:t>This may not be necessary. Also, if I’m going to include this reference I should mention the fact that handwriting identification becomes more robust as you collect more data samples</w:t>
      </w:r>
    </w:p>
  </w:comment>
  <w:comment w:id="62" w:author="jude thomas" w:date="2024-03-12T16:42:00Z" w:initials="jt">
    <w:p w14:paraId="2D94C3B4" w14:textId="77777777" w:rsidR="00123CAB" w:rsidRDefault="00123CAB" w:rsidP="00123CAB">
      <w:pPr>
        <w:pStyle w:val="CommentText"/>
      </w:pPr>
      <w:r>
        <w:rPr>
          <w:rStyle w:val="CommentReference"/>
        </w:rPr>
        <w:annotationRef/>
      </w:r>
      <w:hyperlink r:id="rId1" w:history="1">
        <w:r w:rsidRPr="00BB2AE5">
          <w:rPr>
            <w:rStyle w:val="Hyperlink"/>
          </w:rPr>
          <w:t>https://www.southalabama.edu/colleges/graduateschool/resources/subdivision_guide.pdf</w:t>
        </w:r>
      </w:hyperlink>
    </w:p>
    <w:p w14:paraId="3F248A50" w14:textId="77777777" w:rsidR="00123CAB" w:rsidRDefault="00123CAB" w:rsidP="00123CAB">
      <w:pPr>
        <w:pStyle w:val="CommentText"/>
      </w:pPr>
    </w:p>
    <w:p w14:paraId="5D627BC5" w14:textId="77777777" w:rsidR="00123CAB" w:rsidRDefault="00123CAB" w:rsidP="00123CAB">
      <w:pPr>
        <w:pStyle w:val="CommentText"/>
      </w:pPr>
      <w:r>
        <w:t>First order subdivision is centered and underlined. Double space below the heading.</w:t>
      </w:r>
    </w:p>
  </w:comment>
  <w:comment w:id="87" w:author="jude thomas" w:date="2023-10-08T19:19:00Z" w:initials="jt">
    <w:p w14:paraId="27D24823" w14:textId="24CF1243" w:rsidR="008C7120" w:rsidRDefault="008C7120" w:rsidP="00096651">
      <w:pPr>
        <w:pStyle w:val="CommentText"/>
      </w:pPr>
      <w:r>
        <w:rPr>
          <w:rStyle w:val="CommentReference"/>
        </w:rPr>
        <w:annotationRef/>
      </w:r>
      <w:r>
        <w:t>Maybe expand. Definitely cite</w:t>
      </w:r>
    </w:p>
  </w:comment>
  <w:comment w:id="96" w:author="jude thomas" w:date="2024-02-10T18:11:00Z" w:initials="jt">
    <w:p w14:paraId="197A2775" w14:textId="2794E2F2" w:rsidR="0021511A" w:rsidRDefault="0021511A" w:rsidP="0021511A">
      <w:pPr>
        <w:pStyle w:val="CommentText"/>
      </w:pPr>
      <w:r>
        <w:rPr>
          <w:rStyle w:val="CommentReference"/>
        </w:rPr>
        <w:annotationRef/>
      </w:r>
      <w:r>
        <w:t>May add points centered on particularly curved sections of a character to the list</w:t>
      </w:r>
    </w:p>
  </w:comment>
  <w:comment w:id="102" w:author="jude thomas" w:date="2024-02-19T20:33:00Z" w:initials="jt">
    <w:p w14:paraId="730AC044" w14:textId="77777777" w:rsidR="00EC46AF" w:rsidRDefault="00EC46AF" w:rsidP="00EC46AF">
      <w:pPr>
        <w:pStyle w:val="CommentText"/>
      </w:pPr>
      <w:r>
        <w:rPr>
          <w:rStyle w:val="CommentReference"/>
        </w:rPr>
        <w:annotationRef/>
      </w:r>
      <w:r>
        <w:t>Probably need to explain the frameworks I use</w:t>
      </w:r>
    </w:p>
  </w:comment>
  <w:comment w:id="116" w:author="jude thomas" w:date="2024-03-09T06:47:00Z" w:initials="jt">
    <w:p w14:paraId="5F9DC925" w14:textId="77777777" w:rsidR="0020266A" w:rsidRDefault="0020266A" w:rsidP="0020266A">
      <w:pPr>
        <w:pStyle w:val="CommentText"/>
      </w:pPr>
      <w:r>
        <w:rPr>
          <w:rStyle w:val="CommentReference"/>
        </w:rPr>
        <w:annotationRef/>
      </w:r>
      <w:r>
        <w:t>I’m not actually sure this makes sense</w:t>
      </w:r>
    </w:p>
  </w:comment>
  <w:comment w:id="130" w:author="Clive Woods" w:date="2021-02-04T16:16:00Z" w:initials="CW">
    <w:p w14:paraId="231BBC24" w14:textId="1465B258" w:rsidR="0014293B" w:rsidRDefault="0014293B">
      <w:pPr>
        <w:pStyle w:val="CommentText"/>
      </w:pPr>
      <w:r>
        <w:rPr>
          <w:rStyle w:val="CommentReference"/>
        </w:rPr>
        <w:annotationRef/>
      </w:r>
      <w:r w:rsidRPr="00A938A4">
        <w:t>There are several different ways to format your references. You must follow a consistent, specific and widely-acceptable formatting style, e.g. APA</w:t>
      </w:r>
      <w:r>
        <w:t xml:space="preserve"> or </w:t>
      </w:r>
      <w:r w:rsidRPr="00A938A4">
        <w:t>MLA. The Graduate School recommends using available software to help you format your references</w:t>
      </w:r>
      <w:r>
        <w:t xml:space="preserve"> (e.g. Mendele</w:t>
      </w:r>
      <w:r w:rsidRPr="00A938A4">
        <w:t>y</w:t>
      </w:r>
      <w:r>
        <w:t xml:space="preserve"> - s</w:t>
      </w:r>
      <w:r w:rsidRPr="003D332A">
        <w:t>ee “How should I format my Reference Section?” in https://www.southalabama.edu/colleges/graduateschool/resources/tdfa</w:t>
      </w:r>
      <w:r>
        <w:t>qs.pdf</w:t>
      </w:r>
      <w:r w:rsidRPr="00A938A4">
        <w:t>). It is very time</w:t>
      </w:r>
      <w:r>
        <w:t>-</w:t>
      </w:r>
      <w:r w:rsidRPr="00A938A4">
        <w:t xml:space="preserve">consuming to correctly enter each reference by han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7176D64" w15:done="0"/>
  <w15:commentEx w15:paraId="3C2AB7CA" w15:done="0"/>
  <w15:commentEx w15:paraId="3FD4C705" w15:done="0"/>
  <w15:commentEx w15:paraId="1F21713A" w15:done="0"/>
  <w15:commentEx w15:paraId="61017E95" w15:done="0"/>
  <w15:commentEx w15:paraId="11620308" w15:done="0"/>
  <w15:commentEx w15:paraId="781B08C5" w15:done="0"/>
  <w15:commentEx w15:paraId="29C41D14" w15:done="0"/>
  <w15:commentEx w15:paraId="33E58536" w15:done="0"/>
  <w15:commentEx w15:paraId="0734277C" w15:done="0"/>
  <w15:commentEx w15:paraId="08494144" w15:done="0"/>
  <w15:commentEx w15:paraId="76DB82BB" w15:done="0"/>
  <w15:commentEx w15:paraId="6A15CCF2" w15:done="0"/>
  <w15:commentEx w15:paraId="746D3BB9" w15:done="0"/>
  <w15:commentEx w15:paraId="1D991C0C" w15:done="0"/>
  <w15:commentEx w15:paraId="18CAC2B1" w15:done="0"/>
  <w15:commentEx w15:paraId="0D9A3584" w15:done="0"/>
  <w15:commentEx w15:paraId="15D5CB4F" w15:done="0"/>
  <w15:commentEx w15:paraId="67F8523B" w15:done="0"/>
  <w15:commentEx w15:paraId="5D627BC5" w15:done="0"/>
  <w15:commentEx w15:paraId="27D24823" w15:done="0"/>
  <w15:commentEx w15:paraId="197A2775" w15:done="0"/>
  <w15:commentEx w15:paraId="730AC044" w15:done="0"/>
  <w15:commentEx w15:paraId="5F9DC925" w15:done="0"/>
  <w15:commentEx w15:paraId="231BBC2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4355CAE" w16cex:dateUtc="2024-03-08T01:04:00Z"/>
  <w16cex:commentExtensible w16cex:durableId="2451A15A" w16cex:dateUtc="2024-03-12T21:42:00Z"/>
  <w16cex:commentExtensible w16cex:durableId="5DCA324E" w16cex:dateUtc="2023-10-09T00:19:00Z"/>
  <w16cex:commentExtensible w16cex:durableId="7FE98FF0" w16cex:dateUtc="2024-02-11T00:11:00Z"/>
  <w16cex:commentExtensible w16cex:durableId="3501B910" w16cex:dateUtc="2024-02-20T02:33:00Z"/>
  <w16cex:commentExtensible w16cex:durableId="6BAD57A7" w16cex:dateUtc="2024-03-09T12: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7176D64" w16cid:durableId="26558809"/>
  <w16cid:commentId w16cid:paraId="3C2AB7CA" w16cid:durableId="2655880A"/>
  <w16cid:commentId w16cid:paraId="3FD4C705" w16cid:durableId="23CCE890"/>
  <w16cid:commentId w16cid:paraId="1F21713A" w16cid:durableId="27BE2A09"/>
  <w16cid:commentId w16cid:paraId="61017E95" w16cid:durableId="23CCE892"/>
  <w16cid:commentId w16cid:paraId="11620308" w16cid:durableId="23CCE893"/>
  <w16cid:commentId w16cid:paraId="781B08C5" w16cid:durableId="27BE2A0C"/>
  <w16cid:commentId w16cid:paraId="29C41D14" w16cid:durableId="23CCE895"/>
  <w16cid:commentId w16cid:paraId="33E58536" w16cid:durableId="23CCE898"/>
  <w16cid:commentId w16cid:paraId="0734277C" w16cid:durableId="27BE2A13"/>
  <w16cid:commentId w16cid:paraId="08494144" w16cid:durableId="27BE2A14"/>
  <w16cid:commentId w16cid:paraId="76DB82BB" w16cid:durableId="23CCE899"/>
  <w16cid:commentId w16cid:paraId="6A15CCF2" w16cid:durableId="2655882B"/>
  <w16cid:commentId w16cid:paraId="746D3BB9" w16cid:durableId="23CCE8A9"/>
  <w16cid:commentId w16cid:paraId="1D991C0C" w16cid:durableId="27BE2A30"/>
  <w16cid:commentId w16cid:paraId="18CAC2B1" w16cid:durableId="2655882E"/>
  <w16cid:commentId w16cid:paraId="0D9A3584" w16cid:durableId="27BE2A34"/>
  <w16cid:commentId w16cid:paraId="15D5CB4F" w16cid:durableId="23CCE8AB"/>
  <w16cid:commentId w16cid:paraId="67F8523B" w16cid:durableId="44355CAE"/>
  <w16cid:commentId w16cid:paraId="5D627BC5" w16cid:durableId="2451A15A"/>
  <w16cid:commentId w16cid:paraId="27D24823" w16cid:durableId="5DCA324E"/>
  <w16cid:commentId w16cid:paraId="197A2775" w16cid:durableId="7FE98FF0"/>
  <w16cid:commentId w16cid:paraId="730AC044" w16cid:durableId="3501B910"/>
  <w16cid:commentId w16cid:paraId="5F9DC925" w16cid:durableId="6BAD57A7"/>
  <w16cid:commentId w16cid:paraId="231BBC24" w16cid:durableId="23CCE8A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C70D21" w14:textId="77777777" w:rsidR="00A571AB" w:rsidRDefault="00A571AB" w:rsidP="00065FE7">
      <w:pPr>
        <w:spacing w:after="0" w:line="240" w:lineRule="auto"/>
      </w:pPr>
      <w:r>
        <w:separator/>
      </w:r>
    </w:p>
  </w:endnote>
  <w:endnote w:type="continuationSeparator" w:id="0">
    <w:p w14:paraId="6DC112A7" w14:textId="77777777" w:rsidR="00A571AB" w:rsidRDefault="00A571AB" w:rsidP="00065FE7">
      <w:pPr>
        <w:spacing w:after="0" w:line="240" w:lineRule="auto"/>
      </w:pPr>
      <w:r>
        <w:continuationSeparator/>
      </w:r>
    </w:p>
  </w:endnote>
  <w:endnote w:type="continuationNotice" w:id="1">
    <w:p w14:paraId="3D87DD97" w14:textId="77777777" w:rsidR="00A571AB" w:rsidRDefault="00A571A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619B3" w14:textId="77777777" w:rsidR="0014293B" w:rsidRPr="00530628" w:rsidRDefault="0014293B" w:rsidP="007C5D48">
    <w:pPr>
      <w:pStyle w:val="Footer"/>
      <w:framePr w:wrap="around" w:vAnchor="text" w:hAnchor="margin" w:xAlign="center" w:y="1"/>
      <w:rPr>
        <w:rStyle w:val="PageNumber"/>
        <w:vanish/>
        <w:color w:val="FF0000"/>
      </w:rPr>
    </w:pPr>
    <w:r w:rsidRPr="00530628">
      <w:rPr>
        <w:rStyle w:val="PageNumber"/>
        <w:vanish/>
        <w:color w:val="FF0000"/>
      </w:rPr>
      <w:fldChar w:fldCharType="begin"/>
    </w:r>
    <w:r w:rsidRPr="00530628">
      <w:rPr>
        <w:rStyle w:val="PageNumber"/>
        <w:vanish/>
        <w:color w:val="FF0000"/>
      </w:rPr>
      <w:instrText xml:space="preserve">PAGE  </w:instrText>
    </w:r>
    <w:r w:rsidRPr="00530628">
      <w:rPr>
        <w:rStyle w:val="PageNumber"/>
        <w:vanish/>
        <w:color w:val="FF0000"/>
      </w:rPr>
      <w:fldChar w:fldCharType="separate"/>
    </w:r>
    <w:r w:rsidRPr="00530628">
      <w:rPr>
        <w:rStyle w:val="PageNumber"/>
        <w:noProof/>
        <w:vanish/>
        <w:color w:val="FF0000"/>
      </w:rPr>
      <w:t>6</w:t>
    </w:r>
    <w:r w:rsidRPr="00530628">
      <w:rPr>
        <w:rStyle w:val="PageNumber"/>
        <w:vanish/>
        <w:color w:val="FF0000"/>
      </w:rPr>
      <w:fldChar w:fldCharType="end"/>
    </w:r>
  </w:p>
  <w:p w14:paraId="1944B5BB" w14:textId="77777777" w:rsidR="0014293B" w:rsidRPr="00530628" w:rsidRDefault="0014293B" w:rsidP="007C5D48">
    <w:pPr>
      <w:pStyle w:val="Footer"/>
      <w:framePr w:wrap="around" w:vAnchor="text" w:hAnchor="margin" w:xAlign="center" w:y="1"/>
      <w:rPr>
        <w:rStyle w:val="PageNumber"/>
        <w:vanish/>
        <w:color w:val="FF0000"/>
      </w:rPr>
    </w:pPr>
    <w:r w:rsidRPr="00530628">
      <w:rPr>
        <w:rStyle w:val="PageNumber"/>
        <w:vanish/>
        <w:color w:val="FF0000"/>
      </w:rPr>
      <w:fldChar w:fldCharType="begin"/>
    </w:r>
    <w:r w:rsidRPr="00530628">
      <w:rPr>
        <w:rStyle w:val="PageNumber"/>
        <w:vanish/>
        <w:color w:val="FF0000"/>
      </w:rPr>
      <w:instrText xml:space="preserve">PAGE  </w:instrText>
    </w:r>
    <w:r w:rsidRPr="00530628">
      <w:rPr>
        <w:rStyle w:val="PageNumber"/>
        <w:vanish/>
        <w:color w:val="FF0000"/>
      </w:rPr>
      <w:fldChar w:fldCharType="separate"/>
    </w:r>
    <w:r w:rsidRPr="00530628">
      <w:rPr>
        <w:rStyle w:val="PageNumber"/>
        <w:noProof/>
        <w:vanish/>
        <w:color w:val="FF0000"/>
      </w:rPr>
      <w:t>6</w:t>
    </w:r>
    <w:r w:rsidRPr="00530628">
      <w:rPr>
        <w:rStyle w:val="PageNumber"/>
        <w:vanish/>
        <w:color w:val="FF0000"/>
      </w:rPr>
      <w:fldChar w:fldCharType="end"/>
    </w:r>
  </w:p>
  <w:p w14:paraId="7BFC8845" w14:textId="77777777" w:rsidR="0014293B" w:rsidRPr="00530628" w:rsidRDefault="0014293B">
    <w:pPr>
      <w:pStyle w:val="Footer"/>
      <w:rPr>
        <w:vanish/>
        <w:color w:val="FF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9B42A" w14:textId="24118562" w:rsidR="0014293B" w:rsidRPr="00530628" w:rsidRDefault="0014293B">
    <w:pPr>
      <w:pStyle w:val="Footer"/>
      <w:jc w:val="center"/>
      <w:rPr>
        <w:szCs w:val="24"/>
      </w:rPr>
    </w:pPr>
  </w:p>
  <w:p w14:paraId="34717D09" w14:textId="77777777" w:rsidR="0014293B" w:rsidRPr="00530628" w:rsidRDefault="0014293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BE93B9" w14:textId="31159568" w:rsidR="00B06D13" w:rsidRDefault="00B06D13">
    <w:pPr>
      <w:pStyle w:val="Footer"/>
      <w:jc w:val="center"/>
    </w:pPr>
  </w:p>
  <w:p w14:paraId="1200FEE9" w14:textId="77777777" w:rsidR="00B06D13" w:rsidRDefault="00B06D1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774A21" w14:textId="77777777" w:rsidR="008510BC" w:rsidRPr="00E16C7F" w:rsidRDefault="008510BC">
    <w:pPr>
      <w:pStyle w:val="Footer"/>
      <w:jc w:val="center"/>
      <w:rPr>
        <w:szCs w:val="24"/>
      </w:rPr>
    </w:pPr>
    <w:r w:rsidRPr="00E16C7F">
      <w:rPr>
        <w:szCs w:val="24"/>
      </w:rPr>
      <w:fldChar w:fldCharType="begin"/>
    </w:r>
    <w:r w:rsidRPr="00E16C7F">
      <w:rPr>
        <w:szCs w:val="24"/>
      </w:rPr>
      <w:instrText xml:space="preserve"> PAGE   \* MERGEFORMAT </w:instrText>
    </w:r>
    <w:r w:rsidRPr="00E16C7F">
      <w:rPr>
        <w:szCs w:val="24"/>
      </w:rPr>
      <w:fldChar w:fldCharType="separate"/>
    </w:r>
    <w:r>
      <w:rPr>
        <w:noProof/>
        <w:szCs w:val="24"/>
      </w:rPr>
      <w:t>4</w:t>
    </w:r>
    <w:r w:rsidRPr="00E16C7F">
      <w:rPr>
        <w:noProof/>
        <w:szCs w:val="24"/>
      </w:rPr>
      <w:fldChar w:fldCharType="end"/>
    </w:r>
  </w:p>
  <w:p w14:paraId="4463B805" w14:textId="77777777" w:rsidR="008510BC" w:rsidRDefault="008510B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111AEF" w14:textId="2CC75CCB" w:rsidR="0014293B" w:rsidRPr="00E16C7F" w:rsidRDefault="0014293B">
    <w:pPr>
      <w:pStyle w:val="Footer"/>
      <w:jc w:val="center"/>
      <w:rPr>
        <w:szCs w:val="24"/>
      </w:rPr>
    </w:pPr>
    <w:r w:rsidRPr="00E16C7F">
      <w:rPr>
        <w:szCs w:val="24"/>
      </w:rPr>
      <w:fldChar w:fldCharType="begin"/>
    </w:r>
    <w:r w:rsidRPr="00E16C7F">
      <w:rPr>
        <w:szCs w:val="24"/>
      </w:rPr>
      <w:instrText xml:space="preserve"> PAGE   \* MERGEFORMAT </w:instrText>
    </w:r>
    <w:r w:rsidRPr="00E16C7F">
      <w:rPr>
        <w:szCs w:val="24"/>
      </w:rPr>
      <w:fldChar w:fldCharType="separate"/>
    </w:r>
    <w:r>
      <w:rPr>
        <w:noProof/>
        <w:szCs w:val="24"/>
      </w:rPr>
      <w:t>4</w:t>
    </w:r>
    <w:r w:rsidRPr="00E16C7F">
      <w:rPr>
        <w:noProof/>
        <w:szCs w:val="24"/>
      </w:rPr>
      <w:fldChar w:fldCharType="end"/>
    </w:r>
  </w:p>
  <w:p w14:paraId="39432270" w14:textId="77777777" w:rsidR="0014293B" w:rsidRDefault="001429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7019E3" w14:textId="77777777" w:rsidR="00A571AB" w:rsidRDefault="00A571AB" w:rsidP="00065FE7">
      <w:pPr>
        <w:spacing w:after="0" w:line="240" w:lineRule="auto"/>
      </w:pPr>
      <w:r>
        <w:separator/>
      </w:r>
    </w:p>
  </w:footnote>
  <w:footnote w:type="continuationSeparator" w:id="0">
    <w:p w14:paraId="233DAA0C" w14:textId="77777777" w:rsidR="00A571AB" w:rsidRDefault="00A571AB" w:rsidP="00065FE7">
      <w:pPr>
        <w:spacing w:after="0" w:line="240" w:lineRule="auto"/>
      </w:pPr>
      <w:r>
        <w:continuationSeparator/>
      </w:r>
    </w:p>
  </w:footnote>
  <w:footnote w:type="continuationNotice" w:id="1">
    <w:p w14:paraId="207386AE" w14:textId="77777777" w:rsidR="00A571AB" w:rsidRDefault="00A571AB">
      <w:pPr>
        <w:spacing w:after="0" w:line="240" w:lineRule="auto"/>
      </w:pPr>
    </w:p>
  </w:footnote>
  <w:footnote w:id="2">
    <w:p w14:paraId="34FAC64B" w14:textId="2628B4BB" w:rsidR="00D72B7A" w:rsidRPr="00F7020D" w:rsidRDefault="00D72B7A">
      <w:pPr>
        <w:pStyle w:val="FootnoteText"/>
        <w:rPr>
          <w:sz w:val="24"/>
          <w:szCs w:val="24"/>
        </w:rPr>
      </w:pPr>
      <w:r>
        <w:rPr>
          <w:rStyle w:val="FootnoteReference"/>
        </w:rPr>
        <w:footnoteRef/>
      </w:r>
      <w:r>
        <w:t xml:space="preserve"> </w:t>
      </w:r>
      <w:r w:rsidR="000A6C84" w:rsidRPr="00F7020D">
        <w:rPr>
          <w:sz w:val="24"/>
          <w:szCs w:val="24"/>
        </w:rPr>
        <w:t xml:space="preserve">The CERUG dataset is used for this study and the results are compared to </w:t>
      </w:r>
      <w:r w:rsidR="00DE1AF4" w:rsidRPr="00F7020D">
        <w:rPr>
          <w:sz w:val="24"/>
          <w:szCs w:val="24"/>
        </w:rPr>
        <w:t>the presenting paper.</w:t>
      </w:r>
    </w:p>
  </w:footnote>
  <w:footnote w:id="3">
    <w:p w14:paraId="7E8FECCE" w14:textId="41AF5C49" w:rsidR="0046115A" w:rsidRDefault="0046115A">
      <w:pPr>
        <w:pStyle w:val="FootnoteText"/>
      </w:pPr>
      <w:r>
        <w:rPr>
          <w:rStyle w:val="FootnoteReference"/>
        </w:rPr>
        <w:footnoteRef/>
      </w:r>
      <w:r>
        <w:t xml:space="preserve"> </w:t>
      </w:r>
      <w:r w:rsidR="001E7BCE" w:rsidRPr="00F7020D">
        <w:rPr>
          <w:sz w:val="24"/>
          <w:szCs w:val="24"/>
        </w:rPr>
        <w:t xml:space="preserve">Due to the color-map used, the </w:t>
      </w:r>
      <w:r w:rsidR="0068733E" w:rsidRPr="00F7020D">
        <w:rPr>
          <w:sz w:val="24"/>
          <w:szCs w:val="24"/>
        </w:rPr>
        <w:t>stem of the d in ‘and’ may not appear visible.</w:t>
      </w:r>
    </w:p>
  </w:footnote>
  <w:footnote w:id="4">
    <w:p w14:paraId="7C069313" w14:textId="24B21864" w:rsidR="00C120CE" w:rsidRDefault="00C120CE">
      <w:pPr>
        <w:pStyle w:val="FootnoteText"/>
      </w:pPr>
      <w:r>
        <w:rPr>
          <w:rStyle w:val="FootnoteReference"/>
        </w:rPr>
        <w:footnoteRef/>
      </w:r>
      <w:r>
        <w:t xml:space="preserve"> </w:t>
      </w:r>
      <w:r w:rsidR="00E4046B" w:rsidRPr="00AC2970">
        <w:rPr>
          <w:sz w:val="24"/>
          <w:szCs w:val="24"/>
        </w:rPr>
        <w:t xml:space="preserve">Credit to </w:t>
      </w:r>
      <w:hyperlink r:id="rId1" w:history="1">
        <w:r w:rsidR="00E4046B" w:rsidRPr="00AC2970">
          <w:rPr>
            <w:rStyle w:val="Hyperlink"/>
            <w:sz w:val="24"/>
            <w:szCs w:val="24"/>
          </w:rPr>
          <w:t>https://github.com/Image-Py/sknw/tree/master/sknw</w:t>
        </w:r>
      </w:hyperlink>
      <w:r w:rsidR="00E4046B" w:rsidRPr="00AC2970">
        <w:rPr>
          <w:sz w:val="24"/>
          <w:szCs w:val="24"/>
        </w:rPr>
        <w:t xml:space="preserve"> for providing the code </w:t>
      </w:r>
      <w:r w:rsidR="00BF5F46" w:rsidRPr="00AC2970">
        <w:rPr>
          <w:sz w:val="24"/>
          <w:szCs w:val="24"/>
        </w:rPr>
        <w:t xml:space="preserve">to generate a graph theory </w:t>
      </w:r>
      <w:r w:rsidR="00601330" w:rsidRPr="00AC2970">
        <w:rPr>
          <w:sz w:val="24"/>
          <w:szCs w:val="24"/>
        </w:rPr>
        <w:t>representation.</w:t>
      </w:r>
    </w:p>
  </w:footnote>
  <w:footnote w:id="5">
    <w:p w14:paraId="5694F21A" w14:textId="21A7B215" w:rsidR="000A2EA8" w:rsidRPr="000A2EA8" w:rsidRDefault="000A2EA8">
      <w:pPr>
        <w:pStyle w:val="FootnoteText"/>
        <w:rPr>
          <w:szCs w:val="24"/>
        </w:rPr>
      </w:pPr>
      <w:r>
        <w:rPr>
          <w:rStyle w:val="FootnoteReference"/>
        </w:rPr>
        <w:footnoteRef/>
      </w:r>
      <w:r>
        <w:t xml:space="preserve"> </w:t>
      </w:r>
      <w:r w:rsidRPr="00AC2970">
        <w:rPr>
          <w:sz w:val="24"/>
          <w:szCs w:val="24"/>
        </w:rPr>
        <w:t xml:space="preserve">The Experimental Results, Publication, Code, and Figures can be found at </w:t>
      </w:r>
      <w:hyperlink r:id="rId2" w:history="1">
        <w:r w:rsidRPr="00AC2970">
          <w:rPr>
            <w:rStyle w:val="Hyperlink"/>
            <w:sz w:val="24"/>
            <w:szCs w:val="24"/>
          </w:rPr>
          <w:t>https://github.com/justjude97/MultiScript-Handwriting-Identification-with-Stroke-Decomposition</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D252C8" w14:textId="77777777" w:rsidR="0014293B" w:rsidRDefault="0014293B" w:rsidP="006322D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6</w:t>
    </w:r>
    <w:r>
      <w:rPr>
        <w:rStyle w:val="PageNumber"/>
      </w:rPr>
      <w:fldChar w:fldCharType="end"/>
    </w:r>
  </w:p>
  <w:p w14:paraId="41BE8126" w14:textId="77777777" w:rsidR="0014293B" w:rsidRDefault="0014293B" w:rsidP="00A82490">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1EDC52EE"/>
    <w:lvl w:ilvl="0">
      <w:start w:val="1"/>
      <w:numFmt w:val="decimal"/>
      <w:lvlText w:val="%1."/>
      <w:lvlJc w:val="left"/>
      <w:pPr>
        <w:tabs>
          <w:tab w:val="num" w:pos="1800"/>
        </w:tabs>
        <w:ind w:left="1800" w:hanging="360"/>
      </w:pPr>
      <w:rPr>
        <w:rFonts w:cs="Times New Roman"/>
      </w:rPr>
    </w:lvl>
  </w:abstractNum>
  <w:abstractNum w:abstractNumId="1" w15:restartNumberingAfterBreak="0">
    <w:nsid w:val="FFFFFF7D"/>
    <w:multiLevelType w:val="singleLevel"/>
    <w:tmpl w:val="6540A374"/>
    <w:lvl w:ilvl="0">
      <w:start w:val="1"/>
      <w:numFmt w:val="decimal"/>
      <w:lvlText w:val="%1."/>
      <w:lvlJc w:val="left"/>
      <w:pPr>
        <w:tabs>
          <w:tab w:val="num" w:pos="1440"/>
        </w:tabs>
        <w:ind w:left="1440" w:hanging="360"/>
      </w:pPr>
      <w:rPr>
        <w:rFonts w:cs="Times New Roman"/>
      </w:rPr>
    </w:lvl>
  </w:abstractNum>
  <w:abstractNum w:abstractNumId="2" w15:restartNumberingAfterBreak="0">
    <w:nsid w:val="FFFFFF7E"/>
    <w:multiLevelType w:val="singleLevel"/>
    <w:tmpl w:val="BFB2C684"/>
    <w:lvl w:ilvl="0">
      <w:start w:val="1"/>
      <w:numFmt w:val="decimal"/>
      <w:lvlText w:val="%1."/>
      <w:lvlJc w:val="left"/>
      <w:pPr>
        <w:tabs>
          <w:tab w:val="num" w:pos="1080"/>
        </w:tabs>
        <w:ind w:left="1080" w:hanging="360"/>
      </w:pPr>
      <w:rPr>
        <w:rFonts w:cs="Times New Roman"/>
      </w:rPr>
    </w:lvl>
  </w:abstractNum>
  <w:abstractNum w:abstractNumId="3" w15:restartNumberingAfterBreak="0">
    <w:nsid w:val="FFFFFF7F"/>
    <w:multiLevelType w:val="singleLevel"/>
    <w:tmpl w:val="9510F886"/>
    <w:lvl w:ilvl="0">
      <w:start w:val="1"/>
      <w:numFmt w:val="decimal"/>
      <w:lvlText w:val="%1."/>
      <w:lvlJc w:val="left"/>
      <w:pPr>
        <w:tabs>
          <w:tab w:val="num" w:pos="720"/>
        </w:tabs>
        <w:ind w:left="720" w:hanging="360"/>
      </w:pPr>
      <w:rPr>
        <w:rFonts w:cs="Times New Roman"/>
      </w:rPr>
    </w:lvl>
  </w:abstractNum>
  <w:abstractNum w:abstractNumId="4" w15:restartNumberingAfterBreak="0">
    <w:nsid w:val="FFFFFF80"/>
    <w:multiLevelType w:val="singleLevel"/>
    <w:tmpl w:val="B1E0957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DF4BCD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E0641E9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65A55D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4B842A8"/>
    <w:lvl w:ilvl="0">
      <w:start w:val="1"/>
      <w:numFmt w:val="decimal"/>
      <w:lvlText w:val="%1."/>
      <w:lvlJc w:val="left"/>
      <w:pPr>
        <w:tabs>
          <w:tab w:val="num" w:pos="360"/>
        </w:tabs>
        <w:ind w:left="360" w:hanging="360"/>
      </w:pPr>
      <w:rPr>
        <w:rFonts w:cs="Times New Roman"/>
      </w:rPr>
    </w:lvl>
  </w:abstractNum>
  <w:abstractNum w:abstractNumId="9" w15:restartNumberingAfterBreak="0">
    <w:nsid w:val="FFFFFF89"/>
    <w:multiLevelType w:val="singleLevel"/>
    <w:tmpl w:val="C8D0871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A10940"/>
    <w:multiLevelType w:val="hybridMultilevel"/>
    <w:tmpl w:val="229E785C"/>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97330CD"/>
    <w:multiLevelType w:val="hybridMultilevel"/>
    <w:tmpl w:val="9D6CC2F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9EA008E"/>
    <w:multiLevelType w:val="hybridMultilevel"/>
    <w:tmpl w:val="D7F8FB36"/>
    <w:lvl w:ilvl="0" w:tplc="F3B8622E">
      <w:start w:val="1"/>
      <w:numFmt w:val="bullet"/>
      <w:lvlText w:val=""/>
      <w:lvlJc w:val="left"/>
      <w:pPr>
        <w:tabs>
          <w:tab w:val="num" w:pos="720"/>
        </w:tabs>
        <w:ind w:left="720" w:hanging="360"/>
      </w:pPr>
      <w:rPr>
        <w:rFonts w:ascii="Wingdings 2" w:hAnsi="Wingdings 2" w:hint="default"/>
      </w:rPr>
    </w:lvl>
    <w:lvl w:ilvl="1" w:tplc="FA0C32BE">
      <w:numFmt w:val="bullet"/>
      <w:lvlText w:val=""/>
      <w:lvlJc w:val="left"/>
      <w:pPr>
        <w:tabs>
          <w:tab w:val="num" w:pos="1440"/>
        </w:tabs>
        <w:ind w:left="1440" w:hanging="360"/>
      </w:pPr>
      <w:rPr>
        <w:rFonts w:ascii="Wingdings 2" w:hAnsi="Wingdings 2" w:hint="default"/>
      </w:rPr>
    </w:lvl>
    <w:lvl w:ilvl="2" w:tplc="EA1CBA6C">
      <w:numFmt w:val="bullet"/>
      <w:lvlText w:val=""/>
      <w:lvlJc w:val="left"/>
      <w:pPr>
        <w:tabs>
          <w:tab w:val="num" w:pos="2160"/>
        </w:tabs>
        <w:ind w:left="2160" w:hanging="360"/>
      </w:pPr>
      <w:rPr>
        <w:rFonts w:ascii="Wingdings 2" w:hAnsi="Wingdings 2" w:hint="default"/>
      </w:rPr>
    </w:lvl>
    <w:lvl w:ilvl="3" w:tplc="6A1AD100" w:tentative="1">
      <w:start w:val="1"/>
      <w:numFmt w:val="bullet"/>
      <w:lvlText w:val=""/>
      <w:lvlJc w:val="left"/>
      <w:pPr>
        <w:tabs>
          <w:tab w:val="num" w:pos="2880"/>
        </w:tabs>
        <w:ind w:left="2880" w:hanging="360"/>
      </w:pPr>
      <w:rPr>
        <w:rFonts w:ascii="Wingdings 2" w:hAnsi="Wingdings 2" w:hint="default"/>
      </w:rPr>
    </w:lvl>
    <w:lvl w:ilvl="4" w:tplc="7644B4F2" w:tentative="1">
      <w:start w:val="1"/>
      <w:numFmt w:val="bullet"/>
      <w:lvlText w:val=""/>
      <w:lvlJc w:val="left"/>
      <w:pPr>
        <w:tabs>
          <w:tab w:val="num" w:pos="3600"/>
        </w:tabs>
        <w:ind w:left="3600" w:hanging="360"/>
      </w:pPr>
      <w:rPr>
        <w:rFonts w:ascii="Wingdings 2" w:hAnsi="Wingdings 2" w:hint="default"/>
      </w:rPr>
    </w:lvl>
    <w:lvl w:ilvl="5" w:tplc="33F0E3B6" w:tentative="1">
      <w:start w:val="1"/>
      <w:numFmt w:val="bullet"/>
      <w:lvlText w:val=""/>
      <w:lvlJc w:val="left"/>
      <w:pPr>
        <w:tabs>
          <w:tab w:val="num" w:pos="4320"/>
        </w:tabs>
        <w:ind w:left="4320" w:hanging="360"/>
      </w:pPr>
      <w:rPr>
        <w:rFonts w:ascii="Wingdings 2" w:hAnsi="Wingdings 2" w:hint="default"/>
      </w:rPr>
    </w:lvl>
    <w:lvl w:ilvl="6" w:tplc="43BCEA1C" w:tentative="1">
      <w:start w:val="1"/>
      <w:numFmt w:val="bullet"/>
      <w:lvlText w:val=""/>
      <w:lvlJc w:val="left"/>
      <w:pPr>
        <w:tabs>
          <w:tab w:val="num" w:pos="5040"/>
        </w:tabs>
        <w:ind w:left="5040" w:hanging="360"/>
      </w:pPr>
      <w:rPr>
        <w:rFonts w:ascii="Wingdings 2" w:hAnsi="Wingdings 2" w:hint="default"/>
      </w:rPr>
    </w:lvl>
    <w:lvl w:ilvl="7" w:tplc="C33A2070" w:tentative="1">
      <w:start w:val="1"/>
      <w:numFmt w:val="bullet"/>
      <w:lvlText w:val=""/>
      <w:lvlJc w:val="left"/>
      <w:pPr>
        <w:tabs>
          <w:tab w:val="num" w:pos="5760"/>
        </w:tabs>
        <w:ind w:left="5760" w:hanging="360"/>
      </w:pPr>
      <w:rPr>
        <w:rFonts w:ascii="Wingdings 2" w:hAnsi="Wingdings 2" w:hint="default"/>
      </w:rPr>
    </w:lvl>
    <w:lvl w:ilvl="8" w:tplc="F2C28B2A" w:tentative="1">
      <w:start w:val="1"/>
      <w:numFmt w:val="bullet"/>
      <w:lvlText w:val=""/>
      <w:lvlJc w:val="left"/>
      <w:pPr>
        <w:tabs>
          <w:tab w:val="num" w:pos="6480"/>
        </w:tabs>
        <w:ind w:left="6480" w:hanging="360"/>
      </w:pPr>
      <w:rPr>
        <w:rFonts w:ascii="Wingdings 2" w:hAnsi="Wingdings 2" w:hint="default"/>
      </w:rPr>
    </w:lvl>
  </w:abstractNum>
  <w:abstractNum w:abstractNumId="13" w15:restartNumberingAfterBreak="0">
    <w:nsid w:val="155C296A"/>
    <w:multiLevelType w:val="hybridMultilevel"/>
    <w:tmpl w:val="8FE0FE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6FF7CB7"/>
    <w:multiLevelType w:val="hybridMultilevel"/>
    <w:tmpl w:val="6AF6D0F0"/>
    <w:lvl w:ilvl="0" w:tplc="0409000F">
      <w:start w:val="1"/>
      <w:numFmt w:val="decimal"/>
      <w:lvlText w:val="%1."/>
      <w:lvlJc w:val="left"/>
      <w:pPr>
        <w:ind w:left="720" w:hanging="360"/>
      </w:pPr>
      <w:rPr>
        <w:rFonts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5" w15:restartNumberingAfterBreak="0">
    <w:nsid w:val="1DF1505E"/>
    <w:multiLevelType w:val="hybridMultilevel"/>
    <w:tmpl w:val="BAA289AE"/>
    <w:lvl w:ilvl="0" w:tplc="0409000F">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6" w15:restartNumberingAfterBreak="0">
    <w:nsid w:val="1F98356C"/>
    <w:multiLevelType w:val="hybridMultilevel"/>
    <w:tmpl w:val="71229D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70346E1"/>
    <w:multiLevelType w:val="hybridMultilevel"/>
    <w:tmpl w:val="C740748E"/>
    <w:lvl w:ilvl="0" w:tplc="0409000F">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8" w15:restartNumberingAfterBreak="0">
    <w:nsid w:val="28700E17"/>
    <w:multiLevelType w:val="hybridMultilevel"/>
    <w:tmpl w:val="51FE0680"/>
    <w:lvl w:ilvl="0" w:tplc="99C8FC3A">
      <w:start w:val="1"/>
      <w:numFmt w:val="bullet"/>
      <w:lvlText w:val=""/>
      <w:lvlJc w:val="left"/>
      <w:pPr>
        <w:tabs>
          <w:tab w:val="num" w:pos="720"/>
        </w:tabs>
        <w:ind w:left="720" w:hanging="360"/>
      </w:pPr>
      <w:rPr>
        <w:rFonts w:ascii="Wingdings" w:hAnsi="Wingdings" w:hint="default"/>
      </w:rPr>
    </w:lvl>
    <w:lvl w:ilvl="1" w:tplc="CB9C9686" w:tentative="1">
      <w:start w:val="1"/>
      <w:numFmt w:val="bullet"/>
      <w:lvlText w:val=""/>
      <w:lvlJc w:val="left"/>
      <w:pPr>
        <w:tabs>
          <w:tab w:val="num" w:pos="1440"/>
        </w:tabs>
        <w:ind w:left="1440" w:hanging="360"/>
      </w:pPr>
      <w:rPr>
        <w:rFonts w:ascii="Wingdings" w:hAnsi="Wingdings" w:hint="default"/>
      </w:rPr>
    </w:lvl>
    <w:lvl w:ilvl="2" w:tplc="29C4BDF4" w:tentative="1">
      <w:start w:val="1"/>
      <w:numFmt w:val="bullet"/>
      <w:lvlText w:val=""/>
      <w:lvlJc w:val="left"/>
      <w:pPr>
        <w:tabs>
          <w:tab w:val="num" w:pos="2160"/>
        </w:tabs>
        <w:ind w:left="2160" w:hanging="360"/>
      </w:pPr>
      <w:rPr>
        <w:rFonts w:ascii="Wingdings" w:hAnsi="Wingdings" w:hint="default"/>
      </w:rPr>
    </w:lvl>
    <w:lvl w:ilvl="3" w:tplc="F2EE3F08" w:tentative="1">
      <w:start w:val="1"/>
      <w:numFmt w:val="bullet"/>
      <w:lvlText w:val=""/>
      <w:lvlJc w:val="left"/>
      <w:pPr>
        <w:tabs>
          <w:tab w:val="num" w:pos="2880"/>
        </w:tabs>
        <w:ind w:left="2880" w:hanging="360"/>
      </w:pPr>
      <w:rPr>
        <w:rFonts w:ascii="Wingdings" w:hAnsi="Wingdings" w:hint="default"/>
      </w:rPr>
    </w:lvl>
    <w:lvl w:ilvl="4" w:tplc="953A47AE" w:tentative="1">
      <w:start w:val="1"/>
      <w:numFmt w:val="bullet"/>
      <w:lvlText w:val=""/>
      <w:lvlJc w:val="left"/>
      <w:pPr>
        <w:tabs>
          <w:tab w:val="num" w:pos="3600"/>
        </w:tabs>
        <w:ind w:left="3600" w:hanging="360"/>
      </w:pPr>
      <w:rPr>
        <w:rFonts w:ascii="Wingdings" w:hAnsi="Wingdings" w:hint="default"/>
      </w:rPr>
    </w:lvl>
    <w:lvl w:ilvl="5" w:tplc="46A4839A" w:tentative="1">
      <w:start w:val="1"/>
      <w:numFmt w:val="bullet"/>
      <w:lvlText w:val=""/>
      <w:lvlJc w:val="left"/>
      <w:pPr>
        <w:tabs>
          <w:tab w:val="num" w:pos="4320"/>
        </w:tabs>
        <w:ind w:left="4320" w:hanging="360"/>
      </w:pPr>
      <w:rPr>
        <w:rFonts w:ascii="Wingdings" w:hAnsi="Wingdings" w:hint="default"/>
      </w:rPr>
    </w:lvl>
    <w:lvl w:ilvl="6" w:tplc="443E83F0" w:tentative="1">
      <w:start w:val="1"/>
      <w:numFmt w:val="bullet"/>
      <w:lvlText w:val=""/>
      <w:lvlJc w:val="left"/>
      <w:pPr>
        <w:tabs>
          <w:tab w:val="num" w:pos="5040"/>
        </w:tabs>
        <w:ind w:left="5040" w:hanging="360"/>
      </w:pPr>
      <w:rPr>
        <w:rFonts w:ascii="Wingdings" w:hAnsi="Wingdings" w:hint="default"/>
      </w:rPr>
    </w:lvl>
    <w:lvl w:ilvl="7" w:tplc="06BCB20C" w:tentative="1">
      <w:start w:val="1"/>
      <w:numFmt w:val="bullet"/>
      <w:lvlText w:val=""/>
      <w:lvlJc w:val="left"/>
      <w:pPr>
        <w:tabs>
          <w:tab w:val="num" w:pos="5760"/>
        </w:tabs>
        <w:ind w:left="5760" w:hanging="360"/>
      </w:pPr>
      <w:rPr>
        <w:rFonts w:ascii="Wingdings" w:hAnsi="Wingdings" w:hint="default"/>
      </w:rPr>
    </w:lvl>
    <w:lvl w:ilvl="8" w:tplc="FA60D452"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B161D3A"/>
    <w:multiLevelType w:val="hybridMultilevel"/>
    <w:tmpl w:val="9C20E1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C1A1EFA"/>
    <w:multiLevelType w:val="hybridMultilevel"/>
    <w:tmpl w:val="CA603EFA"/>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E31432A"/>
    <w:multiLevelType w:val="hybridMultilevel"/>
    <w:tmpl w:val="C498AF74"/>
    <w:lvl w:ilvl="0" w:tplc="04090001">
      <w:start w:val="1"/>
      <w:numFmt w:val="bullet"/>
      <w:lvlText w:val=""/>
      <w:lvlJc w:val="left"/>
      <w:pPr>
        <w:ind w:left="1495" w:hanging="360"/>
      </w:pPr>
      <w:rPr>
        <w:rFonts w:ascii="Symbol" w:hAnsi="Symbol" w:hint="default"/>
      </w:rPr>
    </w:lvl>
    <w:lvl w:ilvl="1" w:tplc="04090003" w:tentative="1">
      <w:start w:val="1"/>
      <w:numFmt w:val="bullet"/>
      <w:lvlText w:val="o"/>
      <w:lvlJc w:val="left"/>
      <w:pPr>
        <w:ind w:left="2215" w:hanging="360"/>
      </w:pPr>
      <w:rPr>
        <w:rFonts w:ascii="Courier New" w:hAnsi="Courier New" w:hint="default"/>
      </w:rPr>
    </w:lvl>
    <w:lvl w:ilvl="2" w:tplc="04090005" w:tentative="1">
      <w:start w:val="1"/>
      <w:numFmt w:val="bullet"/>
      <w:lvlText w:val=""/>
      <w:lvlJc w:val="left"/>
      <w:pPr>
        <w:ind w:left="2935" w:hanging="360"/>
      </w:pPr>
      <w:rPr>
        <w:rFonts w:ascii="Wingdings" w:hAnsi="Wingdings" w:hint="default"/>
      </w:rPr>
    </w:lvl>
    <w:lvl w:ilvl="3" w:tplc="04090001" w:tentative="1">
      <w:start w:val="1"/>
      <w:numFmt w:val="bullet"/>
      <w:lvlText w:val=""/>
      <w:lvlJc w:val="left"/>
      <w:pPr>
        <w:ind w:left="3655" w:hanging="360"/>
      </w:pPr>
      <w:rPr>
        <w:rFonts w:ascii="Symbol" w:hAnsi="Symbol" w:hint="default"/>
      </w:rPr>
    </w:lvl>
    <w:lvl w:ilvl="4" w:tplc="04090003" w:tentative="1">
      <w:start w:val="1"/>
      <w:numFmt w:val="bullet"/>
      <w:lvlText w:val="o"/>
      <w:lvlJc w:val="left"/>
      <w:pPr>
        <w:ind w:left="4375" w:hanging="360"/>
      </w:pPr>
      <w:rPr>
        <w:rFonts w:ascii="Courier New" w:hAnsi="Courier New" w:hint="default"/>
      </w:rPr>
    </w:lvl>
    <w:lvl w:ilvl="5" w:tplc="04090005" w:tentative="1">
      <w:start w:val="1"/>
      <w:numFmt w:val="bullet"/>
      <w:lvlText w:val=""/>
      <w:lvlJc w:val="left"/>
      <w:pPr>
        <w:ind w:left="5095" w:hanging="360"/>
      </w:pPr>
      <w:rPr>
        <w:rFonts w:ascii="Wingdings" w:hAnsi="Wingdings" w:hint="default"/>
      </w:rPr>
    </w:lvl>
    <w:lvl w:ilvl="6" w:tplc="04090001" w:tentative="1">
      <w:start w:val="1"/>
      <w:numFmt w:val="bullet"/>
      <w:lvlText w:val=""/>
      <w:lvlJc w:val="left"/>
      <w:pPr>
        <w:ind w:left="5815" w:hanging="360"/>
      </w:pPr>
      <w:rPr>
        <w:rFonts w:ascii="Symbol" w:hAnsi="Symbol" w:hint="default"/>
      </w:rPr>
    </w:lvl>
    <w:lvl w:ilvl="7" w:tplc="04090003" w:tentative="1">
      <w:start w:val="1"/>
      <w:numFmt w:val="bullet"/>
      <w:lvlText w:val="o"/>
      <w:lvlJc w:val="left"/>
      <w:pPr>
        <w:ind w:left="6535" w:hanging="360"/>
      </w:pPr>
      <w:rPr>
        <w:rFonts w:ascii="Courier New" w:hAnsi="Courier New" w:hint="default"/>
      </w:rPr>
    </w:lvl>
    <w:lvl w:ilvl="8" w:tplc="04090005" w:tentative="1">
      <w:start w:val="1"/>
      <w:numFmt w:val="bullet"/>
      <w:lvlText w:val=""/>
      <w:lvlJc w:val="left"/>
      <w:pPr>
        <w:ind w:left="7255" w:hanging="360"/>
      </w:pPr>
      <w:rPr>
        <w:rFonts w:ascii="Wingdings" w:hAnsi="Wingdings" w:hint="default"/>
      </w:rPr>
    </w:lvl>
  </w:abstractNum>
  <w:abstractNum w:abstractNumId="22" w15:restartNumberingAfterBreak="0">
    <w:nsid w:val="2E5406B8"/>
    <w:multiLevelType w:val="hybridMultilevel"/>
    <w:tmpl w:val="EB222BA8"/>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2FB26A56"/>
    <w:multiLevelType w:val="hybridMultilevel"/>
    <w:tmpl w:val="5024F382"/>
    <w:lvl w:ilvl="0" w:tplc="78DCF2A6">
      <w:start w:val="1"/>
      <w:numFmt w:val="bullet"/>
      <w:lvlText w:val=""/>
      <w:lvlJc w:val="left"/>
      <w:pPr>
        <w:tabs>
          <w:tab w:val="num" w:pos="720"/>
        </w:tabs>
        <w:ind w:left="720" w:hanging="360"/>
      </w:pPr>
      <w:rPr>
        <w:rFonts w:ascii="Wingdings 2" w:hAnsi="Wingdings 2" w:hint="default"/>
      </w:rPr>
    </w:lvl>
    <w:lvl w:ilvl="1" w:tplc="8948308A">
      <w:numFmt w:val="bullet"/>
      <w:lvlText w:val=""/>
      <w:lvlJc w:val="left"/>
      <w:pPr>
        <w:tabs>
          <w:tab w:val="num" w:pos="1440"/>
        </w:tabs>
        <w:ind w:left="1440" w:hanging="360"/>
      </w:pPr>
      <w:rPr>
        <w:rFonts w:ascii="Wingdings 2" w:hAnsi="Wingdings 2" w:hint="default"/>
      </w:rPr>
    </w:lvl>
    <w:lvl w:ilvl="2" w:tplc="AB6CC076" w:tentative="1">
      <w:start w:val="1"/>
      <w:numFmt w:val="bullet"/>
      <w:lvlText w:val=""/>
      <w:lvlJc w:val="left"/>
      <w:pPr>
        <w:tabs>
          <w:tab w:val="num" w:pos="2160"/>
        </w:tabs>
        <w:ind w:left="2160" w:hanging="360"/>
      </w:pPr>
      <w:rPr>
        <w:rFonts w:ascii="Wingdings 2" w:hAnsi="Wingdings 2" w:hint="default"/>
      </w:rPr>
    </w:lvl>
    <w:lvl w:ilvl="3" w:tplc="06FAF976" w:tentative="1">
      <w:start w:val="1"/>
      <w:numFmt w:val="bullet"/>
      <w:lvlText w:val=""/>
      <w:lvlJc w:val="left"/>
      <w:pPr>
        <w:tabs>
          <w:tab w:val="num" w:pos="2880"/>
        </w:tabs>
        <w:ind w:left="2880" w:hanging="360"/>
      </w:pPr>
      <w:rPr>
        <w:rFonts w:ascii="Wingdings 2" w:hAnsi="Wingdings 2" w:hint="default"/>
      </w:rPr>
    </w:lvl>
    <w:lvl w:ilvl="4" w:tplc="B538D996" w:tentative="1">
      <w:start w:val="1"/>
      <w:numFmt w:val="bullet"/>
      <w:lvlText w:val=""/>
      <w:lvlJc w:val="left"/>
      <w:pPr>
        <w:tabs>
          <w:tab w:val="num" w:pos="3600"/>
        </w:tabs>
        <w:ind w:left="3600" w:hanging="360"/>
      </w:pPr>
      <w:rPr>
        <w:rFonts w:ascii="Wingdings 2" w:hAnsi="Wingdings 2" w:hint="default"/>
      </w:rPr>
    </w:lvl>
    <w:lvl w:ilvl="5" w:tplc="0DCED7C6" w:tentative="1">
      <w:start w:val="1"/>
      <w:numFmt w:val="bullet"/>
      <w:lvlText w:val=""/>
      <w:lvlJc w:val="left"/>
      <w:pPr>
        <w:tabs>
          <w:tab w:val="num" w:pos="4320"/>
        </w:tabs>
        <w:ind w:left="4320" w:hanging="360"/>
      </w:pPr>
      <w:rPr>
        <w:rFonts w:ascii="Wingdings 2" w:hAnsi="Wingdings 2" w:hint="default"/>
      </w:rPr>
    </w:lvl>
    <w:lvl w:ilvl="6" w:tplc="8640EE42" w:tentative="1">
      <w:start w:val="1"/>
      <w:numFmt w:val="bullet"/>
      <w:lvlText w:val=""/>
      <w:lvlJc w:val="left"/>
      <w:pPr>
        <w:tabs>
          <w:tab w:val="num" w:pos="5040"/>
        </w:tabs>
        <w:ind w:left="5040" w:hanging="360"/>
      </w:pPr>
      <w:rPr>
        <w:rFonts w:ascii="Wingdings 2" w:hAnsi="Wingdings 2" w:hint="default"/>
      </w:rPr>
    </w:lvl>
    <w:lvl w:ilvl="7" w:tplc="F1A4A1C8" w:tentative="1">
      <w:start w:val="1"/>
      <w:numFmt w:val="bullet"/>
      <w:lvlText w:val=""/>
      <w:lvlJc w:val="left"/>
      <w:pPr>
        <w:tabs>
          <w:tab w:val="num" w:pos="5760"/>
        </w:tabs>
        <w:ind w:left="5760" w:hanging="360"/>
      </w:pPr>
      <w:rPr>
        <w:rFonts w:ascii="Wingdings 2" w:hAnsi="Wingdings 2" w:hint="default"/>
      </w:rPr>
    </w:lvl>
    <w:lvl w:ilvl="8" w:tplc="EA9E4206" w:tentative="1">
      <w:start w:val="1"/>
      <w:numFmt w:val="bullet"/>
      <w:lvlText w:val=""/>
      <w:lvlJc w:val="left"/>
      <w:pPr>
        <w:tabs>
          <w:tab w:val="num" w:pos="6480"/>
        </w:tabs>
        <w:ind w:left="6480" w:hanging="360"/>
      </w:pPr>
      <w:rPr>
        <w:rFonts w:ascii="Wingdings 2" w:hAnsi="Wingdings 2" w:hint="default"/>
      </w:rPr>
    </w:lvl>
  </w:abstractNum>
  <w:abstractNum w:abstractNumId="24" w15:restartNumberingAfterBreak="0">
    <w:nsid w:val="30061D8F"/>
    <w:multiLevelType w:val="hybridMultilevel"/>
    <w:tmpl w:val="095A0A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0E63667"/>
    <w:multiLevelType w:val="hybridMultilevel"/>
    <w:tmpl w:val="8520C25E"/>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6" w15:restartNumberingAfterBreak="0">
    <w:nsid w:val="31E145F3"/>
    <w:multiLevelType w:val="hybridMultilevel"/>
    <w:tmpl w:val="2196C1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32A1AB5"/>
    <w:multiLevelType w:val="hybridMultilevel"/>
    <w:tmpl w:val="9BB4C058"/>
    <w:lvl w:ilvl="0" w:tplc="04090001">
      <w:start w:val="1"/>
      <w:numFmt w:val="bullet"/>
      <w:lvlText w:val=""/>
      <w:lvlJc w:val="left"/>
      <w:pPr>
        <w:ind w:left="1495" w:hanging="360"/>
      </w:pPr>
      <w:rPr>
        <w:rFonts w:ascii="Symbol" w:hAnsi="Symbol" w:hint="default"/>
      </w:rPr>
    </w:lvl>
    <w:lvl w:ilvl="1" w:tplc="04090003" w:tentative="1">
      <w:start w:val="1"/>
      <w:numFmt w:val="bullet"/>
      <w:lvlText w:val="o"/>
      <w:lvlJc w:val="left"/>
      <w:pPr>
        <w:ind w:left="2215" w:hanging="360"/>
      </w:pPr>
      <w:rPr>
        <w:rFonts w:ascii="Courier New" w:hAnsi="Courier New" w:hint="default"/>
      </w:rPr>
    </w:lvl>
    <w:lvl w:ilvl="2" w:tplc="04090005" w:tentative="1">
      <w:start w:val="1"/>
      <w:numFmt w:val="bullet"/>
      <w:lvlText w:val=""/>
      <w:lvlJc w:val="left"/>
      <w:pPr>
        <w:ind w:left="2935" w:hanging="360"/>
      </w:pPr>
      <w:rPr>
        <w:rFonts w:ascii="Wingdings" w:hAnsi="Wingdings" w:hint="default"/>
      </w:rPr>
    </w:lvl>
    <w:lvl w:ilvl="3" w:tplc="04090001" w:tentative="1">
      <w:start w:val="1"/>
      <w:numFmt w:val="bullet"/>
      <w:lvlText w:val=""/>
      <w:lvlJc w:val="left"/>
      <w:pPr>
        <w:ind w:left="3655" w:hanging="360"/>
      </w:pPr>
      <w:rPr>
        <w:rFonts w:ascii="Symbol" w:hAnsi="Symbol" w:hint="default"/>
      </w:rPr>
    </w:lvl>
    <w:lvl w:ilvl="4" w:tplc="04090003" w:tentative="1">
      <w:start w:val="1"/>
      <w:numFmt w:val="bullet"/>
      <w:lvlText w:val="o"/>
      <w:lvlJc w:val="left"/>
      <w:pPr>
        <w:ind w:left="4375" w:hanging="360"/>
      </w:pPr>
      <w:rPr>
        <w:rFonts w:ascii="Courier New" w:hAnsi="Courier New" w:hint="default"/>
      </w:rPr>
    </w:lvl>
    <w:lvl w:ilvl="5" w:tplc="04090005" w:tentative="1">
      <w:start w:val="1"/>
      <w:numFmt w:val="bullet"/>
      <w:lvlText w:val=""/>
      <w:lvlJc w:val="left"/>
      <w:pPr>
        <w:ind w:left="5095" w:hanging="360"/>
      </w:pPr>
      <w:rPr>
        <w:rFonts w:ascii="Wingdings" w:hAnsi="Wingdings" w:hint="default"/>
      </w:rPr>
    </w:lvl>
    <w:lvl w:ilvl="6" w:tplc="04090001" w:tentative="1">
      <w:start w:val="1"/>
      <w:numFmt w:val="bullet"/>
      <w:lvlText w:val=""/>
      <w:lvlJc w:val="left"/>
      <w:pPr>
        <w:ind w:left="5815" w:hanging="360"/>
      </w:pPr>
      <w:rPr>
        <w:rFonts w:ascii="Symbol" w:hAnsi="Symbol" w:hint="default"/>
      </w:rPr>
    </w:lvl>
    <w:lvl w:ilvl="7" w:tplc="04090003" w:tentative="1">
      <w:start w:val="1"/>
      <w:numFmt w:val="bullet"/>
      <w:lvlText w:val="o"/>
      <w:lvlJc w:val="left"/>
      <w:pPr>
        <w:ind w:left="6535" w:hanging="360"/>
      </w:pPr>
      <w:rPr>
        <w:rFonts w:ascii="Courier New" w:hAnsi="Courier New" w:hint="default"/>
      </w:rPr>
    </w:lvl>
    <w:lvl w:ilvl="8" w:tplc="04090005" w:tentative="1">
      <w:start w:val="1"/>
      <w:numFmt w:val="bullet"/>
      <w:lvlText w:val=""/>
      <w:lvlJc w:val="left"/>
      <w:pPr>
        <w:ind w:left="7255" w:hanging="360"/>
      </w:pPr>
      <w:rPr>
        <w:rFonts w:ascii="Wingdings" w:hAnsi="Wingdings" w:hint="default"/>
      </w:rPr>
    </w:lvl>
  </w:abstractNum>
  <w:abstractNum w:abstractNumId="28" w15:restartNumberingAfterBreak="0">
    <w:nsid w:val="337E2821"/>
    <w:multiLevelType w:val="hybridMultilevel"/>
    <w:tmpl w:val="C3C6322A"/>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9" w15:restartNumberingAfterBreak="0">
    <w:nsid w:val="37E17A24"/>
    <w:multiLevelType w:val="hybridMultilevel"/>
    <w:tmpl w:val="75A2596A"/>
    <w:lvl w:ilvl="0" w:tplc="0409000F">
      <w:start w:val="1"/>
      <w:numFmt w:val="decimal"/>
      <w:lvlText w:val="%1."/>
      <w:lvlJc w:val="left"/>
      <w:pPr>
        <w:ind w:left="1080" w:hanging="360"/>
      </w:pPr>
      <w:rPr>
        <w:rFonts w:cs="Times New Roman" w:hint="default"/>
      </w:rPr>
    </w:lvl>
    <w:lvl w:ilvl="1" w:tplc="04090019">
      <w:start w:val="1"/>
      <w:numFmt w:val="lowerLetter"/>
      <w:lvlText w:val="%2."/>
      <w:lvlJc w:val="left"/>
      <w:pPr>
        <w:ind w:left="1800" w:hanging="360"/>
      </w:pPr>
      <w:rPr>
        <w:rFonts w:cs="Times New Roman"/>
      </w:rPr>
    </w:lvl>
    <w:lvl w:ilvl="2" w:tplc="0409001B">
      <w:start w:val="1"/>
      <w:numFmt w:val="lowerRoman"/>
      <w:lvlText w:val="%3."/>
      <w:lvlJc w:val="right"/>
      <w:pPr>
        <w:ind w:left="2520" w:hanging="180"/>
      </w:pPr>
      <w:rPr>
        <w:rFonts w:cs="Times New Roman"/>
      </w:rPr>
    </w:lvl>
    <w:lvl w:ilvl="3" w:tplc="0409000F">
      <w:start w:val="1"/>
      <w:numFmt w:val="decimal"/>
      <w:lvlText w:val="%4."/>
      <w:lvlJc w:val="left"/>
      <w:pPr>
        <w:ind w:left="3240" w:hanging="360"/>
      </w:pPr>
      <w:rPr>
        <w:rFonts w:cs="Times New Roman"/>
      </w:rPr>
    </w:lvl>
    <w:lvl w:ilvl="4" w:tplc="04090019">
      <w:start w:val="1"/>
      <w:numFmt w:val="lowerLetter"/>
      <w:lvlText w:val="%5."/>
      <w:lvlJc w:val="left"/>
      <w:pPr>
        <w:ind w:left="3960" w:hanging="360"/>
      </w:pPr>
      <w:rPr>
        <w:rFonts w:cs="Times New Roman"/>
      </w:rPr>
    </w:lvl>
    <w:lvl w:ilvl="5" w:tplc="0409001B">
      <w:start w:val="1"/>
      <w:numFmt w:val="lowerRoman"/>
      <w:lvlText w:val="%6."/>
      <w:lvlJc w:val="right"/>
      <w:pPr>
        <w:ind w:left="4680" w:hanging="180"/>
      </w:pPr>
      <w:rPr>
        <w:rFonts w:cs="Times New Roman"/>
      </w:rPr>
    </w:lvl>
    <w:lvl w:ilvl="6" w:tplc="0409000F">
      <w:start w:val="1"/>
      <w:numFmt w:val="decimal"/>
      <w:lvlText w:val="%7."/>
      <w:lvlJc w:val="left"/>
      <w:pPr>
        <w:ind w:left="5400" w:hanging="360"/>
      </w:pPr>
      <w:rPr>
        <w:rFonts w:cs="Times New Roman"/>
      </w:rPr>
    </w:lvl>
    <w:lvl w:ilvl="7" w:tplc="04090019">
      <w:start w:val="1"/>
      <w:numFmt w:val="lowerLetter"/>
      <w:lvlText w:val="%8."/>
      <w:lvlJc w:val="left"/>
      <w:pPr>
        <w:ind w:left="6120" w:hanging="360"/>
      </w:pPr>
      <w:rPr>
        <w:rFonts w:cs="Times New Roman"/>
      </w:rPr>
    </w:lvl>
    <w:lvl w:ilvl="8" w:tplc="0409001B">
      <w:start w:val="1"/>
      <w:numFmt w:val="lowerRoman"/>
      <w:lvlText w:val="%9."/>
      <w:lvlJc w:val="right"/>
      <w:pPr>
        <w:ind w:left="6840" w:hanging="180"/>
      </w:pPr>
      <w:rPr>
        <w:rFonts w:cs="Times New Roman"/>
      </w:rPr>
    </w:lvl>
  </w:abstractNum>
  <w:abstractNum w:abstractNumId="30" w15:restartNumberingAfterBreak="0">
    <w:nsid w:val="3A4A5D48"/>
    <w:multiLevelType w:val="hybridMultilevel"/>
    <w:tmpl w:val="371CB1A0"/>
    <w:lvl w:ilvl="0" w:tplc="4CD2A4A8">
      <w:start w:val="1"/>
      <w:numFmt w:val="decimal"/>
      <w:lvlText w:val="%1."/>
      <w:lvlJc w:val="left"/>
      <w:pPr>
        <w:ind w:left="720" w:hanging="360"/>
      </w:pPr>
      <w:rPr>
        <w:rFonts w:hint="default"/>
        <w:b w:val="0"/>
        <w:u w:val="none"/>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1" w15:restartNumberingAfterBreak="0">
    <w:nsid w:val="3E91040F"/>
    <w:multiLevelType w:val="hybridMultilevel"/>
    <w:tmpl w:val="88DAB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0DB6240"/>
    <w:multiLevelType w:val="hybridMultilevel"/>
    <w:tmpl w:val="E6F6F66A"/>
    <w:lvl w:ilvl="0" w:tplc="04090003">
      <w:start w:val="1"/>
      <w:numFmt w:val="bullet"/>
      <w:lvlText w:val="o"/>
      <w:lvlJc w:val="left"/>
      <w:pPr>
        <w:ind w:left="1495" w:hanging="360"/>
      </w:pPr>
      <w:rPr>
        <w:rFonts w:ascii="Courier New" w:hAnsi="Courier New" w:cs="Courier New" w:hint="default"/>
      </w:rPr>
    </w:lvl>
    <w:lvl w:ilvl="1" w:tplc="04090003" w:tentative="1">
      <w:start w:val="1"/>
      <w:numFmt w:val="bullet"/>
      <w:lvlText w:val="o"/>
      <w:lvlJc w:val="left"/>
      <w:pPr>
        <w:ind w:left="2215" w:hanging="360"/>
      </w:pPr>
      <w:rPr>
        <w:rFonts w:ascii="Courier New" w:hAnsi="Courier New" w:hint="default"/>
      </w:rPr>
    </w:lvl>
    <w:lvl w:ilvl="2" w:tplc="04090005" w:tentative="1">
      <w:start w:val="1"/>
      <w:numFmt w:val="bullet"/>
      <w:lvlText w:val=""/>
      <w:lvlJc w:val="left"/>
      <w:pPr>
        <w:ind w:left="2935" w:hanging="360"/>
      </w:pPr>
      <w:rPr>
        <w:rFonts w:ascii="Wingdings" w:hAnsi="Wingdings" w:hint="default"/>
      </w:rPr>
    </w:lvl>
    <w:lvl w:ilvl="3" w:tplc="04090001" w:tentative="1">
      <w:start w:val="1"/>
      <w:numFmt w:val="bullet"/>
      <w:lvlText w:val=""/>
      <w:lvlJc w:val="left"/>
      <w:pPr>
        <w:ind w:left="3655" w:hanging="360"/>
      </w:pPr>
      <w:rPr>
        <w:rFonts w:ascii="Symbol" w:hAnsi="Symbol" w:hint="default"/>
      </w:rPr>
    </w:lvl>
    <w:lvl w:ilvl="4" w:tplc="04090003" w:tentative="1">
      <w:start w:val="1"/>
      <w:numFmt w:val="bullet"/>
      <w:lvlText w:val="o"/>
      <w:lvlJc w:val="left"/>
      <w:pPr>
        <w:ind w:left="4375" w:hanging="360"/>
      </w:pPr>
      <w:rPr>
        <w:rFonts w:ascii="Courier New" w:hAnsi="Courier New" w:hint="default"/>
      </w:rPr>
    </w:lvl>
    <w:lvl w:ilvl="5" w:tplc="04090005" w:tentative="1">
      <w:start w:val="1"/>
      <w:numFmt w:val="bullet"/>
      <w:lvlText w:val=""/>
      <w:lvlJc w:val="left"/>
      <w:pPr>
        <w:ind w:left="5095" w:hanging="360"/>
      </w:pPr>
      <w:rPr>
        <w:rFonts w:ascii="Wingdings" w:hAnsi="Wingdings" w:hint="default"/>
      </w:rPr>
    </w:lvl>
    <w:lvl w:ilvl="6" w:tplc="04090001" w:tentative="1">
      <w:start w:val="1"/>
      <w:numFmt w:val="bullet"/>
      <w:lvlText w:val=""/>
      <w:lvlJc w:val="left"/>
      <w:pPr>
        <w:ind w:left="5815" w:hanging="360"/>
      </w:pPr>
      <w:rPr>
        <w:rFonts w:ascii="Symbol" w:hAnsi="Symbol" w:hint="default"/>
      </w:rPr>
    </w:lvl>
    <w:lvl w:ilvl="7" w:tplc="04090003" w:tentative="1">
      <w:start w:val="1"/>
      <w:numFmt w:val="bullet"/>
      <w:lvlText w:val="o"/>
      <w:lvlJc w:val="left"/>
      <w:pPr>
        <w:ind w:left="6535" w:hanging="360"/>
      </w:pPr>
      <w:rPr>
        <w:rFonts w:ascii="Courier New" w:hAnsi="Courier New" w:hint="default"/>
      </w:rPr>
    </w:lvl>
    <w:lvl w:ilvl="8" w:tplc="04090005" w:tentative="1">
      <w:start w:val="1"/>
      <w:numFmt w:val="bullet"/>
      <w:lvlText w:val=""/>
      <w:lvlJc w:val="left"/>
      <w:pPr>
        <w:ind w:left="7255" w:hanging="360"/>
      </w:pPr>
      <w:rPr>
        <w:rFonts w:ascii="Wingdings" w:hAnsi="Wingdings" w:hint="default"/>
      </w:rPr>
    </w:lvl>
  </w:abstractNum>
  <w:abstractNum w:abstractNumId="33" w15:restartNumberingAfterBreak="0">
    <w:nsid w:val="41F10DCE"/>
    <w:multiLevelType w:val="hybridMultilevel"/>
    <w:tmpl w:val="D69A4BCA"/>
    <w:lvl w:ilvl="0" w:tplc="0409000F">
      <w:start w:val="1"/>
      <w:numFmt w:val="decimal"/>
      <w:lvlText w:val="%1."/>
      <w:lvlJc w:val="left"/>
      <w:pPr>
        <w:ind w:left="720" w:hanging="360"/>
      </w:pPr>
      <w:rPr>
        <w:rFonts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4" w15:restartNumberingAfterBreak="0">
    <w:nsid w:val="42BD0236"/>
    <w:multiLevelType w:val="hybridMultilevel"/>
    <w:tmpl w:val="10088434"/>
    <w:lvl w:ilvl="0" w:tplc="2342F420">
      <w:start w:val="1"/>
      <w:numFmt w:val="bullet"/>
      <w:lvlText w:val=""/>
      <w:lvlJc w:val="left"/>
      <w:pPr>
        <w:tabs>
          <w:tab w:val="num" w:pos="720"/>
        </w:tabs>
        <w:ind w:left="720" w:hanging="360"/>
      </w:pPr>
      <w:rPr>
        <w:rFonts w:ascii="Wingdings" w:hAnsi="Wingdings" w:hint="default"/>
      </w:rPr>
    </w:lvl>
    <w:lvl w:ilvl="1" w:tplc="353C9700" w:tentative="1">
      <w:start w:val="1"/>
      <w:numFmt w:val="bullet"/>
      <w:lvlText w:val=""/>
      <w:lvlJc w:val="left"/>
      <w:pPr>
        <w:tabs>
          <w:tab w:val="num" w:pos="1440"/>
        </w:tabs>
        <w:ind w:left="1440" w:hanging="360"/>
      </w:pPr>
      <w:rPr>
        <w:rFonts w:ascii="Wingdings" w:hAnsi="Wingdings" w:hint="default"/>
      </w:rPr>
    </w:lvl>
    <w:lvl w:ilvl="2" w:tplc="60BA5D64" w:tentative="1">
      <w:start w:val="1"/>
      <w:numFmt w:val="bullet"/>
      <w:lvlText w:val=""/>
      <w:lvlJc w:val="left"/>
      <w:pPr>
        <w:tabs>
          <w:tab w:val="num" w:pos="2160"/>
        </w:tabs>
        <w:ind w:left="2160" w:hanging="360"/>
      </w:pPr>
      <w:rPr>
        <w:rFonts w:ascii="Wingdings" w:hAnsi="Wingdings" w:hint="default"/>
      </w:rPr>
    </w:lvl>
    <w:lvl w:ilvl="3" w:tplc="4CC6B532" w:tentative="1">
      <w:start w:val="1"/>
      <w:numFmt w:val="bullet"/>
      <w:lvlText w:val=""/>
      <w:lvlJc w:val="left"/>
      <w:pPr>
        <w:tabs>
          <w:tab w:val="num" w:pos="2880"/>
        </w:tabs>
        <w:ind w:left="2880" w:hanging="360"/>
      </w:pPr>
      <w:rPr>
        <w:rFonts w:ascii="Wingdings" w:hAnsi="Wingdings" w:hint="default"/>
      </w:rPr>
    </w:lvl>
    <w:lvl w:ilvl="4" w:tplc="D01090F8" w:tentative="1">
      <w:start w:val="1"/>
      <w:numFmt w:val="bullet"/>
      <w:lvlText w:val=""/>
      <w:lvlJc w:val="left"/>
      <w:pPr>
        <w:tabs>
          <w:tab w:val="num" w:pos="3600"/>
        </w:tabs>
        <w:ind w:left="3600" w:hanging="360"/>
      </w:pPr>
      <w:rPr>
        <w:rFonts w:ascii="Wingdings" w:hAnsi="Wingdings" w:hint="default"/>
      </w:rPr>
    </w:lvl>
    <w:lvl w:ilvl="5" w:tplc="1F324CE8" w:tentative="1">
      <w:start w:val="1"/>
      <w:numFmt w:val="bullet"/>
      <w:lvlText w:val=""/>
      <w:lvlJc w:val="left"/>
      <w:pPr>
        <w:tabs>
          <w:tab w:val="num" w:pos="4320"/>
        </w:tabs>
        <w:ind w:left="4320" w:hanging="360"/>
      </w:pPr>
      <w:rPr>
        <w:rFonts w:ascii="Wingdings" w:hAnsi="Wingdings" w:hint="default"/>
      </w:rPr>
    </w:lvl>
    <w:lvl w:ilvl="6" w:tplc="EC4847DC" w:tentative="1">
      <w:start w:val="1"/>
      <w:numFmt w:val="bullet"/>
      <w:lvlText w:val=""/>
      <w:lvlJc w:val="left"/>
      <w:pPr>
        <w:tabs>
          <w:tab w:val="num" w:pos="5040"/>
        </w:tabs>
        <w:ind w:left="5040" w:hanging="360"/>
      </w:pPr>
      <w:rPr>
        <w:rFonts w:ascii="Wingdings" w:hAnsi="Wingdings" w:hint="default"/>
      </w:rPr>
    </w:lvl>
    <w:lvl w:ilvl="7" w:tplc="5B229E56" w:tentative="1">
      <w:start w:val="1"/>
      <w:numFmt w:val="bullet"/>
      <w:lvlText w:val=""/>
      <w:lvlJc w:val="left"/>
      <w:pPr>
        <w:tabs>
          <w:tab w:val="num" w:pos="5760"/>
        </w:tabs>
        <w:ind w:left="5760" w:hanging="360"/>
      </w:pPr>
      <w:rPr>
        <w:rFonts w:ascii="Wingdings" w:hAnsi="Wingdings" w:hint="default"/>
      </w:rPr>
    </w:lvl>
    <w:lvl w:ilvl="8" w:tplc="C0DC442A"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44814402"/>
    <w:multiLevelType w:val="hybridMultilevel"/>
    <w:tmpl w:val="93BC33C6"/>
    <w:lvl w:ilvl="0" w:tplc="7A7094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5EC3F3E"/>
    <w:multiLevelType w:val="multilevel"/>
    <w:tmpl w:val="D9B21680"/>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7" w15:restartNumberingAfterBreak="0">
    <w:nsid w:val="48DE292B"/>
    <w:multiLevelType w:val="hybridMultilevel"/>
    <w:tmpl w:val="FDD212AC"/>
    <w:lvl w:ilvl="0" w:tplc="27D8DAA8">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8" w15:restartNumberingAfterBreak="0">
    <w:nsid w:val="48F514BF"/>
    <w:multiLevelType w:val="hybridMultilevel"/>
    <w:tmpl w:val="B1187800"/>
    <w:lvl w:ilvl="0" w:tplc="0409000F">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9" w15:restartNumberingAfterBreak="0">
    <w:nsid w:val="4A347615"/>
    <w:multiLevelType w:val="hybridMultilevel"/>
    <w:tmpl w:val="C5725C7A"/>
    <w:lvl w:ilvl="0" w:tplc="923C8974">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CC57389"/>
    <w:multiLevelType w:val="hybridMultilevel"/>
    <w:tmpl w:val="555AEE10"/>
    <w:lvl w:ilvl="0" w:tplc="04090003">
      <w:start w:val="1"/>
      <w:numFmt w:val="bullet"/>
      <w:lvlText w:val="o"/>
      <w:lvlJc w:val="left"/>
      <w:pPr>
        <w:ind w:left="1495" w:hanging="360"/>
      </w:pPr>
      <w:rPr>
        <w:rFonts w:ascii="Courier New" w:hAnsi="Courier New" w:cs="Courier New" w:hint="default"/>
      </w:rPr>
    </w:lvl>
    <w:lvl w:ilvl="1" w:tplc="04090003" w:tentative="1">
      <w:start w:val="1"/>
      <w:numFmt w:val="bullet"/>
      <w:lvlText w:val="o"/>
      <w:lvlJc w:val="left"/>
      <w:pPr>
        <w:ind w:left="2215" w:hanging="360"/>
      </w:pPr>
      <w:rPr>
        <w:rFonts w:ascii="Courier New" w:hAnsi="Courier New" w:hint="default"/>
      </w:rPr>
    </w:lvl>
    <w:lvl w:ilvl="2" w:tplc="04090005" w:tentative="1">
      <w:start w:val="1"/>
      <w:numFmt w:val="bullet"/>
      <w:lvlText w:val=""/>
      <w:lvlJc w:val="left"/>
      <w:pPr>
        <w:ind w:left="2935" w:hanging="360"/>
      </w:pPr>
      <w:rPr>
        <w:rFonts w:ascii="Wingdings" w:hAnsi="Wingdings" w:hint="default"/>
      </w:rPr>
    </w:lvl>
    <w:lvl w:ilvl="3" w:tplc="04090001" w:tentative="1">
      <w:start w:val="1"/>
      <w:numFmt w:val="bullet"/>
      <w:lvlText w:val=""/>
      <w:lvlJc w:val="left"/>
      <w:pPr>
        <w:ind w:left="3655" w:hanging="360"/>
      </w:pPr>
      <w:rPr>
        <w:rFonts w:ascii="Symbol" w:hAnsi="Symbol" w:hint="default"/>
      </w:rPr>
    </w:lvl>
    <w:lvl w:ilvl="4" w:tplc="04090003" w:tentative="1">
      <w:start w:val="1"/>
      <w:numFmt w:val="bullet"/>
      <w:lvlText w:val="o"/>
      <w:lvlJc w:val="left"/>
      <w:pPr>
        <w:ind w:left="4375" w:hanging="360"/>
      </w:pPr>
      <w:rPr>
        <w:rFonts w:ascii="Courier New" w:hAnsi="Courier New" w:hint="default"/>
      </w:rPr>
    </w:lvl>
    <w:lvl w:ilvl="5" w:tplc="04090005" w:tentative="1">
      <w:start w:val="1"/>
      <w:numFmt w:val="bullet"/>
      <w:lvlText w:val=""/>
      <w:lvlJc w:val="left"/>
      <w:pPr>
        <w:ind w:left="5095" w:hanging="360"/>
      </w:pPr>
      <w:rPr>
        <w:rFonts w:ascii="Wingdings" w:hAnsi="Wingdings" w:hint="default"/>
      </w:rPr>
    </w:lvl>
    <w:lvl w:ilvl="6" w:tplc="04090001" w:tentative="1">
      <w:start w:val="1"/>
      <w:numFmt w:val="bullet"/>
      <w:lvlText w:val=""/>
      <w:lvlJc w:val="left"/>
      <w:pPr>
        <w:ind w:left="5815" w:hanging="360"/>
      </w:pPr>
      <w:rPr>
        <w:rFonts w:ascii="Symbol" w:hAnsi="Symbol" w:hint="default"/>
      </w:rPr>
    </w:lvl>
    <w:lvl w:ilvl="7" w:tplc="04090003" w:tentative="1">
      <w:start w:val="1"/>
      <w:numFmt w:val="bullet"/>
      <w:lvlText w:val="o"/>
      <w:lvlJc w:val="left"/>
      <w:pPr>
        <w:ind w:left="6535" w:hanging="360"/>
      </w:pPr>
      <w:rPr>
        <w:rFonts w:ascii="Courier New" w:hAnsi="Courier New" w:hint="default"/>
      </w:rPr>
    </w:lvl>
    <w:lvl w:ilvl="8" w:tplc="04090005" w:tentative="1">
      <w:start w:val="1"/>
      <w:numFmt w:val="bullet"/>
      <w:lvlText w:val=""/>
      <w:lvlJc w:val="left"/>
      <w:pPr>
        <w:ind w:left="7255" w:hanging="360"/>
      </w:pPr>
      <w:rPr>
        <w:rFonts w:ascii="Wingdings" w:hAnsi="Wingdings" w:hint="default"/>
      </w:rPr>
    </w:lvl>
  </w:abstractNum>
  <w:abstractNum w:abstractNumId="41" w15:restartNumberingAfterBreak="0">
    <w:nsid w:val="4D324D33"/>
    <w:multiLevelType w:val="hybridMultilevel"/>
    <w:tmpl w:val="BA3C0464"/>
    <w:lvl w:ilvl="0" w:tplc="04090003">
      <w:start w:val="1"/>
      <w:numFmt w:val="bullet"/>
      <w:lvlText w:val="o"/>
      <w:lvlJc w:val="left"/>
      <w:pPr>
        <w:ind w:left="1495" w:hanging="360"/>
      </w:pPr>
      <w:rPr>
        <w:rFonts w:ascii="Courier New" w:hAnsi="Courier New" w:cs="Courier New" w:hint="default"/>
      </w:rPr>
    </w:lvl>
    <w:lvl w:ilvl="1" w:tplc="04090003" w:tentative="1">
      <w:start w:val="1"/>
      <w:numFmt w:val="bullet"/>
      <w:lvlText w:val="o"/>
      <w:lvlJc w:val="left"/>
      <w:pPr>
        <w:ind w:left="2215" w:hanging="360"/>
      </w:pPr>
      <w:rPr>
        <w:rFonts w:ascii="Courier New" w:hAnsi="Courier New" w:hint="default"/>
      </w:rPr>
    </w:lvl>
    <w:lvl w:ilvl="2" w:tplc="04090005" w:tentative="1">
      <w:start w:val="1"/>
      <w:numFmt w:val="bullet"/>
      <w:lvlText w:val=""/>
      <w:lvlJc w:val="left"/>
      <w:pPr>
        <w:ind w:left="2935" w:hanging="360"/>
      </w:pPr>
      <w:rPr>
        <w:rFonts w:ascii="Wingdings" w:hAnsi="Wingdings" w:hint="default"/>
      </w:rPr>
    </w:lvl>
    <w:lvl w:ilvl="3" w:tplc="04090001" w:tentative="1">
      <w:start w:val="1"/>
      <w:numFmt w:val="bullet"/>
      <w:lvlText w:val=""/>
      <w:lvlJc w:val="left"/>
      <w:pPr>
        <w:ind w:left="3655" w:hanging="360"/>
      </w:pPr>
      <w:rPr>
        <w:rFonts w:ascii="Symbol" w:hAnsi="Symbol" w:hint="default"/>
      </w:rPr>
    </w:lvl>
    <w:lvl w:ilvl="4" w:tplc="04090003" w:tentative="1">
      <w:start w:val="1"/>
      <w:numFmt w:val="bullet"/>
      <w:lvlText w:val="o"/>
      <w:lvlJc w:val="left"/>
      <w:pPr>
        <w:ind w:left="4375" w:hanging="360"/>
      </w:pPr>
      <w:rPr>
        <w:rFonts w:ascii="Courier New" w:hAnsi="Courier New" w:hint="default"/>
      </w:rPr>
    </w:lvl>
    <w:lvl w:ilvl="5" w:tplc="04090005" w:tentative="1">
      <w:start w:val="1"/>
      <w:numFmt w:val="bullet"/>
      <w:lvlText w:val=""/>
      <w:lvlJc w:val="left"/>
      <w:pPr>
        <w:ind w:left="5095" w:hanging="360"/>
      </w:pPr>
      <w:rPr>
        <w:rFonts w:ascii="Wingdings" w:hAnsi="Wingdings" w:hint="default"/>
      </w:rPr>
    </w:lvl>
    <w:lvl w:ilvl="6" w:tplc="04090001" w:tentative="1">
      <w:start w:val="1"/>
      <w:numFmt w:val="bullet"/>
      <w:lvlText w:val=""/>
      <w:lvlJc w:val="left"/>
      <w:pPr>
        <w:ind w:left="5815" w:hanging="360"/>
      </w:pPr>
      <w:rPr>
        <w:rFonts w:ascii="Symbol" w:hAnsi="Symbol" w:hint="default"/>
      </w:rPr>
    </w:lvl>
    <w:lvl w:ilvl="7" w:tplc="04090003" w:tentative="1">
      <w:start w:val="1"/>
      <w:numFmt w:val="bullet"/>
      <w:lvlText w:val="o"/>
      <w:lvlJc w:val="left"/>
      <w:pPr>
        <w:ind w:left="6535" w:hanging="360"/>
      </w:pPr>
      <w:rPr>
        <w:rFonts w:ascii="Courier New" w:hAnsi="Courier New" w:hint="default"/>
      </w:rPr>
    </w:lvl>
    <w:lvl w:ilvl="8" w:tplc="04090005" w:tentative="1">
      <w:start w:val="1"/>
      <w:numFmt w:val="bullet"/>
      <w:lvlText w:val=""/>
      <w:lvlJc w:val="left"/>
      <w:pPr>
        <w:ind w:left="7255" w:hanging="360"/>
      </w:pPr>
      <w:rPr>
        <w:rFonts w:ascii="Wingdings" w:hAnsi="Wingdings" w:hint="default"/>
      </w:rPr>
    </w:lvl>
  </w:abstractNum>
  <w:abstractNum w:abstractNumId="42" w15:restartNumberingAfterBreak="0">
    <w:nsid w:val="4EDD2BBA"/>
    <w:multiLevelType w:val="hybridMultilevel"/>
    <w:tmpl w:val="82A8ED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0575ACD"/>
    <w:multiLevelType w:val="hybridMultilevel"/>
    <w:tmpl w:val="73A4BC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3773CA8"/>
    <w:multiLevelType w:val="hybridMultilevel"/>
    <w:tmpl w:val="1F24F2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3A247AE"/>
    <w:multiLevelType w:val="hybridMultilevel"/>
    <w:tmpl w:val="27345946"/>
    <w:lvl w:ilvl="0" w:tplc="7A7094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6B82256"/>
    <w:multiLevelType w:val="hybridMultilevel"/>
    <w:tmpl w:val="C57464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0C00068"/>
    <w:multiLevelType w:val="hybridMultilevel"/>
    <w:tmpl w:val="FE56EE9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8" w15:restartNumberingAfterBreak="0">
    <w:nsid w:val="64724877"/>
    <w:multiLevelType w:val="hybridMultilevel"/>
    <w:tmpl w:val="7BACDF1C"/>
    <w:lvl w:ilvl="0" w:tplc="04090003">
      <w:start w:val="1"/>
      <w:numFmt w:val="bullet"/>
      <w:lvlText w:val="o"/>
      <w:lvlJc w:val="left"/>
      <w:pPr>
        <w:ind w:left="1495" w:hanging="360"/>
      </w:pPr>
      <w:rPr>
        <w:rFonts w:ascii="Courier New" w:hAnsi="Courier New" w:cs="Courier New" w:hint="default"/>
      </w:rPr>
    </w:lvl>
    <w:lvl w:ilvl="1" w:tplc="04090003" w:tentative="1">
      <w:start w:val="1"/>
      <w:numFmt w:val="bullet"/>
      <w:lvlText w:val="o"/>
      <w:lvlJc w:val="left"/>
      <w:pPr>
        <w:ind w:left="2215" w:hanging="360"/>
      </w:pPr>
      <w:rPr>
        <w:rFonts w:ascii="Courier New" w:hAnsi="Courier New" w:hint="default"/>
      </w:rPr>
    </w:lvl>
    <w:lvl w:ilvl="2" w:tplc="04090005" w:tentative="1">
      <w:start w:val="1"/>
      <w:numFmt w:val="bullet"/>
      <w:lvlText w:val=""/>
      <w:lvlJc w:val="left"/>
      <w:pPr>
        <w:ind w:left="2935" w:hanging="360"/>
      </w:pPr>
      <w:rPr>
        <w:rFonts w:ascii="Wingdings" w:hAnsi="Wingdings" w:hint="default"/>
      </w:rPr>
    </w:lvl>
    <w:lvl w:ilvl="3" w:tplc="04090001" w:tentative="1">
      <w:start w:val="1"/>
      <w:numFmt w:val="bullet"/>
      <w:lvlText w:val=""/>
      <w:lvlJc w:val="left"/>
      <w:pPr>
        <w:ind w:left="3655" w:hanging="360"/>
      </w:pPr>
      <w:rPr>
        <w:rFonts w:ascii="Symbol" w:hAnsi="Symbol" w:hint="default"/>
      </w:rPr>
    </w:lvl>
    <w:lvl w:ilvl="4" w:tplc="04090003" w:tentative="1">
      <w:start w:val="1"/>
      <w:numFmt w:val="bullet"/>
      <w:lvlText w:val="o"/>
      <w:lvlJc w:val="left"/>
      <w:pPr>
        <w:ind w:left="4375" w:hanging="360"/>
      </w:pPr>
      <w:rPr>
        <w:rFonts w:ascii="Courier New" w:hAnsi="Courier New" w:hint="default"/>
      </w:rPr>
    </w:lvl>
    <w:lvl w:ilvl="5" w:tplc="04090005" w:tentative="1">
      <w:start w:val="1"/>
      <w:numFmt w:val="bullet"/>
      <w:lvlText w:val=""/>
      <w:lvlJc w:val="left"/>
      <w:pPr>
        <w:ind w:left="5095" w:hanging="360"/>
      </w:pPr>
      <w:rPr>
        <w:rFonts w:ascii="Wingdings" w:hAnsi="Wingdings" w:hint="default"/>
      </w:rPr>
    </w:lvl>
    <w:lvl w:ilvl="6" w:tplc="04090001" w:tentative="1">
      <w:start w:val="1"/>
      <w:numFmt w:val="bullet"/>
      <w:lvlText w:val=""/>
      <w:lvlJc w:val="left"/>
      <w:pPr>
        <w:ind w:left="5815" w:hanging="360"/>
      </w:pPr>
      <w:rPr>
        <w:rFonts w:ascii="Symbol" w:hAnsi="Symbol" w:hint="default"/>
      </w:rPr>
    </w:lvl>
    <w:lvl w:ilvl="7" w:tplc="04090003" w:tentative="1">
      <w:start w:val="1"/>
      <w:numFmt w:val="bullet"/>
      <w:lvlText w:val="o"/>
      <w:lvlJc w:val="left"/>
      <w:pPr>
        <w:ind w:left="6535" w:hanging="360"/>
      </w:pPr>
      <w:rPr>
        <w:rFonts w:ascii="Courier New" w:hAnsi="Courier New" w:hint="default"/>
      </w:rPr>
    </w:lvl>
    <w:lvl w:ilvl="8" w:tplc="04090005" w:tentative="1">
      <w:start w:val="1"/>
      <w:numFmt w:val="bullet"/>
      <w:lvlText w:val=""/>
      <w:lvlJc w:val="left"/>
      <w:pPr>
        <w:ind w:left="7255" w:hanging="360"/>
      </w:pPr>
      <w:rPr>
        <w:rFonts w:ascii="Wingdings" w:hAnsi="Wingdings" w:hint="default"/>
      </w:rPr>
    </w:lvl>
  </w:abstractNum>
  <w:abstractNum w:abstractNumId="49" w15:restartNumberingAfterBreak="0">
    <w:nsid w:val="65D43E15"/>
    <w:multiLevelType w:val="hybridMultilevel"/>
    <w:tmpl w:val="79A2B48A"/>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50" w15:restartNumberingAfterBreak="0">
    <w:nsid w:val="68C94113"/>
    <w:multiLevelType w:val="hybridMultilevel"/>
    <w:tmpl w:val="C4C07BF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1" w15:restartNumberingAfterBreak="0">
    <w:nsid w:val="69D856A4"/>
    <w:multiLevelType w:val="hybridMultilevel"/>
    <w:tmpl w:val="30E4022A"/>
    <w:lvl w:ilvl="0" w:tplc="04090003">
      <w:start w:val="1"/>
      <w:numFmt w:val="bullet"/>
      <w:lvlText w:val="o"/>
      <w:lvlJc w:val="left"/>
      <w:pPr>
        <w:ind w:left="775" w:hanging="360"/>
      </w:pPr>
      <w:rPr>
        <w:rFonts w:ascii="Courier New" w:hAnsi="Courier New" w:cs="Courier New" w:hint="default"/>
      </w:rPr>
    </w:lvl>
    <w:lvl w:ilvl="1" w:tplc="04090003">
      <w:start w:val="1"/>
      <w:numFmt w:val="bullet"/>
      <w:lvlText w:val="o"/>
      <w:lvlJc w:val="left"/>
      <w:pPr>
        <w:ind w:left="1495" w:hanging="360"/>
      </w:pPr>
      <w:rPr>
        <w:rFonts w:ascii="Courier New" w:hAnsi="Courier New" w:hint="default"/>
      </w:rPr>
    </w:lvl>
    <w:lvl w:ilvl="2" w:tplc="04090005">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52" w15:restartNumberingAfterBreak="0">
    <w:nsid w:val="6C37360C"/>
    <w:multiLevelType w:val="hybridMultilevel"/>
    <w:tmpl w:val="DF3A6C1E"/>
    <w:lvl w:ilvl="0" w:tplc="94A04F84">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53" w15:restartNumberingAfterBreak="0">
    <w:nsid w:val="6E1A3613"/>
    <w:multiLevelType w:val="hybridMultilevel"/>
    <w:tmpl w:val="608070C0"/>
    <w:lvl w:ilvl="0" w:tplc="04090001">
      <w:start w:val="1"/>
      <w:numFmt w:val="bullet"/>
      <w:lvlText w:val=""/>
      <w:lvlJc w:val="left"/>
      <w:pPr>
        <w:ind w:left="775" w:hanging="360"/>
      </w:pPr>
      <w:rPr>
        <w:rFonts w:ascii="Symbol" w:hAnsi="Symbol" w:hint="default"/>
      </w:rPr>
    </w:lvl>
    <w:lvl w:ilvl="1" w:tplc="04090003">
      <w:start w:val="1"/>
      <w:numFmt w:val="bullet"/>
      <w:lvlText w:val="o"/>
      <w:lvlJc w:val="left"/>
      <w:pPr>
        <w:ind w:left="1495" w:hanging="360"/>
      </w:pPr>
      <w:rPr>
        <w:rFonts w:ascii="Courier New" w:hAnsi="Courier New" w:hint="default"/>
      </w:rPr>
    </w:lvl>
    <w:lvl w:ilvl="2" w:tplc="04090005">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54" w15:restartNumberingAfterBreak="0">
    <w:nsid w:val="74577DA8"/>
    <w:multiLevelType w:val="multilevel"/>
    <w:tmpl w:val="C9763F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5" w15:restartNumberingAfterBreak="0">
    <w:nsid w:val="77402FBD"/>
    <w:multiLevelType w:val="hybridMultilevel"/>
    <w:tmpl w:val="0304FCBC"/>
    <w:lvl w:ilvl="0" w:tplc="46D607F8">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E9B4273"/>
    <w:multiLevelType w:val="hybridMultilevel"/>
    <w:tmpl w:val="B6160E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98997814">
    <w:abstractNumId w:val="52"/>
  </w:num>
  <w:num w:numId="2" w16cid:durableId="1067996318">
    <w:abstractNumId w:val="38"/>
  </w:num>
  <w:num w:numId="3" w16cid:durableId="1025331245">
    <w:abstractNumId w:val="15"/>
  </w:num>
  <w:num w:numId="4" w16cid:durableId="1389457903">
    <w:abstractNumId w:val="17"/>
  </w:num>
  <w:num w:numId="5" w16cid:durableId="955909711">
    <w:abstractNumId w:val="29"/>
  </w:num>
  <w:num w:numId="6" w16cid:durableId="1837761539">
    <w:abstractNumId w:val="37"/>
  </w:num>
  <w:num w:numId="7" w16cid:durableId="1366254517">
    <w:abstractNumId w:val="47"/>
  </w:num>
  <w:num w:numId="8" w16cid:durableId="1864321385">
    <w:abstractNumId w:val="50"/>
  </w:num>
  <w:num w:numId="9" w16cid:durableId="1283078956">
    <w:abstractNumId w:val="54"/>
  </w:num>
  <w:num w:numId="10" w16cid:durableId="1516186155">
    <w:abstractNumId w:val="9"/>
  </w:num>
  <w:num w:numId="11" w16cid:durableId="937953572">
    <w:abstractNumId w:val="7"/>
  </w:num>
  <w:num w:numId="12" w16cid:durableId="176890315">
    <w:abstractNumId w:val="6"/>
  </w:num>
  <w:num w:numId="13" w16cid:durableId="629481123">
    <w:abstractNumId w:val="5"/>
  </w:num>
  <w:num w:numId="14" w16cid:durableId="1844511356">
    <w:abstractNumId w:val="4"/>
  </w:num>
  <w:num w:numId="15" w16cid:durableId="1684669162">
    <w:abstractNumId w:val="8"/>
  </w:num>
  <w:num w:numId="16" w16cid:durableId="958142590">
    <w:abstractNumId w:val="3"/>
  </w:num>
  <w:num w:numId="17" w16cid:durableId="1297834362">
    <w:abstractNumId w:val="2"/>
  </w:num>
  <w:num w:numId="18" w16cid:durableId="1903902195">
    <w:abstractNumId w:val="1"/>
  </w:num>
  <w:num w:numId="19" w16cid:durableId="289943432">
    <w:abstractNumId w:val="0"/>
  </w:num>
  <w:num w:numId="20" w16cid:durableId="520095546">
    <w:abstractNumId w:val="49"/>
  </w:num>
  <w:num w:numId="21" w16cid:durableId="1917468977">
    <w:abstractNumId w:val="28"/>
  </w:num>
  <w:num w:numId="22" w16cid:durableId="815990988">
    <w:abstractNumId w:val="25"/>
  </w:num>
  <w:num w:numId="23" w16cid:durableId="792946378">
    <w:abstractNumId w:val="30"/>
  </w:num>
  <w:num w:numId="24" w16cid:durableId="2023046790">
    <w:abstractNumId w:val="18"/>
  </w:num>
  <w:num w:numId="25" w16cid:durableId="2119790073">
    <w:abstractNumId w:val="34"/>
  </w:num>
  <w:num w:numId="26" w16cid:durableId="832063669">
    <w:abstractNumId w:val="20"/>
  </w:num>
  <w:num w:numId="27" w16cid:durableId="509297664">
    <w:abstractNumId w:val="10"/>
  </w:num>
  <w:num w:numId="28" w16cid:durableId="17438829">
    <w:abstractNumId w:val="31"/>
  </w:num>
  <w:num w:numId="29" w16cid:durableId="420296984">
    <w:abstractNumId w:val="46"/>
  </w:num>
  <w:num w:numId="30" w16cid:durableId="1878658757">
    <w:abstractNumId w:val="22"/>
  </w:num>
  <w:num w:numId="31" w16cid:durableId="379860259">
    <w:abstractNumId w:val="42"/>
  </w:num>
  <w:num w:numId="32" w16cid:durableId="2056659111">
    <w:abstractNumId w:val="14"/>
  </w:num>
  <w:num w:numId="33" w16cid:durableId="103039093">
    <w:abstractNumId w:val="33"/>
  </w:num>
  <w:num w:numId="34" w16cid:durableId="854269613">
    <w:abstractNumId w:val="44"/>
  </w:num>
  <w:num w:numId="35" w16cid:durableId="1601375262">
    <w:abstractNumId w:val="53"/>
  </w:num>
  <w:num w:numId="36" w16cid:durableId="1064524129">
    <w:abstractNumId w:val="27"/>
  </w:num>
  <w:num w:numId="37" w16cid:durableId="837116273">
    <w:abstractNumId w:val="23"/>
  </w:num>
  <w:num w:numId="38" w16cid:durableId="109588402">
    <w:abstractNumId w:val="40"/>
  </w:num>
  <w:num w:numId="39" w16cid:durableId="117796519">
    <w:abstractNumId w:val="21"/>
  </w:num>
  <w:num w:numId="40" w16cid:durableId="1265303799">
    <w:abstractNumId w:val="12"/>
  </w:num>
  <w:num w:numId="41" w16cid:durableId="71437398">
    <w:abstractNumId w:val="41"/>
  </w:num>
  <w:num w:numId="42" w16cid:durableId="2106725835">
    <w:abstractNumId w:val="32"/>
  </w:num>
  <w:num w:numId="43" w16cid:durableId="76366795">
    <w:abstractNumId w:val="48"/>
  </w:num>
  <w:num w:numId="44" w16cid:durableId="950278057">
    <w:abstractNumId w:val="51"/>
  </w:num>
  <w:num w:numId="45" w16cid:durableId="1771470531">
    <w:abstractNumId w:val="13"/>
  </w:num>
  <w:num w:numId="46" w16cid:durableId="1395618695">
    <w:abstractNumId w:val="56"/>
  </w:num>
  <w:num w:numId="47" w16cid:durableId="1557663629">
    <w:abstractNumId w:val="16"/>
  </w:num>
  <w:num w:numId="48" w16cid:durableId="1847134179">
    <w:abstractNumId w:val="11"/>
  </w:num>
  <w:num w:numId="49" w16cid:durableId="593172191">
    <w:abstractNumId w:val="26"/>
  </w:num>
  <w:num w:numId="50" w16cid:durableId="1165704327">
    <w:abstractNumId w:val="19"/>
  </w:num>
  <w:num w:numId="51" w16cid:durableId="602035392">
    <w:abstractNumId w:val="55"/>
  </w:num>
  <w:num w:numId="52" w16cid:durableId="685210974">
    <w:abstractNumId w:val="39"/>
  </w:num>
  <w:num w:numId="53" w16cid:durableId="632566365">
    <w:abstractNumId w:val="35"/>
  </w:num>
  <w:num w:numId="54" w16cid:durableId="585656697">
    <w:abstractNumId w:val="45"/>
  </w:num>
  <w:num w:numId="55" w16cid:durableId="2012104095">
    <w:abstractNumId w:val="43"/>
  </w:num>
  <w:num w:numId="56" w16cid:durableId="1479833740">
    <w:abstractNumId w:val="36"/>
  </w:num>
  <w:num w:numId="57" w16cid:durableId="1971013693">
    <w:abstractNumId w:val="2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ive Woods">
    <w15:presenceInfo w15:providerId="AD" w15:userId="S-1-5-21-2445056989-4034144116-2377692438-68952"/>
  </w15:person>
  <w15:person w15:author="Deanna Cobb">
    <w15:presenceInfo w15:providerId="AD" w15:userId="S-1-5-21-2445056989-4034144116-2377692438-1635"/>
  </w15:person>
  <w15:person w15:author="jude thomas">
    <w15:presenceInfo w15:providerId="Windows Live" w15:userId="adb6723b8870ab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s>
  <w:rsids>
    <w:rsidRoot w:val="00065FE7"/>
    <w:rsid w:val="00000777"/>
    <w:rsid w:val="00000ECA"/>
    <w:rsid w:val="0000165D"/>
    <w:rsid w:val="000017EC"/>
    <w:rsid w:val="000018CF"/>
    <w:rsid w:val="00001AF7"/>
    <w:rsid w:val="00001E24"/>
    <w:rsid w:val="00003714"/>
    <w:rsid w:val="00003D88"/>
    <w:rsid w:val="000040F9"/>
    <w:rsid w:val="000058E3"/>
    <w:rsid w:val="00006F3E"/>
    <w:rsid w:val="0000700B"/>
    <w:rsid w:val="0000721D"/>
    <w:rsid w:val="0001023C"/>
    <w:rsid w:val="00011809"/>
    <w:rsid w:val="00011A98"/>
    <w:rsid w:val="00012456"/>
    <w:rsid w:val="000135B1"/>
    <w:rsid w:val="00014FAB"/>
    <w:rsid w:val="00014FF4"/>
    <w:rsid w:val="000153C3"/>
    <w:rsid w:val="00015B0F"/>
    <w:rsid w:val="00016D24"/>
    <w:rsid w:val="0001745D"/>
    <w:rsid w:val="000175FB"/>
    <w:rsid w:val="00017914"/>
    <w:rsid w:val="00017C4B"/>
    <w:rsid w:val="0002059E"/>
    <w:rsid w:val="00020662"/>
    <w:rsid w:val="00020E07"/>
    <w:rsid w:val="000210AB"/>
    <w:rsid w:val="00021EE2"/>
    <w:rsid w:val="00022BCE"/>
    <w:rsid w:val="00022E47"/>
    <w:rsid w:val="00022FD5"/>
    <w:rsid w:val="000230EC"/>
    <w:rsid w:val="0002317F"/>
    <w:rsid w:val="000235D4"/>
    <w:rsid w:val="00023894"/>
    <w:rsid w:val="0002389E"/>
    <w:rsid w:val="000249A6"/>
    <w:rsid w:val="0002561C"/>
    <w:rsid w:val="00025E21"/>
    <w:rsid w:val="00026842"/>
    <w:rsid w:val="000272D8"/>
    <w:rsid w:val="0003061E"/>
    <w:rsid w:val="00030DEE"/>
    <w:rsid w:val="000314DB"/>
    <w:rsid w:val="00031B1F"/>
    <w:rsid w:val="00032A16"/>
    <w:rsid w:val="00032A35"/>
    <w:rsid w:val="00033CBD"/>
    <w:rsid w:val="00034686"/>
    <w:rsid w:val="00035801"/>
    <w:rsid w:val="00035F5B"/>
    <w:rsid w:val="00037E36"/>
    <w:rsid w:val="00040601"/>
    <w:rsid w:val="000412CB"/>
    <w:rsid w:val="00041A0C"/>
    <w:rsid w:val="00042084"/>
    <w:rsid w:val="00042148"/>
    <w:rsid w:val="00042795"/>
    <w:rsid w:val="00042A55"/>
    <w:rsid w:val="00042C7D"/>
    <w:rsid w:val="000431E5"/>
    <w:rsid w:val="00044159"/>
    <w:rsid w:val="00044B44"/>
    <w:rsid w:val="00045CFD"/>
    <w:rsid w:val="000469C6"/>
    <w:rsid w:val="00046B60"/>
    <w:rsid w:val="00047844"/>
    <w:rsid w:val="00047C0B"/>
    <w:rsid w:val="00050C54"/>
    <w:rsid w:val="000512CA"/>
    <w:rsid w:val="00052552"/>
    <w:rsid w:val="00052745"/>
    <w:rsid w:val="00054338"/>
    <w:rsid w:val="00054A41"/>
    <w:rsid w:val="00055396"/>
    <w:rsid w:val="00055576"/>
    <w:rsid w:val="000557C2"/>
    <w:rsid w:val="0005645F"/>
    <w:rsid w:val="0005681B"/>
    <w:rsid w:val="00057836"/>
    <w:rsid w:val="000602A2"/>
    <w:rsid w:val="00060A13"/>
    <w:rsid w:val="0006203F"/>
    <w:rsid w:val="00064DFE"/>
    <w:rsid w:val="00065142"/>
    <w:rsid w:val="00065EBF"/>
    <w:rsid w:val="00065FE7"/>
    <w:rsid w:val="000669AA"/>
    <w:rsid w:val="00066F2C"/>
    <w:rsid w:val="000677BD"/>
    <w:rsid w:val="000708FA"/>
    <w:rsid w:val="00071483"/>
    <w:rsid w:val="00072870"/>
    <w:rsid w:val="0007312D"/>
    <w:rsid w:val="00073813"/>
    <w:rsid w:val="0007496A"/>
    <w:rsid w:val="00074AD5"/>
    <w:rsid w:val="00074D81"/>
    <w:rsid w:val="00075A05"/>
    <w:rsid w:val="00076D35"/>
    <w:rsid w:val="00080C75"/>
    <w:rsid w:val="00080D5C"/>
    <w:rsid w:val="00082D14"/>
    <w:rsid w:val="0008326E"/>
    <w:rsid w:val="00084024"/>
    <w:rsid w:val="0008439C"/>
    <w:rsid w:val="000849F7"/>
    <w:rsid w:val="000853A6"/>
    <w:rsid w:val="00085B0A"/>
    <w:rsid w:val="00086A15"/>
    <w:rsid w:val="00086C10"/>
    <w:rsid w:val="00086D89"/>
    <w:rsid w:val="00087384"/>
    <w:rsid w:val="00087F77"/>
    <w:rsid w:val="00090347"/>
    <w:rsid w:val="00090395"/>
    <w:rsid w:val="00091092"/>
    <w:rsid w:val="0009143A"/>
    <w:rsid w:val="00091A38"/>
    <w:rsid w:val="000931B2"/>
    <w:rsid w:val="00093D45"/>
    <w:rsid w:val="00093DF6"/>
    <w:rsid w:val="000940C5"/>
    <w:rsid w:val="0009435A"/>
    <w:rsid w:val="00094C20"/>
    <w:rsid w:val="00094F15"/>
    <w:rsid w:val="000950FA"/>
    <w:rsid w:val="00096927"/>
    <w:rsid w:val="000969DA"/>
    <w:rsid w:val="00097D8B"/>
    <w:rsid w:val="000A006D"/>
    <w:rsid w:val="000A09A2"/>
    <w:rsid w:val="000A0CCB"/>
    <w:rsid w:val="000A16C0"/>
    <w:rsid w:val="000A235B"/>
    <w:rsid w:val="000A2EA8"/>
    <w:rsid w:val="000A3058"/>
    <w:rsid w:val="000A41C5"/>
    <w:rsid w:val="000A4D86"/>
    <w:rsid w:val="000A4E26"/>
    <w:rsid w:val="000A5701"/>
    <w:rsid w:val="000A6C84"/>
    <w:rsid w:val="000A71FA"/>
    <w:rsid w:val="000A7CF2"/>
    <w:rsid w:val="000A7D98"/>
    <w:rsid w:val="000B09DC"/>
    <w:rsid w:val="000B0E94"/>
    <w:rsid w:val="000B1DC9"/>
    <w:rsid w:val="000B2EFF"/>
    <w:rsid w:val="000B3925"/>
    <w:rsid w:val="000B430A"/>
    <w:rsid w:val="000B45A1"/>
    <w:rsid w:val="000B54F1"/>
    <w:rsid w:val="000B5AAD"/>
    <w:rsid w:val="000B63FC"/>
    <w:rsid w:val="000B6DB6"/>
    <w:rsid w:val="000B786A"/>
    <w:rsid w:val="000C2108"/>
    <w:rsid w:val="000C34F5"/>
    <w:rsid w:val="000C37B5"/>
    <w:rsid w:val="000C3D4B"/>
    <w:rsid w:val="000C4A5A"/>
    <w:rsid w:val="000C5922"/>
    <w:rsid w:val="000C6BA7"/>
    <w:rsid w:val="000C6D90"/>
    <w:rsid w:val="000C77EB"/>
    <w:rsid w:val="000D1750"/>
    <w:rsid w:val="000D1BDD"/>
    <w:rsid w:val="000D2421"/>
    <w:rsid w:val="000D28E7"/>
    <w:rsid w:val="000D2DCB"/>
    <w:rsid w:val="000D30DD"/>
    <w:rsid w:val="000D4044"/>
    <w:rsid w:val="000D4A14"/>
    <w:rsid w:val="000D617A"/>
    <w:rsid w:val="000D639B"/>
    <w:rsid w:val="000E055F"/>
    <w:rsid w:val="000E0ACA"/>
    <w:rsid w:val="000E0DD6"/>
    <w:rsid w:val="000E31E7"/>
    <w:rsid w:val="000E3C0D"/>
    <w:rsid w:val="000E3DF9"/>
    <w:rsid w:val="000E4655"/>
    <w:rsid w:val="000E61BD"/>
    <w:rsid w:val="000E7329"/>
    <w:rsid w:val="000E75F3"/>
    <w:rsid w:val="000F1062"/>
    <w:rsid w:val="000F1D70"/>
    <w:rsid w:val="000F211D"/>
    <w:rsid w:val="000F26E5"/>
    <w:rsid w:val="000F2787"/>
    <w:rsid w:val="000F2A92"/>
    <w:rsid w:val="000F2B0F"/>
    <w:rsid w:val="000F427C"/>
    <w:rsid w:val="000F4A2F"/>
    <w:rsid w:val="000F4B37"/>
    <w:rsid w:val="000F67D0"/>
    <w:rsid w:val="000F6B2C"/>
    <w:rsid w:val="000F70E1"/>
    <w:rsid w:val="00101180"/>
    <w:rsid w:val="00101A2D"/>
    <w:rsid w:val="00101C7C"/>
    <w:rsid w:val="00102843"/>
    <w:rsid w:val="00103CF0"/>
    <w:rsid w:val="0010427B"/>
    <w:rsid w:val="00106FDF"/>
    <w:rsid w:val="001070BE"/>
    <w:rsid w:val="001079FE"/>
    <w:rsid w:val="001103E4"/>
    <w:rsid w:val="00111751"/>
    <w:rsid w:val="001117FA"/>
    <w:rsid w:val="001119DB"/>
    <w:rsid w:val="00113450"/>
    <w:rsid w:val="0011463F"/>
    <w:rsid w:val="0011487B"/>
    <w:rsid w:val="00114FB9"/>
    <w:rsid w:val="00114FC3"/>
    <w:rsid w:val="00114FE8"/>
    <w:rsid w:val="00115C58"/>
    <w:rsid w:val="001170DA"/>
    <w:rsid w:val="00117D06"/>
    <w:rsid w:val="00117D7F"/>
    <w:rsid w:val="001202F3"/>
    <w:rsid w:val="00120419"/>
    <w:rsid w:val="00120A2A"/>
    <w:rsid w:val="00121B9A"/>
    <w:rsid w:val="00121E2D"/>
    <w:rsid w:val="001229F2"/>
    <w:rsid w:val="00122B56"/>
    <w:rsid w:val="00122E72"/>
    <w:rsid w:val="00123974"/>
    <w:rsid w:val="00123CAB"/>
    <w:rsid w:val="0012430A"/>
    <w:rsid w:val="00124598"/>
    <w:rsid w:val="001252F8"/>
    <w:rsid w:val="00125992"/>
    <w:rsid w:val="00126192"/>
    <w:rsid w:val="00126F79"/>
    <w:rsid w:val="00127092"/>
    <w:rsid w:val="0013019F"/>
    <w:rsid w:val="0013110C"/>
    <w:rsid w:val="00131444"/>
    <w:rsid w:val="00131997"/>
    <w:rsid w:val="00132278"/>
    <w:rsid w:val="001326E2"/>
    <w:rsid w:val="0013289E"/>
    <w:rsid w:val="00132C01"/>
    <w:rsid w:val="00134084"/>
    <w:rsid w:val="001342B9"/>
    <w:rsid w:val="00135498"/>
    <w:rsid w:val="00135B06"/>
    <w:rsid w:val="00136491"/>
    <w:rsid w:val="00136EB3"/>
    <w:rsid w:val="00137F7B"/>
    <w:rsid w:val="00137FC7"/>
    <w:rsid w:val="0014176E"/>
    <w:rsid w:val="00141BFA"/>
    <w:rsid w:val="00142231"/>
    <w:rsid w:val="001424BB"/>
    <w:rsid w:val="001428A9"/>
    <w:rsid w:val="0014293B"/>
    <w:rsid w:val="001436D4"/>
    <w:rsid w:val="00143E85"/>
    <w:rsid w:val="00144470"/>
    <w:rsid w:val="0014495C"/>
    <w:rsid w:val="00144DFF"/>
    <w:rsid w:val="0014584F"/>
    <w:rsid w:val="001459E7"/>
    <w:rsid w:val="00145FB1"/>
    <w:rsid w:val="0014602A"/>
    <w:rsid w:val="00146378"/>
    <w:rsid w:val="0014690D"/>
    <w:rsid w:val="00146F45"/>
    <w:rsid w:val="00147E22"/>
    <w:rsid w:val="00150E21"/>
    <w:rsid w:val="00150E70"/>
    <w:rsid w:val="001511CB"/>
    <w:rsid w:val="001518E1"/>
    <w:rsid w:val="00151E72"/>
    <w:rsid w:val="00152935"/>
    <w:rsid w:val="001534B7"/>
    <w:rsid w:val="00153FD1"/>
    <w:rsid w:val="00154B2C"/>
    <w:rsid w:val="00154DC2"/>
    <w:rsid w:val="00157EFA"/>
    <w:rsid w:val="0016087B"/>
    <w:rsid w:val="001633A8"/>
    <w:rsid w:val="00164024"/>
    <w:rsid w:val="001649A1"/>
    <w:rsid w:val="00165101"/>
    <w:rsid w:val="00165B95"/>
    <w:rsid w:val="00165BE7"/>
    <w:rsid w:val="001676F1"/>
    <w:rsid w:val="00172C04"/>
    <w:rsid w:val="00172C6A"/>
    <w:rsid w:val="00172D52"/>
    <w:rsid w:val="001733A5"/>
    <w:rsid w:val="001746D0"/>
    <w:rsid w:val="001747B0"/>
    <w:rsid w:val="00174C27"/>
    <w:rsid w:val="00174F6C"/>
    <w:rsid w:val="0017519E"/>
    <w:rsid w:val="00175BA9"/>
    <w:rsid w:val="00175BB5"/>
    <w:rsid w:val="00177882"/>
    <w:rsid w:val="00177C16"/>
    <w:rsid w:val="00177D0C"/>
    <w:rsid w:val="00180A0C"/>
    <w:rsid w:val="00180B2B"/>
    <w:rsid w:val="00180DCB"/>
    <w:rsid w:val="00180E57"/>
    <w:rsid w:val="0018100E"/>
    <w:rsid w:val="0018136D"/>
    <w:rsid w:val="00181CD4"/>
    <w:rsid w:val="001823DB"/>
    <w:rsid w:val="00182781"/>
    <w:rsid w:val="00182784"/>
    <w:rsid w:val="001829CB"/>
    <w:rsid w:val="0018540B"/>
    <w:rsid w:val="00185846"/>
    <w:rsid w:val="001858FB"/>
    <w:rsid w:val="00185B01"/>
    <w:rsid w:val="00186497"/>
    <w:rsid w:val="001875E2"/>
    <w:rsid w:val="00190904"/>
    <w:rsid w:val="00190CB0"/>
    <w:rsid w:val="00191F5A"/>
    <w:rsid w:val="00192070"/>
    <w:rsid w:val="00192C0F"/>
    <w:rsid w:val="0019305E"/>
    <w:rsid w:val="00193699"/>
    <w:rsid w:val="001939C1"/>
    <w:rsid w:val="00193E85"/>
    <w:rsid w:val="00194094"/>
    <w:rsid w:val="00194C05"/>
    <w:rsid w:val="00195725"/>
    <w:rsid w:val="00195A9F"/>
    <w:rsid w:val="00195E28"/>
    <w:rsid w:val="00197603"/>
    <w:rsid w:val="001A0C7E"/>
    <w:rsid w:val="001A1348"/>
    <w:rsid w:val="001A2426"/>
    <w:rsid w:val="001A4356"/>
    <w:rsid w:val="001A5E9D"/>
    <w:rsid w:val="001A6A04"/>
    <w:rsid w:val="001A7FAB"/>
    <w:rsid w:val="001B0388"/>
    <w:rsid w:val="001B0C33"/>
    <w:rsid w:val="001B0ED8"/>
    <w:rsid w:val="001B15C9"/>
    <w:rsid w:val="001B18C9"/>
    <w:rsid w:val="001B1924"/>
    <w:rsid w:val="001B1EF4"/>
    <w:rsid w:val="001B26E8"/>
    <w:rsid w:val="001B3C47"/>
    <w:rsid w:val="001B41C9"/>
    <w:rsid w:val="001B44BF"/>
    <w:rsid w:val="001B4CB7"/>
    <w:rsid w:val="001B58CA"/>
    <w:rsid w:val="001B6706"/>
    <w:rsid w:val="001B6773"/>
    <w:rsid w:val="001B6AF6"/>
    <w:rsid w:val="001B6D13"/>
    <w:rsid w:val="001B7538"/>
    <w:rsid w:val="001B7599"/>
    <w:rsid w:val="001B762A"/>
    <w:rsid w:val="001B7D00"/>
    <w:rsid w:val="001C07DC"/>
    <w:rsid w:val="001C1E23"/>
    <w:rsid w:val="001C358B"/>
    <w:rsid w:val="001C3632"/>
    <w:rsid w:val="001C42AE"/>
    <w:rsid w:val="001C5373"/>
    <w:rsid w:val="001C5C12"/>
    <w:rsid w:val="001C6E88"/>
    <w:rsid w:val="001C700D"/>
    <w:rsid w:val="001C7216"/>
    <w:rsid w:val="001D04C8"/>
    <w:rsid w:val="001D1DB3"/>
    <w:rsid w:val="001D3C59"/>
    <w:rsid w:val="001D3E0C"/>
    <w:rsid w:val="001D4053"/>
    <w:rsid w:val="001D45D1"/>
    <w:rsid w:val="001D5236"/>
    <w:rsid w:val="001D5AAE"/>
    <w:rsid w:val="001D71AA"/>
    <w:rsid w:val="001D78EC"/>
    <w:rsid w:val="001E0320"/>
    <w:rsid w:val="001E03E3"/>
    <w:rsid w:val="001E0772"/>
    <w:rsid w:val="001E284B"/>
    <w:rsid w:val="001E2A63"/>
    <w:rsid w:val="001E313A"/>
    <w:rsid w:val="001E4908"/>
    <w:rsid w:val="001E53EA"/>
    <w:rsid w:val="001E7BCE"/>
    <w:rsid w:val="001F0762"/>
    <w:rsid w:val="001F097E"/>
    <w:rsid w:val="001F0C46"/>
    <w:rsid w:val="001F0D45"/>
    <w:rsid w:val="001F0E04"/>
    <w:rsid w:val="001F11FE"/>
    <w:rsid w:val="001F19EF"/>
    <w:rsid w:val="001F1B29"/>
    <w:rsid w:val="001F2397"/>
    <w:rsid w:val="001F2922"/>
    <w:rsid w:val="001F2DC0"/>
    <w:rsid w:val="001F3F3F"/>
    <w:rsid w:val="001F4F12"/>
    <w:rsid w:val="001F50DF"/>
    <w:rsid w:val="001F65CE"/>
    <w:rsid w:val="001F76B7"/>
    <w:rsid w:val="001F7B83"/>
    <w:rsid w:val="002019A6"/>
    <w:rsid w:val="00201F56"/>
    <w:rsid w:val="002023EE"/>
    <w:rsid w:val="0020266A"/>
    <w:rsid w:val="00202728"/>
    <w:rsid w:val="002028A8"/>
    <w:rsid w:val="00202C9E"/>
    <w:rsid w:val="002030FE"/>
    <w:rsid w:val="00203830"/>
    <w:rsid w:val="002038D2"/>
    <w:rsid w:val="00203ED1"/>
    <w:rsid w:val="00205CB8"/>
    <w:rsid w:val="002064A0"/>
    <w:rsid w:val="0020669E"/>
    <w:rsid w:val="00207EA1"/>
    <w:rsid w:val="002109D9"/>
    <w:rsid w:val="00210B95"/>
    <w:rsid w:val="00210F48"/>
    <w:rsid w:val="0021137B"/>
    <w:rsid w:val="0021199B"/>
    <w:rsid w:val="00211C85"/>
    <w:rsid w:val="0021286B"/>
    <w:rsid w:val="00212CA2"/>
    <w:rsid w:val="00212EBE"/>
    <w:rsid w:val="00213C33"/>
    <w:rsid w:val="002142D0"/>
    <w:rsid w:val="00214583"/>
    <w:rsid w:val="00214AB4"/>
    <w:rsid w:val="0021511A"/>
    <w:rsid w:val="00215531"/>
    <w:rsid w:val="002158C4"/>
    <w:rsid w:val="00215B6F"/>
    <w:rsid w:val="00217746"/>
    <w:rsid w:val="0021782D"/>
    <w:rsid w:val="002179F4"/>
    <w:rsid w:val="00222779"/>
    <w:rsid w:val="00222AD8"/>
    <w:rsid w:val="00224108"/>
    <w:rsid w:val="002242B4"/>
    <w:rsid w:val="00224EAD"/>
    <w:rsid w:val="002274DA"/>
    <w:rsid w:val="00227842"/>
    <w:rsid w:val="002310CB"/>
    <w:rsid w:val="00232866"/>
    <w:rsid w:val="00234163"/>
    <w:rsid w:val="0023430F"/>
    <w:rsid w:val="002346DF"/>
    <w:rsid w:val="00234E92"/>
    <w:rsid w:val="00235011"/>
    <w:rsid w:val="002359CD"/>
    <w:rsid w:val="00235FD4"/>
    <w:rsid w:val="00236D83"/>
    <w:rsid w:val="0023702D"/>
    <w:rsid w:val="0024077C"/>
    <w:rsid w:val="002418DE"/>
    <w:rsid w:val="00241C9F"/>
    <w:rsid w:val="0024205A"/>
    <w:rsid w:val="00242AF5"/>
    <w:rsid w:val="0024360B"/>
    <w:rsid w:val="002442C2"/>
    <w:rsid w:val="00244A08"/>
    <w:rsid w:val="002457A3"/>
    <w:rsid w:val="0024584D"/>
    <w:rsid w:val="00245AE2"/>
    <w:rsid w:val="002469EE"/>
    <w:rsid w:val="00247AF3"/>
    <w:rsid w:val="00247B8A"/>
    <w:rsid w:val="00251375"/>
    <w:rsid w:val="002515DA"/>
    <w:rsid w:val="00251BF8"/>
    <w:rsid w:val="00251E4A"/>
    <w:rsid w:val="002528F7"/>
    <w:rsid w:val="00252A4D"/>
    <w:rsid w:val="0025374E"/>
    <w:rsid w:val="00255D7C"/>
    <w:rsid w:val="002560A2"/>
    <w:rsid w:val="002565D2"/>
    <w:rsid w:val="00256C69"/>
    <w:rsid w:val="002578BA"/>
    <w:rsid w:val="00257B5E"/>
    <w:rsid w:val="002606AD"/>
    <w:rsid w:val="00260A19"/>
    <w:rsid w:val="00260FB2"/>
    <w:rsid w:val="0026108C"/>
    <w:rsid w:val="0026168C"/>
    <w:rsid w:val="00262538"/>
    <w:rsid w:val="00263521"/>
    <w:rsid w:val="00265A8D"/>
    <w:rsid w:val="00265EAA"/>
    <w:rsid w:val="002662ED"/>
    <w:rsid w:val="002669EA"/>
    <w:rsid w:val="00267080"/>
    <w:rsid w:val="00267C8C"/>
    <w:rsid w:val="00267DB4"/>
    <w:rsid w:val="002705D4"/>
    <w:rsid w:val="00270610"/>
    <w:rsid w:val="002708DE"/>
    <w:rsid w:val="00271658"/>
    <w:rsid w:val="00272047"/>
    <w:rsid w:val="00272615"/>
    <w:rsid w:val="0027290E"/>
    <w:rsid w:val="00272EEA"/>
    <w:rsid w:val="002731BA"/>
    <w:rsid w:val="0027356A"/>
    <w:rsid w:val="002736E1"/>
    <w:rsid w:val="00273FF6"/>
    <w:rsid w:val="00274F29"/>
    <w:rsid w:val="00276146"/>
    <w:rsid w:val="0027631A"/>
    <w:rsid w:val="00277C3D"/>
    <w:rsid w:val="00280797"/>
    <w:rsid w:val="0028140C"/>
    <w:rsid w:val="002816E9"/>
    <w:rsid w:val="0028207B"/>
    <w:rsid w:val="0028209C"/>
    <w:rsid w:val="002827A9"/>
    <w:rsid w:val="00282BB5"/>
    <w:rsid w:val="002834DF"/>
    <w:rsid w:val="00284604"/>
    <w:rsid w:val="00284A60"/>
    <w:rsid w:val="00284D3A"/>
    <w:rsid w:val="00284DD5"/>
    <w:rsid w:val="002852C9"/>
    <w:rsid w:val="002860BE"/>
    <w:rsid w:val="002861E6"/>
    <w:rsid w:val="002878EB"/>
    <w:rsid w:val="0028792B"/>
    <w:rsid w:val="002907CE"/>
    <w:rsid w:val="00290C97"/>
    <w:rsid w:val="00292933"/>
    <w:rsid w:val="00293C0B"/>
    <w:rsid w:val="00293E05"/>
    <w:rsid w:val="00294E0F"/>
    <w:rsid w:val="00294F1F"/>
    <w:rsid w:val="00295656"/>
    <w:rsid w:val="002956E1"/>
    <w:rsid w:val="0029605E"/>
    <w:rsid w:val="002961E3"/>
    <w:rsid w:val="00296A73"/>
    <w:rsid w:val="002A0203"/>
    <w:rsid w:val="002A02B6"/>
    <w:rsid w:val="002A1247"/>
    <w:rsid w:val="002A15E5"/>
    <w:rsid w:val="002A26F9"/>
    <w:rsid w:val="002A27DC"/>
    <w:rsid w:val="002A2ABA"/>
    <w:rsid w:val="002A2D86"/>
    <w:rsid w:val="002A34E2"/>
    <w:rsid w:val="002A38ED"/>
    <w:rsid w:val="002A3D7C"/>
    <w:rsid w:val="002A4550"/>
    <w:rsid w:val="002A5870"/>
    <w:rsid w:val="002A7D75"/>
    <w:rsid w:val="002B026C"/>
    <w:rsid w:val="002B0AD7"/>
    <w:rsid w:val="002B214A"/>
    <w:rsid w:val="002B2408"/>
    <w:rsid w:val="002B2657"/>
    <w:rsid w:val="002B28C7"/>
    <w:rsid w:val="002B2AAD"/>
    <w:rsid w:val="002B2E8D"/>
    <w:rsid w:val="002B3110"/>
    <w:rsid w:val="002B3619"/>
    <w:rsid w:val="002B42D8"/>
    <w:rsid w:val="002B4A65"/>
    <w:rsid w:val="002B540A"/>
    <w:rsid w:val="002B6783"/>
    <w:rsid w:val="002B6CF6"/>
    <w:rsid w:val="002B76F6"/>
    <w:rsid w:val="002B773D"/>
    <w:rsid w:val="002C019E"/>
    <w:rsid w:val="002C039F"/>
    <w:rsid w:val="002C06D6"/>
    <w:rsid w:val="002C0FA1"/>
    <w:rsid w:val="002C182A"/>
    <w:rsid w:val="002C18EC"/>
    <w:rsid w:val="002C1E00"/>
    <w:rsid w:val="002C1F4D"/>
    <w:rsid w:val="002C4781"/>
    <w:rsid w:val="002C55EF"/>
    <w:rsid w:val="002C622A"/>
    <w:rsid w:val="002C6F0A"/>
    <w:rsid w:val="002C7923"/>
    <w:rsid w:val="002C7B2F"/>
    <w:rsid w:val="002D0063"/>
    <w:rsid w:val="002D0118"/>
    <w:rsid w:val="002D01D0"/>
    <w:rsid w:val="002D0824"/>
    <w:rsid w:val="002D3AD3"/>
    <w:rsid w:val="002D3DFA"/>
    <w:rsid w:val="002D3FD0"/>
    <w:rsid w:val="002D4E8A"/>
    <w:rsid w:val="002D58E2"/>
    <w:rsid w:val="002D5B9A"/>
    <w:rsid w:val="002D6494"/>
    <w:rsid w:val="002D68D4"/>
    <w:rsid w:val="002D6D37"/>
    <w:rsid w:val="002D7485"/>
    <w:rsid w:val="002D7E76"/>
    <w:rsid w:val="002E0255"/>
    <w:rsid w:val="002E0384"/>
    <w:rsid w:val="002E0D53"/>
    <w:rsid w:val="002E1139"/>
    <w:rsid w:val="002E23E5"/>
    <w:rsid w:val="002E2473"/>
    <w:rsid w:val="002E2F43"/>
    <w:rsid w:val="002E2FF1"/>
    <w:rsid w:val="002E331E"/>
    <w:rsid w:val="002E39D0"/>
    <w:rsid w:val="002E3F1C"/>
    <w:rsid w:val="002E486D"/>
    <w:rsid w:val="002E5378"/>
    <w:rsid w:val="002E53E8"/>
    <w:rsid w:val="002E64AD"/>
    <w:rsid w:val="002E68DE"/>
    <w:rsid w:val="002E6A8D"/>
    <w:rsid w:val="002E6C6C"/>
    <w:rsid w:val="002E7085"/>
    <w:rsid w:val="002E7C46"/>
    <w:rsid w:val="002E7F09"/>
    <w:rsid w:val="002F0621"/>
    <w:rsid w:val="002F16E8"/>
    <w:rsid w:val="002F1A04"/>
    <w:rsid w:val="002F1BDE"/>
    <w:rsid w:val="002F1EAC"/>
    <w:rsid w:val="002F2EF5"/>
    <w:rsid w:val="002F2F67"/>
    <w:rsid w:val="002F5277"/>
    <w:rsid w:val="002F57A1"/>
    <w:rsid w:val="002F57D5"/>
    <w:rsid w:val="002F72F3"/>
    <w:rsid w:val="002F7462"/>
    <w:rsid w:val="002F7B62"/>
    <w:rsid w:val="00300430"/>
    <w:rsid w:val="00301463"/>
    <w:rsid w:val="00301D36"/>
    <w:rsid w:val="00301F7A"/>
    <w:rsid w:val="003029FD"/>
    <w:rsid w:val="00302F00"/>
    <w:rsid w:val="00303237"/>
    <w:rsid w:val="00303346"/>
    <w:rsid w:val="0030493A"/>
    <w:rsid w:val="00304B3B"/>
    <w:rsid w:val="0030727C"/>
    <w:rsid w:val="00307567"/>
    <w:rsid w:val="003079C1"/>
    <w:rsid w:val="003101D2"/>
    <w:rsid w:val="00310A81"/>
    <w:rsid w:val="00311085"/>
    <w:rsid w:val="00311E87"/>
    <w:rsid w:val="00312A4B"/>
    <w:rsid w:val="00315359"/>
    <w:rsid w:val="00316981"/>
    <w:rsid w:val="00317C5E"/>
    <w:rsid w:val="0032302B"/>
    <w:rsid w:val="00325566"/>
    <w:rsid w:val="00325E3C"/>
    <w:rsid w:val="0032669B"/>
    <w:rsid w:val="00326F8F"/>
    <w:rsid w:val="003327DA"/>
    <w:rsid w:val="0033296C"/>
    <w:rsid w:val="00332B7E"/>
    <w:rsid w:val="00332EF3"/>
    <w:rsid w:val="00333219"/>
    <w:rsid w:val="00334F84"/>
    <w:rsid w:val="003350AF"/>
    <w:rsid w:val="003351AB"/>
    <w:rsid w:val="00335A3F"/>
    <w:rsid w:val="003366F1"/>
    <w:rsid w:val="003371BB"/>
    <w:rsid w:val="003372C3"/>
    <w:rsid w:val="00337E46"/>
    <w:rsid w:val="00337E78"/>
    <w:rsid w:val="00340856"/>
    <w:rsid w:val="00340D61"/>
    <w:rsid w:val="00342613"/>
    <w:rsid w:val="00342834"/>
    <w:rsid w:val="00343474"/>
    <w:rsid w:val="00343B02"/>
    <w:rsid w:val="00343BAE"/>
    <w:rsid w:val="003444A8"/>
    <w:rsid w:val="003446E0"/>
    <w:rsid w:val="00345143"/>
    <w:rsid w:val="00345212"/>
    <w:rsid w:val="0034603A"/>
    <w:rsid w:val="00346B35"/>
    <w:rsid w:val="00346EF4"/>
    <w:rsid w:val="003471DE"/>
    <w:rsid w:val="003479F2"/>
    <w:rsid w:val="00347A58"/>
    <w:rsid w:val="00347CE3"/>
    <w:rsid w:val="00347FD4"/>
    <w:rsid w:val="00350070"/>
    <w:rsid w:val="00350C08"/>
    <w:rsid w:val="00352622"/>
    <w:rsid w:val="00352631"/>
    <w:rsid w:val="00352E84"/>
    <w:rsid w:val="00354CEE"/>
    <w:rsid w:val="0035530D"/>
    <w:rsid w:val="003554FC"/>
    <w:rsid w:val="003572BD"/>
    <w:rsid w:val="003573DB"/>
    <w:rsid w:val="00357415"/>
    <w:rsid w:val="003579FD"/>
    <w:rsid w:val="00360110"/>
    <w:rsid w:val="00360B61"/>
    <w:rsid w:val="00360CE2"/>
    <w:rsid w:val="00360E07"/>
    <w:rsid w:val="0036105D"/>
    <w:rsid w:val="003655A7"/>
    <w:rsid w:val="00365743"/>
    <w:rsid w:val="00365904"/>
    <w:rsid w:val="00365D39"/>
    <w:rsid w:val="00366737"/>
    <w:rsid w:val="00366F22"/>
    <w:rsid w:val="003676AD"/>
    <w:rsid w:val="00370C51"/>
    <w:rsid w:val="00371C0C"/>
    <w:rsid w:val="00371E87"/>
    <w:rsid w:val="00371F96"/>
    <w:rsid w:val="00371FC0"/>
    <w:rsid w:val="0037250D"/>
    <w:rsid w:val="00373DE6"/>
    <w:rsid w:val="00375EC2"/>
    <w:rsid w:val="00375FB1"/>
    <w:rsid w:val="003760B9"/>
    <w:rsid w:val="0037745E"/>
    <w:rsid w:val="0038078C"/>
    <w:rsid w:val="00380C81"/>
    <w:rsid w:val="003810A2"/>
    <w:rsid w:val="00381492"/>
    <w:rsid w:val="00382F89"/>
    <w:rsid w:val="0038311B"/>
    <w:rsid w:val="00384236"/>
    <w:rsid w:val="003850BD"/>
    <w:rsid w:val="00385A01"/>
    <w:rsid w:val="00385E1C"/>
    <w:rsid w:val="003860CB"/>
    <w:rsid w:val="0038642C"/>
    <w:rsid w:val="003866FC"/>
    <w:rsid w:val="00387872"/>
    <w:rsid w:val="00390C49"/>
    <w:rsid w:val="00391530"/>
    <w:rsid w:val="003918B0"/>
    <w:rsid w:val="003926A1"/>
    <w:rsid w:val="003926F8"/>
    <w:rsid w:val="00392736"/>
    <w:rsid w:val="0039320F"/>
    <w:rsid w:val="003939E1"/>
    <w:rsid w:val="00393EFF"/>
    <w:rsid w:val="00394591"/>
    <w:rsid w:val="00394683"/>
    <w:rsid w:val="00394DAE"/>
    <w:rsid w:val="00395233"/>
    <w:rsid w:val="003965FF"/>
    <w:rsid w:val="003967DD"/>
    <w:rsid w:val="00396AD6"/>
    <w:rsid w:val="00396CA9"/>
    <w:rsid w:val="003972A4"/>
    <w:rsid w:val="003973DD"/>
    <w:rsid w:val="00397424"/>
    <w:rsid w:val="00397DF1"/>
    <w:rsid w:val="003A05B4"/>
    <w:rsid w:val="003A0E33"/>
    <w:rsid w:val="003A1075"/>
    <w:rsid w:val="003A10DA"/>
    <w:rsid w:val="003A17C4"/>
    <w:rsid w:val="003A211C"/>
    <w:rsid w:val="003A2A2A"/>
    <w:rsid w:val="003A2DE8"/>
    <w:rsid w:val="003A3675"/>
    <w:rsid w:val="003A459A"/>
    <w:rsid w:val="003A59AF"/>
    <w:rsid w:val="003A60F7"/>
    <w:rsid w:val="003A6359"/>
    <w:rsid w:val="003A6A35"/>
    <w:rsid w:val="003A6D28"/>
    <w:rsid w:val="003A6E68"/>
    <w:rsid w:val="003A6FEC"/>
    <w:rsid w:val="003A7A98"/>
    <w:rsid w:val="003B0180"/>
    <w:rsid w:val="003B0746"/>
    <w:rsid w:val="003B0A5B"/>
    <w:rsid w:val="003B1482"/>
    <w:rsid w:val="003B1989"/>
    <w:rsid w:val="003B20B6"/>
    <w:rsid w:val="003B2DEB"/>
    <w:rsid w:val="003B332D"/>
    <w:rsid w:val="003B4F32"/>
    <w:rsid w:val="003B53FB"/>
    <w:rsid w:val="003B58B3"/>
    <w:rsid w:val="003B6018"/>
    <w:rsid w:val="003B6FA3"/>
    <w:rsid w:val="003B78F5"/>
    <w:rsid w:val="003C019C"/>
    <w:rsid w:val="003C1949"/>
    <w:rsid w:val="003C2F15"/>
    <w:rsid w:val="003C31DF"/>
    <w:rsid w:val="003C3793"/>
    <w:rsid w:val="003C3906"/>
    <w:rsid w:val="003C40BA"/>
    <w:rsid w:val="003C4FF4"/>
    <w:rsid w:val="003C5A5B"/>
    <w:rsid w:val="003C6107"/>
    <w:rsid w:val="003C6D38"/>
    <w:rsid w:val="003C6FA7"/>
    <w:rsid w:val="003C7C3C"/>
    <w:rsid w:val="003D0646"/>
    <w:rsid w:val="003D0A7A"/>
    <w:rsid w:val="003D1126"/>
    <w:rsid w:val="003D1D70"/>
    <w:rsid w:val="003D2880"/>
    <w:rsid w:val="003D2ADF"/>
    <w:rsid w:val="003D332A"/>
    <w:rsid w:val="003D3E4F"/>
    <w:rsid w:val="003D47EE"/>
    <w:rsid w:val="003D4898"/>
    <w:rsid w:val="003D5964"/>
    <w:rsid w:val="003D67D7"/>
    <w:rsid w:val="003D6FE3"/>
    <w:rsid w:val="003D70D8"/>
    <w:rsid w:val="003D7178"/>
    <w:rsid w:val="003D7919"/>
    <w:rsid w:val="003E1000"/>
    <w:rsid w:val="003E3341"/>
    <w:rsid w:val="003E44F9"/>
    <w:rsid w:val="003E600A"/>
    <w:rsid w:val="003E70B9"/>
    <w:rsid w:val="003F0A63"/>
    <w:rsid w:val="003F0EA6"/>
    <w:rsid w:val="003F1087"/>
    <w:rsid w:val="003F1689"/>
    <w:rsid w:val="003F2081"/>
    <w:rsid w:val="003F34B7"/>
    <w:rsid w:val="003F398E"/>
    <w:rsid w:val="003F3A54"/>
    <w:rsid w:val="003F3C41"/>
    <w:rsid w:val="003F5A50"/>
    <w:rsid w:val="003F6579"/>
    <w:rsid w:val="003F6C23"/>
    <w:rsid w:val="003F733A"/>
    <w:rsid w:val="003F7370"/>
    <w:rsid w:val="003F78B7"/>
    <w:rsid w:val="003F7B2F"/>
    <w:rsid w:val="004002CB"/>
    <w:rsid w:val="00400AEE"/>
    <w:rsid w:val="00400CD5"/>
    <w:rsid w:val="00400D3B"/>
    <w:rsid w:val="00400FD1"/>
    <w:rsid w:val="00401990"/>
    <w:rsid w:val="00402A28"/>
    <w:rsid w:val="00404748"/>
    <w:rsid w:val="00404A51"/>
    <w:rsid w:val="0040532B"/>
    <w:rsid w:val="004053C0"/>
    <w:rsid w:val="00405744"/>
    <w:rsid w:val="004110E2"/>
    <w:rsid w:val="004116C9"/>
    <w:rsid w:val="00411E0C"/>
    <w:rsid w:val="00412353"/>
    <w:rsid w:val="00412A25"/>
    <w:rsid w:val="00412B45"/>
    <w:rsid w:val="0041367C"/>
    <w:rsid w:val="004150AC"/>
    <w:rsid w:val="004154B3"/>
    <w:rsid w:val="00416067"/>
    <w:rsid w:val="004166C7"/>
    <w:rsid w:val="00416857"/>
    <w:rsid w:val="00416994"/>
    <w:rsid w:val="00416ABE"/>
    <w:rsid w:val="00417B10"/>
    <w:rsid w:val="004203FC"/>
    <w:rsid w:val="00420AE1"/>
    <w:rsid w:val="00420CEA"/>
    <w:rsid w:val="004212A7"/>
    <w:rsid w:val="00421D2A"/>
    <w:rsid w:val="0042235C"/>
    <w:rsid w:val="0042250A"/>
    <w:rsid w:val="00423C70"/>
    <w:rsid w:val="004240C5"/>
    <w:rsid w:val="0042549D"/>
    <w:rsid w:val="004260F6"/>
    <w:rsid w:val="00427551"/>
    <w:rsid w:val="00427B3D"/>
    <w:rsid w:val="00430BB3"/>
    <w:rsid w:val="00430FAD"/>
    <w:rsid w:val="00431111"/>
    <w:rsid w:val="00431947"/>
    <w:rsid w:val="00431BEA"/>
    <w:rsid w:val="00431EBA"/>
    <w:rsid w:val="00432A63"/>
    <w:rsid w:val="0043368E"/>
    <w:rsid w:val="0043371A"/>
    <w:rsid w:val="00433738"/>
    <w:rsid w:val="00433B2D"/>
    <w:rsid w:val="00433C0C"/>
    <w:rsid w:val="00434159"/>
    <w:rsid w:val="00434733"/>
    <w:rsid w:val="004348E2"/>
    <w:rsid w:val="004353FF"/>
    <w:rsid w:val="004354FB"/>
    <w:rsid w:val="0043576A"/>
    <w:rsid w:val="00435955"/>
    <w:rsid w:val="00435DB1"/>
    <w:rsid w:val="00436022"/>
    <w:rsid w:val="004370A4"/>
    <w:rsid w:val="0043712B"/>
    <w:rsid w:val="00437E5F"/>
    <w:rsid w:val="00437FF9"/>
    <w:rsid w:val="00441229"/>
    <w:rsid w:val="00441638"/>
    <w:rsid w:val="004418F2"/>
    <w:rsid w:val="0044300B"/>
    <w:rsid w:val="0044492B"/>
    <w:rsid w:val="00446351"/>
    <w:rsid w:val="00446536"/>
    <w:rsid w:val="00446880"/>
    <w:rsid w:val="00447F90"/>
    <w:rsid w:val="00450E39"/>
    <w:rsid w:val="00452F0F"/>
    <w:rsid w:val="00452FB4"/>
    <w:rsid w:val="00453A06"/>
    <w:rsid w:val="00453AA4"/>
    <w:rsid w:val="004547B5"/>
    <w:rsid w:val="004550F5"/>
    <w:rsid w:val="00455173"/>
    <w:rsid w:val="004555D9"/>
    <w:rsid w:val="00455748"/>
    <w:rsid w:val="00456376"/>
    <w:rsid w:val="00457232"/>
    <w:rsid w:val="004572A2"/>
    <w:rsid w:val="00460958"/>
    <w:rsid w:val="00460A65"/>
    <w:rsid w:val="0046115A"/>
    <w:rsid w:val="004619E3"/>
    <w:rsid w:val="00461F19"/>
    <w:rsid w:val="004625A7"/>
    <w:rsid w:val="00464250"/>
    <w:rsid w:val="0046482C"/>
    <w:rsid w:val="00464EB5"/>
    <w:rsid w:val="00465349"/>
    <w:rsid w:val="00465570"/>
    <w:rsid w:val="00465C83"/>
    <w:rsid w:val="00470143"/>
    <w:rsid w:val="00470151"/>
    <w:rsid w:val="00470484"/>
    <w:rsid w:val="00470875"/>
    <w:rsid w:val="0047452E"/>
    <w:rsid w:val="00475134"/>
    <w:rsid w:val="004767F5"/>
    <w:rsid w:val="00476F88"/>
    <w:rsid w:val="0048010E"/>
    <w:rsid w:val="00480554"/>
    <w:rsid w:val="00480673"/>
    <w:rsid w:val="00480A88"/>
    <w:rsid w:val="0048229E"/>
    <w:rsid w:val="00483735"/>
    <w:rsid w:val="004842D4"/>
    <w:rsid w:val="00484E89"/>
    <w:rsid w:val="00485B80"/>
    <w:rsid w:val="00485F09"/>
    <w:rsid w:val="004865A9"/>
    <w:rsid w:val="004867CD"/>
    <w:rsid w:val="00486A16"/>
    <w:rsid w:val="00486DE9"/>
    <w:rsid w:val="00487883"/>
    <w:rsid w:val="00487887"/>
    <w:rsid w:val="00490619"/>
    <w:rsid w:val="004908B5"/>
    <w:rsid w:val="00491345"/>
    <w:rsid w:val="00491C7C"/>
    <w:rsid w:val="00492402"/>
    <w:rsid w:val="00492ADC"/>
    <w:rsid w:val="00493DD7"/>
    <w:rsid w:val="00495338"/>
    <w:rsid w:val="004955E8"/>
    <w:rsid w:val="004958B8"/>
    <w:rsid w:val="00495901"/>
    <w:rsid w:val="00495DA0"/>
    <w:rsid w:val="00495FC3"/>
    <w:rsid w:val="00496227"/>
    <w:rsid w:val="00496B44"/>
    <w:rsid w:val="00496BA2"/>
    <w:rsid w:val="004979B3"/>
    <w:rsid w:val="00497AC4"/>
    <w:rsid w:val="004A04C7"/>
    <w:rsid w:val="004A095A"/>
    <w:rsid w:val="004A0E03"/>
    <w:rsid w:val="004A106E"/>
    <w:rsid w:val="004A1462"/>
    <w:rsid w:val="004A34E5"/>
    <w:rsid w:val="004A3EBC"/>
    <w:rsid w:val="004A44AC"/>
    <w:rsid w:val="004A4616"/>
    <w:rsid w:val="004A4727"/>
    <w:rsid w:val="004A4A4E"/>
    <w:rsid w:val="004A4E62"/>
    <w:rsid w:val="004A5186"/>
    <w:rsid w:val="004A6A28"/>
    <w:rsid w:val="004A6D82"/>
    <w:rsid w:val="004A6E27"/>
    <w:rsid w:val="004A6F6B"/>
    <w:rsid w:val="004A799D"/>
    <w:rsid w:val="004B0109"/>
    <w:rsid w:val="004B0137"/>
    <w:rsid w:val="004B05D5"/>
    <w:rsid w:val="004B11FD"/>
    <w:rsid w:val="004B1ED6"/>
    <w:rsid w:val="004B273B"/>
    <w:rsid w:val="004B2C3B"/>
    <w:rsid w:val="004B2C50"/>
    <w:rsid w:val="004B30EF"/>
    <w:rsid w:val="004B4B77"/>
    <w:rsid w:val="004B55D5"/>
    <w:rsid w:val="004B5669"/>
    <w:rsid w:val="004B5EF9"/>
    <w:rsid w:val="004B5FF6"/>
    <w:rsid w:val="004B74E1"/>
    <w:rsid w:val="004B77DE"/>
    <w:rsid w:val="004B7EA2"/>
    <w:rsid w:val="004B7F64"/>
    <w:rsid w:val="004C132C"/>
    <w:rsid w:val="004C15E7"/>
    <w:rsid w:val="004C1B03"/>
    <w:rsid w:val="004C1D21"/>
    <w:rsid w:val="004C34DB"/>
    <w:rsid w:val="004C3BFA"/>
    <w:rsid w:val="004C3F3E"/>
    <w:rsid w:val="004C4126"/>
    <w:rsid w:val="004C43DF"/>
    <w:rsid w:val="004C5272"/>
    <w:rsid w:val="004C53F8"/>
    <w:rsid w:val="004C6E40"/>
    <w:rsid w:val="004C7A1F"/>
    <w:rsid w:val="004C7BC4"/>
    <w:rsid w:val="004D03FB"/>
    <w:rsid w:val="004D06E9"/>
    <w:rsid w:val="004D0843"/>
    <w:rsid w:val="004D0F8A"/>
    <w:rsid w:val="004D11FC"/>
    <w:rsid w:val="004D12D3"/>
    <w:rsid w:val="004D2160"/>
    <w:rsid w:val="004D2500"/>
    <w:rsid w:val="004D3414"/>
    <w:rsid w:val="004D3E51"/>
    <w:rsid w:val="004D5C54"/>
    <w:rsid w:val="004E0159"/>
    <w:rsid w:val="004E141E"/>
    <w:rsid w:val="004E1863"/>
    <w:rsid w:val="004E1A04"/>
    <w:rsid w:val="004E204B"/>
    <w:rsid w:val="004E2808"/>
    <w:rsid w:val="004E3795"/>
    <w:rsid w:val="004E42D6"/>
    <w:rsid w:val="004E45A5"/>
    <w:rsid w:val="004E4D83"/>
    <w:rsid w:val="004E5A59"/>
    <w:rsid w:val="004E5AFB"/>
    <w:rsid w:val="004E5DC6"/>
    <w:rsid w:val="004E7A23"/>
    <w:rsid w:val="004F0935"/>
    <w:rsid w:val="004F11B3"/>
    <w:rsid w:val="004F15FF"/>
    <w:rsid w:val="004F16A0"/>
    <w:rsid w:val="004F2163"/>
    <w:rsid w:val="004F2395"/>
    <w:rsid w:val="004F2400"/>
    <w:rsid w:val="004F2904"/>
    <w:rsid w:val="004F2F17"/>
    <w:rsid w:val="004F32F1"/>
    <w:rsid w:val="004F3C9F"/>
    <w:rsid w:val="004F4318"/>
    <w:rsid w:val="004F4CF1"/>
    <w:rsid w:val="004F4E4C"/>
    <w:rsid w:val="004F52D0"/>
    <w:rsid w:val="004F5675"/>
    <w:rsid w:val="004F56B2"/>
    <w:rsid w:val="004F61E2"/>
    <w:rsid w:val="004F62A6"/>
    <w:rsid w:val="004F691C"/>
    <w:rsid w:val="004F69A7"/>
    <w:rsid w:val="00500AA3"/>
    <w:rsid w:val="00500D3A"/>
    <w:rsid w:val="00500DD4"/>
    <w:rsid w:val="00501168"/>
    <w:rsid w:val="005014E6"/>
    <w:rsid w:val="00501C6D"/>
    <w:rsid w:val="00502B41"/>
    <w:rsid w:val="0050314F"/>
    <w:rsid w:val="0050347A"/>
    <w:rsid w:val="005044DB"/>
    <w:rsid w:val="005045FF"/>
    <w:rsid w:val="005052D3"/>
    <w:rsid w:val="005055BE"/>
    <w:rsid w:val="00505AB2"/>
    <w:rsid w:val="00505CE3"/>
    <w:rsid w:val="00505F91"/>
    <w:rsid w:val="0050771B"/>
    <w:rsid w:val="00507B5F"/>
    <w:rsid w:val="00507C21"/>
    <w:rsid w:val="005114D0"/>
    <w:rsid w:val="00511558"/>
    <w:rsid w:val="005123F7"/>
    <w:rsid w:val="0051582E"/>
    <w:rsid w:val="00516221"/>
    <w:rsid w:val="00516CD0"/>
    <w:rsid w:val="00517DA0"/>
    <w:rsid w:val="0052057D"/>
    <w:rsid w:val="0052061A"/>
    <w:rsid w:val="00520E90"/>
    <w:rsid w:val="005211D9"/>
    <w:rsid w:val="005217A7"/>
    <w:rsid w:val="00521E2F"/>
    <w:rsid w:val="00522C83"/>
    <w:rsid w:val="0052394E"/>
    <w:rsid w:val="00524BA0"/>
    <w:rsid w:val="005263FA"/>
    <w:rsid w:val="00526BD5"/>
    <w:rsid w:val="00527B61"/>
    <w:rsid w:val="00527BB2"/>
    <w:rsid w:val="0053003B"/>
    <w:rsid w:val="00530628"/>
    <w:rsid w:val="00530B94"/>
    <w:rsid w:val="005316F2"/>
    <w:rsid w:val="00531D26"/>
    <w:rsid w:val="00532B79"/>
    <w:rsid w:val="00532B9C"/>
    <w:rsid w:val="00533CFE"/>
    <w:rsid w:val="00534BD2"/>
    <w:rsid w:val="00535C65"/>
    <w:rsid w:val="005364A3"/>
    <w:rsid w:val="0053654A"/>
    <w:rsid w:val="0053743C"/>
    <w:rsid w:val="00537F23"/>
    <w:rsid w:val="00540664"/>
    <w:rsid w:val="005429ED"/>
    <w:rsid w:val="00542F4C"/>
    <w:rsid w:val="00542F8B"/>
    <w:rsid w:val="0054348D"/>
    <w:rsid w:val="00544B07"/>
    <w:rsid w:val="00545E34"/>
    <w:rsid w:val="00546B46"/>
    <w:rsid w:val="00546FAA"/>
    <w:rsid w:val="005479D8"/>
    <w:rsid w:val="00550BA0"/>
    <w:rsid w:val="00550CB8"/>
    <w:rsid w:val="00553C35"/>
    <w:rsid w:val="00554B1D"/>
    <w:rsid w:val="00555AD1"/>
    <w:rsid w:val="00556291"/>
    <w:rsid w:val="00556885"/>
    <w:rsid w:val="00556ABF"/>
    <w:rsid w:val="00556EAC"/>
    <w:rsid w:val="00557250"/>
    <w:rsid w:val="00560036"/>
    <w:rsid w:val="00560989"/>
    <w:rsid w:val="005616E4"/>
    <w:rsid w:val="00561804"/>
    <w:rsid w:val="005635C4"/>
    <w:rsid w:val="005642FA"/>
    <w:rsid w:val="005643A1"/>
    <w:rsid w:val="00564565"/>
    <w:rsid w:val="00564D8A"/>
    <w:rsid w:val="005662B5"/>
    <w:rsid w:val="0057000F"/>
    <w:rsid w:val="0057299A"/>
    <w:rsid w:val="00572DF3"/>
    <w:rsid w:val="00573B56"/>
    <w:rsid w:val="0057520F"/>
    <w:rsid w:val="00575ED9"/>
    <w:rsid w:val="005764B5"/>
    <w:rsid w:val="005766A6"/>
    <w:rsid w:val="00581AF3"/>
    <w:rsid w:val="00581F54"/>
    <w:rsid w:val="005840B2"/>
    <w:rsid w:val="005842A9"/>
    <w:rsid w:val="00585680"/>
    <w:rsid w:val="00585F14"/>
    <w:rsid w:val="00587BEB"/>
    <w:rsid w:val="00587BFD"/>
    <w:rsid w:val="005901BE"/>
    <w:rsid w:val="0059039A"/>
    <w:rsid w:val="00590733"/>
    <w:rsid w:val="00591B9E"/>
    <w:rsid w:val="00592212"/>
    <w:rsid w:val="0059226E"/>
    <w:rsid w:val="00592768"/>
    <w:rsid w:val="005928D4"/>
    <w:rsid w:val="00592FC5"/>
    <w:rsid w:val="00593A51"/>
    <w:rsid w:val="00593EF3"/>
    <w:rsid w:val="0059432D"/>
    <w:rsid w:val="005947C9"/>
    <w:rsid w:val="005947CB"/>
    <w:rsid w:val="005949E6"/>
    <w:rsid w:val="00594BAA"/>
    <w:rsid w:val="005959B0"/>
    <w:rsid w:val="0059603E"/>
    <w:rsid w:val="00597895"/>
    <w:rsid w:val="005979C2"/>
    <w:rsid w:val="005A20FC"/>
    <w:rsid w:val="005A217F"/>
    <w:rsid w:val="005A2C17"/>
    <w:rsid w:val="005A3852"/>
    <w:rsid w:val="005A3A50"/>
    <w:rsid w:val="005A3A88"/>
    <w:rsid w:val="005A410C"/>
    <w:rsid w:val="005A54A8"/>
    <w:rsid w:val="005A572F"/>
    <w:rsid w:val="005A5F67"/>
    <w:rsid w:val="005A637F"/>
    <w:rsid w:val="005A7ADB"/>
    <w:rsid w:val="005B0D03"/>
    <w:rsid w:val="005B1CDD"/>
    <w:rsid w:val="005B2D5F"/>
    <w:rsid w:val="005B331E"/>
    <w:rsid w:val="005B352F"/>
    <w:rsid w:val="005B3C87"/>
    <w:rsid w:val="005B3FC2"/>
    <w:rsid w:val="005B4C6B"/>
    <w:rsid w:val="005B6ABE"/>
    <w:rsid w:val="005B6F22"/>
    <w:rsid w:val="005B70CB"/>
    <w:rsid w:val="005B71B3"/>
    <w:rsid w:val="005B76C3"/>
    <w:rsid w:val="005C00BB"/>
    <w:rsid w:val="005C050D"/>
    <w:rsid w:val="005C1186"/>
    <w:rsid w:val="005C15BE"/>
    <w:rsid w:val="005C15F0"/>
    <w:rsid w:val="005C2489"/>
    <w:rsid w:val="005C3B39"/>
    <w:rsid w:val="005C40B0"/>
    <w:rsid w:val="005C4CE6"/>
    <w:rsid w:val="005C65E9"/>
    <w:rsid w:val="005C6A0C"/>
    <w:rsid w:val="005C6A6C"/>
    <w:rsid w:val="005C723A"/>
    <w:rsid w:val="005C73CE"/>
    <w:rsid w:val="005D0483"/>
    <w:rsid w:val="005D15B1"/>
    <w:rsid w:val="005D18CF"/>
    <w:rsid w:val="005D2B99"/>
    <w:rsid w:val="005D2E0A"/>
    <w:rsid w:val="005D3A1D"/>
    <w:rsid w:val="005D3A3F"/>
    <w:rsid w:val="005D3E06"/>
    <w:rsid w:val="005D4DB5"/>
    <w:rsid w:val="005D4E74"/>
    <w:rsid w:val="005D5023"/>
    <w:rsid w:val="005D515E"/>
    <w:rsid w:val="005D54D7"/>
    <w:rsid w:val="005D5A12"/>
    <w:rsid w:val="005D5A2B"/>
    <w:rsid w:val="005D5C02"/>
    <w:rsid w:val="005D6487"/>
    <w:rsid w:val="005E03C7"/>
    <w:rsid w:val="005E0B97"/>
    <w:rsid w:val="005E0BB6"/>
    <w:rsid w:val="005E1EFC"/>
    <w:rsid w:val="005E27BE"/>
    <w:rsid w:val="005E3041"/>
    <w:rsid w:val="005E36A6"/>
    <w:rsid w:val="005E4D41"/>
    <w:rsid w:val="005E4FF3"/>
    <w:rsid w:val="005E50A8"/>
    <w:rsid w:val="005E52A2"/>
    <w:rsid w:val="005E72EA"/>
    <w:rsid w:val="005E7898"/>
    <w:rsid w:val="005E7F66"/>
    <w:rsid w:val="005F0DC1"/>
    <w:rsid w:val="005F1759"/>
    <w:rsid w:val="005F2A1C"/>
    <w:rsid w:val="005F4227"/>
    <w:rsid w:val="005F469C"/>
    <w:rsid w:val="005F472B"/>
    <w:rsid w:val="005F5A9A"/>
    <w:rsid w:val="005F688B"/>
    <w:rsid w:val="005F75CD"/>
    <w:rsid w:val="005F7F2F"/>
    <w:rsid w:val="00600E1D"/>
    <w:rsid w:val="00601330"/>
    <w:rsid w:val="006014F1"/>
    <w:rsid w:val="00601765"/>
    <w:rsid w:val="00602A0E"/>
    <w:rsid w:val="00603820"/>
    <w:rsid w:val="006040C1"/>
    <w:rsid w:val="00604D51"/>
    <w:rsid w:val="00605138"/>
    <w:rsid w:val="00606200"/>
    <w:rsid w:val="006069C0"/>
    <w:rsid w:val="0060773F"/>
    <w:rsid w:val="0061143B"/>
    <w:rsid w:val="006115DA"/>
    <w:rsid w:val="00611BFE"/>
    <w:rsid w:val="00612362"/>
    <w:rsid w:val="006124CC"/>
    <w:rsid w:val="00613FAB"/>
    <w:rsid w:val="00614C55"/>
    <w:rsid w:val="00614E5D"/>
    <w:rsid w:val="0061514C"/>
    <w:rsid w:val="006179E4"/>
    <w:rsid w:val="00617FA8"/>
    <w:rsid w:val="006200EA"/>
    <w:rsid w:val="006202C0"/>
    <w:rsid w:val="006209C1"/>
    <w:rsid w:val="00621F8E"/>
    <w:rsid w:val="00622A52"/>
    <w:rsid w:val="0062316C"/>
    <w:rsid w:val="006232F7"/>
    <w:rsid w:val="00623695"/>
    <w:rsid w:val="006236F7"/>
    <w:rsid w:val="006245F3"/>
    <w:rsid w:val="00625754"/>
    <w:rsid w:val="00626027"/>
    <w:rsid w:val="0062696A"/>
    <w:rsid w:val="006276C3"/>
    <w:rsid w:val="006322D6"/>
    <w:rsid w:val="006323DE"/>
    <w:rsid w:val="006326A2"/>
    <w:rsid w:val="006358DA"/>
    <w:rsid w:val="00635984"/>
    <w:rsid w:val="00635D3C"/>
    <w:rsid w:val="006360CD"/>
    <w:rsid w:val="00637B4C"/>
    <w:rsid w:val="00640CBA"/>
    <w:rsid w:val="00640DB5"/>
    <w:rsid w:val="0064242A"/>
    <w:rsid w:val="006425E9"/>
    <w:rsid w:val="00642864"/>
    <w:rsid w:val="006429A8"/>
    <w:rsid w:val="006433B7"/>
    <w:rsid w:val="00643CA3"/>
    <w:rsid w:val="00643F36"/>
    <w:rsid w:val="006449CF"/>
    <w:rsid w:val="006449E4"/>
    <w:rsid w:val="00644CCA"/>
    <w:rsid w:val="00647BEF"/>
    <w:rsid w:val="00651AC1"/>
    <w:rsid w:val="00652309"/>
    <w:rsid w:val="006526EE"/>
    <w:rsid w:val="00652F22"/>
    <w:rsid w:val="006531B0"/>
    <w:rsid w:val="00653825"/>
    <w:rsid w:val="00654AF0"/>
    <w:rsid w:val="00654E67"/>
    <w:rsid w:val="00655BF8"/>
    <w:rsid w:val="00655FDB"/>
    <w:rsid w:val="00656018"/>
    <w:rsid w:val="0065674E"/>
    <w:rsid w:val="00656B84"/>
    <w:rsid w:val="006576C9"/>
    <w:rsid w:val="006609AD"/>
    <w:rsid w:val="00660FAF"/>
    <w:rsid w:val="00661078"/>
    <w:rsid w:val="00661730"/>
    <w:rsid w:val="00661A1D"/>
    <w:rsid w:val="00662224"/>
    <w:rsid w:val="00662892"/>
    <w:rsid w:val="00663042"/>
    <w:rsid w:val="006635F2"/>
    <w:rsid w:val="00663838"/>
    <w:rsid w:val="0066646F"/>
    <w:rsid w:val="006675F0"/>
    <w:rsid w:val="006676DF"/>
    <w:rsid w:val="006679F1"/>
    <w:rsid w:val="006708B5"/>
    <w:rsid w:val="00672614"/>
    <w:rsid w:val="006726AD"/>
    <w:rsid w:val="00672819"/>
    <w:rsid w:val="006729DC"/>
    <w:rsid w:val="006736C3"/>
    <w:rsid w:val="0067423B"/>
    <w:rsid w:val="00674A7E"/>
    <w:rsid w:val="00675912"/>
    <w:rsid w:val="00675AC1"/>
    <w:rsid w:val="0067602A"/>
    <w:rsid w:val="00676A08"/>
    <w:rsid w:val="0067740B"/>
    <w:rsid w:val="0067763C"/>
    <w:rsid w:val="006779B2"/>
    <w:rsid w:val="00677CDC"/>
    <w:rsid w:val="00680B59"/>
    <w:rsid w:val="00681CE5"/>
    <w:rsid w:val="0068252E"/>
    <w:rsid w:val="00684510"/>
    <w:rsid w:val="00684BD2"/>
    <w:rsid w:val="00684D35"/>
    <w:rsid w:val="00685780"/>
    <w:rsid w:val="00685D38"/>
    <w:rsid w:val="00685E7E"/>
    <w:rsid w:val="0068653C"/>
    <w:rsid w:val="00686EA8"/>
    <w:rsid w:val="0068733E"/>
    <w:rsid w:val="00687EBE"/>
    <w:rsid w:val="00690EA4"/>
    <w:rsid w:val="00692EEC"/>
    <w:rsid w:val="00693730"/>
    <w:rsid w:val="0069385C"/>
    <w:rsid w:val="006938E4"/>
    <w:rsid w:val="00693A5C"/>
    <w:rsid w:val="00693E14"/>
    <w:rsid w:val="00696846"/>
    <w:rsid w:val="00696876"/>
    <w:rsid w:val="00697A9D"/>
    <w:rsid w:val="00697C79"/>
    <w:rsid w:val="006A1340"/>
    <w:rsid w:val="006A1498"/>
    <w:rsid w:val="006A16DA"/>
    <w:rsid w:val="006A1CDF"/>
    <w:rsid w:val="006A5CA8"/>
    <w:rsid w:val="006A6336"/>
    <w:rsid w:val="006A6E43"/>
    <w:rsid w:val="006A718E"/>
    <w:rsid w:val="006B0B69"/>
    <w:rsid w:val="006B1A5B"/>
    <w:rsid w:val="006B24B3"/>
    <w:rsid w:val="006B3460"/>
    <w:rsid w:val="006B4D16"/>
    <w:rsid w:val="006B50F8"/>
    <w:rsid w:val="006B54BB"/>
    <w:rsid w:val="006B55A3"/>
    <w:rsid w:val="006B6C60"/>
    <w:rsid w:val="006B7DA4"/>
    <w:rsid w:val="006C010B"/>
    <w:rsid w:val="006C03A8"/>
    <w:rsid w:val="006C0B1E"/>
    <w:rsid w:val="006C1A7C"/>
    <w:rsid w:val="006C2424"/>
    <w:rsid w:val="006C277A"/>
    <w:rsid w:val="006C35BF"/>
    <w:rsid w:val="006C42AE"/>
    <w:rsid w:val="006C4B54"/>
    <w:rsid w:val="006C4DD8"/>
    <w:rsid w:val="006C5AA4"/>
    <w:rsid w:val="006C5F1B"/>
    <w:rsid w:val="006D022E"/>
    <w:rsid w:val="006D0720"/>
    <w:rsid w:val="006D18A5"/>
    <w:rsid w:val="006D1F86"/>
    <w:rsid w:val="006D26BD"/>
    <w:rsid w:val="006D26C3"/>
    <w:rsid w:val="006D2F61"/>
    <w:rsid w:val="006D400E"/>
    <w:rsid w:val="006D4E73"/>
    <w:rsid w:val="006D4FEE"/>
    <w:rsid w:val="006D5007"/>
    <w:rsid w:val="006D5D03"/>
    <w:rsid w:val="006D6827"/>
    <w:rsid w:val="006D6FEC"/>
    <w:rsid w:val="006D7507"/>
    <w:rsid w:val="006D78BE"/>
    <w:rsid w:val="006E0159"/>
    <w:rsid w:val="006E13E2"/>
    <w:rsid w:val="006E180E"/>
    <w:rsid w:val="006E1EAF"/>
    <w:rsid w:val="006E2D0C"/>
    <w:rsid w:val="006E40F0"/>
    <w:rsid w:val="006E5551"/>
    <w:rsid w:val="006E5887"/>
    <w:rsid w:val="006E58B2"/>
    <w:rsid w:val="006E5C45"/>
    <w:rsid w:val="006E60F6"/>
    <w:rsid w:val="006E68C2"/>
    <w:rsid w:val="006E6BEF"/>
    <w:rsid w:val="006E6D0C"/>
    <w:rsid w:val="006E6EB9"/>
    <w:rsid w:val="006E7417"/>
    <w:rsid w:val="006E7892"/>
    <w:rsid w:val="006E7A40"/>
    <w:rsid w:val="006F0838"/>
    <w:rsid w:val="006F1460"/>
    <w:rsid w:val="006F17C2"/>
    <w:rsid w:val="006F3D38"/>
    <w:rsid w:val="006F53B3"/>
    <w:rsid w:val="006F6073"/>
    <w:rsid w:val="006F61B7"/>
    <w:rsid w:val="006F7651"/>
    <w:rsid w:val="00701267"/>
    <w:rsid w:val="0070127F"/>
    <w:rsid w:val="007014B1"/>
    <w:rsid w:val="007014CB"/>
    <w:rsid w:val="00701519"/>
    <w:rsid w:val="0070213A"/>
    <w:rsid w:val="00703171"/>
    <w:rsid w:val="0070359B"/>
    <w:rsid w:val="00703A07"/>
    <w:rsid w:val="00703DD5"/>
    <w:rsid w:val="0070576D"/>
    <w:rsid w:val="00705E0A"/>
    <w:rsid w:val="007063C4"/>
    <w:rsid w:val="00706E68"/>
    <w:rsid w:val="00707EB8"/>
    <w:rsid w:val="007100DE"/>
    <w:rsid w:val="0071019C"/>
    <w:rsid w:val="00710724"/>
    <w:rsid w:val="007110B8"/>
    <w:rsid w:val="00711A3F"/>
    <w:rsid w:val="007121D5"/>
    <w:rsid w:val="00712413"/>
    <w:rsid w:val="00713048"/>
    <w:rsid w:val="00713C22"/>
    <w:rsid w:val="00713EE8"/>
    <w:rsid w:val="00713F2B"/>
    <w:rsid w:val="00714988"/>
    <w:rsid w:val="00715032"/>
    <w:rsid w:val="0071655B"/>
    <w:rsid w:val="007165E3"/>
    <w:rsid w:val="00716E7D"/>
    <w:rsid w:val="00720719"/>
    <w:rsid w:val="00720977"/>
    <w:rsid w:val="0072168D"/>
    <w:rsid w:val="00721DC2"/>
    <w:rsid w:val="0072272F"/>
    <w:rsid w:val="00722DB5"/>
    <w:rsid w:val="00723525"/>
    <w:rsid w:val="00725707"/>
    <w:rsid w:val="007259C9"/>
    <w:rsid w:val="00726F65"/>
    <w:rsid w:val="0073238C"/>
    <w:rsid w:val="00732692"/>
    <w:rsid w:val="0073285C"/>
    <w:rsid w:val="00733018"/>
    <w:rsid w:val="007330E3"/>
    <w:rsid w:val="007334F1"/>
    <w:rsid w:val="00736E70"/>
    <w:rsid w:val="00737B2B"/>
    <w:rsid w:val="007400BD"/>
    <w:rsid w:val="007404B7"/>
    <w:rsid w:val="00740D5B"/>
    <w:rsid w:val="00740E0F"/>
    <w:rsid w:val="00741DC6"/>
    <w:rsid w:val="00743242"/>
    <w:rsid w:val="0074346F"/>
    <w:rsid w:val="007446F6"/>
    <w:rsid w:val="00744FC3"/>
    <w:rsid w:val="00745498"/>
    <w:rsid w:val="00745CEE"/>
    <w:rsid w:val="007468E9"/>
    <w:rsid w:val="00747F04"/>
    <w:rsid w:val="00750B77"/>
    <w:rsid w:val="00750C04"/>
    <w:rsid w:val="0075181E"/>
    <w:rsid w:val="00754CCD"/>
    <w:rsid w:val="007555DA"/>
    <w:rsid w:val="00755FC9"/>
    <w:rsid w:val="007567FA"/>
    <w:rsid w:val="00756BBD"/>
    <w:rsid w:val="00760609"/>
    <w:rsid w:val="00761C1D"/>
    <w:rsid w:val="007625DA"/>
    <w:rsid w:val="00763504"/>
    <w:rsid w:val="00764642"/>
    <w:rsid w:val="0076509E"/>
    <w:rsid w:val="007668F0"/>
    <w:rsid w:val="00767C29"/>
    <w:rsid w:val="00771D8A"/>
    <w:rsid w:val="00772BAB"/>
    <w:rsid w:val="00772E04"/>
    <w:rsid w:val="00773698"/>
    <w:rsid w:val="00774C46"/>
    <w:rsid w:val="00774D18"/>
    <w:rsid w:val="00777952"/>
    <w:rsid w:val="007804E1"/>
    <w:rsid w:val="00780517"/>
    <w:rsid w:val="00780B33"/>
    <w:rsid w:val="00781DDA"/>
    <w:rsid w:val="00781FC8"/>
    <w:rsid w:val="00782886"/>
    <w:rsid w:val="0078291F"/>
    <w:rsid w:val="00783913"/>
    <w:rsid w:val="007843EA"/>
    <w:rsid w:val="00784458"/>
    <w:rsid w:val="007846C4"/>
    <w:rsid w:val="00784828"/>
    <w:rsid w:val="0078668F"/>
    <w:rsid w:val="007868E6"/>
    <w:rsid w:val="00786A3D"/>
    <w:rsid w:val="00787518"/>
    <w:rsid w:val="00787989"/>
    <w:rsid w:val="00787B6E"/>
    <w:rsid w:val="0079091F"/>
    <w:rsid w:val="00790EEF"/>
    <w:rsid w:val="00791B5D"/>
    <w:rsid w:val="00791C4F"/>
    <w:rsid w:val="0079295E"/>
    <w:rsid w:val="00793CE1"/>
    <w:rsid w:val="00793E06"/>
    <w:rsid w:val="00794402"/>
    <w:rsid w:val="00794442"/>
    <w:rsid w:val="00794817"/>
    <w:rsid w:val="00794B5D"/>
    <w:rsid w:val="00795A0E"/>
    <w:rsid w:val="007A2618"/>
    <w:rsid w:val="007A324F"/>
    <w:rsid w:val="007A5301"/>
    <w:rsid w:val="007A5CA2"/>
    <w:rsid w:val="007A6017"/>
    <w:rsid w:val="007A7065"/>
    <w:rsid w:val="007A7658"/>
    <w:rsid w:val="007A7E91"/>
    <w:rsid w:val="007B0255"/>
    <w:rsid w:val="007B0724"/>
    <w:rsid w:val="007B0992"/>
    <w:rsid w:val="007B1A6A"/>
    <w:rsid w:val="007B3052"/>
    <w:rsid w:val="007B32B9"/>
    <w:rsid w:val="007B43F2"/>
    <w:rsid w:val="007B4ADF"/>
    <w:rsid w:val="007B6551"/>
    <w:rsid w:val="007B6E55"/>
    <w:rsid w:val="007B6E7F"/>
    <w:rsid w:val="007B79CE"/>
    <w:rsid w:val="007B7A68"/>
    <w:rsid w:val="007C1540"/>
    <w:rsid w:val="007C32D5"/>
    <w:rsid w:val="007C466F"/>
    <w:rsid w:val="007C475F"/>
    <w:rsid w:val="007C58FF"/>
    <w:rsid w:val="007C5CDC"/>
    <w:rsid w:val="007C5D48"/>
    <w:rsid w:val="007C62A1"/>
    <w:rsid w:val="007C6C4E"/>
    <w:rsid w:val="007D0EE9"/>
    <w:rsid w:val="007D1969"/>
    <w:rsid w:val="007D1FB3"/>
    <w:rsid w:val="007D2000"/>
    <w:rsid w:val="007D22B1"/>
    <w:rsid w:val="007D2415"/>
    <w:rsid w:val="007D24FB"/>
    <w:rsid w:val="007D3B34"/>
    <w:rsid w:val="007D3CC2"/>
    <w:rsid w:val="007D3E4F"/>
    <w:rsid w:val="007D5585"/>
    <w:rsid w:val="007D5D6B"/>
    <w:rsid w:val="007D6C17"/>
    <w:rsid w:val="007D708E"/>
    <w:rsid w:val="007D7473"/>
    <w:rsid w:val="007E042C"/>
    <w:rsid w:val="007E05CB"/>
    <w:rsid w:val="007E0A29"/>
    <w:rsid w:val="007E12BD"/>
    <w:rsid w:val="007E24A4"/>
    <w:rsid w:val="007E317C"/>
    <w:rsid w:val="007E4329"/>
    <w:rsid w:val="007E4A6E"/>
    <w:rsid w:val="007E4E47"/>
    <w:rsid w:val="007E5DD4"/>
    <w:rsid w:val="007E691D"/>
    <w:rsid w:val="007E6AB1"/>
    <w:rsid w:val="007E75C7"/>
    <w:rsid w:val="007E79F6"/>
    <w:rsid w:val="007E7D4E"/>
    <w:rsid w:val="007F01A2"/>
    <w:rsid w:val="007F07EF"/>
    <w:rsid w:val="007F0976"/>
    <w:rsid w:val="007F0FD2"/>
    <w:rsid w:val="007F1791"/>
    <w:rsid w:val="007F1882"/>
    <w:rsid w:val="007F260B"/>
    <w:rsid w:val="007F3877"/>
    <w:rsid w:val="007F4774"/>
    <w:rsid w:val="007F4A38"/>
    <w:rsid w:val="007F4F93"/>
    <w:rsid w:val="007F598C"/>
    <w:rsid w:val="007F6457"/>
    <w:rsid w:val="007F77FE"/>
    <w:rsid w:val="0080082F"/>
    <w:rsid w:val="008012F9"/>
    <w:rsid w:val="00802080"/>
    <w:rsid w:val="0080235D"/>
    <w:rsid w:val="00803BAA"/>
    <w:rsid w:val="00804B61"/>
    <w:rsid w:val="00804B7B"/>
    <w:rsid w:val="00805001"/>
    <w:rsid w:val="00805084"/>
    <w:rsid w:val="00805341"/>
    <w:rsid w:val="00807828"/>
    <w:rsid w:val="0080782B"/>
    <w:rsid w:val="00807AFB"/>
    <w:rsid w:val="0081068E"/>
    <w:rsid w:val="00812DA1"/>
    <w:rsid w:val="00813FFC"/>
    <w:rsid w:val="00814142"/>
    <w:rsid w:val="00814FA0"/>
    <w:rsid w:val="00817350"/>
    <w:rsid w:val="008174FB"/>
    <w:rsid w:val="00817781"/>
    <w:rsid w:val="00817927"/>
    <w:rsid w:val="00820116"/>
    <w:rsid w:val="0082055B"/>
    <w:rsid w:val="00821FB7"/>
    <w:rsid w:val="00823C5F"/>
    <w:rsid w:val="00824E21"/>
    <w:rsid w:val="008250F5"/>
    <w:rsid w:val="00825A27"/>
    <w:rsid w:val="008269A9"/>
    <w:rsid w:val="00826B20"/>
    <w:rsid w:val="0082702C"/>
    <w:rsid w:val="00827747"/>
    <w:rsid w:val="0083268B"/>
    <w:rsid w:val="008326F3"/>
    <w:rsid w:val="00833665"/>
    <w:rsid w:val="008341A1"/>
    <w:rsid w:val="00834FF3"/>
    <w:rsid w:val="008355EB"/>
    <w:rsid w:val="00835F84"/>
    <w:rsid w:val="00836223"/>
    <w:rsid w:val="0083668C"/>
    <w:rsid w:val="00836B1D"/>
    <w:rsid w:val="00836EA2"/>
    <w:rsid w:val="008378F1"/>
    <w:rsid w:val="00837E71"/>
    <w:rsid w:val="008403BE"/>
    <w:rsid w:val="00840843"/>
    <w:rsid w:val="00840E00"/>
    <w:rsid w:val="008411A1"/>
    <w:rsid w:val="00843B8D"/>
    <w:rsid w:val="008449C1"/>
    <w:rsid w:val="008451B5"/>
    <w:rsid w:val="0084622E"/>
    <w:rsid w:val="008469FC"/>
    <w:rsid w:val="008470DB"/>
    <w:rsid w:val="0084785E"/>
    <w:rsid w:val="00847F04"/>
    <w:rsid w:val="008501B4"/>
    <w:rsid w:val="008502F1"/>
    <w:rsid w:val="0085037F"/>
    <w:rsid w:val="00850683"/>
    <w:rsid w:val="00850EDF"/>
    <w:rsid w:val="008510BC"/>
    <w:rsid w:val="00851F88"/>
    <w:rsid w:val="008526DB"/>
    <w:rsid w:val="008560E8"/>
    <w:rsid w:val="00856596"/>
    <w:rsid w:val="00856735"/>
    <w:rsid w:val="00857EBD"/>
    <w:rsid w:val="00860CCD"/>
    <w:rsid w:val="00860D3D"/>
    <w:rsid w:val="0086129C"/>
    <w:rsid w:val="00861C8E"/>
    <w:rsid w:val="00862AD9"/>
    <w:rsid w:val="00862C05"/>
    <w:rsid w:val="00862E4B"/>
    <w:rsid w:val="00863262"/>
    <w:rsid w:val="00863FAF"/>
    <w:rsid w:val="008649E2"/>
    <w:rsid w:val="00865614"/>
    <w:rsid w:val="008676A1"/>
    <w:rsid w:val="00867A24"/>
    <w:rsid w:val="00867BAA"/>
    <w:rsid w:val="00871CEC"/>
    <w:rsid w:val="00872830"/>
    <w:rsid w:val="00873D4F"/>
    <w:rsid w:val="0087423C"/>
    <w:rsid w:val="008746D9"/>
    <w:rsid w:val="00874CAD"/>
    <w:rsid w:val="0087532E"/>
    <w:rsid w:val="00875864"/>
    <w:rsid w:val="00875D33"/>
    <w:rsid w:val="00875E40"/>
    <w:rsid w:val="0087639D"/>
    <w:rsid w:val="00876D2A"/>
    <w:rsid w:val="0087784F"/>
    <w:rsid w:val="00877F48"/>
    <w:rsid w:val="008800A6"/>
    <w:rsid w:val="00881772"/>
    <w:rsid w:val="008817F6"/>
    <w:rsid w:val="00881EA6"/>
    <w:rsid w:val="0088227F"/>
    <w:rsid w:val="00882B30"/>
    <w:rsid w:val="00883318"/>
    <w:rsid w:val="00883AFB"/>
    <w:rsid w:val="00883E89"/>
    <w:rsid w:val="00884F95"/>
    <w:rsid w:val="0088557A"/>
    <w:rsid w:val="00885A07"/>
    <w:rsid w:val="0088614C"/>
    <w:rsid w:val="0088699A"/>
    <w:rsid w:val="00886FAF"/>
    <w:rsid w:val="008878F6"/>
    <w:rsid w:val="00892AA9"/>
    <w:rsid w:val="008932F8"/>
    <w:rsid w:val="00893473"/>
    <w:rsid w:val="0089576A"/>
    <w:rsid w:val="00895D3F"/>
    <w:rsid w:val="0089681D"/>
    <w:rsid w:val="008968C9"/>
    <w:rsid w:val="00897737"/>
    <w:rsid w:val="00897CFF"/>
    <w:rsid w:val="008A05F1"/>
    <w:rsid w:val="008A0BB1"/>
    <w:rsid w:val="008A1DE1"/>
    <w:rsid w:val="008A2B6A"/>
    <w:rsid w:val="008A33C0"/>
    <w:rsid w:val="008A454A"/>
    <w:rsid w:val="008A4A1B"/>
    <w:rsid w:val="008A529A"/>
    <w:rsid w:val="008A562C"/>
    <w:rsid w:val="008A5DD0"/>
    <w:rsid w:val="008A6279"/>
    <w:rsid w:val="008A68AF"/>
    <w:rsid w:val="008A6AD0"/>
    <w:rsid w:val="008A7371"/>
    <w:rsid w:val="008A7E17"/>
    <w:rsid w:val="008B0A3E"/>
    <w:rsid w:val="008B0D1E"/>
    <w:rsid w:val="008B1CC1"/>
    <w:rsid w:val="008B280B"/>
    <w:rsid w:val="008B3814"/>
    <w:rsid w:val="008B44DF"/>
    <w:rsid w:val="008B5630"/>
    <w:rsid w:val="008B59F4"/>
    <w:rsid w:val="008B5FB5"/>
    <w:rsid w:val="008B6398"/>
    <w:rsid w:val="008B6D97"/>
    <w:rsid w:val="008C007F"/>
    <w:rsid w:val="008C05F6"/>
    <w:rsid w:val="008C3ECC"/>
    <w:rsid w:val="008C42D6"/>
    <w:rsid w:val="008C43AC"/>
    <w:rsid w:val="008C44C8"/>
    <w:rsid w:val="008C47B5"/>
    <w:rsid w:val="008C5640"/>
    <w:rsid w:val="008C605D"/>
    <w:rsid w:val="008C6469"/>
    <w:rsid w:val="008C6BB4"/>
    <w:rsid w:val="008C7120"/>
    <w:rsid w:val="008D05E9"/>
    <w:rsid w:val="008D0D84"/>
    <w:rsid w:val="008D3172"/>
    <w:rsid w:val="008D368D"/>
    <w:rsid w:val="008D3AB9"/>
    <w:rsid w:val="008D3D96"/>
    <w:rsid w:val="008D426F"/>
    <w:rsid w:val="008D58ED"/>
    <w:rsid w:val="008D796E"/>
    <w:rsid w:val="008E036B"/>
    <w:rsid w:val="008E09F1"/>
    <w:rsid w:val="008E0B91"/>
    <w:rsid w:val="008E16B3"/>
    <w:rsid w:val="008E1C9C"/>
    <w:rsid w:val="008E2FA6"/>
    <w:rsid w:val="008E3163"/>
    <w:rsid w:val="008E3392"/>
    <w:rsid w:val="008E3497"/>
    <w:rsid w:val="008E3CE3"/>
    <w:rsid w:val="008E428C"/>
    <w:rsid w:val="008E5011"/>
    <w:rsid w:val="008E5C79"/>
    <w:rsid w:val="008E62AB"/>
    <w:rsid w:val="008E6784"/>
    <w:rsid w:val="008E7D7E"/>
    <w:rsid w:val="008F0A77"/>
    <w:rsid w:val="008F0A7E"/>
    <w:rsid w:val="008F0FFE"/>
    <w:rsid w:val="008F1088"/>
    <w:rsid w:val="008F12F1"/>
    <w:rsid w:val="008F21A7"/>
    <w:rsid w:val="008F242A"/>
    <w:rsid w:val="008F6663"/>
    <w:rsid w:val="008F69B0"/>
    <w:rsid w:val="008F7235"/>
    <w:rsid w:val="008F75FE"/>
    <w:rsid w:val="008F7C72"/>
    <w:rsid w:val="00900BAD"/>
    <w:rsid w:val="0090169E"/>
    <w:rsid w:val="00901D96"/>
    <w:rsid w:val="00902EE5"/>
    <w:rsid w:val="00903012"/>
    <w:rsid w:val="00903761"/>
    <w:rsid w:val="00903A42"/>
    <w:rsid w:val="0090400A"/>
    <w:rsid w:val="009046BA"/>
    <w:rsid w:val="00904902"/>
    <w:rsid w:val="00904936"/>
    <w:rsid w:val="00904A46"/>
    <w:rsid w:val="0090575F"/>
    <w:rsid w:val="00905A4D"/>
    <w:rsid w:val="0090666F"/>
    <w:rsid w:val="00906A08"/>
    <w:rsid w:val="00906A1A"/>
    <w:rsid w:val="00906B25"/>
    <w:rsid w:val="00907B02"/>
    <w:rsid w:val="00907D7B"/>
    <w:rsid w:val="00910B3D"/>
    <w:rsid w:val="009110E8"/>
    <w:rsid w:val="00912801"/>
    <w:rsid w:val="00912C70"/>
    <w:rsid w:val="00912DC1"/>
    <w:rsid w:val="0091311B"/>
    <w:rsid w:val="009136F5"/>
    <w:rsid w:val="00913FF6"/>
    <w:rsid w:val="009140B1"/>
    <w:rsid w:val="00914496"/>
    <w:rsid w:val="0091500E"/>
    <w:rsid w:val="00916301"/>
    <w:rsid w:val="00921B2E"/>
    <w:rsid w:val="00922B9A"/>
    <w:rsid w:val="00922E4A"/>
    <w:rsid w:val="009238D9"/>
    <w:rsid w:val="00923A12"/>
    <w:rsid w:val="00923D78"/>
    <w:rsid w:val="00923E5C"/>
    <w:rsid w:val="00923ED6"/>
    <w:rsid w:val="009243C0"/>
    <w:rsid w:val="0092448B"/>
    <w:rsid w:val="00924849"/>
    <w:rsid w:val="00926537"/>
    <w:rsid w:val="00927738"/>
    <w:rsid w:val="0093220C"/>
    <w:rsid w:val="00932331"/>
    <w:rsid w:val="0093283E"/>
    <w:rsid w:val="00932BCE"/>
    <w:rsid w:val="0093394E"/>
    <w:rsid w:val="00933B41"/>
    <w:rsid w:val="00934840"/>
    <w:rsid w:val="00934947"/>
    <w:rsid w:val="00934F5C"/>
    <w:rsid w:val="00935421"/>
    <w:rsid w:val="009355A9"/>
    <w:rsid w:val="00937744"/>
    <w:rsid w:val="00940173"/>
    <w:rsid w:val="00941911"/>
    <w:rsid w:val="00941DAC"/>
    <w:rsid w:val="00942A9D"/>
    <w:rsid w:val="00942B03"/>
    <w:rsid w:val="0094305D"/>
    <w:rsid w:val="00944AF9"/>
    <w:rsid w:val="00947300"/>
    <w:rsid w:val="00950E71"/>
    <w:rsid w:val="00951A33"/>
    <w:rsid w:val="009530A3"/>
    <w:rsid w:val="00954332"/>
    <w:rsid w:val="009544BB"/>
    <w:rsid w:val="009562F0"/>
    <w:rsid w:val="00956DD3"/>
    <w:rsid w:val="009570B8"/>
    <w:rsid w:val="00957F3A"/>
    <w:rsid w:val="00961494"/>
    <w:rsid w:val="009616CA"/>
    <w:rsid w:val="00961890"/>
    <w:rsid w:val="00961D3A"/>
    <w:rsid w:val="00962CAC"/>
    <w:rsid w:val="00962D86"/>
    <w:rsid w:val="00963E13"/>
    <w:rsid w:val="00963FA8"/>
    <w:rsid w:val="009652A6"/>
    <w:rsid w:val="0096561F"/>
    <w:rsid w:val="00965F38"/>
    <w:rsid w:val="00966C9F"/>
    <w:rsid w:val="00966CA0"/>
    <w:rsid w:val="00967592"/>
    <w:rsid w:val="009677CD"/>
    <w:rsid w:val="00967F98"/>
    <w:rsid w:val="009702B6"/>
    <w:rsid w:val="00970740"/>
    <w:rsid w:val="00970AB3"/>
    <w:rsid w:val="00970DAE"/>
    <w:rsid w:val="0097137B"/>
    <w:rsid w:val="00971C69"/>
    <w:rsid w:val="009723BD"/>
    <w:rsid w:val="00972AE2"/>
    <w:rsid w:val="00972D11"/>
    <w:rsid w:val="00973FA4"/>
    <w:rsid w:val="00973FFC"/>
    <w:rsid w:val="0097454E"/>
    <w:rsid w:val="0097456E"/>
    <w:rsid w:val="00975956"/>
    <w:rsid w:val="00975A3F"/>
    <w:rsid w:val="00975E5D"/>
    <w:rsid w:val="00977067"/>
    <w:rsid w:val="009775D5"/>
    <w:rsid w:val="0097761C"/>
    <w:rsid w:val="00977D5C"/>
    <w:rsid w:val="0098055D"/>
    <w:rsid w:val="00981944"/>
    <w:rsid w:val="00981FD9"/>
    <w:rsid w:val="0098204D"/>
    <w:rsid w:val="00982A30"/>
    <w:rsid w:val="00982E9B"/>
    <w:rsid w:val="00983CB2"/>
    <w:rsid w:val="009858C4"/>
    <w:rsid w:val="0098606E"/>
    <w:rsid w:val="00986213"/>
    <w:rsid w:val="009866A7"/>
    <w:rsid w:val="00986CFC"/>
    <w:rsid w:val="00986D70"/>
    <w:rsid w:val="00987F12"/>
    <w:rsid w:val="0099154D"/>
    <w:rsid w:val="00991A3A"/>
    <w:rsid w:val="00992381"/>
    <w:rsid w:val="0099249E"/>
    <w:rsid w:val="009925DA"/>
    <w:rsid w:val="00992763"/>
    <w:rsid w:val="009934DC"/>
    <w:rsid w:val="00993635"/>
    <w:rsid w:val="00993844"/>
    <w:rsid w:val="00996241"/>
    <w:rsid w:val="009A1412"/>
    <w:rsid w:val="009A15F5"/>
    <w:rsid w:val="009A162B"/>
    <w:rsid w:val="009A1D3A"/>
    <w:rsid w:val="009A2BB5"/>
    <w:rsid w:val="009A2D16"/>
    <w:rsid w:val="009A2DA0"/>
    <w:rsid w:val="009A2F63"/>
    <w:rsid w:val="009A3E99"/>
    <w:rsid w:val="009A3FEB"/>
    <w:rsid w:val="009A4448"/>
    <w:rsid w:val="009A5425"/>
    <w:rsid w:val="009A5CEF"/>
    <w:rsid w:val="009A7846"/>
    <w:rsid w:val="009B039B"/>
    <w:rsid w:val="009B1244"/>
    <w:rsid w:val="009B16B0"/>
    <w:rsid w:val="009B2180"/>
    <w:rsid w:val="009B23FD"/>
    <w:rsid w:val="009B2FCB"/>
    <w:rsid w:val="009B410F"/>
    <w:rsid w:val="009B47C0"/>
    <w:rsid w:val="009B4C8F"/>
    <w:rsid w:val="009B500F"/>
    <w:rsid w:val="009B5176"/>
    <w:rsid w:val="009B525E"/>
    <w:rsid w:val="009B5F2B"/>
    <w:rsid w:val="009B619B"/>
    <w:rsid w:val="009B64A5"/>
    <w:rsid w:val="009B6E30"/>
    <w:rsid w:val="009B713E"/>
    <w:rsid w:val="009B727F"/>
    <w:rsid w:val="009B73FC"/>
    <w:rsid w:val="009C045F"/>
    <w:rsid w:val="009C0645"/>
    <w:rsid w:val="009C1470"/>
    <w:rsid w:val="009C15BF"/>
    <w:rsid w:val="009C2DA0"/>
    <w:rsid w:val="009C3620"/>
    <w:rsid w:val="009C367E"/>
    <w:rsid w:val="009C371F"/>
    <w:rsid w:val="009C3E3D"/>
    <w:rsid w:val="009C6734"/>
    <w:rsid w:val="009C73B7"/>
    <w:rsid w:val="009C7FFC"/>
    <w:rsid w:val="009D0B69"/>
    <w:rsid w:val="009D0C0D"/>
    <w:rsid w:val="009D10F3"/>
    <w:rsid w:val="009D2109"/>
    <w:rsid w:val="009D22C2"/>
    <w:rsid w:val="009D29A9"/>
    <w:rsid w:val="009D2DDA"/>
    <w:rsid w:val="009D34CA"/>
    <w:rsid w:val="009D41C1"/>
    <w:rsid w:val="009D435B"/>
    <w:rsid w:val="009D4972"/>
    <w:rsid w:val="009D562B"/>
    <w:rsid w:val="009D6AD2"/>
    <w:rsid w:val="009D7428"/>
    <w:rsid w:val="009D791B"/>
    <w:rsid w:val="009D7A2F"/>
    <w:rsid w:val="009D7A32"/>
    <w:rsid w:val="009D7ACD"/>
    <w:rsid w:val="009D7C9E"/>
    <w:rsid w:val="009E0022"/>
    <w:rsid w:val="009E03A5"/>
    <w:rsid w:val="009E089C"/>
    <w:rsid w:val="009E1083"/>
    <w:rsid w:val="009E2D88"/>
    <w:rsid w:val="009E3A82"/>
    <w:rsid w:val="009E3E5F"/>
    <w:rsid w:val="009E4747"/>
    <w:rsid w:val="009E5199"/>
    <w:rsid w:val="009E53E2"/>
    <w:rsid w:val="009E5D05"/>
    <w:rsid w:val="009E5E91"/>
    <w:rsid w:val="009E7FDF"/>
    <w:rsid w:val="009F01D0"/>
    <w:rsid w:val="009F0282"/>
    <w:rsid w:val="009F03DC"/>
    <w:rsid w:val="009F087A"/>
    <w:rsid w:val="009F1A30"/>
    <w:rsid w:val="009F1CD2"/>
    <w:rsid w:val="009F2871"/>
    <w:rsid w:val="009F2936"/>
    <w:rsid w:val="009F29A0"/>
    <w:rsid w:val="009F318F"/>
    <w:rsid w:val="009F49A1"/>
    <w:rsid w:val="009F547E"/>
    <w:rsid w:val="009F608B"/>
    <w:rsid w:val="009F60AF"/>
    <w:rsid w:val="009F61F1"/>
    <w:rsid w:val="009F75B0"/>
    <w:rsid w:val="00A0003B"/>
    <w:rsid w:val="00A00761"/>
    <w:rsid w:val="00A007ED"/>
    <w:rsid w:val="00A00A23"/>
    <w:rsid w:val="00A00D16"/>
    <w:rsid w:val="00A01540"/>
    <w:rsid w:val="00A01AE2"/>
    <w:rsid w:val="00A01D3A"/>
    <w:rsid w:val="00A0366C"/>
    <w:rsid w:val="00A0372E"/>
    <w:rsid w:val="00A03F94"/>
    <w:rsid w:val="00A049D8"/>
    <w:rsid w:val="00A04F5D"/>
    <w:rsid w:val="00A056C5"/>
    <w:rsid w:val="00A0629B"/>
    <w:rsid w:val="00A06653"/>
    <w:rsid w:val="00A06797"/>
    <w:rsid w:val="00A06CD4"/>
    <w:rsid w:val="00A07CC6"/>
    <w:rsid w:val="00A10173"/>
    <w:rsid w:val="00A10D1D"/>
    <w:rsid w:val="00A11AC5"/>
    <w:rsid w:val="00A1285C"/>
    <w:rsid w:val="00A13093"/>
    <w:rsid w:val="00A13120"/>
    <w:rsid w:val="00A14711"/>
    <w:rsid w:val="00A14CB2"/>
    <w:rsid w:val="00A15B87"/>
    <w:rsid w:val="00A15ED9"/>
    <w:rsid w:val="00A165C5"/>
    <w:rsid w:val="00A1678A"/>
    <w:rsid w:val="00A169E2"/>
    <w:rsid w:val="00A16DF3"/>
    <w:rsid w:val="00A20212"/>
    <w:rsid w:val="00A21C8C"/>
    <w:rsid w:val="00A21F41"/>
    <w:rsid w:val="00A220E7"/>
    <w:rsid w:val="00A22708"/>
    <w:rsid w:val="00A2330F"/>
    <w:rsid w:val="00A2390B"/>
    <w:rsid w:val="00A23D4A"/>
    <w:rsid w:val="00A2512E"/>
    <w:rsid w:val="00A258F3"/>
    <w:rsid w:val="00A26477"/>
    <w:rsid w:val="00A26C09"/>
    <w:rsid w:val="00A300E3"/>
    <w:rsid w:val="00A3110E"/>
    <w:rsid w:val="00A31B7E"/>
    <w:rsid w:val="00A32053"/>
    <w:rsid w:val="00A32435"/>
    <w:rsid w:val="00A3279F"/>
    <w:rsid w:val="00A33452"/>
    <w:rsid w:val="00A3369A"/>
    <w:rsid w:val="00A340B2"/>
    <w:rsid w:val="00A34307"/>
    <w:rsid w:val="00A34B1A"/>
    <w:rsid w:val="00A34C29"/>
    <w:rsid w:val="00A36447"/>
    <w:rsid w:val="00A36599"/>
    <w:rsid w:val="00A369F4"/>
    <w:rsid w:val="00A36EFB"/>
    <w:rsid w:val="00A37BB3"/>
    <w:rsid w:val="00A40251"/>
    <w:rsid w:val="00A40339"/>
    <w:rsid w:val="00A40564"/>
    <w:rsid w:val="00A40CBE"/>
    <w:rsid w:val="00A40F8E"/>
    <w:rsid w:val="00A42F82"/>
    <w:rsid w:val="00A42FAF"/>
    <w:rsid w:val="00A43493"/>
    <w:rsid w:val="00A446A9"/>
    <w:rsid w:val="00A450EF"/>
    <w:rsid w:val="00A45879"/>
    <w:rsid w:val="00A47C3C"/>
    <w:rsid w:val="00A506D9"/>
    <w:rsid w:val="00A518EB"/>
    <w:rsid w:val="00A521AD"/>
    <w:rsid w:val="00A54BC5"/>
    <w:rsid w:val="00A55C17"/>
    <w:rsid w:val="00A5664F"/>
    <w:rsid w:val="00A5665F"/>
    <w:rsid w:val="00A56D2B"/>
    <w:rsid w:val="00A571AB"/>
    <w:rsid w:val="00A57CD2"/>
    <w:rsid w:val="00A61361"/>
    <w:rsid w:val="00A6294C"/>
    <w:rsid w:val="00A62F4F"/>
    <w:rsid w:val="00A63B2D"/>
    <w:rsid w:val="00A641DA"/>
    <w:rsid w:val="00A6489B"/>
    <w:rsid w:val="00A649C9"/>
    <w:rsid w:val="00A6515A"/>
    <w:rsid w:val="00A66E2E"/>
    <w:rsid w:val="00A67632"/>
    <w:rsid w:val="00A677EE"/>
    <w:rsid w:val="00A67B13"/>
    <w:rsid w:val="00A70276"/>
    <w:rsid w:val="00A70453"/>
    <w:rsid w:val="00A70E35"/>
    <w:rsid w:val="00A71661"/>
    <w:rsid w:val="00A71C13"/>
    <w:rsid w:val="00A722FE"/>
    <w:rsid w:val="00A73228"/>
    <w:rsid w:val="00A73935"/>
    <w:rsid w:val="00A73CCF"/>
    <w:rsid w:val="00A73DAA"/>
    <w:rsid w:val="00A73E0D"/>
    <w:rsid w:val="00A7407B"/>
    <w:rsid w:val="00A74102"/>
    <w:rsid w:val="00A748D8"/>
    <w:rsid w:val="00A7499F"/>
    <w:rsid w:val="00A76C87"/>
    <w:rsid w:val="00A76D2E"/>
    <w:rsid w:val="00A81025"/>
    <w:rsid w:val="00A81834"/>
    <w:rsid w:val="00A8193C"/>
    <w:rsid w:val="00A82490"/>
    <w:rsid w:val="00A83161"/>
    <w:rsid w:val="00A844A2"/>
    <w:rsid w:val="00A85D24"/>
    <w:rsid w:val="00A86D50"/>
    <w:rsid w:val="00A87AF7"/>
    <w:rsid w:val="00A87EC3"/>
    <w:rsid w:val="00A90F6F"/>
    <w:rsid w:val="00A91027"/>
    <w:rsid w:val="00A92D25"/>
    <w:rsid w:val="00A92FF9"/>
    <w:rsid w:val="00A93679"/>
    <w:rsid w:val="00A938A4"/>
    <w:rsid w:val="00A93DFF"/>
    <w:rsid w:val="00A94A5C"/>
    <w:rsid w:val="00A95372"/>
    <w:rsid w:val="00A953F5"/>
    <w:rsid w:val="00A95B5E"/>
    <w:rsid w:val="00A96E33"/>
    <w:rsid w:val="00A97662"/>
    <w:rsid w:val="00AA01EE"/>
    <w:rsid w:val="00AA1521"/>
    <w:rsid w:val="00AA2102"/>
    <w:rsid w:val="00AA262F"/>
    <w:rsid w:val="00AA286A"/>
    <w:rsid w:val="00AA453C"/>
    <w:rsid w:val="00AA566A"/>
    <w:rsid w:val="00AA5C2A"/>
    <w:rsid w:val="00AA6571"/>
    <w:rsid w:val="00AA7A93"/>
    <w:rsid w:val="00AA7F21"/>
    <w:rsid w:val="00AB0394"/>
    <w:rsid w:val="00AB15B7"/>
    <w:rsid w:val="00AB19F9"/>
    <w:rsid w:val="00AB4951"/>
    <w:rsid w:val="00AB63E6"/>
    <w:rsid w:val="00AB6F41"/>
    <w:rsid w:val="00AC00E0"/>
    <w:rsid w:val="00AC06C9"/>
    <w:rsid w:val="00AC16BC"/>
    <w:rsid w:val="00AC1ADE"/>
    <w:rsid w:val="00AC2970"/>
    <w:rsid w:val="00AC34A1"/>
    <w:rsid w:val="00AC3CDB"/>
    <w:rsid w:val="00AC3F22"/>
    <w:rsid w:val="00AC5E1F"/>
    <w:rsid w:val="00AC6457"/>
    <w:rsid w:val="00AC6477"/>
    <w:rsid w:val="00AC6C3D"/>
    <w:rsid w:val="00AC6C55"/>
    <w:rsid w:val="00AC6EDB"/>
    <w:rsid w:val="00AD069F"/>
    <w:rsid w:val="00AD0BDE"/>
    <w:rsid w:val="00AD13F1"/>
    <w:rsid w:val="00AD157A"/>
    <w:rsid w:val="00AD1B9A"/>
    <w:rsid w:val="00AD1FD9"/>
    <w:rsid w:val="00AD3B7C"/>
    <w:rsid w:val="00AD4016"/>
    <w:rsid w:val="00AD7DE8"/>
    <w:rsid w:val="00AE0150"/>
    <w:rsid w:val="00AE07A2"/>
    <w:rsid w:val="00AE0927"/>
    <w:rsid w:val="00AE116C"/>
    <w:rsid w:val="00AE154F"/>
    <w:rsid w:val="00AE17D1"/>
    <w:rsid w:val="00AE1C7F"/>
    <w:rsid w:val="00AE2B05"/>
    <w:rsid w:val="00AE43B0"/>
    <w:rsid w:val="00AE44B0"/>
    <w:rsid w:val="00AE5945"/>
    <w:rsid w:val="00AE59CF"/>
    <w:rsid w:val="00AE64A7"/>
    <w:rsid w:val="00AE6918"/>
    <w:rsid w:val="00AE6EBD"/>
    <w:rsid w:val="00AE7EE6"/>
    <w:rsid w:val="00AF0270"/>
    <w:rsid w:val="00AF12BC"/>
    <w:rsid w:val="00AF19DB"/>
    <w:rsid w:val="00AF2AB4"/>
    <w:rsid w:val="00AF3EE1"/>
    <w:rsid w:val="00AF4E6F"/>
    <w:rsid w:val="00AF50BF"/>
    <w:rsid w:val="00AF62C6"/>
    <w:rsid w:val="00AF6CE2"/>
    <w:rsid w:val="00AF6EDF"/>
    <w:rsid w:val="00AF751F"/>
    <w:rsid w:val="00B006CC"/>
    <w:rsid w:val="00B00A90"/>
    <w:rsid w:val="00B00E0B"/>
    <w:rsid w:val="00B01163"/>
    <w:rsid w:val="00B014B4"/>
    <w:rsid w:val="00B015D6"/>
    <w:rsid w:val="00B0224E"/>
    <w:rsid w:val="00B02786"/>
    <w:rsid w:val="00B02AC3"/>
    <w:rsid w:val="00B03781"/>
    <w:rsid w:val="00B05A93"/>
    <w:rsid w:val="00B060DB"/>
    <w:rsid w:val="00B06672"/>
    <w:rsid w:val="00B06D13"/>
    <w:rsid w:val="00B10500"/>
    <w:rsid w:val="00B113C0"/>
    <w:rsid w:val="00B115B7"/>
    <w:rsid w:val="00B11872"/>
    <w:rsid w:val="00B11880"/>
    <w:rsid w:val="00B11E12"/>
    <w:rsid w:val="00B120D6"/>
    <w:rsid w:val="00B1212F"/>
    <w:rsid w:val="00B12A64"/>
    <w:rsid w:val="00B1356B"/>
    <w:rsid w:val="00B1393B"/>
    <w:rsid w:val="00B13D2D"/>
    <w:rsid w:val="00B13E8F"/>
    <w:rsid w:val="00B1520D"/>
    <w:rsid w:val="00B16DE0"/>
    <w:rsid w:val="00B209ED"/>
    <w:rsid w:val="00B20ACD"/>
    <w:rsid w:val="00B20DFE"/>
    <w:rsid w:val="00B2119D"/>
    <w:rsid w:val="00B212CC"/>
    <w:rsid w:val="00B22C4F"/>
    <w:rsid w:val="00B22FDF"/>
    <w:rsid w:val="00B24122"/>
    <w:rsid w:val="00B24417"/>
    <w:rsid w:val="00B24E67"/>
    <w:rsid w:val="00B25249"/>
    <w:rsid w:val="00B25259"/>
    <w:rsid w:val="00B2548B"/>
    <w:rsid w:val="00B25B37"/>
    <w:rsid w:val="00B25ED8"/>
    <w:rsid w:val="00B2748C"/>
    <w:rsid w:val="00B3025E"/>
    <w:rsid w:val="00B30291"/>
    <w:rsid w:val="00B308EF"/>
    <w:rsid w:val="00B32A08"/>
    <w:rsid w:val="00B32BD8"/>
    <w:rsid w:val="00B32BEF"/>
    <w:rsid w:val="00B3567A"/>
    <w:rsid w:val="00B361E2"/>
    <w:rsid w:val="00B366FE"/>
    <w:rsid w:val="00B36703"/>
    <w:rsid w:val="00B369AE"/>
    <w:rsid w:val="00B36D27"/>
    <w:rsid w:val="00B37511"/>
    <w:rsid w:val="00B37817"/>
    <w:rsid w:val="00B37FA1"/>
    <w:rsid w:val="00B42923"/>
    <w:rsid w:val="00B42C63"/>
    <w:rsid w:val="00B431A7"/>
    <w:rsid w:val="00B436CC"/>
    <w:rsid w:val="00B44D2D"/>
    <w:rsid w:val="00B44D5F"/>
    <w:rsid w:val="00B44E35"/>
    <w:rsid w:val="00B45259"/>
    <w:rsid w:val="00B45999"/>
    <w:rsid w:val="00B45CCB"/>
    <w:rsid w:val="00B4614F"/>
    <w:rsid w:val="00B461D3"/>
    <w:rsid w:val="00B4620B"/>
    <w:rsid w:val="00B46552"/>
    <w:rsid w:val="00B47559"/>
    <w:rsid w:val="00B50254"/>
    <w:rsid w:val="00B5059E"/>
    <w:rsid w:val="00B50C87"/>
    <w:rsid w:val="00B51BAE"/>
    <w:rsid w:val="00B52CFD"/>
    <w:rsid w:val="00B5424B"/>
    <w:rsid w:val="00B54396"/>
    <w:rsid w:val="00B55451"/>
    <w:rsid w:val="00B55B45"/>
    <w:rsid w:val="00B55BA7"/>
    <w:rsid w:val="00B56A28"/>
    <w:rsid w:val="00B57977"/>
    <w:rsid w:val="00B60FD4"/>
    <w:rsid w:val="00B6109F"/>
    <w:rsid w:val="00B63348"/>
    <w:rsid w:val="00B6365A"/>
    <w:rsid w:val="00B639BF"/>
    <w:rsid w:val="00B65576"/>
    <w:rsid w:val="00B65B11"/>
    <w:rsid w:val="00B66736"/>
    <w:rsid w:val="00B67654"/>
    <w:rsid w:val="00B70857"/>
    <w:rsid w:val="00B70ED4"/>
    <w:rsid w:val="00B71AFF"/>
    <w:rsid w:val="00B71CCB"/>
    <w:rsid w:val="00B7281E"/>
    <w:rsid w:val="00B73224"/>
    <w:rsid w:val="00B74488"/>
    <w:rsid w:val="00B747DE"/>
    <w:rsid w:val="00B749FD"/>
    <w:rsid w:val="00B7550C"/>
    <w:rsid w:val="00B766C0"/>
    <w:rsid w:val="00B810C6"/>
    <w:rsid w:val="00B82C92"/>
    <w:rsid w:val="00B835EA"/>
    <w:rsid w:val="00B83FCE"/>
    <w:rsid w:val="00B84180"/>
    <w:rsid w:val="00B85699"/>
    <w:rsid w:val="00B867AC"/>
    <w:rsid w:val="00B86F16"/>
    <w:rsid w:val="00B902AD"/>
    <w:rsid w:val="00B9097A"/>
    <w:rsid w:val="00B90A8B"/>
    <w:rsid w:val="00B90C4B"/>
    <w:rsid w:val="00B90C8B"/>
    <w:rsid w:val="00B90E8D"/>
    <w:rsid w:val="00B92692"/>
    <w:rsid w:val="00B93269"/>
    <w:rsid w:val="00B9394C"/>
    <w:rsid w:val="00B9502A"/>
    <w:rsid w:val="00B9706E"/>
    <w:rsid w:val="00B971A7"/>
    <w:rsid w:val="00BA1145"/>
    <w:rsid w:val="00BA2E87"/>
    <w:rsid w:val="00BA3300"/>
    <w:rsid w:val="00BA336A"/>
    <w:rsid w:val="00BA4109"/>
    <w:rsid w:val="00BA6AD7"/>
    <w:rsid w:val="00BA6F19"/>
    <w:rsid w:val="00BA7008"/>
    <w:rsid w:val="00BA7047"/>
    <w:rsid w:val="00BA7417"/>
    <w:rsid w:val="00BB1AD9"/>
    <w:rsid w:val="00BB1EC7"/>
    <w:rsid w:val="00BB26C7"/>
    <w:rsid w:val="00BB30FB"/>
    <w:rsid w:val="00BB3CA4"/>
    <w:rsid w:val="00BB5267"/>
    <w:rsid w:val="00BB6141"/>
    <w:rsid w:val="00BB6CF9"/>
    <w:rsid w:val="00BC1B7F"/>
    <w:rsid w:val="00BC1D4B"/>
    <w:rsid w:val="00BC1FF8"/>
    <w:rsid w:val="00BC237C"/>
    <w:rsid w:val="00BC2DE2"/>
    <w:rsid w:val="00BC35E2"/>
    <w:rsid w:val="00BC3AFB"/>
    <w:rsid w:val="00BC4116"/>
    <w:rsid w:val="00BC48B6"/>
    <w:rsid w:val="00BC6AE6"/>
    <w:rsid w:val="00BC7D83"/>
    <w:rsid w:val="00BD0805"/>
    <w:rsid w:val="00BD095E"/>
    <w:rsid w:val="00BD0EE7"/>
    <w:rsid w:val="00BD1A40"/>
    <w:rsid w:val="00BD210C"/>
    <w:rsid w:val="00BD2466"/>
    <w:rsid w:val="00BD2BB0"/>
    <w:rsid w:val="00BD34B3"/>
    <w:rsid w:val="00BD36FC"/>
    <w:rsid w:val="00BD389E"/>
    <w:rsid w:val="00BD4AB2"/>
    <w:rsid w:val="00BD4ECD"/>
    <w:rsid w:val="00BD4F6A"/>
    <w:rsid w:val="00BD57C9"/>
    <w:rsid w:val="00BD58DB"/>
    <w:rsid w:val="00BD59E3"/>
    <w:rsid w:val="00BD5BFA"/>
    <w:rsid w:val="00BD6679"/>
    <w:rsid w:val="00BD7347"/>
    <w:rsid w:val="00BD7D0B"/>
    <w:rsid w:val="00BE0129"/>
    <w:rsid w:val="00BE0F11"/>
    <w:rsid w:val="00BE1193"/>
    <w:rsid w:val="00BE20C9"/>
    <w:rsid w:val="00BE25F6"/>
    <w:rsid w:val="00BE26F8"/>
    <w:rsid w:val="00BE2860"/>
    <w:rsid w:val="00BE2C27"/>
    <w:rsid w:val="00BE2F7E"/>
    <w:rsid w:val="00BE34BF"/>
    <w:rsid w:val="00BE4281"/>
    <w:rsid w:val="00BE5671"/>
    <w:rsid w:val="00BE616C"/>
    <w:rsid w:val="00BE781D"/>
    <w:rsid w:val="00BE79BA"/>
    <w:rsid w:val="00BF09F8"/>
    <w:rsid w:val="00BF14EE"/>
    <w:rsid w:val="00BF2F46"/>
    <w:rsid w:val="00BF3626"/>
    <w:rsid w:val="00BF39F4"/>
    <w:rsid w:val="00BF3EB6"/>
    <w:rsid w:val="00BF41E9"/>
    <w:rsid w:val="00BF496A"/>
    <w:rsid w:val="00BF4A36"/>
    <w:rsid w:val="00BF4F59"/>
    <w:rsid w:val="00BF5F46"/>
    <w:rsid w:val="00BF6C10"/>
    <w:rsid w:val="00BF6C90"/>
    <w:rsid w:val="00BF75EC"/>
    <w:rsid w:val="00C0043D"/>
    <w:rsid w:val="00C01DB1"/>
    <w:rsid w:val="00C021D6"/>
    <w:rsid w:val="00C02BBA"/>
    <w:rsid w:val="00C03273"/>
    <w:rsid w:val="00C04161"/>
    <w:rsid w:val="00C04401"/>
    <w:rsid w:val="00C0444F"/>
    <w:rsid w:val="00C04C3F"/>
    <w:rsid w:val="00C0573C"/>
    <w:rsid w:val="00C06E68"/>
    <w:rsid w:val="00C07354"/>
    <w:rsid w:val="00C10140"/>
    <w:rsid w:val="00C104F4"/>
    <w:rsid w:val="00C118A5"/>
    <w:rsid w:val="00C11A31"/>
    <w:rsid w:val="00C120CE"/>
    <w:rsid w:val="00C1287E"/>
    <w:rsid w:val="00C12D11"/>
    <w:rsid w:val="00C13462"/>
    <w:rsid w:val="00C1367F"/>
    <w:rsid w:val="00C13C37"/>
    <w:rsid w:val="00C14CFF"/>
    <w:rsid w:val="00C1508C"/>
    <w:rsid w:val="00C153B0"/>
    <w:rsid w:val="00C15C93"/>
    <w:rsid w:val="00C161A7"/>
    <w:rsid w:val="00C1724D"/>
    <w:rsid w:val="00C17DB6"/>
    <w:rsid w:val="00C206C1"/>
    <w:rsid w:val="00C20F57"/>
    <w:rsid w:val="00C2119F"/>
    <w:rsid w:val="00C21652"/>
    <w:rsid w:val="00C217A6"/>
    <w:rsid w:val="00C21952"/>
    <w:rsid w:val="00C21C61"/>
    <w:rsid w:val="00C2353E"/>
    <w:rsid w:val="00C23C45"/>
    <w:rsid w:val="00C241AB"/>
    <w:rsid w:val="00C24C59"/>
    <w:rsid w:val="00C24DAD"/>
    <w:rsid w:val="00C25B19"/>
    <w:rsid w:val="00C26125"/>
    <w:rsid w:val="00C26D4F"/>
    <w:rsid w:val="00C26F88"/>
    <w:rsid w:val="00C273EB"/>
    <w:rsid w:val="00C27716"/>
    <w:rsid w:val="00C279C0"/>
    <w:rsid w:val="00C27D3D"/>
    <w:rsid w:val="00C3045C"/>
    <w:rsid w:val="00C3164F"/>
    <w:rsid w:val="00C31B07"/>
    <w:rsid w:val="00C34867"/>
    <w:rsid w:val="00C3703C"/>
    <w:rsid w:val="00C40F01"/>
    <w:rsid w:val="00C41584"/>
    <w:rsid w:val="00C4195C"/>
    <w:rsid w:val="00C41DE1"/>
    <w:rsid w:val="00C436CD"/>
    <w:rsid w:val="00C44049"/>
    <w:rsid w:val="00C44A57"/>
    <w:rsid w:val="00C45F14"/>
    <w:rsid w:val="00C4629A"/>
    <w:rsid w:val="00C462FA"/>
    <w:rsid w:val="00C46416"/>
    <w:rsid w:val="00C464AB"/>
    <w:rsid w:val="00C46B66"/>
    <w:rsid w:val="00C50D36"/>
    <w:rsid w:val="00C524CA"/>
    <w:rsid w:val="00C52CF6"/>
    <w:rsid w:val="00C53366"/>
    <w:rsid w:val="00C570A3"/>
    <w:rsid w:val="00C57193"/>
    <w:rsid w:val="00C5790B"/>
    <w:rsid w:val="00C57985"/>
    <w:rsid w:val="00C61930"/>
    <w:rsid w:val="00C619A2"/>
    <w:rsid w:val="00C620A6"/>
    <w:rsid w:val="00C62690"/>
    <w:rsid w:val="00C62BA8"/>
    <w:rsid w:val="00C63323"/>
    <w:rsid w:val="00C64909"/>
    <w:rsid w:val="00C64B20"/>
    <w:rsid w:val="00C64B5C"/>
    <w:rsid w:val="00C65EE1"/>
    <w:rsid w:val="00C6608A"/>
    <w:rsid w:val="00C669C3"/>
    <w:rsid w:val="00C671BB"/>
    <w:rsid w:val="00C679AA"/>
    <w:rsid w:val="00C67EAD"/>
    <w:rsid w:val="00C71728"/>
    <w:rsid w:val="00C72BDA"/>
    <w:rsid w:val="00C73AAB"/>
    <w:rsid w:val="00C74502"/>
    <w:rsid w:val="00C74824"/>
    <w:rsid w:val="00C7549A"/>
    <w:rsid w:val="00C75B2D"/>
    <w:rsid w:val="00C77103"/>
    <w:rsid w:val="00C774E5"/>
    <w:rsid w:val="00C77F6E"/>
    <w:rsid w:val="00C8100C"/>
    <w:rsid w:val="00C81609"/>
    <w:rsid w:val="00C8162C"/>
    <w:rsid w:val="00C819AB"/>
    <w:rsid w:val="00C81B2A"/>
    <w:rsid w:val="00C81B70"/>
    <w:rsid w:val="00C81EF1"/>
    <w:rsid w:val="00C82CA5"/>
    <w:rsid w:val="00C832E2"/>
    <w:rsid w:val="00C840E9"/>
    <w:rsid w:val="00C84ACF"/>
    <w:rsid w:val="00C8556E"/>
    <w:rsid w:val="00C855CB"/>
    <w:rsid w:val="00C85B50"/>
    <w:rsid w:val="00C861BE"/>
    <w:rsid w:val="00C87A19"/>
    <w:rsid w:val="00C92B31"/>
    <w:rsid w:val="00C93566"/>
    <w:rsid w:val="00C93A6A"/>
    <w:rsid w:val="00C93A99"/>
    <w:rsid w:val="00C94345"/>
    <w:rsid w:val="00C94E9A"/>
    <w:rsid w:val="00C95A47"/>
    <w:rsid w:val="00C96956"/>
    <w:rsid w:val="00C96E84"/>
    <w:rsid w:val="00C974C6"/>
    <w:rsid w:val="00C977EB"/>
    <w:rsid w:val="00CA0B18"/>
    <w:rsid w:val="00CA223C"/>
    <w:rsid w:val="00CA4D11"/>
    <w:rsid w:val="00CA5360"/>
    <w:rsid w:val="00CA5593"/>
    <w:rsid w:val="00CA6097"/>
    <w:rsid w:val="00CA6341"/>
    <w:rsid w:val="00CA7AB8"/>
    <w:rsid w:val="00CB00D6"/>
    <w:rsid w:val="00CB0810"/>
    <w:rsid w:val="00CB255D"/>
    <w:rsid w:val="00CB4717"/>
    <w:rsid w:val="00CB47D9"/>
    <w:rsid w:val="00CB4DB1"/>
    <w:rsid w:val="00CB4FFE"/>
    <w:rsid w:val="00CB56C9"/>
    <w:rsid w:val="00CB5AB4"/>
    <w:rsid w:val="00CB634B"/>
    <w:rsid w:val="00CB70B1"/>
    <w:rsid w:val="00CB7233"/>
    <w:rsid w:val="00CB7BBD"/>
    <w:rsid w:val="00CC0E81"/>
    <w:rsid w:val="00CC1F3C"/>
    <w:rsid w:val="00CC333B"/>
    <w:rsid w:val="00CC3B76"/>
    <w:rsid w:val="00CC4536"/>
    <w:rsid w:val="00CC4906"/>
    <w:rsid w:val="00CC5AC6"/>
    <w:rsid w:val="00CC7892"/>
    <w:rsid w:val="00CD04F6"/>
    <w:rsid w:val="00CD0AB8"/>
    <w:rsid w:val="00CD0E5A"/>
    <w:rsid w:val="00CD0FD9"/>
    <w:rsid w:val="00CD1617"/>
    <w:rsid w:val="00CD1C4C"/>
    <w:rsid w:val="00CD1D39"/>
    <w:rsid w:val="00CD1DF0"/>
    <w:rsid w:val="00CD486A"/>
    <w:rsid w:val="00CD48FE"/>
    <w:rsid w:val="00CD4A90"/>
    <w:rsid w:val="00CD579C"/>
    <w:rsid w:val="00CD63FD"/>
    <w:rsid w:val="00CD7D4C"/>
    <w:rsid w:val="00CE025F"/>
    <w:rsid w:val="00CE0A1E"/>
    <w:rsid w:val="00CE0EAB"/>
    <w:rsid w:val="00CE1D1B"/>
    <w:rsid w:val="00CE2143"/>
    <w:rsid w:val="00CE2DA4"/>
    <w:rsid w:val="00CE2DB4"/>
    <w:rsid w:val="00CE33E5"/>
    <w:rsid w:val="00CE354A"/>
    <w:rsid w:val="00CE3D3B"/>
    <w:rsid w:val="00CE4278"/>
    <w:rsid w:val="00CE5068"/>
    <w:rsid w:val="00CE60E0"/>
    <w:rsid w:val="00CE68C1"/>
    <w:rsid w:val="00CE692C"/>
    <w:rsid w:val="00CE6CCD"/>
    <w:rsid w:val="00CE6FD2"/>
    <w:rsid w:val="00CE7B66"/>
    <w:rsid w:val="00CE7D84"/>
    <w:rsid w:val="00CE7FAC"/>
    <w:rsid w:val="00CF0E03"/>
    <w:rsid w:val="00CF12BB"/>
    <w:rsid w:val="00CF28F3"/>
    <w:rsid w:val="00CF2C23"/>
    <w:rsid w:val="00CF3377"/>
    <w:rsid w:val="00CF3EA2"/>
    <w:rsid w:val="00CF58FA"/>
    <w:rsid w:val="00CF5A9D"/>
    <w:rsid w:val="00CF63B3"/>
    <w:rsid w:val="00CF6F9B"/>
    <w:rsid w:val="00CF7DB5"/>
    <w:rsid w:val="00D00C9F"/>
    <w:rsid w:val="00D02389"/>
    <w:rsid w:val="00D02724"/>
    <w:rsid w:val="00D04086"/>
    <w:rsid w:val="00D049BD"/>
    <w:rsid w:val="00D10542"/>
    <w:rsid w:val="00D1060B"/>
    <w:rsid w:val="00D108B8"/>
    <w:rsid w:val="00D10AAF"/>
    <w:rsid w:val="00D118C6"/>
    <w:rsid w:val="00D11E38"/>
    <w:rsid w:val="00D126CF"/>
    <w:rsid w:val="00D15391"/>
    <w:rsid w:val="00D153A7"/>
    <w:rsid w:val="00D15D64"/>
    <w:rsid w:val="00D16721"/>
    <w:rsid w:val="00D173E4"/>
    <w:rsid w:val="00D21C7F"/>
    <w:rsid w:val="00D22AF3"/>
    <w:rsid w:val="00D23A61"/>
    <w:rsid w:val="00D255A0"/>
    <w:rsid w:val="00D276C2"/>
    <w:rsid w:val="00D27CA5"/>
    <w:rsid w:val="00D27FB0"/>
    <w:rsid w:val="00D30227"/>
    <w:rsid w:val="00D30927"/>
    <w:rsid w:val="00D318E5"/>
    <w:rsid w:val="00D31BA7"/>
    <w:rsid w:val="00D31FDC"/>
    <w:rsid w:val="00D3216A"/>
    <w:rsid w:val="00D32576"/>
    <w:rsid w:val="00D35319"/>
    <w:rsid w:val="00D35334"/>
    <w:rsid w:val="00D35782"/>
    <w:rsid w:val="00D35ED6"/>
    <w:rsid w:val="00D35FB6"/>
    <w:rsid w:val="00D36213"/>
    <w:rsid w:val="00D36409"/>
    <w:rsid w:val="00D369EA"/>
    <w:rsid w:val="00D3737B"/>
    <w:rsid w:val="00D40472"/>
    <w:rsid w:val="00D4075C"/>
    <w:rsid w:val="00D40B4E"/>
    <w:rsid w:val="00D40EBC"/>
    <w:rsid w:val="00D41983"/>
    <w:rsid w:val="00D41DDA"/>
    <w:rsid w:val="00D4294B"/>
    <w:rsid w:val="00D42FBE"/>
    <w:rsid w:val="00D441F8"/>
    <w:rsid w:val="00D44497"/>
    <w:rsid w:val="00D4450C"/>
    <w:rsid w:val="00D44DC1"/>
    <w:rsid w:val="00D45A53"/>
    <w:rsid w:val="00D45D89"/>
    <w:rsid w:val="00D469FA"/>
    <w:rsid w:val="00D4732D"/>
    <w:rsid w:val="00D47520"/>
    <w:rsid w:val="00D52006"/>
    <w:rsid w:val="00D5284E"/>
    <w:rsid w:val="00D5387C"/>
    <w:rsid w:val="00D5468E"/>
    <w:rsid w:val="00D558D2"/>
    <w:rsid w:val="00D562CF"/>
    <w:rsid w:val="00D57273"/>
    <w:rsid w:val="00D6056C"/>
    <w:rsid w:val="00D61416"/>
    <w:rsid w:val="00D615BA"/>
    <w:rsid w:val="00D6171F"/>
    <w:rsid w:val="00D6194F"/>
    <w:rsid w:val="00D61B53"/>
    <w:rsid w:val="00D61E05"/>
    <w:rsid w:val="00D61E5C"/>
    <w:rsid w:val="00D623AA"/>
    <w:rsid w:val="00D62677"/>
    <w:rsid w:val="00D62BA2"/>
    <w:rsid w:val="00D62ED1"/>
    <w:rsid w:val="00D62F5C"/>
    <w:rsid w:val="00D6345A"/>
    <w:rsid w:val="00D637B3"/>
    <w:rsid w:val="00D63FEB"/>
    <w:rsid w:val="00D64C39"/>
    <w:rsid w:val="00D6543E"/>
    <w:rsid w:val="00D6573F"/>
    <w:rsid w:val="00D66C98"/>
    <w:rsid w:val="00D70B2C"/>
    <w:rsid w:val="00D70BEC"/>
    <w:rsid w:val="00D71149"/>
    <w:rsid w:val="00D71B43"/>
    <w:rsid w:val="00D72B7A"/>
    <w:rsid w:val="00D72B93"/>
    <w:rsid w:val="00D72C57"/>
    <w:rsid w:val="00D73171"/>
    <w:rsid w:val="00D732A8"/>
    <w:rsid w:val="00D73EB4"/>
    <w:rsid w:val="00D74E52"/>
    <w:rsid w:val="00D74FEE"/>
    <w:rsid w:val="00D76261"/>
    <w:rsid w:val="00D76F41"/>
    <w:rsid w:val="00D770D4"/>
    <w:rsid w:val="00D7786A"/>
    <w:rsid w:val="00D807AE"/>
    <w:rsid w:val="00D81B88"/>
    <w:rsid w:val="00D81FF5"/>
    <w:rsid w:val="00D821C8"/>
    <w:rsid w:val="00D82C55"/>
    <w:rsid w:val="00D82C5C"/>
    <w:rsid w:val="00D8337F"/>
    <w:rsid w:val="00D83A51"/>
    <w:rsid w:val="00D83C5F"/>
    <w:rsid w:val="00D841FB"/>
    <w:rsid w:val="00D8455A"/>
    <w:rsid w:val="00D84B7E"/>
    <w:rsid w:val="00D86812"/>
    <w:rsid w:val="00D87254"/>
    <w:rsid w:val="00D872CF"/>
    <w:rsid w:val="00D875B5"/>
    <w:rsid w:val="00D87F3B"/>
    <w:rsid w:val="00D90158"/>
    <w:rsid w:val="00D909D6"/>
    <w:rsid w:val="00D90D6A"/>
    <w:rsid w:val="00D90EDE"/>
    <w:rsid w:val="00D91990"/>
    <w:rsid w:val="00D91F25"/>
    <w:rsid w:val="00D91F38"/>
    <w:rsid w:val="00D9227A"/>
    <w:rsid w:val="00D928BB"/>
    <w:rsid w:val="00D94918"/>
    <w:rsid w:val="00D9694A"/>
    <w:rsid w:val="00D97EBF"/>
    <w:rsid w:val="00DA07FB"/>
    <w:rsid w:val="00DA0D41"/>
    <w:rsid w:val="00DA3DBE"/>
    <w:rsid w:val="00DA492A"/>
    <w:rsid w:val="00DA549F"/>
    <w:rsid w:val="00DA5A55"/>
    <w:rsid w:val="00DA6B0F"/>
    <w:rsid w:val="00DA6C2D"/>
    <w:rsid w:val="00DB0B1B"/>
    <w:rsid w:val="00DB0DFB"/>
    <w:rsid w:val="00DB1A19"/>
    <w:rsid w:val="00DB1BF3"/>
    <w:rsid w:val="00DB1F1E"/>
    <w:rsid w:val="00DB1F33"/>
    <w:rsid w:val="00DB2AB1"/>
    <w:rsid w:val="00DB2DE2"/>
    <w:rsid w:val="00DB327B"/>
    <w:rsid w:val="00DB3482"/>
    <w:rsid w:val="00DB3C78"/>
    <w:rsid w:val="00DB4729"/>
    <w:rsid w:val="00DB47F7"/>
    <w:rsid w:val="00DB503D"/>
    <w:rsid w:val="00DB5403"/>
    <w:rsid w:val="00DB5616"/>
    <w:rsid w:val="00DB570F"/>
    <w:rsid w:val="00DB6474"/>
    <w:rsid w:val="00DB6B33"/>
    <w:rsid w:val="00DB77A4"/>
    <w:rsid w:val="00DB7C3A"/>
    <w:rsid w:val="00DC0FF1"/>
    <w:rsid w:val="00DC1019"/>
    <w:rsid w:val="00DC1AA5"/>
    <w:rsid w:val="00DC1B65"/>
    <w:rsid w:val="00DC258E"/>
    <w:rsid w:val="00DC27FE"/>
    <w:rsid w:val="00DC28EE"/>
    <w:rsid w:val="00DC29F0"/>
    <w:rsid w:val="00DC34BE"/>
    <w:rsid w:val="00DC37EF"/>
    <w:rsid w:val="00DC419F"/>
    <w:rsid w:val="00DC4668"/>
    <w:rsid w:val="00DC521E"/>
    <w:rsid w:val="00DC5E06"/>
    <w:rsid w:val="00DC623F"/>
    <w:rsid w:val="00DC73D9"/>
    <w:rsid w:val="00DC7494"/>
    <w:rsid w:val="00DD0000"/>
    <w:rsid w:val="00DD0B82"/>
    <w:rsid w:val="00DD1264"/>
    <w:rsid w:val="00DD181D"/>
    <w:rsid w:val="00DD1AA3"/>
    <w:rsid w:val="00DD2203"/>
    <w:rsid w:val="00DD2A04"/>
    <w:rsid w:val="00DD322B"/>
    <w:rsid w:val="00DD51DF"/>
    <w:rsid w:val="00DD574C"/>
    <w:rsid w:val="00DD5F21"/>
    <w:rsid w:val="00DD72FE"/>
    <w:rsid w:val="00DD76CE"/>
    <w:rsid w:val="00DE065A"/>
    <w:rsid w:val="00DE1AF4"/>
    <w:rsid w:val="00DE1FEB"/>
    <w:rsid w:val="00DE3BE7"/>
    <w:rsid w:val="00DE45DE"/>
    <w:rsid w:val="00DE4A14"/>
    <w:rsid w:val="00DE4C8C"/>
    <w:rsid w:val="00DE6D2E"/>
    <w:rsid w:val="00DE7285"/>
    <w:rsid w:val="00DE7CAC"/>
    <w:rsid w:val="00DE7FB3"/>
    <w:rsid w:val="00DF102A"/>
    <w:rsid w:val="00DF1164"/>
    <w:rsid w:val="00DF1505"/>
    <w:rsid w:val="00DF182E"/>
    <w:rsid w:val="00DF1A83"/>
    <w:rsid w:val="00DF26B7"/>
    <w:rsid w:val="00DF2726"/>
    <w:rsid w:val="00DF3328"/>
    <w:rsid w:val="00DF4C00"/>
    <w:rsid w:val="00DF5357"/>
    <w:rsid w:val="00DF5995"/>
    <w:rsid w:val="00DF6162"/>
    <w:rsid w:val="00DF635B"/>
    <w:rsid w:val="00DF71BC"/>
    <w:rsid w:val="00DF73C7"/>
    <w:rsid w:val="00E00298"/>
    <w:rsid w:val="00E005F3"/>
    <w:rsid w:val="00E01F13"/>
    <w:rsid w:val="00E02916"/>
    <w:rsid w:val="00E02A16"/>
    <w:rsid w:val="00E02D93"/>
    <w:rsid w:val="00E032CE"/>
    <w:rsid w:val="00E03E2A"/>
    <w:rsid w:val="00E04EDD"/>
    <w:rsid w:val="00E051F4"/>
    <w:rsid w:val="00E05856"/>
    <w:rsid w:val="00E05A19"/>
    <w:rsid w:val="00E05B9F"/>
    <w:rsid w:val="00E06075"/>
    <w:rsid w:val="00E1001D"/>
    <w:rsid w:val="00E1189B"/>
    <w:rsid w:val="00E11FEE"/>
    <w:rsid w:val="00E12387"/>
    <w:rsid w:val="00E125CC"/>
    <w:rsid w:val="00E12638"/>
    <w:rsid w:val="00E1269E"/>
    <w:rsid w:val="00E13DE7"/>
    <w:rsid w:val="00E14C4A"/>
    <w:rsid w:val="00E14D13"/>
    <w:rsid w:val="00E15041"/>
    <w:rsid w:val="00E15C36"/>
    <w:rsid w:val="00E15D1B"/>
    <w:rsid w:val="00E16C7F"/>
    <w:rsid w:val="00E16F06"/>
    <w:rsid w:val="00E176D3"/>
    <w:rsid w:val="00E17BDE"/>
    <w:rsid w:val="00E2179C"/>
    <w:rsid w:val="00E2192A"/>
    <w:rsid w:val="00E22AEA"/>
    <w:rsid w:val="00E22B61"/>
    <w:rsid w:val="00E23AAE"/>
    <w:rsid w:val="00E2420E"/>
    <w:rsid w:val="00E24CCF"/>
    <w:rsid w:val="00E2530F"/>
    <w:rsid w:val="00E257DB"/>
    <w:rsid w:val="00E258DB"/>
    <w:rsid w:val="00E2628E"/>
    <w:rsid w:val="00E26F41"/>
    <w:rsid w:val="00E27125"/>
    <w:rsid w:val="00E2765E"/>
    <w:rsid w:val="00E27DB0"/>
    <w:rsid w:val="00E305D9"/>
    <w:rsid w:val="00E30D2E"/>
    <w:rsid w:val="00E31D36"/>
    <w:rsid w:val="00E31F38"/>
    <w:rsid w:val="00E325D5"/>
    <w:rsid w:val="00E328B5"/>
    <w:rsid w:val="00E32D5D"/>
    <w:rsid w:val="00E33806"/>
    <w:rsid w:val="00E340E2"/>
    <w:rsid w:val="00E34A75"/>
    <w:rsid w:val="00E35BEC"/>
    <w:rsid w:val="00E36617"/>
    <w:rsid w:val="00E373E4"/>
    <w:rsid w:val="00E374DE"/>
    <w:rsid w:val="00E37681"/>
    <w:rsid w:val="00E37DE6"/>
    <w:rsid w:val="00E4046B"/>
    <w:rsid w:val="00E41BB9"/>
    <w:rsid w:val="00E421C1"/>
    <w:rsid w:val="00E42344"/>
    <w:rsid w:val="00E423FC"/>
    <w:rsid w:val="00E42980"/>
    <w:rsid w:val="00E42AD8"/>
    <w:rsid w:val="00E44632"/>
    <w:rsid w:val="00E448A5"/>
    <w:rsid w:val="00E453A5"/>
    <w:rsid w:val="00E45E37"/>
    <w:rsid w:val="00E46640"/>
    <w:rsid w:val="00E46961"/>
    <w:rsid w:val="00E47CD5"/>
    <w:rsid w:val="00E50E2E"/>
    <w:rsid w:val="00E531A4"/>
    <w:rsid w:val="00E5362D"/>
    <w:rsid w:val="00E54837"/>
    <w:rsid w:val="00E550E8"/>
    <w:rsid w:val="00E55C7F"/>
    <w:rsid w:val="00E561DF"/>
    <w:rsid w:val="00E56351"/>
    <w:rsid w:val="00E56686"/>
    <w:rsid w:val="00E5696C"/>
    <w:rsid w:val="00E57229"/>
    <w:rsid w:val="00E5750E"/>
    <w:rsid w:val="00E57647"/>
    <w:rsid w:val="00E601C2"/>
    <w:rsid w:val="00E6077A"/>
    <w:rsid w:val="00E60CE2"/>
    <w:rsid w:val="00E60CF1"/>
    <w:rsid w:val="00E615F7"/>
    <w:rsid w:val="00E62B60"/>
    <w:rsid w:val="00E62DF9"/>
    <w:rsid w:val="00E632EA"/>
    <w:rsid w:val="00E63B8A"/>
    <w:rsid w:val="00E63FCB"/>
    <w:rsid w:val="00E64140"/>
    <w:rsid w:val="00E6461C"/>
    <w:rsid w:val="00E64725"/>
    <w:rsid w:val="00E64901"/>
    <w:rsid w:val="00E65224"/>
    <w:rsid w:val="00E65C09"/>
    <w:rsid w:val="00E66D4A"/>
    <w:rsid w:val="00E6722F"/>
    <w:rsid w:val="00E67A86"/>
    <w:rsid w:val="00E70C91"/>
    <w:rsid w:val="00E70DF8"/>
    <w:rsid w:val="00E713B9"/>
    <w:rsid w:val="00E71E7B"/>
    <w:rsid w:val="00E72246"/>
    <w:rsid w:val="00E73125"/>
    <w:rsid w:val="00E73D0E"/>
    <w:rsid w:val="00E73DCC"/>
    <w:rsid w:val="00E741D9"/>
    <w:rsid w:val="00E746CD"/>
    <w:rsid w:val="00E762ED"/>
    <w:rsid w:val="00E76BB5"/>
    <w:rsid w:val="00E80912"/>
    <w:rsid w:val="00E80EBF"/>
    <w:rsid w:val="00E8199F"/>
    <w:rsid w:val="00E8258A"/>
    <w:rsid w:val="00E82E22"/>
    <w:rsid w:val="00E83A78"/>
    <w:rsid w:val="00E84965"/>
    <w:rsid w:val="00E84FDE"/>
    <w:rsid w:val="00E8659A"/>
    <w:rsid w:val="00E865B1"/>
    <w:rsid w:val="00E86D43"/>
    <w:rsid w:val="00E86E69"/>
    <w:rsid w:val="00E8779A"/>
    <w:rsid w:val="00E87877"/>
    <w:rsid w:val="00E87CFA"/>
    <w:rsid w:val="00E90E4A"/>
    <w:rsid w:val="00E913E3"/>
    <w:rsid w:val="00E91942"/>
    <w:rsid w:val="00E93A6C"/>
    <w:rsid w:val="00E93CA7"/>
    <w:rsid w:val="00E94FDD"/>
    <w:rsid w:val="00E955EC"/>
    <w:rsid w:val="00E95D10"/>
    <w:rsid w:val="00EA0B29"/>
    <w:rsid w:val="00EA1459"/>
    <w:rsid w:val="00EA3BF1"/>
    <w:rsid w:val="00EA40C7"/>
    <w:rsid w:val="00EA59A8"/>
    <w:rsid w:val="00EA5BE7"/>
    <w:rsid w:val="00EA6523"/>
    <w:rsid w:val="00EA698B"/>
    <w:rsid w:val="00EA6F79"/>
    <w:rsid w:val="00EA72E8"/>
    <w:rsid w:val="00EA7408"/>
    <w:rsid w:val="00EA7823"/>
    <w:rsid w:val="00EB24AC"/>
    <w:rsid w:val="00EB32B5"/>
    <w:rsid w:val="00EB6721"/>
    <w:rsid w:val="00EB688F"/>
    <w:rsid w:val="00EB7A1C"/>
    <w:rsid w:val="00EC003D"/>
    <w:rsid w:val="00EC0A42"/>
    <w:rsid w:val="00EC13DA"/>
    <w:rsid w:val="00EC1D1A"/>
    <w:rsid w:val="00EC1D5E"/>
    <w:rsid w:val="00EC2A80"/>
    <w:rsid w:val="00EC2B50"/>
    <w:rsid w:val="00EC2FC1"/>
    <w:rsid w:val="00EC3A66"/>
    <w:rsid w:val="00EC46AF"/>
    <w:rsid w:val="00EC5051"/>
    <w:rsid w:val="00EC540C"/>
    <w:rsid w:val="00EC69EB"/>
    <w:rsid w:val="00EC7049"/>
    <w:rsid w:val="00EC708C"/>
    <w:rsid w:val="00EC7D70"/>
    <w:rsid w:val="00ED013E"/>
    <w:rsid w:val="00ED253B"/>
    <w:rsid w:val="00ED4471"/>
    <w:rsid w:val="00ED4EB0"/>
    <w:rsid w:val="00ED4F6B"/>
    <w:rsid w:val="00ED56CF"/>
    <w:rsid w:val="00ED5D23"/>
    <w:rsid w:val="00ED5DBC"/>
    <w:rsid w:val="00ED7768"/>
    <w:rsid w:val="00ED788D"/>
    <w:rsid w:val="00ED7E9E"/>
    <w:rsid w:val="00EE0204"/>
    <w:rsid w:val="00EE2301"/>
    <w:rsid w:val="00EE471F"/>
    <w:rsid w:val="00EE4995"/>
    <w:rsid w:val="00EE4BF1"/>
    <w:rsid w:val="00EE4C6D"/>
    <w:rsid w:val="00EE56D8"/>
    <w:rsid w:val="00EE5DB1"/>
    <w:rsid w:val="00EE6139"/>
    <w:rsid w:val="00EE6D60"/>
    <w:rsid w:val="00EF0F10"/>
    <w:rsid w:val="00EF0FDC"/>
    <w:rsid w:val="00EF2A52"/>
    <w:rsid w:val="00EF3991"/>
    <w:rsid w:val="00EF4981"/>
    <w:rsid w:val="00EF4D11"/>
    <w:rsid w:val="00EF56E8"/>
    <w:rsid w:val="00EF6749"/>
    <w:rsid w:val="00EF683C"/>
    <w:rsid w:val="00EF6BE9"/>
    <w:rsid w:val="00EF729C"/>
    <w:rsid w:val="00EF781F"/>
    <w:rsid w:val="00EF7D2B"/>
    <w:rsid w:val="00F00866"/>
    <w:rsid w:val="00F0161F"/>
    <w:rsid w:val="00F01844"/>
    <w:rsid w:val="00F023E3"/>
    <w:rsid w:val="00F02852"/>
    <w:rsid w:val="00F02977"/>
    <w:rsid w:val="00F02D43"/>
    <w:rsid w:val="00F04E03"/>
    <w:rsid w:val="00F052A7"/>
    <w:rsid w:val="00F05D05"/>
    <w:rsid w:val="00F060E1"/>
    <w:rsid w:val="00F06E24"/>
    <w:rsid w:val="00F10297"/>
    <w:rsid w:val="00F1141B"/>
    <w:rsid w:val="00F11CAE"/>
    <w:rsid w:val="00F11F80"/>
    <w:rsid w:val="00F121C3"/>
    <w:rsid w:val="00F12C01"/>
    <w:rsid w:val="00F13440"/>
    <w:rsid w:val="00F1420B"/>
    <w:rsid w:val="00F1470A"/>
    <w:rsid w:val="00F14FA6"/>
    <w:rsid w:val="00F151B1"/>
    <w:rsid w:val="00F165EA"/>
    <w:rsid w:val="00F16982"/>
    <w:rsid w:val="00F16C38"/>
    <w:rsid w:val="00F2028C"/>
    <w:rsid w:val="00F20828"/>
    <w:rsid w:val="00F20A77"/>
    <w:rsid w:val="00F20B13"/>
    <w:rsid w:val="00F2231E"/>
    <w:rsid w:val="00F225FB"/>
    <w:rsid w:val="00F22649"/>
    <w:rsid w:val="00F226CB"/>
    <w:rsid w:val="00F231C7"/>
    <w:rsid w:val="00F2341C"/>
    <w:rsid w:val="00F23499"/>
    <w:rsid w:val="00F238D4"/>
    <w:rsid w:val="00F2411D"/>
    <w:rsid w:val="00F24A5B"/>
    <w:rsid w:val="00F260B5"/>
    <w:rsid w:val="00F26233"/>
    <w:rsid w:val="00F273A2"/>
    <w:rsid w:val="00F273D7"/>
    <w:rsid w:val="00F30659"/>
    <w:rsid w:val="00F309DD"/>
    <w:rsid w:val="00F3171C"/>
    <w:rsid w:val="00F327A5"/>
    <w:rsid w:val="00F32A55"/>
    <w:rsid w:val="00F32F32"/>
    <w:rsid w:val="00F32F4F"/>
    <w:rsid w:val="00F33FE1"/>
    <w:rsid w:val="00F34350"/>
    <w:rsid w:val="00F343C3"/>
    <w:rsid w:val="00F3497F"/>
    <w:rsid w:val="00F349D3"/>
    <w:rsid w:val="00F34A3A"/>
    <w:rsid w:val="00F35322"/>
    <w:rsid w:val="00F35560"/>
    <w:rsid w:val="00F3642B"/>
    <w:rsid w:val="00F3719A"/>
    <w:rsid w:val="00F40041"/>
    <w:rsid w:val="00F424B7"/>
    <w:rsid w:val="00F42764"/>
    <w:rsid w:val="00F42991"/>
    <w:rsid w:val="00F430BD"/>
    <w:rsid w:val="00F44083"/>
    <w:rsid w:val="00F440AF"/>
    <w:rsid w:val="00F4413D"/>
    <w:rsid w:val="00F44DA1"/>
    <w:rsid w:val="00F45B51"/>
    <w:rsid w:val="00F4679C"/>
    <w:rsid w:val="00F46B7E"/>
    <w:rsid w:val="00F47AA0"/>
    <w:rsid w:val="00F50B0D"/>
    <w:rsid w:val="00F50C56"/>
    <w:rsid w:val="00F51118"/>
    <w:rsid w:val="00F5180F"/>
    <w:rsid w:val="00F52483"/>
    <w:rsid w:val="00F52BBF"/>
    <w:rsid w:val="00F53A79"/>
    <w:rsid w:val="00F5424D"/>
    <w:rsid w:val="00F54DBF"/>
    <w:rsid w:val="00F556DF"/>
    <w:rsid w:val="00F576DC"/>
    <w:rsid w:val="00F60816"/>
    <w:rsid w:val="00F612CA"/>
    <w:rsid w:val="00F61E12"/>
    <w:rsid w:val="00F622F0"/>
    <w:rsid w:val="00F6244C"/>
    <w:rsid w:val="00F64450"/>
    <w:rsid w:val="00F651EC"/>
    <w:rsid w:val="00F660E4"/>
    <w:rsid w:val="00F66D74"/>
    <w:rsid w:val="00F6730F"/>
    <w:rsid w:val="00F6771E"/>
    <w:rsid w:val="00F678EC"/>
    <w:rsid w:val="00F679BE"/>
    <w:rsid w:val="00F67F1E"/>
    <w:rsid w:val="00F7020D"/>
    <w:rsid w:val="00F70AF1"/>
    <w:rsid w:val="00F70DCD"/>
    <w:rsid w:val="00F71C3A"/>
    <w:rsid w:val="00F71C7F"/>
    <w:rsid w:val="00F722AE"/>
    <w:rsid w:val="00F72314"/>
    <w:rsid w:val="00F728A0"/>
    <w:rsid w:val="00F72DC9"/>
    <w:rsid w:val="00F72F79"/>
    <w:rsid w:val="00F73CB8"/>
    <w:rsid w:val="00F74CC6"/>
    <w:rsid w:val="00F75426"/>
    <w:rsid w:val="00F75636"/>
    <w:rsid w:val="00F76936"/>
    <w:rsid w:val="00F76A37"/>
    <w:rsid w:val="00F76E8E"/>
    <w:rsid w:val="00F77A39"/>
    <w:rsid w:val="00F81361"/>
    <w:rsid w:val="00F81F23"/>
    <w:rsid w:val="00F81F4A"/>
    <w:rsid w:val="00F824AA"/>
    <w:rsid w:val="00F84001"/>
    <w:rsid w:val="00F84488"/>
    <w:rsid w:val="00F84AE2"/>
    <w:rsid w:val="00F85F64"/>
    <w:rsid w:val="00F85FC8"/>
    <w:rsid w:val="00F868BE"/>
    <w:rsid w:val="00F86D4F"/>
    <w:rsid w:val="00F87090"/>
    <w:rsid w:val="00F87600"/>
    <w:rsid w:val="00F87902"/>
    <w:rsid w:val="00F87D6B"/>
    <w:rsid w:val="00F87D90"/>
    <w:rsid w:val="00F911B7"/>
    <w:rsid w:val="00F91312"/>
    <w:rsid w:val="00F915C6"/>
    <w:rsid w:val="00F919AD"/>
    <w:rsid w:val="00F91FFA"/>
    <w:rsid w:val="00F9233D"/>
    <w:rsid w:val="00F924E9"/>
    <w:rsid w:val="00F92D06"/>
    <w:rsid w:val="00F94D67"/>
    <w:rsid w:val="00F958B9"/>
    <w:rsid w:val="00F95B4B"/>
    <w:rsid w:val="00F968BD"/>
    <w:rsid w:val="00F96D33"/>
    <w:rsid w:val="00F96E31"/>
    <w:rsid w:val="00FA08C2"/>
    <w:rsid w:val="00FA08F3"/>
    <w:rsid w:val="00FA1513"/>
    <w:rsid w:val="00FA2779"/>
    <w:rsid w:val="00FA2B2A"/>
    <w:rsid w:val="00FA2E94"/>
    <w:rsid w:val="00FA3016"/>
    <w:rsid w:val="00FA30FC"/>
    <w:rsid w:val="00FA3667"/>
    <w:rsid w:val="00FA37E7"/>
    <w:rsid w:val="00FA5213"/>
    <w:rsid w:val="00FA52F9"/>
    <w:rsid w:val="00FA563F"/>
    <w:rsid w:val="00FA58CD"/>
    <w:rsid w:val="00FA7673"/>
    <w:rsid w:val="00FA7FB4"/>
    <w:rsid w:val="00FB1076"/>
    <w:rsid w:val="00FB14A8"/>
    <w:rsid w:val="00FB2305"/>
    <w:rsid w:val="00FB4A75"/>
    <w:rsid w:val="00FB5FBA"/>
    <w:rsid w:val="00FB74C5"/>
    <w:rsid w:val="00FB754F"/>
    <w:rsid w:val="00FC02FA"/>
    <w:rsid w:val="00FC10AD"/>
    <w:rsid w:val="00FC26E0"/>
    <w:rsid w:val="00FC35E0"/>
    <w:rsid w:val="00FC3994"/>
    <w:rsid w:val="00FC4F2D"/>
    <w:rsid w:val="00FC5893"/>
    <w:rsid w:val="00FC5D14"/>
    <w:rsid w:val="00FC6614"/>
    <w:rsid w:val="00FC6EE9"/>
    <w:rsid w:val="00FC7201"/>
    <w:rsid w:val="00FC7871"/>
    <w:rsid w:val="00FC7E8C"/>
    <w:rsid w:val="00FD0081"/>
    <w:rsid w:val="00FD2CD8"/>
    <w:rsid w:val="00FD2D99"/>
    <w:rsid w:val="00FD32DF"/>
    <w:rsid w:val="00FD351D"/>
    <w:rsid w:val="00FD3943"/>
    <w:rsid w:val="00FD3B33"/>
    <w:rsid w:val="00FD4B58"/>
    <w:rsid w:val="00FD5B59"/>
    <w:rsid w:val="00FD6226"/>
    <w:rsid w:val="00FD6F1F"/>
    <w:rsid w:val="00FD7037"/>
    <w:rsid w:val="00FD70E4"/>
    <w:rsid w:val="00FD74EA"/>
    <w:rsid w:val="00FE1097"/>
    <w:rsid w:val="00FE1248"/>
    <w:rsid w:val="00FE1366"/>
    <w:rsid w:val="00FE142F"/>
    <w:rsid w:val="00FE3146"/>
    <w:rsid w:val="00FE42EA"/>
    <w:rsid w:val="00FE4ABD"/>
    <w:rsid w:val="00FE4B2F"/>
    <w:rsid w:val="00FE6428"/>
    <w:rsid w:val="00FE6EDB"/>
    <w:rsid w:val="00FF1EA3"/>
    <w:rsid w:val="00FF2456"/>
    <w:rsid w:val="00FF34AA"/>
    <w:rsid w:val="00FF38AB"/>
    <w:rsid w:val="00FF4519"/>
    <w:rsid w:val="00FF4D77"/>
    <w:rsid w:val="00FF60DA"/>
    <w:rsid w:val="00FF6656"/>
    <w:rsid w:val="00FF6DD6"/>
    <w:rsid w:val="00FF6EA0"/>
    <w:rsid w:val="00FF7A2E"/>
    <w:rsid w:val="05AED47C"/>
    <w:rsid w:val="198D62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DCC1126"/>
  <w15:chartTrackingRefBased/>
  <w15:docId w15:val="{B60F1F0C-F9D7-42D0-9F2E-0F4C299E7A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5D6B"/>
    <w:pPr>
      <w:spacing w:after="200" w:line="480" w:lineRule="auto"/>
    </w:pPr>
    <w:rPr>
      <w:rFonts w:ascii="Times New Roman" w:hAnsi="Times New Roman"/>
      <w:sz w:val="24"/>
      <w:szCs w:val="22"/>
    </w:rPr>
  </w:style>
  <w:style w:type="paragraph" w:styleId="Heading1">
    <w:name w:val="heading 1"/>
    <w:basedOn w:val="Normal"/>
    <w:next w:val="Normal"/>
    <w:link w:val="Heading1Char"/>
    <w:qFormat/>
    <w:locked/>
    <w:rsid w:val="008D426F"/>
    <w:pPr>
      <w:spacing w:after="0" w:line="240" w:lineRule="auto"/>
      <w:jc w:val="center"/>
      <w:outlineLvl w:val="0"/>
    </w:pPr>
    <w:rPr>
      <w:b/>
      <w:color w:val="000000"/>
      <w:szCs w:val="24"/>
    </w:rPr>
  </w:style>
  <w:style w:type="paragraph" w:styleId="Heading2">
    <w:name w:val="heading 2"/>
    <w:basedOn w:val="Normal"/>
    <w:next w:val="Normal"/>
    <w:link w:val="Heading2Char"/>
    <w:unhideWhenUsed/>
    <w:qFormat/>
    <w:locked/>
    <w:rsid w:val="00476F88"/>
    <w:pPr>
      <w:spacing w:after="0"/>
      <w:jc w:val="center"/>
      <w:outlineLvl w:val="1"/>
    </w:pPr>
    <w:rPr>
      <w:b/>
      <w:color w:val="000000"/>
      <w:szCs w:val="24"/>
      <w:u w:val="single"/>
    </w:rPr>
  </w:style>
  <w:style w:type="paragraph" w:styleId="Heading3">
    <w:name w:val="heading 3"/>
    <w:basedOn w:val="Normal"/>
    <w:next w:val="Normal"/>
    <w:link w:val="Heading3Char"/>
    <w:unhideWhenUsed/>
    <w:qFormat/>
    <w:locked/>
    <w:rsid w:val="00B22C4F"/>
    <w:pPr>
      <w:keepNext/>
      <w:autoSpaceDE w:val="0"/>
      <w:autoSpaceDN w:val="0"/>
      <w:adjustRightInd w:val="0"/>
      <w:spacing w:after="0"/>
      <w:jc w:val="center"/>
      <w:outlineLvl w:val="2"/>
    </w:pPr>
    <w:rPr>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065FE7"/>
    <w:pPr>
      <w:tabs>
        <w:tab w:val="center" w:pos="4320"/>
        <w:tab w:val="right" w:pos="8640"/>
      </w:tabs>
      <w:spacing w:after="0" w:line="240" w:lineRule="auto"/>
    </w:pPr>
    <w:rPr>
      <w:rFonts w:eastAsia="Times New Roman"/>
      <w:szCs w:val="24"/>
    </w:rPr>
  </w:style>
  <w:style w:type="character" w:customStyle="1" w:styleId="HeaderChar">
    <w:name w:val="Header Char"/>
    <w:link w:val="Header"/>
    <w:uiPriority w:val="99"/>
    <w:locked/>
    <w:rsid w:val="00065FE7"/>
    <w:rPr>
      <w:rFonts w:ascii="Times New Roman" w:hAnsi="Times New Roman" w:cs="Times New Roman"/>
      <w:sz w:val="24"/>
      <w:szCs w:val="24"/>
    </w:rPr>
  </w:style>
  <w:style w:type="character" w:styleId="PageNumber">
    <w:name w:val="page number"/>
    <w:uiPriority w:val="99"/>
    <w:semiHidden/>
    <w:rsid w:val="00065FE7"/>
    <w:rPr>
      <w:rFonts w:cs="Times New Roman"/>
    </w:rPr>
  </w:style>
  <w:style w:type="paragraph" w:styleId="Footer">
    <w:name w:val="footer"/>
    <w:basedOn w:val="Normal"/>
    <w:link w:val="FooterChar"/>
    <w:uiPriority w:val="99"/>
    <w:rsid w:val="00065FE7"/>
    <w:pPr>
      <w:tabs>
        <w:tab w:val="center" w:pos="4680"/>
        <w:tab w:val="right" w:pos="9360"/>
      </w:tabs>
      <w:spacing w:after="0" w:line="240" w:lineRule="auto"/>
    </w:pPr>
  </w:style>
  <w:style w:type="character" w:customStyle="1" w:styleId="FooterChar">
    <w:name w:val="Footer Char"/>
    <w:link w:val="Footer"/>
    <w:uiPriority w:val="99"/>
    <w:locked/>
    <w:rsid w:val="00065FE7"/>
    <w:rPr>
      <w:rFonts w:cs="Times New Roman"/>
    </w:rPr>
  </w:style>
  <w:style w:type="table" w:styleId="TableGrid">
    <w:name w:val="Table Grid"/>
    <w:basedOn w:val="TableNormal"/>
    <w:uiPriority w:val="59"/>
    <w:rsid w:val="00CB56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99"/>
    <w:qFormat/>
    <w:rsid w:val="00CB56C9"/>
    <w:pPr>
      <w:ind w:left="720"/>
      <w:contextualSpacing/>
    </w:pPr>
  </w:style>
  <w:style w:type="character" w:styleId="Hyperlink">
    <w:name w:val="Hyperlink"/>
    <w:uiPriority w:val="99"/>
    <w:rsid w:val="00B369AE"/>
    <w:rPr>
      <w:rFonts w:cs="Times New Roman"/>
      <w:color w:val="0000FF"/>
      <w:u w:val="single"/>
    </w:rPr>
  </w:style>
  <w:style w:type="character" w:styleId="FollowedHyperlink">
    <w:name w:val="FollowedHyperlink"/>
    <w:uiPriority w:val="99"/>
    <w:semiHidden/>
    <w:rsid w:val="00C206C1"/>
    <w:rPr>
      <w:rFonts w:cs="Times New Roman"/>
      <w:color w:val="800080"/>
      <w:u w:val="single"/>
    </w:rPr>
  </w:style>
  <w:style w:type="character" w:customStyle="1" w:styleId="apple-converted-space">
    <w:name w:val="apple-converted-space"/>
    <w:uiPriority w:val="99"/>
    <w:rsid w:val="00145FB1"/>
    <w:rPr>
      <w:rFonts w:cs="Times New Roman"/>
    </w:rPr>
  </w:style>
  <w:style w:type="character" w:styleId="Strong">
    <w:name w:val="Strong"/>
    <w:uiPriority w:val="99"/>
    <w:qFormat/>
    <w:rsid w:val="00145FB1"/>
    <w:rPr>
      <w:rFonts w:cs="Times New Roman"/>
      <w:b/>
      <w:bCs/>
    </w:rPr>
  </w:style>
  <w:style w:type="character" w:customStyle="1" w:styleId="super">
    <w:name w:val="super"/>
    <w:uiPriority w:val="99"/>
    <w:rsid w:val="00145FB1"/>
    <w:rPr>
      <w:rFonts w:cs="Times New Roman"/>
    </w:rPr>
  </w:style>
  <w:style w:type="character" w:styleId="CommentReference">
    <w:name w:val="annotation reference"/>
    <w:uiPriority w:val="99"/>
    <w:semiHidden/>
    <w:unhideWhenUsed/>
    <w:rsid w:val="00E63FCB"/>
    <w:rPr>
      <w:sz w:val="16"/>
      <w:szCs w:val="16"/>
    </w:rPr>
  </w:style>
  <w:style w:type="paragraph" w:styleId="CommentText">
    <w:name w:val="annotation text"/>
    <w:basedOn w:val="Normal"/>
    <w:link w:val="CommentTextChar"/>
    <w:uiPriority w:val="99"/>
    <w:unhideWhenUsed/>
    <w:rsid w:val="00E63FCB"/>
    <w:pPr>
      <w:spacing w:line="240" w:lineRule="auto"/>
    </w:pPr>
    <w:rPr>
      <w:sz w:val="20"/>
      <w:szCs w:val="20"/>
    </w:rPr>
  </w:style>
  <w:style w:type="character" w:customStyle="1" w:styleId="CommentTextChar">
    <w:name w:val="Comment Text Char"/>
    <w:link w:val="CommentText"/>
    <w:uiPriority w:val="99"/>
    <w:rsid w:val="00E63FCB"/>
    <w:rPr>
      <w:sz w:val="20"/>
      <w:szCs w:val="20"/>
    </w:rPr>
  </w:style>
  <w:style w:type="paragraph" w:styleId="CommentSubject">
    <w:name w:val="annotation subject"/>
    <w:basedOn w:val="CommentText"/>
    <w:next w:val="CommentText"/>
    <w:link w:val="CommentSubjectChar"/>
    <w:uiPriority w:val="99"/>
    <w:semiHidden/>
    <w:unhideWhenUsed/>
    <w:rsid w:val="00E63FCB"/>
    <w:rPr>
      <w:b/>
      <w:bCs/>
    </w:rPr>
  </w:style>
  <w:style w:type="character" w:customStyle="1" w:styleId="CommentSubjectChar">
    <w:name w:val="Comment Subject Char"/>
    <w:link w:val="CommentSubject"/>
    <w:uiPriority w:val="99"/>
    <w:semiHidden/>
    <w:rsid w:val="00E63FCB"/>
    <w:rPr>
      <w:b/>
      <w:bCs/>
      <w:sz w:val="20"/>
      <w:szCs w:val="20"/>
    </w:rPr>
  </w:style>
  <w:style w:type="paragraph" w:styleId="BalloonText">
    <w:name w:val="Balloon Text"/>
    <w:basedOn w:val="Normal"/>
    <w:link w:val="BalloonTextChar"/>
    <w:uiPriority w:val="99"/>
    <w:semiHidden/>
    <w:unhideWhenUsed/>
    <w:rsid w:val="00E63FCB"/>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E63FCB"/>
    <w:rPr>
      <w:rFonts w:ascii="Tahoma" w:hAnsi="Tahoma" w:cs="Tahoma"/>
      <w:sz w:val="16"/>
      <w:szCs w:val="16"/>
    </w:rPr>
  </w:style>
  <w:style w:type="paragraph" w:styleId="z-BottomofForm">
    <w:name w:val="HTML Bottom of Form"/>
    <w:basedOn w:val="Normal"/>
    <w:next w:val="Normal"/>
    <w:link w:val="z-BottomofFormChar"/>
    <w:hidden/>
    <w:uiPriority w:val="99"/>
    <w:semiHidden/>
    <w:unhideWhenUsed/>
    <w:rsid w:val="00941DAC"/>
    <w:pPr>
      <w:pBdr>
        <w:top w:val="single" w:sz="6" w:space="1" w:color="auto"/>
      </w:pBdr>
      <w:spacing w:after="0"/>
      <w:jc w:val="center"/>
    </w:pPr>
    <w:rPr>
      <w:rFonts w:ascii="Arial" w:hAnsi="Arial" w:cs="Arial"/>
      <w:vanish/>
      <w:sz w:val="16"/>
      <w:szCs w:val="16"/>
    </w:rPr>
  </w:style>
  <w:style w:type="character" w:customStyle="1" w:styleId="z-BottomofFormChar">
    <w:name w:val="z-Bottom of Form Char"/>
    <w:link w:val="z-BottomofForm"/>
    <w:uiPriority w:val="99"/>
    <w:semiHidden/>
    <w:rsid w:val="00941DAC"/>
    <w:rPr>
      <w:rFonts w:ascii="Arial" w:hAnsi="Arial" w:cs="Arial"/>
      <w:vanish/>
      <w:sz w:val="16"/>
      <w:szCs w:val="16"/>
    </w:rPr>
  </w:style>
  <w:style w:type="paragraph" w:styleId="z-TopofForm">
    <w:name w:val="HTML Top of Form"/>
    <w:basedOn w:val="Normal"/>
    <w:next w:val="Normal"/>
    <w:link w:val="z-TopofFormChar"/>
    <w:hidden/>
    <w:uiPriority w:val="99"/>
    <w:semiHidden/>
    <w:unhideWhenUsed/>
    <w:rsid w:val="00941DAC"/>
    <w:pPr>
      <w:pBdr>
        <w:bottom w:val="single" w:sz="6" w:space="1" w:color="auto"/>
      </w:pBdr>
      <w:spacing w:after="0"/>
      <w:jc w:val="center"/>
    </w:pPr>
    <w:rPr>
      <w:rFonts w:ascii="Arial" w:hAnsi="Arial" w:cs="Arial"/>
      <w:vanish/>
      <w:sz w:val="16"/>
      <w:szCs w:val="16"/>
    </w:rPr>
  </w:style>
  <w:style w:type="character" w:customStyle="1" w:styleId="z-TopofFormChar">
    <w:name w:val="z-Top of Form Char"/>
    <w:link w:val="z-TopofForm"/>
    <w:uiPriority w:val="99"/>
    <w:semiHidden/>
    <w:rsid w:val="00941DAC"/>
    <w:rPr>
      <w:rFonts w:ascii="Arial" w:hAnsi="Arial" w:cs="Arial"/>
      <w:vanish/>
      <w:sz w:val="16"/>
      <w:szCs w:val="16"/>
    </w:rPr>
  </w:style>
  <w:style w:type="character" w:customStyle="1" w:styleId="Heading1Char">
    <w:name w:val="Heading 1 Char"/>
    <w:basedOn w:val="DefaultParagraphFont"/>
    <w:link w:val="Heading1"/>
    <w:rsid w:val="008D426F"/>
    <w:rPr>
      <w:rFonts w:ascii="Times New Roman" w:hAnsi="Times New Roman"/>
      <w:b/>
      <w:color w:val="000000"/>
      <w:sz w:val="24"/>
      <w:szCs w:val="24"/>
    </w:rPr>
  </w:style>
  <w:style w:type="character" w:customStyle="1" w:styleId="Heading2Char">
    <w:name w:val="Heading 2 Char"/>
    <w:basedOn w:val="DefaultParagraphFont"/>
    <w:link w:val="Heading2"/>
    <w:rsid w:val="00476F88"/>
    <w:rPr>
      <w:rFonts w:ascii="Times New Roman" w:hAnsi="Times New Roman"/>
      <w:b/>
      <w:color w:val="000000"/>
      <w:sz w:val="24"/>
      <w:szCs w:val="24"/>
      <w:u w:val="single"/>
    </w:rPr>
  </w:style>
  <w:style w:type="character" w:customStyle="1" w:styleId="Heading3Char">
    <w:name w:val="Heading 3 Char"/>
    <w:basedOn w:val="DefaultParagraphFont"/>
    <w:link w:val="Heading3"/>
    <w:rsid w:val="00B22C4F"/>
    <w:rPr>
      <w:rFonts w:ascii="Times New Roman" w:hAnsi="Times New Roman"/>
      <w:b/>
      <w:sz w:val="24"/>
      <w:szCs w:val="24"/>
    </w:rPr>
  </w:style>
  <w:style w:type="paragraph" w:styleId="Revision">
    <w:name w:val="Revision"/>
    <w:hidden/>
    <w:uiPriority w:val="99"/>
    <w:semiHidden/>
    <w:rsid w:val="00154DC2"/>
    <w:rPr>
      <w:sz w:val="22"/>
      <w:szCs w:val="22"/>
    </w:rPr>
  </w:style>
  <w:style w:type="paragraph" w:styleId="Bibliography">
    <w:name w:val="Bibliography"/>
    <w:basedOn w:val="Normal"/>
    <w:next w:val="Normal"/>
    <w:uiPriority w:val="37"/>
    <w:unhideWhenUsed/>
    <w:rsid w:val="003446E0"/>
  </w:style>
  <w:style w:type="character" w:styleId="PlaceholderText">
    <w:name w:val="Placeholder Text"/>
    <w:basedOn w:val="DefaultParagraphFont"/>
    <w:uiPriority w:val="99"/>
    <w:semiHidden/>
    <w:rsid w:val="00EB6721"/>
    <w:rPr>
      <w:color w:val="808080"/>
    </w:rPr>
  </w:style>
  <w:style w:type="paragraph" w:styleId="TOCHeading">
    <w:name w:val="TOC Heading"/>
    <w:basedOn w:val="Heading1"/>
    <w:next w:val="Normal"/>
    <w:uiPriority w:val="39"/>
    <w:unhideWhenUsed/>
    <w:qFormat/>
    <w:rsid w:val="000F4B37"/>
    <w:pPr>
      <w:keepNext/>
      <w:keepLines/>
      <w:spacing w:before="240" w:line="259" w:lineRule="auto"/>
      <w:jc w:val="left"/>
      <w:outlineLvl w:val="9"/>
    </w:pPr>
    <w:rPr>
      <w:rFonts w:asciiTheme="majorHAnsi" w:eastAsiaTheme="majorEastAsia" w:hAnsiTheme="majorHAnsi" w:cstheme="majorBidi"/>
      <w:b w:val="0"/>
      <w:color w:val="2E74B5" w:themeColor="accent1" w:themeShade="BF"/>
      <w:sz w:val="32"/>
      <w:szCs w:val="32"/>
    </w:rPr>
  </w:style>
  <w:style w:type="paragraph" w:styleId="TOC2">
    <w:name w:val="toc 2"/>
    <w:basedOn w:val="Normal"/>
    <w:next w:val="Normal"/>
    <w:autoRedefine/>
    <w:uiPriority w:val="39"/>
    <w:unhideWhenUsed/>
    <w:locked/>
    <w:rsid w:val="000F4B37"/>
    <w:pPr>
      <w:spacing w:after="100" w:line="259" w:lineRule="auto"/>
      <w:ind w:left="220"/>
    </w:pPr>
    <w:rPr>
      <w:rFonts w:asciiTheme="minorHAnsi" w:eastAsiaTheme="minorEastAsia" w:hAnsiTheme="minorHAnsi"/>
    </w:rPr>
  </w:style>
  <w:style w:type="paragraph" w:styleId="TOC1">
    <w:name w:val="toc 1"/>
    <w:basedOn w:val="Normal"/>
    <w:next w:val="Normal"/>
    <w:autoRedefine/>
    <w:uiPriority w:val="39"/>
    <w:unhideWhenUsed/>
    <w:locked/>
    <w:rsid w:val="000F4B37"/>
    <w:pPr>
      <w:spacing w:after="100" w:line="259" w:lineRule="auto"/>
    </w:pPr>
    <w:rPr>
      <w:rFonts w:asciiTheme="minorHAnsi" w:eastAsiaTheme="minorEastAsia" w:hAnsiTheme="minorHAnsi"/>
    </w:rPr>
  </w:style>
  <w:style w:type="paragraph" w:styleId="TOC3">
    <w:name w:val="toc 3"/>
    <w:basedOn w:val="Normal"/>
    <w:next w:val="Normal"/>
    <w:autoRedefine/>
    <w:uiPriority w:val="39"/>
    <w:unhideWhenUsed/>
    <w:locked/>
    <w:rsid w:val="000F4B37"/>
    <w:pPr>
      <w:spacing w:after="100" w:line="259" w:lineRule="auto"/>
      <w:ind w:left="440"/>
    </w:pPr>
    <w:rPr>
      <w:rFonts w:asciiTheme="minorHAnsi" w:eastAsiaTheme="minorEastAsia" w:hAnsiTheme="minorHAnsi"/>
    </w:rPr>
  </w:style>
  <w:style w:type="character" w:styleId="Emphasis">
    <w:name w:val="Emphasis"/>
    <w:basedOn w:val="DefaultParagraphFont"/>
    <w:qFormat/>
    <w:locked/>
    <w:rsid w:val="00983CB2"/>
    <w:rPr>
      <w:i/>
      <w:iCs/>
    </w:rPr>
  </w:style>
  <w:style w:type="paragraph" w:styleId="FootnoteText">
    <w:name w:val="footnote text"/>
    <w:basedOn w:val="Normal"/>
    <w:link w:val="FootnoteTextChar"/>
    <w:uiPriority w:val="99"/>
    <w:semiHidden/>
    <w:unhideWhenUsed/>
    <w:rsid w:val="00C120C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120CE"/>
    <w:rPr>
      <w:rFonts w:ascii="Times New Roman" w:hAnsi="Times New Roman"/>
    </w:rPr>
  </w:style>
  <w:style w:type="character" w:styleId="FootnoteReference">
    <w:name w:val="footnote reference"/>
    <w:basedOn w:val="DefaultParagraphFont"/>
    <w:uiPriority w:val="99"/>
    <w:semiHidden/>
    <w:unhideWhenUsed/>
    <w:rsid w:val="00C120CE"/>
    <w:rPr>
      <w:vertAlign w:val="superscript"/>
    </w:rPr>
  </w:style>
  <w:style w:type="character" w:styleId="UnresolvedMention">
    <w:name w:val="Unresolved Mention"/>
    <w:basedOn w:val="DefaultParagraphFont"/>
    <w:uiPriority w:val="99"/>
    <w:semiHidden/>
    <w:unhideWhenUsed/>
    <w:rsid w:val="00E4046B"/>
    <w:rPr>
      <w:color w:val="605E5C"/>
      <w:shd w:val="clear" w:color="auto" w:fill="E1DFDD"/>
    </w:rPr>
  </w:style>
  <w:style w:type="paragraph" w:styleId="Caption">
    <w:name w:val="caption"/>
    <w:basedOn w:val="Normal"/>
    <w:next w:val="Normal"/>
    <w:unhideWhenUsed/>
    <w:qFormat/>
    <w:locked/>
    <w:rsid w:val="002606AD"/>
    <w:pPr>
      <w:spacing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6827882">
      <w:bodyDiv w:val="1"/>
      <w:marLeft w:val="0"/>
      <w:marRight w:val="0"/>
      <w:marTop w:val="0"/>
      <w:marBottom w:val="0"/>
      <w:divBdr>
        <w:top w:val="none" w:sz="0" w:space="0" w:color="auto"/>
        <w:left w:val="none" w:sz="0" w:space="0" w:color="auto"/>
        <w:bottom w:val="none" w:sz="0" w:space="0" w:color="auto"/>
        <w:right w:val="none" w:sz="0" w:space="0" w:color="auto"/>
      </w:divBdr>
      <w:divsChild>
        <w:div w:id="248469965">
          <w:marLeft w:val="1008"/>
          <w:marRight w:val="0"/>
          <w:marTop w:val="106"/>
          <w:marBottom w:val="0"/>
          <w:divBdr>
            <w:top w:val="none" w:sz="0" w:space="0" w:color="auto"/>
            <w:left w:val="none" w:sz="0" w:space="0" w:color="auto"/>
            <w:bottom w:val="none" w:sz="0" w:space="0" w:color="auto"/>
            <w:right w:val="none" w:sz="0" w:space="0" w:color="auto"/>
          </w:divBdr>
        </w:div>
        <w:div w:id="345601670">
          <w:marLeft w:val="1008"/>
          <w:marRight w:val="0"/>
          <w:marTop w:val="106"/>
          <w:marBottom w:val="0"/>
          <w:divBdr>
            <w:top w:val="none" w:sz="0" w:space="0" w:color="auto"/>
            <w:left w:val="none" w:sz="0" w:space="0" w:color="auto"/>
            <w:bottom w:val="none" w:sz="0" w:space="0" w:color="auto"/>
            <w:right w:val="none" w:sz="0" w:space="0" w:color="auto"/>
          </w:divBdr>
        </w:div>
        <w:div w:id="873035116">
          <w:marLeft w:val="1008"/>
          <w:marRight w:val="0"/>
          <w:marTop w:val="106"/>
          <w:marBottom w:val="0"/>
          <w:divBdr>
            <w:top w:val="none" w:sz="0" w:space="0" w:color="auto"/>
            <w:left w:val="none" w:sz="0" w:space="0" w:color="auto"/>
            <w:bottom w:val="none" w:sz="0" w:space="0" w:color="auto"/>
            <w:right w:val="none" w:sz="0" w:space="0" w:color="auto"/>
          </w:divBdr>
        </w:div>
        <w:div w:id="1249584808">
          <w:marLeft w:val="1008"/>
          <w:marRight w:val="0"/>
          <w:marTop w:val="106"/>
          <w:marBottom w:val="0"/>
          <w:divBdr>
            <w:top w:val="none" w:sz="0" w:space="0" w:color="auto"/>
            <w:left w:val="none" w:sz="0" w:space="0" w:color="auto"/>
            <w:bottom w:val="none" w:sz="0" w:space="0" w:color="auto"/>
            <w:right w:val="none" w:sz="0" w:space="0" w:color="auto"/>
          </w:divBdr>
        </w:div>
        <w:div w:id="1282762695">
          <w:marLeft w:val="1440"/>
          <w:marRight w:val="0"/>
          <w:marTop w:val="96"/>
          <w:marBottom w:val="0"/>
          <w:divBdr>
            <w:top w:val="none" w:sz="0" w:space="0" w:color="auto"/>
            <w:left w:val="none" w:sz="0" w:space="0" w:color="auto"/>
            <w:bottom w:val="none" w:sz="0" w:space="0" w:color="auto"/>
            <w:right w:val="none" w:sz="0" w:space="0" w:color="auto"/>
          </w:divBdr>
        </w:div>
        <w:div w:id="1335761321">
          <w:marLeft w:val="1440"/>
          <w:marRight w:val="0"/>
          <w:marTop w:val="96"/>
          <w:marBottom w:val="0"/>
          <w:divBdr>
            <w:top w:val="none" w:sz="0" w:space="0" w:color="auto"/>
            <w:left w:val="none" w:sz="0" w:space="0" w:color="auto"/>
            <w:bottom w:val="none" w:sz="0" w:space="0" w:color="auto"/>
            <w:right w:val="none" w:sz="0" w:space="0" w:color="auto"/>
          </w:divBdr>
        </w:div>
        <w:div w:id="2075347222">
          <w:marLeft w:val="547"/>
          <w:marRight w:val="0"/>
          <w:marTop w:val="115"/>
          <w:marBottom w:val="0"/>
          <w:divBdr>
            <w:top w:val="none" w:sz="0" w:space="0" w:color="auto"/>
            <w:left w:val="none" w:sz="0" w:space="0" w:color="auto"/>
            <w:bottom w:val="none" w:sz="0" w:space="0" w:color="auto"/>
            <w:right w:val="none" w:sz="0" w:space="0" w:color="auto"/>
          </w:divBdr>
        </w:div>
        <w:div w:id="2112846827">
          <w:marLeft w:val="1440"/>
          <w:marRight w:val="0"/>
          <w:marTop w:val="96"/>
          <w:marBottom w:val="0"/>
          <w:divBdr>
            <w:top w:val="none" w:sz="0" w:space="0" w:color="auto"/>
            <w:left w:val="none" w:sz="0" w:space="0" w:color="auto"/>
            <w:bottom w:val="none" w:sz="0" w:space="0" w:color="auto"/>
            <w:right w:val="none" w:sz="0" w:space="0" w:color="auto"/>
          </w:divBdr>
        </w:div>
      </w:divsChild>
    </w:div>
    <w:div w:id="769546320">
      <w:marLeft w:val="0"/>
      <w:marRight w:val="0"/>
      <w:marTop w:val="0"/>
      <w:marBottom w:val="0"/>
      <w:divBdr>
        <w:top w:val="none" w:sz="0" w:space="0" w:color="auto"/>
        <w:left w:val="none" w:sz="0" w:space="0" w:color="auto"/>
        <w:bottom w:val="none" w:sz="0" w:space="0" w:color="auto"/>
        <w:right w:val="none" w:sz="0" w:space="0" w:color="auto"/>
      </w:divBdr>
    </w:div>
    <w:div w:id="769546330">
      <w:marLeft w:val="0"/>
      <w:marRight w:val="0"/>
      <w:marTop w:val="0"/>
      <w:marBottom w:val="0"/>
      <w:divBdr>
        <w:top w:val="none" w:sz="0" w:space="0" w:color="auto"/>
        <w:left w:val="none" w:sz="0" w:space="0" w:color="auto"/>
        <w:bottom w:val="none" w:sz="0" w:space="0" w:color="auto"/>
        <w:right w:val="none" w:sz="0" w:space="0" w:color="auto"/>
      </w:divBdr>
      <w:divsChild>
        <w:div w:id="769546321">
          <w:marLeft w:val="0"/>
          <w:marRight w:val="0"/>
          <w:marTop w:val="0"/>
          <w:marBottom w:val="0"/>
          <w:divBdr>
            <w:top w:val="none" w:sz="0" w:space="0" w:color="auto"/>
            <w:left w:val="none" w:sz="0" w:space="0" w:color="auto"/>
            <w:bottom w:val="none" w:sz="0" w:space="0" w:color="auto"/>
            <w:right w:val="none" w:sz="0" w:space="0" w:color="auto"/>
          </w:divBdr>
          <w:divsChild>
            <w:div w:id="769546323">
              <w:marLeft w:val="0"/>
              <w:marRight w:val="0"/>
              <w:marTop w:val="0"/>
              <w:marBottom w:val="0"/>
              <w:divBdr>
                <w:top w:val="none" w:sz="0" w:space="0" w:color="auto"/>
                <w:left w:val="none" w:sz="0" w:space="0" w:color="auto"/>
                <w:bottom w:val="none" w:sz="0" w:space="0" w:color="auto"/>
                <w:right w:val="none" w:sz="0" w:space="0" w:color="auto"/>
              </w:divBdr>
            </w:div>
            <w:div w:id="769546325">
              <w:marLeft w:val="0"/>
              <w:marRight w:val="0"/>
              <w:marTop w:val="0"/>
              <w:marBottom w:val="0"/>
              <w:divBdr>
                <w:top w:val="none" w:sz="0" w:space="0" w:color="auto"/>
                <w:left w:val="none" w:sz="0" w:space="0" w:color="auto"/>
                <w:bottom w:val="none" w:sz="0" w:space="0" w:color="auto"/>
                <w:right w:val="none" w:sz="0" w:space="0" w:color="auto"/>
              </w:divBdr>
            </w:div>
            <w:div w:id="769546328">
              <w:marLeft w:val="0"/>
              <w:marRight w:val="0"/>
              <w:marTop w:val="0"/>
              <w:marBottom w:val="0"/>
              <w:divBdr>
                <w:top w:val="none" w:sz="0" w:space="0" w:color="auto"/>
                <w:left w:val="none" w:sz="0" w:space="0" w:color="auto"/>
                <w:bottom w:val="none" w:sz="0" w:space="0" w:color="auto"/>
                <w:right w:val="none" w:sz="0" w:space="0" w:color="auto"/>
              </w:divBdr>
            </w:div>
            <w:div w:id="769546331">
              <w:marLeft w:val="0"/>
              <w:marRight w:val="0"/>
              <w:marTop w:val="0"/>
              <w:marBottom w:val="0"/>
              <w:divBdr>
                <w:top w:val="none" w:sz="0" w:space="0" w:color="auto"/>
                <w:left w:val="none" w:sz="0" w:space="0" w:color="auto"/>
                <w:bottom w:val="none" w:sz="0" w:space="0" w:color="auto"/>
                <w:right w:val="none" w:sz="0" w:space="0" w:color="auto"/>
              </w:divBdr>
            </w:div>
            <w:div w:id="769546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9546333">
      <w:marLeft w:val="0"/>
      <w:marRight w:val="0"/>
      <w:marTop w:val="0"/>
      <w:marBottom w:val="0"/>
      <w:divBdr>
        <w:top w:val="none" w:sz="0" w:space="0" w:color="auto"/>
        <w:left w:val="none" w:sz="0" w:space="0" w:color="auto"/>
        <w:bottom w:val="none" w:sz="0" w:space="0" w:color="auto"/>
        <w:right w:val="none" w:sz="0" w:space="0" w:color="auto"/>
      </w:divBdr>
      <w:divsChild>
        <w:div w:id="769546329">
          <w:marLeft w:val="0"/>
          <w:marRight w:val="0"/>
          <w:marTop w:val="0"/>
          <w:marBottom w:val="0"/>
          <w:divBdr>
            <w:top w:val="none" w:sz="0" w:space="0" w:color="auto"/>
            <w:left w:val="none" w:sz="0" w:space="0" w:color="auto"/>
            <w:bottom w:val="none" w:sz="0" w:space="0" w:color="auto"/>
            <w:right w:val="none" w:sz="0" w:space="0" w:color="auto"/>
          </w:divBdr>
          <w:divsChild>
            <w:div w:id="769546322">
              <w:marLeft w:val="0"/>
              <w:marRight w:val="0"/>
              <w:marTop w:val="0"/>
              <w:marBottom w:val="0"/>
              <w:divBdr>
                <w:top w:val="none" w:sz="0" w:space="0" w:color="auto"/>
                <w:left w:val="none" w:sz="0" w:space="0" w:color="auto"/>
                <w:bottom w:val="none" w:sz="0" w:space="0" w:color="auto"/>
                <w:right w:val="none" w:sz="0" w:space="0" w:color="auto"/>
              </w:divBdr>
            </w:div>
            <w:div w:id="769546324">
              <w:marLeft w:val="0"/>
              <w:marRight w:val="0"/>
              <w:marTop w:val="0"/>
              <w:marBottom w:val="0"/>
              <w:divBdr>
                <w:top w:val="none" w:sz="0" w:space="0" w:color="auto"/>
                <w:left w:val="none" w:sz="0" w:space="0" w:color="auto"/>
                <w:bottom w:val="none" w:sz="0" w:space="0" w:color="auto"/>
                <w:right w:val="none" w:sz="0" w:space="0" w:color="auto"/>
              </w:divBdr>
            </w:div>
            <w:div w:id="769546326">
              <w:marLeft w:val="0"/>
              <w:marRight w:val="0"/>
              <w:marTop w:val="0"/>
              <w:marBottom w:val="0"/>
              <w:divBdr>
                <w:top w:val="none" w:sz="0" w:space="0" w:color="auto"/>
                <w:left w:val="none" w:sz="0" w:space="0" w:color="auto"/>
                <w:bottom w:val="none" w:sz="0" w:space="0" w:color="auto"/>
                <w:right w:val="none" w:sz="0" w:space="0" w:color="auto"/>
              </w:divBdr>
            </w:div>
            <w:div w:id="769546327">
              <w:marLeft w:val="0"/>
              <w:marRight w:val="0"/>
              <w:marTop w:val="0"/>
              <w:marBottom w:val="0"/>
              <w:divBdr>
                <w:top w:val="none" w:sz="0" w:space="0" w:color="auto"/>
                <w:left w:val="none" w:sz="0" w:space="0" w:color="auto"/>
                <w:bottom w:val="none" w:sz="0" w:space="0" w:color="auto"/>
                <w:right w:val="none" w:sz="0" w:space="0" w:color="auto"/>
              </w:divBdr>
            </w:div>
            <w:div w:id="769546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7047044">
      <w:bodyDiv w:val="1"/>
      <w:marLeft w:val="0"/>
      <w:marRight w:val="0"/>
      <w:marTop w:val="0"/>
      <w:marBottom w:val="0"/>
      <w:divBdr>
        <w:top w:val="none" w:sz="0" w:space="0" w:color="auto"/>
        <w:left w:val="none" w:sz="0" w:space="0" w:color="auto"/>
        <w:bottom w:val="none" w:sz="0" w:space="0" w:color="auto"/>
        <w:right w:val="none" w:sz="0" w:space="0" w:color="auto"/>
      </w:divBdr>
    </w:div>
    <w:div w:id="1712995701">
      <w:bodyDiv w:val="1"/>
      <w:marLeft w:val="0"/>
      <w:marRight w:val="0"/>
      <w:marTop w:val="0"/>
      <w:marBottom w:val="0"/>
      <w:divBdr>
        <w:top w:val="none" w:sz="0" w:space="0" w:color="auto"/>
        <w:left w:val="none" w:sz="0" w:space="0" w:color="auto"/>
        <w:bottom w:val="none" w:sz="0" w:space="0" w:color="auto"/>
        <w:right w:val="none" w:sz="0" w:space="0" w:color="auto"/>
      </w:divBdr>
    </w:div>
    <w:div w:id="1925414312">
      <w:bodyDiv w:val="1"/>
      <w:marLeft w:val="0"/>
      <w:marRight w:val="0"/>
      <w:marTop w:val="0"/>
      <w:marBottom w:val="0"/>
      <w:divBdr>
        <w:top w:val="none" w:sz="0" w:space="0" w:color="auto"/>
        <w:left w:val="none" w:sz="0" w:space="0" w:color="auto"/>
        <w:bottom w:val="none" w:sz="0" w:space="0" w:color="auto"/>
        <w:right w:val="none" w:sz="0" w:space="0" w:color="auto"/>
      </w:divBdr>
      <w:divsChild>
        <w:div w:id="580875615">
          <w:marLeft w:val="547"/>
          <w:marRight w:val="0"/>
          <w:marTop w:val="115"/>
          <w:marBottom w:val="0"/>
          <w:divBdr>
            <w:top w:val="none" w:sz="0" w:space="0" w:color="auto"/>
            <w:left w:val="none" w:sz="0" w:space="0" w:color="auto"/>
            <w:bottom w:val="none" w:sz="0" w:space="0" w:color="auto"/>
            <w:right w:val="none" w:sz="0" w:space="0" w:color="auto"/>
          </w:divBdr>
        </w:div>
        <w:div w:id="830944169">
          <w:marLeft w:val="1008"/>
          <w:marRight w:val="0"/>
          <w:marTop w:val="106"/>
          <w:marBottom w:val="0"/>
          <w:divBdr>
            <w:top w:val="none" w:sz="0" w:space="0" w:color="auto"/>
            <w:left w:val="none" w:sz="0" w:space="0" w:color="auto"/>
            <w:bottom w:val="none" w:sz="0" w:space="0" w:color="auto"/>
            <w:right w:val="none" w:sz="0" w:space="0" w:color="auto"/>
          </w:divBdr>
        </w:div>
        <w:div w:id="964502052">
          <w:marLeft w:val="1008"/>
          <w:marRight w:val="0"/>
          <w:marTop w:val="106"/>
          <w:marBottom w:val="0"/>
          <w:divBdr>
            <w:top w:val="none" w:sz="0" w:space="0" w:color="auto"/>
            <w:left w:val="none" w:sz="0" w:space="0" w:color="auto"/>
            <w:bottom w:val="none" w:sz="0" w:space="0" w:color="auto"/>
            <w:right w:val="none" w:sz="0" w:space="0" w:color="auto"/>
          </w:divBdr>
        </w:div>
        <w:div w:id="1452675765">
          <w:marLeft w:val="547"/>
          <w:marRight w:val="0"/>
          <w:marTop w:val="115"/>
          <w:marBottom w:val="0"/>
          <w:divBdr>
            <w:top w:val="none" w:sz="0" w:space="0" w:color="auto"/>
            <w:left w:val="none" w:sz="0" w:space="0" w:color="auto"/>
            <w:bottom w:val="none" w:sz="0" w:space="0" w:color="auto"/>
            <w:right w:val="none" w:sz="0" w:space="0" w:color="auto"/>
          </w:divBdr>
        </w:div>
        <w:div w:id="1876693100">
          <w:marLeft w:val="547"/>
          <w:marRight w:val="0"/>
          <w:marTop w:val="115"/>
          <w:marBottom w:val="0"/>
          <w:divBdr>
            <w:top w:val="none" w:sz="0" w:space="0" w:color="auto"/>
            <w:left w:val="none" w:sz="0" w:space="0" w:color="auto"/>
            <w:bottom w:val="none" w:sz="0" w:space="0" w:color="auto"/>
            <w:right w:val="none" w:sz="0" w:space="0" w:color="auto"/>
          </w:divBdr>
        </w:div>
        <w:div w:id="2069068002">
          <w:marLeft w:val="1008"/>
          <w:marRight w:val="0"/>
          <w:marTop w:val="10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southalabama.edu/colleges/graduateschool/resources/subdivision_guide.pdf"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image" Target="media/image2.pn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1.png"/><Relationship Id="rId25" Type="http://schemas.openxmlformats.org/officeDocument/2006/relationships/image" Target="media/image9.png"/><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image" Target="media/image4.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7.pn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3.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3.xml"/><Relationship Id="rId22" Type="http://schemas.openxmlformats.org/officeDocument/2006/relationships/image" Target="media/image6.png"/><Relationship Id="rId27" Type="http://schemas.openxmlformats.org/officeDocument/2006/relationships/footer" Target="footer5.xml"/><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s://github.com/justjude97/MultiScript-Handwriting-Identification-with-Stroke-Decomposition" TargetMode="External"/><Relationship Id="rId1" Type="http://schemas.openxmlformats.org/officeDocument/2006/relationships/hyperlink" Target="https://github.com/Image-Py/sknw/tree/master/skn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4F4FC9-2783-4ADE-B9F7-E2CD3F7C15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3</Pages>
  <Words>21085</Words>
  <Characters>120189</Characters>
  <Application>Microsoft Office Word</Application>
  <DocSecurity>0</DocSecurity>
  <Lines>1001</Lines>
  <Paragraphs>281</Paragraphs>
  <ScaleCrop>false</ScaleCrop>
  <HeadingPairs>
    <vt:vector size="2" baseType="variant">
      <vt:variant>
        <vt:lpstr>Title</vt:lpstr>
      </vt:variant>
      <vt:variant>
        <vt:i4>1</vt:i4>
      </vt:variant>
    </vt:vector>
  </HeadingPairs>
  <TitlesOfParts>
    <vt:vector size="1" baseType="lpstr">
      <vt:lpstr>THE UNIVERSITY OF SOUTH ALABAMA</vt:lpstr>
    </vt:vector>
  </TitlesOfParts>
  <Company>HP</Company>
  <LinksUpToDate>false</LinksUpToDate>
  <CharactersWithSpaces>140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UNIVERSITY OF SOUTH ALABAMA</dc:title>
  <dc:subject/>
  <dc:creator>Anna</dc:creator>
  <cp:keywords/>
  <cp:lastModifiedBy>jude thomas</cp:lastModifiedBy>
  <cp:revision>2</cp:revision>
  <cp:lastPrinted>2013-10-16T21:45:00Z</cp:lastPrinted>
  <dcterms:created xsi:type="dcterms:W3CDTF">2024-03-15T15:08:00Z</dcterms:created>
  <dcterms:modified xsi:type="dcterms:W3CDTF">2024-03-15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vTMppfO"/&gt;&lt;style id="http://www.zotero.org/styles/ieee" locale="en-US" hasBibliography="1" bibliographyStyleHasBeenSet="1"/&gt;&lt;prefs&gt;&lt;pref name="fieldType" value="Field"/&gt;&lt;/prefs&gt;&lt;/data&gt;</vt:lpwstr>
  </property>
</Properties>
</file>